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69615C" w14:textId="77777777" w:rsidR="0039799B" w:rsidRPr="00613438" w:rsidRDefault="0039799B" w:rsidP="00D137FF">
      <w:pPr>
        <w:pStyle w:val="Title"/>
        <w:jc w:val="both"/>
      </w:pPr>
      <w:r w:rsidRPr="00613438">
        <w:t>T</w:t>
      </w:r>
      <w:bookmarkStart w:id="0" w:name="_Ref437601164"/>
      <w:bookmarkEnd w:id="0"/>
      <w:r w:rsidRPr="00613438">
        <w:t>ITEL</w:t>
      </w:r>
    </w:p>
    <w:p w14:paraId="3DC8E309" w14:textId="77777777" w:rsidR="0039799B" w:rsidRPr="00C13B8E" w:rsidRDefault="0039799B" w:rsidP="00D137FF">
      <w:pPr>
        <w:jc w:val="both"/>
        <w:rPr>
          <w:rFonts w:ascii="Calibri" w:hAnsi="Calibri"/>
        </w:rPr>
      </w:pPr>
    </w:p>
    <w:p w14:paraId="5EBA973A" w14:textId="77777777" w:rsidR="00F435DF" w:rsidRPr="00C13B8E" w:rsidRDefault="00F435DF" w:rsidP="00D137FF">
      <w:pPr>
        <w:jc w:val="both"/>
        <w:rPr>
          <w:rFonts w:ascii="Calibri" w:eastAsia="MS Gothic" w:hAnsi="Calibri"/>
          <w:color w:val="17365D"/>
          <w:spacing w:val="5"/>
          <w:kern w:val="28"/>
          <w:sz w:val="52"/>
          <w:szCs w:val="52"/>
        </w:rPr>
      </w:pPr>
      <w:r w:rsidRPr="00C13B8E">
        <w:rPr>
          <w:rFonts w:ascii="Calibri" w:hAnsi="Calibri"/>
        </w:rPr>
        <w:br w:type="page"/>
      </w:r>
    </w:p>
    <w:p w14:paraId="3748666F" w14:textId="77777777" w:rsidR="00064234" w:rsidRPr="00613438" w:rsidRDefault="00F435DF" w:rsidP="00D137FF">
      <w:pPr>
        <w:pStyle w:val="Title"/>
        <w:jc w:val="both"/>
      </w:pPr>
      <w:r w:rsidRPr="00613438">
        <w:lastRenderedPageBreak/>
        <w:t>Inhaltsverzeichnis</w:t>
      </w:r>
    </w:p>
    <w:p w14:paraId="6F8E8C69" w14:textId="77777777" w:rsidR="00F435DF" w:rsidRPr="00613438" w:rsidRDefault="00F435DF" w:rsidP="00D137FF">
      <w:pPr>
        <w:pStyle w:val="TOCHeading"/>
        <w:numPr>
          <w:ilvl w:val="0"/>
          <w:numId w:val="0"/>
        </w:numPr>
        <w:jc w:val="both"/>
        <w:rPr>
          <w:lang w:val="de-CH"/>
        </w:rPr>
      </w:pPr>
    </w:p>
    <w:p w14:paraId="275585C2" w14:textId="77777777" w:rsidR="000E2FEA" w:rsidRDefault="00F435DF">
      <w:pPr>
        <w:pStyle w:val="TOC1"/>
        <w:rPr>
          <w:rFonts w:asciiTheme="minorHAnsi" w:eastAsiaTheme="minorEastAsia" w:hAnsiTheme="minorHAnsi" w:cstheme="minorBidi"/>
          <w:b w:val="0"/>
          <w:lang w:val="de-DE" w:eastAsia="de-DE"/>
        </w:rPr>
      </w:pPr>
      <w:r w:rsidRPr="00C13B8E">
        <w:rPr>
          <w:rFonts w:ascii="Calibri" w:hAnsi="Calibri"/>
          <w:noProof w:val="0"/>
        </w:rPr>
        <w:fldChar w:fldCharType="begin"/>
      </w:r>
      <w:r w:rsidRPr="00C13B8E">
        <w:rPr>
          <w:rFonts w:ascii="Calibri" w:hAnsi="Calibri"/>
        </w:rPr>
        <w:instrText xml:space="preserve"> TOC \o "1-3" \h \z \u </w:instrText>
      </w:r>
      <w:r w:rsidRPr="00C13B8E">
        <w:rPr>
          <w:rFonts w:ascii="Calibri" w:hAnsi="Calibri"/>
          <w:noProof w:val="0"/>
        </w:rPr>
        <w:fldChar w:fldCharType="separate"/>
      </w:r>
      <w:hyperlink w:anchor="_Toc437601079" w:history="1">
        <w:r w:rsidR="000E2FEA" w:rsidRPr="003907E8">
          <w:rPr>
            <w:rStyle w:val="Hyperlink"/>
          </w:rPr>
          <w:t>1.</w:t>
        </w:r>
        <w:r w:rsidR="000E2FEA">
          <w:rPr>
            <w:rFonts w:asciiTheme="minorHAnsi" w:eastAsiaTheme="minorEastAsia" w:hAnsiTheme="minorHAnsi" w:cstheme="minorBidi"/>
            <w:b w:val="0"/>
            <w:lang w:val="de-DE" w:eastAsia="de-DE"/>
          </w:rPr>
          <w:tab/>
        </w:r>
        <w:r w:rsidR="000E2FEA" w:rsidRPr="003907E8">
          <w:rPr>
            <w:rStyle w:val="Hyperlink"/>
          </w:rPr>
          <w:t>Abstract</w:t>
        </w:r>
        <w:r w:rsidR="000E2FEA">
          <w:rPr>
            <w:webHidden/>
          </w:rPr>
          <w:tab/>
        </w:r>
        <w:r w:rsidR="000E2FEA">
          <w:rPr>
            <w:webHidden/>
          </w:rPr>
          <w:fldChar w:fldCharType="begin"/>
        </w:r>
        <w:r w:rsidR="000E2FEA">
          <w:rPr>
            <w:webHidden/>
          </w:rPr>
          <w:instrText xml:space="preserve"> PAGEREF _Toc437601079 \h </w:instrText>
        </w:r>
        <w:r w:rsidR="000E2FEA">
          <w:rPr>
            <w:webHidden/>
          </w:rPr>
        </w:r>
        <w:r w:rsidR="000E2FEA">
          <w:rPr>
            <w:webHidden/>
          </w:rPr>
          <w:fldChar w:fldCharType="separate"/>
        </w:r>
        <w:r w:rsidR="000E2FEA">
          <w:rPr>
            <w:webHidden/>
          </w:rPr>
          <w:t>4</w:t>
        </w:r>
        <w:r w:rsidR="000E2FEA">
          <w:rPr>
            <w:webHidden/>
          </w:rPr>
          <w:fldChar w:fldCharType="end"/>
        </w:r>
      </w:hyperlink>
    </w:p>
    <w:p w14:paraId="16F91A07" w14:textId="77777777" w:rsidR="000E2FEA" w:rsidRDefault="00A51520">
      <w:pPr>
        <w:pStyle w:val="TOC1"/>
        <w:rPr>
          <w:rFonts w:asciiTheme="minorHAnsi" w:eastAsiaTheme="minorEastAsia" w:hAnsiTheme="minorHAnsi" w:cstheme="minorBidi"/>
          <w:b w:val="0"/>
          <w:lang w:val="de-DE" w:eastAsia="de-DE"/>
        </w:rPr>
      </w:pPr>
      <w:hyperlink w:anchor="_Toc437601080" w:history="1">
        <w:r w:rsidR="000E2FEA" w:rsidRPr="003907E8">
          <w:rPr>
            <w:rStyle w:val="Hyperlink"/>
          </w:rPr>
          <w:t>2.</w:t>
        </w:r>
        <w:r w:rsidR="000E2FEA">
          <w:rPr>
            <w:rFonts w:asciiTheme="minorHAnsi" w:eastAsiaTheme="minorEastAsia" w:hAnsiTheme="minorHAnsi" w:cstheme="minorBidi"/>
            <w:b w:val="0"/>
            <w:lang w:val="de-DE" w:eastAsia="de-DE"/>
          </w:rPr>
          <w:tab/>
        </w:r>
        <w:r w:rsidR="000E2FEA" w:rsidRPr="003907E8">
          <w:rPr>
            <w:rStyle w:val="Hyperlink"/>
          </w:rPr>
          <w:t>Einleitung</w:t>
        </w:r>
        <w:r w:rsidR="000E2FEA">
          <w:rPr>
            <w:webHidden/>
          </w:rPr>
          <w:tab/>
        </w:r>
        <w:r w:rsidR="000E2FEA">
          <w:rPr>
            <w:webHidden/>
          </w:rPr>
          <w:fldChar w:fldCharType="begin"/>
        </w:r>
        <w:r w:rsidR="000E2FEA">
          <w:rPr>
            <w:webHidden/>
          </w:rPr>
          <w:instrText xml:space="preserve"> PAGEREF _Toc437601080 \h </w:instrText>
        </w:r>
        <w:r w:rsidR="000E2FEA">
          <w:rPr>
            <w:webHidden/>
          </w:rPr>
        </w:r>
        <w:r w:rsidR="000E2FEA">
          <w:rPr>
            <w:webHidden/>
          </w:rPr>
          <w:fldChar w:fldCharType="separate"/>
        </w:r>
        <w:r w:rsidR="000E2FEA">
          <w:rPr>
            <w:webHidden/>
          </w:rPr>
          <w:t>5</w:t>
        </w:r>
        <w:r w:rsidR="000E2FEA">
          <w:rPr>
            <w:webHidden/>
          </w:rPr>
          <w:fldChar w:fldCharType="end"/>
        </w:r>
      </w:hyperlink>
    </w:p>
    <w:p w14:paraId="6D683B02" w14:textId="77777777" w:rsidR="000E2FEA" w:rsidRDefault="00A51520">
      <w:pPr>
        <w:pStyle w:val="TOC1"/>
        <w:rPr>
          <w:rFonts w:asciiTheme="minorHAnsi" w:eastAsiaTheme="minorEastAsia" w:hAnsiTheme="minorHAnsi" w:cstheme="minorBidi"/>
          <w:b w:val="0"/>
          <w:lang w:val="de-DE" w:eastAsia="de-DE"/>
        </w:rPr>
      </w:pPr>
      <w:hyperlink w:anchor="_Toc437601081" w:history="1">
        <w:r w:rsidR="000E2FEA" w:rsidRPr="003907E8">
          <w:rPr>
            <w:rStyle w:val="Hyperlink"/>
          </w:rPr>
          <w:t>3.</w:t>
        </w:r>
        <w:r w:rsidR="000E2FEA">
          <w:rPr>
            <w:rFonts w:asciiTheme="minorHAnsi" w:eastAsiaTheme="minorEastAsia" w:hAnsiTheme="minorHAnsi" w:cstheme="minorBidi"/>
            <w:b w:val="0"/>
            <w:lang w:val="de-DE" w:eastAsia="de-DE"/>
          </w:rPr>
          <w:tab/>
        </w:r>
        <w:r w:rsidR="000E2FEA" w:rsidRPr="003907E8">
          <w:rPr>
            <w:rStyle w:val="Hyperlink"/>
          </w:rPr>
          <w:t>Konzeptfindung</w:t>
        </w:r>
        <w:r w:rsidR="000E2FEA">
          <w:rPr>
            <w:webHidden/>
          </w:rPr>
          <w:tab/>
        </w:r>
        <w:r w:rsidR="000E2FEA">
          <w:rPr>
            <w:webHidden/>
          </w:rPr>
          <w:fldChar w:fldCharType="begin"/>
        </w:r>
        <w:r w:rsidR="000E2FEA">
          <w:rPr>
            <w:webHidden/>
          </w:rPr>
          <w:instrText xml:space="preserve"> PAGEREF _Toc437601081 \h </w:instrText>
        </w:r>
        <w:r w:rsidR="000E2FEA">
          <w:rPr>
            <w:webHidden/>
          </w:rPr>
        </w:r>
        <w:r w:rsidR="000E2FEA">
          <w:rPr>
            <w:webHidden/>
          </w:rPr>
          <w:fldChar w:fldCharType="separate"/>
        </w:r>
        <w:r w:rsidR="000E2FEA">
          <w:rPr>
            <w:webHidden/>
          </w:rPr>
          <w:t>6</w:t>
        </w:r>
        <w:r w:rsidR="000E2FEA">
          <w:rPr>
            <w:webHidden/>
          </w:rPr>
          <w:fldChar w:fldCharType="end"/>
        </w:r>
      </w:hyperlink>
    </w:p>
    <w:p w14:paraId="52ACABF8"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2" w:history="1">
        <w:r w:rsidR="000E2FEA" w:rsidRPr="003907E8">
          <w:rPr>
            <w:rStyle w:val="Hyperlink"/>
          </w:rPr>
          <w:t>3.1.</w:t>
        </w:r>
        <w:r w:rsidR="000E2FEA">
          <w:rPr>
            <w:rFonts w:asciiTheme="minorHAnsi" w:eastAsiaTheme="minorEastAsia" w:hAnsiTheme="minorHAnsi" w:cstheme="minorBidi"/>
            <w:b w:val="0"/>
            <w:sz w:val="24"/>
            <w:szCs w:val="24"/>
            <w:lang w:val="de-DE" w:eastAsia="de-DE"/>
          </w:rPr>
          <w:tab/>
        </w:r>
        <w:r w:rsidR="000E2FEA" w:rsidRPr="003907E8">
          <w:rPr>
            <w:rStyle w:val="Hyperlink"/>
          </w:rPr>
          <w:t>Aufgabenstellung und Produktanforderung</w:t>
        </w:r>
        <w:r w:rsidR="000E2FEA">
          <w:rPr>
            <w:webHidden/>
          </w:rPr>
          <w:tab/>
        </w:r>
        <w:r w:rsidR="000E2FEA">
          <w:rPr>
            <w:webHidden/>
          </w:rPr>
          <w:fldChar w:fldCharType="begin"/>
        </w:r>
        <w:r w:rsidR="000E2FEA">
          <w:rPr>
            <w:webHidden/>
          </w:rPr>
          <w:instrText xml:space="preserve"> PAGEREF _Toc437601082 \h </w:instrText>
        </w:r>
        <w:r w:rsidR="000E2FEA">
          <w:rPr>
            <w:webHidden/>
          </w:rPr>
        </w:r>
        <w:r w:rsidR="000E2FEA">
          <w:rPr>
            <w:webHidden/>
          </w:rPr>
          <w:fldChar w:fldCharType="separate"/>
        </w:r>
        <w:r w:rsidR="000E2FEA">
          <w:rPr>
            <w:webHidden/>
          </w:rPr>
          <w:t>6</w:t>
        </w:r>
        <w:r w:rsidR="000E2FEA">
          <w:rPr>
            <w:webHidden/>
          </w:rPr>
          <w:fldChar w:fldCharType="end"/>
        </w:r>
      </w:hyperlink>
    </w:p>
    <w:p w14:paraId="454E26D4"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3" w:history="1">
        <w:r w:rsidR="000E2FEA" w:rsidRPr="003907E8">
          <w:rPr>
            <w:rStyle w:val="Hyperlink"/>
          </w:rPr>
          <w:t>3.2.</w:t>
        </w:r>
        <w:r w:rsidR="000E2FEA">
          <w:rPr>
            <w:rFonts w:asciiTheme="minorHAnsi" w:eastAsiaTheme="minorEastAsia" w:hAnsiTheme="minorHAnsi" w:cstheme="minorBidi"/>
            <w:b w:val="0"/>
            <w:sz w:val="24"/>
            <w:szCs w:val="24"/>
            <w:lang w:val="de-DE" w:eastAsia="de-DE"/>
          </w:rPr>
          <w:tab/>
        </w:r>
        <w:r w:rsidR="000E2FEA" w:rsidRPr="003907E8">
          <w:rPr>
            <w:rStyle w:val="Hyperlink"/>
          </w:rPr>
          <w:t>Teilfunktionenanalyse und Recherche</w:t>
        </w:r>
        <w:r w:rsidR="000E2FEA">
          <w:rPr>
            <w:webHidden/>
          </w:rPr>
          <w:tab/>
        </w:r>
        <w:r w:rsidR="000E2FEA">
          <w:rPr>
            <w:webHidden/>
          </w:rPr>
          <w:fldChar w:fldCharType="begin"/>
        </w:r>
        <w:r w:rsidR="000E2FEA">
          <w:rPr>
            <w:webHidden/>
          </w:rPr>
          <w:instrText xml:space="preserve"> PAGEREF _Toc437601083 \h </w:instrText>
        </w:r>
        <w:r w:rsidR="000E2FEA">
          <w:rPr>
            <w:webHidden/>
          </w:rPr>
        </w:r>
        <w:r w:rsidR="000E2FEA">
          <w:rPr>
            <w:webHidden/>
          </w:rPr>
          <w:fldChar w:fldCharType="separate"/>
        </w:r>
        <w:r w:rsidR="000E2FEA">
          <w:rPr>
            <w:webHidden/>
          </w:rPr>
          <w:t>6</w:t>
        </w:r>
        <w:r w:rsidR="000E2FEA">
          <w:rPr>
            <w:webHidden/>
          </w:rPr>
          <w:fldChar w:fldCharType="end"/>
        </w:r>
      </w:hyperlink>
    </w:p>
    <w:p w14:paraId="623475C5"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4" w:history="1">
        <w:r w:rsidR="000E2FEA" w:rsidRPr="003907E8">
          <w:rPr>
            <w:rStyle w:val="Hyperlink"/>
          </w:rPr>
          <w:t>3.3.</w:t>
        </w:r>
        <w:r w:rsidR="000E2FEA">
          <w:rPr>
            <w:rFonts w:asciiTheme="minorHAnsi" w:eastAsiaTheme="minorEastAsia" w:hAnsiTheme="minorHAnsi" w:cstheme="minorBidi"/>
            <w:b w:val="0"/>
            <w:sz w:val="24"/>
            <w:szCs w:val="24"/>
            <w:lang w:val="de-DE" w:eastAsia="de-DE"/>
          </w:rPr>
          <w:tab/>
        </w:r>
        <w:r w:rsidR="000E2FEA" w:rsidRPr="003907E8">
          <w:rPr>
            <w:rStyle w:val="Hyperlink"/>
          </w:rPr>
          <w:t>Morphologischer Kasten</w:t>
        </w:r>
        <w:r w:rsidR="000E2FEA">
          <w:rPr>
            <w:webHidden/>
          </w:rPr>
          <w:tab/>
        </w:r>
        <w:r w:rsidR="000E2FEA">
          <w:rPr>
            <w:webHidden/>
          </w:rPr>
          <w:fldChar w:fldCharType="begin"/>
        </w:r>
        <w:r w:rsidR="000E2FEA">
          <w:rPr>
            <w:webHidden/>
          </w:rPr>
          <w:instrText xml:space="preserve"> PAGEREF _Toc437601084 \h </w:instrText>
        </w:r>
        <w:r w:rsidR="000E2FEA">
          <w:rPr>
            <w:webHidden/>
          </w:rPr>
        </w:r>
        <w:r w:rsidR="000E2FEA">
          <w:rPr>
            <w:webHidden/>
          </w:rPr>
          <w:fldChar w:fldCharType="separate"/>
        </w:r>
        <w:r w:rsidR="000E2FEA">
          <w:rPr>
            <w:webHidden/>
          </w:rPr>
          <w:t>6</w:t>
        </w:r>
        <w:r w:rsidR="000E2FEA">
          <w:rPr>
            <w:webHidden/>
          </w:rPr>
          <w:fldChar w:fldCharType="end"/>
        </w:r>
      </w:hyperlink>
    </w:p>
    <w:p w14:paraId="1196EFD8"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5" w:history="1">
        <w:r w:rsidR="000E2FEA" w:rsidRPr="003907E8">
          <w:rPr>
            <w:rStyle w:val="Hyperlink"/>
          </w:rPr>
          <w:t>3.4.</w:t>
        </w:r>
        <w:r w:rsidR="000E2FEA">
          <w:rPr>
            <w:rFonts w:asciiTheme="minorHAnsi" w:eastAsiaTheme="minorEastAsia" w:hAnsiTheme="minorHAnsi" w:cstheme="minorBidi"/>
            <w:b w:val="0"/>
            <w:sz w:val="24"/>
            <w:szCs w:val="24"/>
            <w:lang w:val="de-DE" w:eastAsia="de-DE"/>
          </w:rPr>
          <w:tab/>
        </w:r>
        <w:r w:rsidR="000E2FEA" w:rsidRPr="003907E8">
          <w:rPr>
            <w:rStyle w:val="Hyperlink"/>
          </w:rPr>
          <w:t>Auswahl</w:t>
        </w:r>
        <w:r w:rsidR="000E2FEA">
          <w:rPr>
            <w:webHidden/>
          </w:rPr>
          <w:tab/>
        </w:r>
        <w:r w:rsidR="000E2FEA">
          <w:rPr>
            <w:webHidden/>
          </w:rPr>
          <w:fldChar w:fldCharType="begin"/>
        </w:r>
        <w:r w:rsidR="000E2FEA">
          <w:rPr>
            <w:webHidden/>
          </w:rPr>
          <w:instrText xml:space="preserve"> PAGEREF _Toc437601085 \h </w:instrText>
        </w:r>
        <w:r w:rsidR="000E2FEA">
          <w:rPr>
            <w:webHidden/>
          </w:rPr>
        </w:r>
        <w:r w:rsidR="000E2FEA">
          <w:rPr>
            <w:webHidden/>
          </w:rPr>
          <w:fldChar w:fldCharType="separate"/>
        </w:r>
        <w:r w:rsidR="000E2FEA">
          <w:rPr>
            <w:webHidden/>
          </w:rPr>
          <w:t>6</w:t>
        </w:r>
        <w:r w:rsidR="000E2FEA">
          <w:rPr>
            <w:webHidden/>
          </w:rPr>
          <w:fldChar w:fldCharType="end"/>
        </w:r>
      </w:hyperlink>
    </w:p>
    <w:p w14:paraId="667BECCF"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6" w:history="1">
        <w:r w:rsidR="000E2FEA" w:rsidRPr="003907E8">
          <w:rPr>
            <w:rStyle w:val="Hyperlink"/>
          </w:rPr>
          <w:t>3.5.</w:t>
        </w:r>
        <w:r w:rsidR="000E2FEA">
          <w:rPr>
            <w:rFonts w:asciiTheme="minorHAnsi" w:eastAsiaTheme="minorEastAsia" w:hAnsiTheme="minorHAnsi" w:cstheme="minorBidi"/>
            <w:b w:val="0"/>
            <w:sz w:val="24"/>
            <w:szCs w:val="24"/>
            <w:lang w:val="de-DE" w:eastAsia="de-DE"/>
          </w:rPr>
          <w:tab/>
        </w:r>
        <w:r w:rsidR="000E2FEA" w:rsidRPr="003907E8">
          <w:rPr>
            <w:rStyle w:val="Hyperlink"/>
          </w:rPr>
          <w:t>Bewertung</w:t>
        </w:r>
        <w:r w:rsidR="000E2FEA">
          <w:rPr>
            <w:webHidden/>
          </w:rPr>
          <w:tab/>
        </w:r>
        <w:r w:rsidR="000E2FEA">
          <w:rPr>
            <w:webHidden/>
          </w:rPr>
          <w:fldChar w:fldCharType="begin"/>
        </w:r>
        <w:r w:rsidR="000E2FEA">
          <w:rPr>
            <w:webHidden/>
          </w:rPr>
          <w:instrText xml:space="preserve"> PAGEREF _Toc437601086 \h </w:instrText>
        </w:r>
        <w:r w:rsidR="000E2FEA">
          <w:rPr>
            <w:webHidden/>
          </w:rPr>
        </w:r>
        <w:r w:rsidR="000E2FEA">
          <w:rPr>
            <w:webHidden/>
          </w:rPr>
          <w:fldChar w:fldCharType="separate"/>
        </w:r>
        <w:r w:rsidR="000E2FEA">
          <w:rPr>
            <w:webHidden/>
          </w:rPr>
          <w:t>7</w:t>
        </w:r>
        <w:r w:rsidR="000E2FEA">
          <w:rPr>
            <w:webHidden/>
          </w:rPr>
          <w:fldChar w:fldCharType="end"/>
        </w:r>
      </w:hyperlink>
    </w:p>
    <w:p w14:paraId="3B38BC02"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87" w:history="1">
        <w:r w:rsidR="000E2FEA" w:rsidRPr="003907E8">
          <w:rPr>
            <w:rStyle w:val="Hyperlink"/>
          </w:rPr>
          <w:t>3.6.</w:t>
        </w:r>
        <w:r w:rsidR="000E2FEA">
          <w:rPr>
            <w:rFonts w:asciiTheme="minorHAnsi" w:eastAsiaTheme="minorEastAsia" w:hAnsiTheme="minorHAnsi" w:cstheme="minorBidi"/>
            <w:b w:val="0"/>
            <w:sz w:val="24"/>
            <w:szCs w:val="24"/>
            <w:lang w:val="de-DE" w:eastAsia="de-DE"/>
          </w:rPr>
          <w:tab/>
        </w:r>
        <w:r w:rsidR="000E2FEA" w:rsidRPr="003907E8">
          <w:rPr>
            <w:rStyle w:val="Hyperlink"/>
          </w:rPr>
          <w:t>Entschluss</w:t>
        </w:r>
        <w:r w:rsidR="000E2FEA">
          <w:rPr>
            <w:webHidden/>
          </w:rPr>
          <w:tab/>
        </w:r>
        <w:r w:rsidR="000E2FEA">
          <w:rPr>
            <w:webHidden/>
          </w:rPr>
          <w:fldChar w:fldCharType="begin"/>
        </w:r>
        <w:r w:rsidR="000E2FEA">
          <w:rPr>
            <w:webHidden/>
          </w:rPr>
          <w:instrText xml:space="preserve"> PAGEREF _Toc437601087 \h </w:instrText>
        </w:r>
        <w:r w:rsidR="000E2FEA">
          <w:rPr>
            <w:webHidden/>
          </w:rPr>
        </w:r>
        <w:r w:rsidR="000E2FEA">
          <w:rPr>
            <w:webHidden/>
          </w:rPr>
          <w:fldChar w:fldCharType="separate"/>
        </w:r>
        <w:r w:rsidR="000E2FEA">
          <w:rPr>
            <w:webHidden/>
          </w:rPr>
          <w:t>8</w:t>
        </w:r>
        <w:r w:rsidR="000E2FEA">
          <w:rPr>
            <w:webHidden/>
          </w:rPr>
          <w:fldChar w:fldCharType="end"/>
        </w:r>
      </w:hyperlink>
    </w:p>
    <w:p w14:paraId="0A916768" w14:textId="77777777" w:rsidR="000E2FEA" w:rsidRDefault="00A51520">
      <w:pPr>
        <w:pStyle w:val="TOC1"/>
        <w:rPr>
          <w:rFonts w:asciiTheme="minorHAnsi" w:eastAsiaTheme="minorEastAsia" w:hAnsiTheme="minorHAnsi" w:cstheme="minorBidi"/>
          <w:b w:val="0"/>
          <w:lang w:val="de-DE" w:eastAsia="de-DE"/>
        </w:rPr>
      </w:pPr>
      <w:hyperlink w:anchor="_Toc437601088" w:history="1">
        <w:r w:rsidR="000E2FEA" w:rsidRPr="003907E8">
          <w:rPr>
            <w:rStyle w:val="Hyperlink"/>
          </w:rPr>
          <w:t>4.</w:t>
        </w:r>
        <w:r w:rsidR="000E2FEA">
          <w:rPr>
            <w:rFonts w:asciiTheme="minorHAnsi" w:eastAsiaTheme="minorEastAsia" w:hAnsiTheme="minorHAnsi" w:cstheme="minorBidi"/>
            <w:b w:val="0"/>
            <w:lang w:val="de-DE" w:eastAsia="de-DE"/>
          </w:rPr>
          <w:tab/>
        </w:r>
        <w:r w:rsidR="000E2FEA" w:rsidRPr="003907E8">
          <w:rPr>
            <w:rStyle w:val="Hyperlink"/>
          </w:rPr>
          <w:t>Lösungskonzept</w:t>
        </w:r>
        <w:r w:rsidR="000E2FEA">
          <w:rPr>
            <w:webHidden/>
          </w:rPr>
          <w:tab/>
        </w:r>
        <w:r w:rsidR="000E2FEA">
          <w:rPr>
            <w:webHidden/>
          </w:rPr>
          <w:fldChar w:fldCharType="begin"/>
        </w:r>
        <w:r w:rsidR="000E2FEA">
          <w:rPr>
            <w:webHidden/>
          </w:rPr>
          <w:instrText xml:space="preserve"> PAGEREF _Toc437601088 \h </w:instrText>
        </w:r>
        <w:r w:rsidR="000E2FEA">
          <w:rPr>
            <w:webHidden/>
          </w:rPr>
        </w:r>
        <w:r w:rsidR="000E2FEA">
          <w:rPr>
            <w:webHidden/>
          </w:rPr>
          <w:fldChar w:fldCharType="separate"/>
        </w:r>
        <w:r w:rsidR="000E2FEA">
          <w:rPr>
            <w:webHidden/>
          </w:rPr>
          <w:t>9</w:t>
        </w:r>
        <w:r w:rsidR="000E2FEA">
          <w:rPr>
            <w:webHidden/>
          </w:rPr>
          <w:fldChar w:fldCharType="end"/>
        </w:r>
      </w:hyperlink>
    </w:p>
    <w:p w14:paraId="0738A99F" w14:textId="77777777" w:rsidR="000E2FEA" w:rsidRDefault="00A51520">
      <w:pPr>
        <w:pStyle w:val="TOC1"/>
        <w:rPr>
          <w:rFonts w:asciiTheme="minorHAnsi" w:eastAsiaTheme="minorEastAsia" w:hAnsiTheme="minorHAnsi" w:cstheme="minorBidi"/>
          <w:b w:val="0"/>
          <w:lang w:val="de-DE" w:eastAsia="de-DE"/>
        </w:rPr>
      </w:pPr>
      <w:hyperlink w:anchor="_Toc437601089" w:history="1">
        <w:r w:rsidR="000E2FEA" w:rsidRPr="003907E8">
          <w:rPr>
            <w:rStyle w:val="Hyperlink"/>
          </w:rPr>
          <w:t>5.</w:t>
        </w:r>
        <w:r w:rsidR="000E2FEA">
          <w:rPr>
            <w:rFonts w:asciiTheme="minorHAnsi" w:eastAsiaTheme="minorEastAsia" w:hAnsiTheme="minorHAnsi" w:cstheme="minorBidi"/>
            <w:b w:val="0"/>
            <w:lang w:val="de-DE" w:eastAsia="de-DE"/>
          </w:rPr>
          <w:tab/>
        </w:r>
        <w:r w:rsidR="000E2FEA" w:rsidRPr="003907E8">
          <w:rPr>
            <w:rStyle w:val="Hyperlink"/>
          </w:rPr>
          <w:t>Komponentenbeschreibung</w:t>
        </w:r>
        <w:r w:rsidR="000E2FEA">
          <w:rPr>
            <w:webHidden/>
          </w:rPr>
          <w:tab/>
        </w:r>
        <w:r w:rsidR="000E2FEA">
          <w:rPr>
            <w:webHidden/>
          </w:rPr>
          <w:fldChar w:fldCharType="begin"/>
        </w:r>
        <w:r w:rsidR="000E2FEA">
          <w:rPr>
            <w:webHidden/>
          </w:rPr>
          <w:instrText xml:space="preserve"> PAGEREF _Toc437601089 \h </w:instrText>
        </w:r>
        <w:r w:rsidR="000E2FEA">
          <w:rPr>
            <w:webHidden/>
          </w:rPr>
        </w:r>
        <w:r w:rsidR="000E2FEA">
          <w:rPr>
            <w:webHidden/>
          </w:rPr>
          <w:fldChar w:fldCharType="separate"/>
        </w:r>
        <w:r w:rsidR="000E2FEA">
          <w:rPr>
            <w:webHidden/>
          </w:rPr>
          <w:t>11</w:t>
        </w:r>
        <w:r w:rsidR="000E2FEA">
          <w:rPr>
            <w:webHidden/>
          </w:rPr>
          <w:fldChar w:fldCharType="end"/>
        </w:r>
      </w:hyperlink>
    </w:p>
    <w:p w14:paraId="23CFEC04"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90" w:history="1">
        <w:r w:rsidR="000E2FEA" w:rsidRPr="003907E8">
          <w:rPr>
            <w:rStyle w:val="Hyperlink"/>
          </w:rPr>
          <w:t>5.1.</w:t>
        </w:r>
        <w:r w:rsidR="000E2FEA">
          <w:rPr>
            <w:rFonts w:asciiTheme="minorHAnsi" w:eastAsiaTheme="minorEastAsia" w:hAnsiTheme="minorHAnsi" w:cstheme="minorBidi"/>
            <w:b w:val="0"/>
            <w:sz w:val="24"/>
            <w:szCs w:val="24"/>
            <w:lang w:val="de-DE" w:eastAsia="de-DE"/>
          </w:rPr>
          <w:tab/>
        </w:r>
        <w:r w:rsidR="000E2FEA" w:rsidRPr="003907E8">
          <w:rPr>
            <w:rStyle w:val="Hyperlink"/>
          </w:rPr>
          <w:t>Hebemechanismus und Greifer</w:t>
        </w:r>
        <w:r w:rsidR="000E2FEA">
          <w:rPr>
            <w:webHidden/>
          </w:rPr>
          <w:tab/>
        </w:r>
        <w:r w:rsidR="000E2FEA">
          <w:rPr>
            <w:webHidden/>
          </w:rPr>
          <w:fldChar w:fldCharType="begin"/>
        </w:r>
        <w:r w:rsidR="000E2FEA">
          <w:rPr>
            <w:webHidden/>
          </w:rPr>
          <w:instrText xml:space="preserve"> PAGEREF _Toc437601090 \h </w:instrText>
        </w:r>
        <w:r w:rsidR="000E2FEA">
          <w:rPr>
            <w:webHidden/>
          </w:rPr>
        </w:r>
        <w:r w:rsidR="000E2FEA">
          <w:rPr>
            <w:webHidden/>
          </w:rPr>
          <w:fldChar w:fldCharType="separate"/>
        </w:r>
        <w:r w:rsidR="000E2FEA">
          <w:rPr>
            <w:webHidden/>
          </w:rPr>
          <w:t>11</w:t>
        </w:r>
        <w:r w:rsidR="000E2FEA">
          <w:rPr>
            <w:webHidden/>
          </w:rPr>
          <w:fldChar w:fldCharType="end"/>
        </w:r>
      </w:hyperlink>
    </w:p>
    <w:p w14:paraId="7A9E1237"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1" w:history="1">
        <w:r w:rsidR="000E2FEA" w:rsidRPr="003907E8">
          <w:rPr>
            <w:rStyle w:val="Hyperlink"/>
          </w:rPr>
          <w:t>5.1.1.</w:t>
        </w:r>
        <w:r w:rsidR="000E2FEA">
          <w:rPr>
            <w:rFonts w:asciiTheme="minorHAnsi" w:eastAsiaTheme="minorEastAsia" w:hAnsiTheme="minorHAnsi" w:cstheme="minorBidi"/>
            <w:sz w:val="24"/>
            <w:szCs w:val="24"/>
            <w:lang w:val="de-DE" w:eastAsia="de-DE"/>
          </w:rPr>
          <w:tab/>
        </w:r>
        <w:r w:rsidR="000E2FEA" w:rsidRPr="003907E8">
          <w:rPr>
            <w:rStyle w:val="Hyperlink"/>
          </w:rPr>
          <w:t>Funktionsweise</w:t>
        </w:r>
        <w:r w:rsidR="000E2FEA">
          <w:rPr>
            <w:webHidden/>
          </w:rPr>
          <w:tab/>
        </w:r>
        <w:r w:rsidR="000E2FEA">
          <w:rPr>
            <w:webHidden/>
          </w:rPr>
          <w:fldChar w:fldCharType="begin"/>
        </w:r>
        <w:r w:rsidR="000E2FEA">
          <w:rPr>
            <w:webHidden/>
          </w:rPr>
          <w:instrText xml:space="preserve"> PAGEREF _Toc437601091 \h </w:instrText>
        </w:r>
        <w:r w:rsidR="000E2FEA">
          <w:rPr>
            <w:webHidden/>
          </w:rPr>
        </w:r>
        <w:r w:rsidR="000E2FEA">
          <w:rPr>
            <w:webHidden/>
          </w:rPr>
          <w:fldChar w:fldCharType="separate"/>
        </w:r>
        <w:r w:rsidR="000E2FEA">
          <w:rPr>
            <w:webHidden/>
          </w:rPr>
          <w:t>11</w:t>
        </w:r>
        <w:r w:rsidR="000E2FEA">
          <w:rPr>
            <w:webHidden/>
          </w:rPr>
          <w:fldChar w:fldCharType="end"/>
        </w:r>
      </w:hyperlink>
    </w:p>
    <w:p w14:paraId="1D2DD41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2" w:history="1">
        <w:r w:rsidR="000E2FEA" w:rsidRPr="003907E8">
          <w:rPr>
            <w:rStyle w:val="Hyperlink"/>
          </w:rPr>
          <w:t>5.1.2.</w:t>
        </w:r>
        <w:r w:rsidR="000E2FEA">
          <w:rPr>
            <w:rFonts w:asciiTheme="minorHAnsi" w:eastAsiaTheme="minorEastAsia" w:hAnsiTheme="minorHAnsi" w:cstheme="minorBidi"/>
            <w:sz w:val="24"/>
            <w:szCs w:val="24"/>
            <w:lang w:val="de-DE" w:eastAsia="de-DE"/>
          </w:rPr>
          <w:tab/>
        </w:r>
        <w:r w:rsidR="000E2FEA" w:rsidRPr="003907E8">
          <w:rPr>
            <w:rStyle w:val="Hyperlink"/>
          </w:rPr>
          <w:t>Detaillierte Beschreibung</w:t>
        </w:r>
        <w:r w:rsidR="000E2FEA">
          <w:rPr>
            <w:webHidden/>
          </w:rPr>
          <w:tab/>
        </w:r>
        <w:r w:rsidR="000E2FEA">
          <w:rPr>
            <w:webHidden/>
          </w:rPr>
          <w:fldChar w:fldCharType="begin"/>
        </w:r>
        <w:r w:rsidR="000E2FEA">
          <w:rPr>
            <w:webHidden/>
          </w:rPr>
          <w:instrText xml:space="preserve"> PAGEREF _Toc437601092 \h </w:instrText>
        </w:r>
        <w:r w:rsidR="000E2FEA">
          <w:rPr>
            <w:webHidden/>
          </w:rPr>
        </w:r>
        <w:r w:rsidR="000E2FEA">
          <w:rPr>
            <w:webHidden/>
          </w:rPr>
          <w:fldChar w:fldCharType="separate"/>
        </w:r>
        <w:r w:rsidR="000E2FEA">
          <w:rPr>
            <w:webHidden/>
          </w:rPr>
          <w:t>11</w:t>
        </w:r>
        <w:r w:rsidR="000E2FEA">
          <w:rPr>
            <w:webHidden/>
          </w:rPr>
          <w:fldChar w:fldCharType="end"/>
        </w:r>
      </w:hyperlink>
    </w:p>
    <w:p w14:paraId="022E9056"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3" w:history="1">
        <w:r w:rsidR="000E2FEA" w:rsidRPr="003907E8">
          <w:rPr>
            <w:rStyle w:val="Hyperlink"/>
          </w:rPr>
          <w:t>5.1.3.</w:t>
        </w:r>
        <w:r w:rsidR="000E2FEA">
          <w:rPr>
            <w:rFonts w:asciiTheme="minorHAnsi" w:eastAsiaTheme="minorEastAsia" w:hAnsiTheme="minorHAnsi" w:cstheme="minorBidi"/>
            <w:sz w:val="24"/>
            <w:szCs w:val="24"/>
            <w:lang w:val="de-DE" w:eastAsia="de-DE"/>
          </w:rPr>
          <w:tab/>
        </w:r>
        <w:r w:rsidR="000E2FEA" w:rsidRPr="003907E8">
          <w:rPr>
            <w:rStyle w:val="Hyperlink"/>
          </w:rPr>
          <w:t>Begründung</w:t>
        </w:r>
        <w:r w:rsidR="000E2FEA">
          <w:rPr>
            <w:webHidden/>
          </w:rPr>
          <w:tab/>
        </w:r>
        <w:r w:rsidR="000E2FEA">
          <w:rPr>
            <w:webHidden/>
          </w:rPr>
          <w:fldChar w:fldCharType="begin"/>
        </w:r>
        <w:r w:rsidR="000E2FEA">
          <w:rPr>
            <w:webHidden/>
          </w:rPr>
          <w:instrText xml:space="preserve"> PAGEREF _Toc437601093 \h </w:instrText>
        </w:r>
        <w:r w:rsidR="000E2FEA">
          <w:rPr>
            <w:webHidden/>
          </w:rPr>
        </w:r>
        <w:r w:rsidR="000E2FEA">
          <w:rPr>
            <w:webHidden/>
          </w:rPr>
          <w:fldChar w:fldCharType="separate"/>
        </w:r>
        <w:r w:rsidR="000E2FEA">
          <w:rPr>
            <w:webHidden/>
          </w:rPr>
          <w:t>12</w:t>
        </w:r>
        <w:r w:rsidR="000E2FEA">
          <w:rPr>
            <w:webHidden/>
          </w:rPr>
          <w:fldChar w:fldCharType="end"/>
        </w:r>
      </w:hyperlink>
    </w:p>
    <w:p w14:paraId="4F63F122"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94" w:history="1">
        <w:r w:rsidR="000E2FEA" w:rsidRPr="003907E8">
          <w:rPr>
            <w:rStyle w:val="Hyperlink"/>
          </w:rPr>
          <w:t>5.2.</w:t>
        </w:r>
        <w:r w:rsidR="000E2FEA">
          <w:rPr>
            <w:rFonts w:asciiTheme="minorHAnsi" w:eastAsiaTheme="minorEastAsia" w:hAnsiTheme="minorHAnsi" w:cstheme="minorBidi"/>
            <w:b w:val="0"/>
            <w:sz w:val="24"/>
            <w:szCs w:val="24"/>
            <w:lang w:val="de-DE" w:eastAsia="de-DE"/>
          </w:rPr>
          <w:tab/>
        </w:r>
        <w:r w:rsidR="000E2FEA" w:rsidRPr="003907E8">
          <w:rPr>
            <w:rStyle w:val="Hyperlink"/>
          </w:rPr>
          <w:t>Fahrgestell und Lenkung</w:t>
        </w:r>
        <w:r w:rsidR="000E2FEA">
          <w:rPr>
            <w:webHidden/>
          </w:rPr>
          <w:tab/>
        </w:r>
        <w:r w:rsidR="000E2FEA">
          <w:rPr>
            <w:webHidden/>
          </w:rPr>
          <w:fldChar w:fldCharType="begin"/>
        </w:r>
        <w:r w:rsidR="000E2FEA">
          <w:rPr>
            <w:webHidden/>
          </w:rPr>
          <w:instrText xml:space="preserve"> PAGEREF _Toc437601094 \h </w:instrText>
        </w:r>
        <w:r w:rsidR="000E2FEA">
          <w:rPr>
            <w:webHidden/>
          </w:rPr>
        </w:r>
        <w:r w:rsidR="000E2FEA">
          <w:rPr>
            <w:webHidden/>
          </w:rPr>
          <w:fldChar w:fldCharType="separate"/>
        </w:r>
        <w:r w:rsidR="000E2FEA">
          <w:rPr>
            <w:webHidden/>
          </w:rPr>
          <w:t>13</w:t>
        </w:r>
        <w:r w:rsidR="000E2FEA">
          <w:rPr>
            <w:webHidden/>
          </w:rPr>
          <w:fldChar w:fldCharType="end"/>
        </w:r>
      </w:hyperlink>
    </w:p>
    <w:p w14:paraId="4826808B"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5" w:history="1">
        <w:r w:rsidR="000E2FEA" w:rsidRPr="003907E8">
          <w:rPr>
            <w:rStyle w:val="Hyperlink"/>
          </w:rPr>
          <w:t>5.2.1.</w:t>
        </w:r>
        <w:r w:rsidR="000E2FEA">
          <w:rPr>
            <w:rFonts w:asciiTheme="minorHAnsi" w:eastAsiaTheme="minorEastAsia" w:hAnsiTheme="minorHAnsi" w:cstheme="minorBidi"/>
            <w:sz w:val="24"/>
            <w:szCs w:val="24"/>
            <w:lang w:val="de-DE" w:eastAsia="de-DE"/>
          </w:rPr>
          <w:tab/>
        </w:r>
        <w:r w:rsidR="000E2FEA" w:rsidRPr="003907E8">
          <w:rPr>
            <w:rStyle w:val="Hyperlink"/>
          </w:rPr>
          <w:t>Funktionsweise</w:t>
        </w:r>
        <w:r w:rsidR="000E2FEA">
          <w:rPr>
            <w:webHidden/>
          </w:rPr>
          <w:tab/>
        </w:r>
        <w:r w:rsidR="000E2FEA">
          <w:rPr>
            <w:webHidden/>
          </w:rPr>
          <w:fldChar w:fldCharType="begin"/>
        </w:r>
        <w:r w:rsidR="000E2FEA">
          <w:rPr>
            <w:webHidden/>
          </w:rPr>
          <w:instrText xml:space="preserve"> PAGEREF _Toc437601095 \h </w:instrText>
        </w:r>
        <w:r w:rsidR="000E2FEA">
          <w:rPr>
            <w:webHidden/>
          </w:rPr>
        </w:r>
        <w:r w:rsidR="000E2FEA">
          <w:rPr>
            <w:webHidden/>
          </w:rPr>
          <w:fldChar w:fldCharType="separate"/>
        </w:r>
        <w:r w:rsidR="000E2FEA">
          <w:rPr>
            <w:webHidden/>
          </w:rPr>
          <w:t>13</w:t>
        </w:r>
        <w:r w:rsidR="000E2FEA">
          <w:rPr>
            <w:webHidden/>
          </w:rPr>
          <w:fldChar w:fldCharType="end"/>
        </w:r>
      </w:hyperlink>
    </w:p>
    <w:p w14:paraId="081E2127"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6" w:history="1">
        <w:r w:rsidR="000E2FEA" w:rsidRPr="003907E8">
          <w:rPr>
            <w:rStyle w:val="Hyperlink"/>
          </w:rPr>
          <w:t>5.2.2.</w:t>
        </w:r>
        <w:r w:rsidR="000E2FEA">
          <w:rPr>
            <w:rFonts w:asciiTheme="minorHAnsi" w:eastAsiaTheme="minorEastAsia" w:hAnsiTheme="minorHAnsi" w:cstheme="minorBidi"/>
            <w:sz w:val="24"/>
            <w:szCs w:val="24"/>
            <w:lang w:val="de-DE" w:eastAsia="de-DE"/>
          </w:rPr>
          <w:tab/>
        </w:r>
        <w:r w:rsidR="000E2FEA" w:rsidRPr="003907E8">
          <w:rPr>
            <w:rStyle w:val="Hyperlink"/>
          </w:rPr>
          <w:t>Detaillierte Beschreibung</w:t>
        </w:r>
        <w:r w:rsidR="000E2FEA">
          <w:rPr>
            <w:webHidden/>
          </w:rPr>
          <w:tab/>
        </w:r>
        <w:r w:rsidR="000E2FEA">
          <w:rPr>
            <w:webHidden/>
          </w:rPr>
          <w:fldChar w:fldCharType="begin"/>
        </w:r>
        <w:r w:rsidR="000E2FEA">
          <w:rPr>
            <w:webHidden/>
          </w:rPr>
          <w:instrText xml:space="preserve"> PAGEREF _Toc437601096 \h </w:instrText>
        </w:r>
        <w:r w:rsidR="000E2FEA">
          <w:rPr>
            <w:webHidden/>
          </w:rPr>
        </w:r>
        <w:r w:rsidR="000E2FEA">
          <w:rPr>
            <w:webHidden/>
          </w:rPr>
          <w:fldChar w:fldCharType="separate"/>
        </w:r>
        <w:r w:rsidR="000E2FEA">
          <w:rPr>
            <w:webHidden/>
          </w:rPr>
          <w:t>13</w:t>
        </w:r>
        <w:r w:rsidR="000E2FEA">
          <w:rPr>
            <w:webHidden/>
          </w:rPr>
          <w:fldChar w:fldCharType="end"/>
        </w:r>
      </w:hyperlink>
    </w:p>
    <w:p w14:paraId="06EA81AE"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7" w:history="1">
        <w:r w:rsidR="000E2FEA" w:rsidRPr="003907E8">
          <w:rPr>
            <w:rStyle w:val="Hyperlink"/>
          </w:rPr>
          <w:t>5.2.3.</w:t>
        </w:r>
        <w:r w:rsidR="000E2FEA">
          <w:rPr>
            <w:rFonts w:asciiTheme="minorHAnsi" w:eastAsiaTheme="minorEastAsia" w:hAnsiTheme="minorHAnsi" w:cstheme="minorBidi"/>
            <w:sz w:val="24"/>
            <w:szCs w:val="24"/>
            <w:lang w:val="de-DE" w:eastAsia="de-DE"/>
          </w:rPr>
          <w:tab/>
        </w:r>
        <w:r w:rsidR="000E2FEA" w:rsidRPr="003907E8">
          <w:rPr>
            <w:rStyle w:val="Hyperlink"/>
          </w:rPr>
          <w:t>Begründung</w:t>
        </w:r>
        <w:r w:rsidR="000E2FEA">
          <w:rPr>
            <w:webHidden/>
          </w:rPr>
          <w:tab/>
        </w:r>
        <w:r w:rsidR="000E2FEA">
          <w:rPr>
            <w:webHidden/>
          </w:rPr>
          <w:fldChar w:fldCharType="begin"/>
        </w:r>
        <w:r w:rsidR="000E2FEA">
          <w:rPr>
            <w:webHidden/>
          </w:rPr>
          <w:instrText xml:space="preserve"> PAGEREF _Toc437601097 \h </w:instrText>
        </w:r>
        <w:r w:rsidR="000E2FEA">
          <w:rPr>
            <w:webHidden/>
          </w:rPr>
        </w:r>
        <w:r w:rsidR="000E2FEA">
          <w:rPr>
            <w:webHidden/>
          </w:rPr>
          <w:fldChar w:fldCharType="separate"/>
        </w:r>
        <w:r w:rsidR="000E2FEA">
          <w:rPr>
            <w:webHidden/>
          </w:rPr>
          <w:t>14</w:t>
        </w:r>
        <w:r w:rsidR="000E2FEA">
          <w:rPr>
            <w:webHidden/>
          </w:rPr>
          <w:fldChar w:fldCharType="end"/>
        </w:r>
      </w:hyperlink>
    </w:p>
    <w:p w14:paraId="6D7D9FA3"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098" w:history="1">
        <w:r w:rsidR="000E2FEA" w:rsidRPr="003907E8">
          <w:rPr>
            <w:rStyle w:val="Hyperlink"/>
          </w:rPr>
          <w:t>5.3.</w:t>
        </w:r>
        <w:r w:rsidR="000E2FEA">
          <w:rPr>
            <w:rFonts w:asciiTheme="minorHAnsi" w:eastAsiaTheme="minorEastAsia" w:hAnsiTheme="minorHAnsi" w:cstheme="minorBidi"/>
            <w:b w:val="0"/>
            <w:sz w:val="24"/>
            <w:szCs w:val="24"/>
            <w:lang w:val="de-DE" w:eastAsia="de-DE"/>
          </w:rPr>
          <w:tab/>
        </w:r>
        <w:r w:rsidR="000E2FEA" w:rsidRPr="003907E8">
          <w:rPr>
            <w:rStyle w:val="Hyperlink"/>
          </w:rPr>
          <w:t>Entsorgung</w:t>
        </w:r>
        <w:r w:rsidR="000E2FEA">
          <w:rPr>
            <w:webHidden/>
          </w:rPr>
          <w:tab/>
        </w:r>
        <w:r w:rsidR="000E2FEA">
          <w:rPr>
            <w:webHidden/>
          </w:rPr>
          <w:fldChar w:fldCharType="begin"/>
        </w:r>
        <w:r w:rsidR="000E2FEA">
          <w:rPr>
            <w:webHidden/>
          </w:rPr>
          <w:instrText xml:space="preserve"> PAGEREF _Toc437601098 \h </w:instrText>
        </w:r>
        <w:r w:rsidR="000E2FEA">
          <w:rPr>
            <w:webHidden/>
          </w:rPr>
        </w:r>
        <w:r w:rsidR="000E2FEA">
          <w:rPr>
            <w:webHidden/>
          </w:rPr>
          <w:fldChar w:fldCharType="separate"/>
        </w:r>
        <w:r w:rsidR="000E2FEA">
          <w:rPr>
            <w:webHidden/>
          </w:rPr>
          <w:t>15</w:t>
        </w:r>
        <w:r w:rsidR="000E2FEA">
          <w:rPr>
            <w:webHidden/>
          </w:rPr>
          <w:fldChar w:fldCharType="end"/>
        </w:r>
      </w:hyperlink>
    </w:p>
    <w:p w14:paraId="07622F9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099" w:history="1">
        <w:r w:rsidR="000E2FEA" w:rsidRPr="003907E8">
          <w:rPr>
            <w:rStyle w:val="Hyperlink"/>
          </w:rPr>
          <w:t>5.3.1.</w:t>
        </w:r>
        <w:r w:rsidR="000E2FEA">
          <w:rPr>
            <w:rFonts w:asciiTheme="minorHAnsi" w:eastAsiaTheme="minorEastAsia" w:hAnsiTheme="minorHAnsi" w:cstheme="minorBidi"/>
            <w:sz w:val="24"/>
            <w:szCs w:val="24"/>
            <w:lang w:val="de-DE" w:eastAsia="de-DE"/>
          </w:rPr>
          <w:tab/>
        </w:r>
        <w:r w:rsidR="000E2FEA" w:rsidRPr="003907E8">
          <w:rPr>
            <w:rStyle w:val="Hyperlink"/>
          </w:rPr>
          <w:t>Berechnung</w:t>
        </w:r>
        <w:r w:rsidR="000E2FEA">
          <w:rPr>
            <w:webHidden/>
          </w:rPr>
          <w:tab/>
        </w:r>
        <w:r w:rsidR="000E2FEA">
          <w:rPr>
            <w:webHidden/>
          </w:rPr>
          <w:fldChar w:fldCharType="begin"/>
        </w:r>
        <w:r w:rsidR="000E2FEA">
          <w:rPr>
            <w:webHidden/>
          </w:rPr>
          <w:instrText xml:space="preserve"> PAGEREF _Toc437601099 \h </w:instrText>
        </w:r>
        <w:r w:rsidR="000E2FEA">
          <w:rPr>
            <w:webHidden/>
          </w:rPr>
        </w:r>
        <w:r w:rsidR="000E2FEA">
          <w:rPr>
            <w:webHidden/>
          </w:rPr>
          <w:fldChar w:fldCharType="separate"/>
        </w:r>
        <w:r w:rsidR="000E2FEA">
          <w:rPr>
            <w:webHidden/>
          </w:rPr>
          <w:t>15</w:t>
        </w:r>
        <w:r w:rsidR="000E2FEA">
          <w:rPr>
            <w:webHidden/>
          </w:rPr>
          <w:fldChar w:fldCharType="end"/>
        </w:r>
      </w:hyperlink>
    </w:p>
    <w:p w14:paraId="5CC8ABF7"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0" w:history="1">
        <w:r w:rsidR="000E2FEA" w:rsidRPr="003907E8">
          <w:rPr>
            <w:rStyle w:val="Hyperlink"/>
          </w:rPr>
          <w:t>5.3.2.</w:t>
        </w:r>
        <w:r w:rsidR="000E2FEA">
          <w:rPr>
            <w:rFonts w:asciiTheme="minorHAnsi" w:eastAsiaTheme="minorEastAsia" w:hAnsiTheme="minorHAnsi" w:cstheme="minorBidi"/>
            <w:sz w:val="24"/>
            <w:szCs w:val="24"/>
            <w:lang w:val="de-DE" w:eastAsia="de-DE"/>
          </w:rPr>
          <w:tab/>
        </w:r>
        <w:r w:rsidR="000E2FEA" w:rsidRPr="003907E8">
          <w:rPr>
            <w:rStyle w:val="Hyperlink"/>
          </w:rPr>
          <w:t>Funktionsweise</w:t>
        </w:r>
        <w:r w:rsidR="000E2FEA">
          <w:rPr>
            <w:webHidden/>
          </w:rPr>
          <w:tab/>
        </w:r>
        <w:r w:rsidR="000E2FEA">
          <w:rPr>
            <w:webHidden/>
          </w:rPr>
          <w:fldChar w:fldCharType="begin"/>
        </w:r>
        <w:r w:rsidR="000E2FEA">
          <w:rPr>
            <w:webHidden/>
          </w:rPr>
          <w:instrText xml:space="preserve"> PAGEREF _Toc437601100 \h </w:instrText>
        </w:r>
        <w:r w:rsidR="000E2FEA">
          <w:rPr>
            <w:webHidden/>
          </w:rPr>
        </w:r>
        <w:r w:rsidR="000E2FEA">
          <w:rPr>
            <w:webHidden/>
          </w:rPr>
          <w:fldChar w:fldCharType="separate"/>
        </w:r>
        <w:r w:rsidR="000E2FEA">
          <w:rPr>
            <w:webHidden/>
          </w:rPr>
          <w:t>15</w:t>
        </w:r>
        <w:r w:rsidR="000E2FEA">
          <w:rPr>
            <w:webHidden/>
          </w:rPr>
          <w:fldChar w:fldCharType="end"/>
        </w:r>
      </w:hyperlink>
    </w:p>
    <w:p w14:paraId="197A0317"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1" w:history="1">
        <w:r w:rsidR="000E2FEA" w:rsidRPr="003907E8">
          <w:rPr>
            <w:rStyle w:val="Hyperlink"/>
          </w:rPr>
          <w:t>5.3.3.</w:t>
        </w:r>
        <w:r w:rsidR="000E2FEA">
          <w:rPr>
            <w:rFonts w:asciiTheme="minorHAnsi" w:eastAsiaTheme="minorEastAsia" w:hAnsiTheme="minorHAnsi" w:cstheme="minorBidi"/>
            <w:sz w:val="24"/>
            <w:szCs w:val="24"/>
            <w:lang w:val="de-DE" w:eastAsia="de-DE"/>
          </w:rPr>
          <w:tab/>
        </w:r>
        <w:r w:rsidR="000E2FEA" w:rsidRPr="003907E8">
          <w:rPr>
            <w:rStyle w:val="Hyperlink"/>
          </w:rPr>
          <w:t>Detaillierte Beschreibung</w:t>
        </w:r>
        <w:r w:rsidR="000E2FEA">
          <w:rPr>
            <w:webHidden/>
          </w:rPr>
          <w:tab/>
        </w:r>
        <w:r w:rsidR="000E2FEA">
          <w:rPr>
            <w:webHidden/>
          </w:rPr>
          <w:fldChar w:fldCharType="begin"/>
        </w:r>
        <w:r w:rsidR="000E2FEA">
          <w:rPr>
            <w:webHidden/>
          </w:rPr>
          <w:instrText xml:space="preserve"> PAGEREF _Toc437601101 \h </w:instrText>
        </w:r>
        <w:r w:rsidR="000E2FEA">
          <w:rPr>
            <w:webHidden/>
          </w:rPr>
        </w:r>
        <w:r w:rsidR="000E2FEA">
          <w:rPr>
            <w:webHidden/>
          </w:rPr>
          <w:fldChar w:fldCharType="separate"/>
        </w:r>
        <w:r w:rsidR="000E2FEA">
          <w:rPr>
            <w:webHidden/>
          </w:rPr>
          <w:t>15</w:t>
        </w:r>
        <w:r w:rsidR="000E2FEA">
          <w:rPr>
            <w:webHidden/>
          </w:rPr>
          <w:fldChar w:fldCharType="end"/>
        </w:r>
      </w:hyperlink>
    </w:p>
    <w:p w14:paraId="78D55375"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2" w:history="1">
        <w:r w:rsidR="000E2FEA" w:rsidRPr="003907E8">
          <w:rPr>
            <w:rStyle w:val="Hyperlink"/>
          </w:rPr>
          <w:t>5.3.4.</w:t>
        </w:r>
        <w:r w:rsidR="000E2FEA">
          <w:rPr>
            <w:rFonts w:asciiTheme="minorHAnsi" w:eastAsiaTheme="minorEastAsia" w:hAnsiTheme="minorHAnsi" w:cstheme="minorBidi"/>
            <w:sz w:val="24"/>
            <w:szCs w:val="24"/>
            <w:lang w:val="de-DE" w:eastAsia="de-DE"/>
          </w:rPr>
          <w:tab/>
        </w:r>
        <w:r w:rsidR="000E2FEA" w:rsidRPr="003907E8">
          <w:rPr>
            <w:rStyle w:val="Hyperlink"/>
          </w:rPr>
          <w:t>Begründung</w:t>
        </w:r>
        <w:r w:rsidR="000E2FEA">
          <w:rPr>
            <w:webHidden/>
          </w:rPr>
          <w:tab/>
        </w:r>
        <w:r w:rsidR="000E2FEA">
          <w:rPr>
            <w:webHidden/>
          </w:rPr>
          <w:fldChar w:fldCharType="begin"/>
        </w:r>
        <w:r w:rsidR="000E2FEA">
          <w:rPr>
            <w:webHidden/>
          </w:rPr>
          <w:instrText xml:space="preserve"> PAGEREF _Toc437601102 \h </w:instrText>
        </w:r>
        <w:r w:rsidR="000E2FEA">
          <w:rPr>
            <w:webHidden/>
          </w:rPr>
        </w:r>
        <w:r w:rsidR="000E2FEA">
          <w:rPr>
            <w:webHidden/>
          </w:rPr>
          <w:fldChar w:fldCharType="separate"/>
        </w:r>
        <w:r w:rsidR="000E2FEA">
          <w:rPr>
            <w:webHidden/>
          </w:rPr>
          <w:t>17</w:t>
        </w:r>
        <w:r w:rsidR="000E2FEA">
          <w:rPr>
            <w:webHidden/>
          </w:rPr>
          <w:fldChar w:fldCharType="end"/>
        </w:r>
      </w:hyperlink>
    </w:p>
    <w:p w14:paraId="2AEFA1FF"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03" w:history="1">
        <w:r w:rsidR="000E2FEA" w:rsidRPr="003907E8">
          <w:rPr>
            <w:rStyle w:val="Hyperlink"/>
          </w:rPr>
          <w:t>5.4.</w:t>
        </w:r>
        <w:r w:rsidR="000E2FEA">
          <w:rPr>
            <w:rFonts w:asciiTheme="minorHAnsi" w:eastAsiaTheme="minorEastAsia" w:hAnsiTheme="minorHAnsi" w:cstheme="minorBidi"/>
            <w:b w:val="0"/>
            <w:sz w:val="24"/>
            <w:szCs w:val="24"/>
            <w:lang w:val="de-DE" w:eastAsia="de-DE"/>
          </w:rPr>
          <w:tab/>
        </w:r>
        <w:r w:rsidR="000E2FEA" w:rsidRPr="003907E8">
          <w:rPr>
            <w:rStyle w:val="Hyperlink"/>
          </w:rPr>
          <w:t>Erkennung</w:t>
        </w:r>
        <w:r w:rsidR="000E2FEA">
          <w:rPr>
            <w:webHidden/>
          </w:rPr>
          <w:tab/>
        </w:r>
        <w:r w:rsidR="000E2FEA">
          <w:rPr>
            <w:webHidden/>
          </w:rPr>
          <w:fldChar w:fldCharType="begin"/>
        </w:r>
        <w:r w:rsidR="000E2FEA">
          <w:rPr>
            <w:webHidden/>
          </w:rPr>
          <w:instrText xml:space="preserve"> PAGEREF _Toc437601103 \h </w:instrText>
        </w:r>
        <w:r w:rsidR="000E2FEA">
          <w:rPr>
            <w:webHidden/>
          </w:rPr>
        </w:r>
        <w:r w:rsidR="000E2FEA">
          <w:rPr>
            <w:webHidden/>
          </w:rPr>
          <w:fldChar w:fldCharType="separate"/>
        </w:r>
        <w:r w:rsidR="000E2FEA">
          <w:rPr>
            <w:webHidden/>
          </w:rPr>
          <w:t>18</w:t>
        </w:r>
        <w:r w:rsidR="000E2FEA">
          <w:rPr>
            <w:webHidden/>
          </w:rPr>
          <w:fldChar w:fldCharType="end"/>
        </w:r>
      </w:hyperlink>
    </w:p>
    <w:p w14:paraId="46267C18"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4" w:history="1">
        <w:r w:rsidR="000E2FEA" w:rsidRPr="003907E8">
          <w:rPr>
            <w:rStyle w:val="Hyperlink"/>
          </w:rPr>
          <w:t>5.4.1.</w:t>
        </w:r>
        <w:r w:rsidR="000E2FEA">
          <w:rPr>
            <w:rFonts w:asciiTheme="minorHAnsi" w:eastAsiaTheme="minorEastAsia" w:hAnsiTheme="minorHAnsi" w:cstheme="minorBidi"/>
            <w:sz w:val="24"/>
            <w:szCs w:val="24"/>
            <w:lang w:val="de-DE" w:eastAsia="de-DE"/>
          </w:rPr>
          <w:tab/>
        </w:r>
        <w:r w:rsidR="000E2FEA" w:rsidRPr="003907E8">
          <w:rPr>
            <w:rStyle w:val="Hyperlink"/>
          </w:rPr>
          <w:t>Tinkerforge Hardware-Konzept</w:t>
        </w:r>
        <w:r w:rsidR="000E2FEA">
          <w:rPr>
            <w:webHidden/>
          </w:rPr>
          <w:tab/>
        </w:r>
        <w:r w:rsidR="000E2FEA">
          <w:rPr>
            <w:webHidden/>
          </w:rPr>
          <w:fldChar w:fldCharType="begin"/>
        </w:r>
        <w:r w:rsidR="000E2FEA">
          <w:rPr>
            <w:webHidden/>
          </w:rPr>
          <w:instrText xml:space="preserve"> PAGEREF _Toc437601104 \h </w:instrText>
        </w:r>
        <w:r w:rsidR="000E2FEA">
          <w:rPr>
            <w:webHidden/>
          </w:rPr>
        </w:r>
        <w:r w:rsidR="000E2FEA">
          <w:rPr>
            <w:webHidden/>
          </w:rPr>
          <w:fldChar w:fldCharType="separate"/>
        </w:r>
        <w:r w:rsidR="000E2FEA">
          <w:rPr>
            <w:webHidden/>
          </w:rPr>
          <w:t>18</w:t>
        </w:r>
        <w:r w:rsidR="000E2FEA">
          <w:rPr>
            <w:webHidden/>
          </w:rPr>
          <w:fldChar w:fldCharType="end"/>
        </w:r>
      </w:hyperlink>
    </w:p>
    <w:p w14:paraId="4D7370FF"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5" w:history="1">
        <w:r w:rsidR="000E2FEA" w:rsidRPr="003907E8">
          <w:rPr>
            <w:rStyle w:val="Hyperlink"/>
          </w:rPr>
          <w:t>5.4.2.</w:t>
        </w:r>
        <w:r w:rsidR="000E2FEA">
          <w:rPr>
            <w:rFonts w:asciiTheme="minorHAnsi" w:eastAsiaTheme="minorEastAsia" w:hAnsiTheme="minorHAnsi" w:cstheme="minorBidi"/>
            <w:sz w:val="24"/>
            <w:szCs w:val="24"/>
            <w:lang w:val="de-DE" w:eastAsia="de-DE"/>
          </w:rPr>
          <w:tab/>
        </w:r>
        <w:r w:rsidR="000E2FEA" w:rsidRPr="003907E8">
          <w:rPr>
            <w:rStyle w:val="Hyperlink"/>
          </w:rPr>
          <w:t>Farbsensor</w:t>
        </w:r>
        <w:r w:rsidR="000E2FEA">
          <w:rPr>
            <w:webHidden/>
          </w:rPr>
          <w:tab/>
        </w:r>
        <w:r w:rsidR="000E2FEA">
          <w:rPr>
            <w:webHidden/>
          </w:rPr>
          <w:fldChar w:fldCharType="begin"/>
        </w:r>
        <w:r w:rsidR="000E2FEA">
          <w:rPr>
            <w:webHidden/>
          </w:rPr>
          <w:instrText xml:space="preserve"> PAGEREF _Toc437601105 \h </w:instrText>
        </w:r>
        <w:r w:rsidR="000E2FEA">
          <w:rPr>
            <w:webHidden/>
          </w:rPr>
        </w:r>
        <w:r w:rsidR="000E2FEA">
          <w:rPr>
            <w:webHidden/>
          </w:rPr>
          <w:fldChar w:fldCharType="separate"/>
        </w:r>
        <w:r w:rsidR="000E2FEA">
          <w:rPr>
            <w:webHidden/>
          </w:rPr>
          <w:t>18</w:t>
        </w:r>
        <w:r w:rsidR="000E2FEA">
          <w:rPr>
            <w:webHidden/>
          </w:rPr>
          <w:fldChar w:fldCharType="end"/>
        </w:r>
      </w:hyperlink>
    </w:p>
    <w:p w14:paraId="60C2BD07"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6" w:history="1">
        <w:r w:rsidR="000E2FEA" w:rsidRPr="003907E8">
          <w:rPr>
            <w:rStyle w:val="Hyperlink"/>
          </w:rPr>
          <w:t>5.4.3.</w:t>
        </w:r>
        <w:r w:rsidR="000E2FEA">
          <w:rPr>
            <w:rFonts w:asciiTheme="minorHAnsi" w:eastAsiaTheme="minorEastAsia" w:hAnsiTheme="minorHAnsi" w:cstheme="minorBidi"/>
            <w:sz w:val="24"/>
            <w:szCs w:val="24"/>
            <w:lang w:val="de-DE" w:eastAsia="de-DE"/>
          </w:rPr>
          <w:tab/>
        </w:r>
        <w:r w:rsidR="000E2FEA" w:rsidRPr="003907E8">
          <w:rPr>
            <w:rStyle w:val="Hyperlink"/>
          </w:rPr>
          <w:t>Ultraschallsensor</w:t>
        </w:r>
        <w:r w:rsidR="000E2FEA">
          <w:rPr>
            <w:webHidden/>
          </w:rPr>
          <w:tab/>
        </w:r>
        <w:r w:rsidR="000E2FEA">
          <w:rPr>
            <w:webHidden/>
          </w:rPr>
          <w:fldChar w:fldCharType="begin"/>
        </w:r>
        <w:r w:rsidR="000E2FEA">
          <w:rPr>
            <w:webHidden/>
          </w:rPr>
          <w:instrText xml:space="preserve"> PAGEREF _Toc437601106 \h </w:instrText>
        </w:r>
        <w:r w:rsidR="000E2FEA">
          <w:rPr>
            <w:webHidden/>
          </w:rPr>
        </w:r>
        <w:r w:rsidR="000E2FEA">
          <w:rPr>
            <w:webHidden/>
          </w:rPr>
          <w:fldChar w:fldCharType="separate"/>
        </w:r>
        <w:r w:rsidR="000E2FEA">
          <w:rPr>
            <w:webHidden/>
          </w:rPr>
          <w:t>20</w:t>
        </w:r>
        <w:r w:rsidR="000E2FEA">
          <w:rPr>
            <w:webHidden/>
          </w:rPr>
          <w:fldChar w:fldCharType="end"/>
        </w:r>
      </w:hyperlink>
    </w:p>
    <w:p w14:paraId="29DA9FF1"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07" w:history="1">
        <w:r w:rsidR="000E2FEA" w:rsidRPr="003907E8">
          <w:rPr>
            <w:rStyle w:val="Hyperlink"/>
          </w:rPr>
          <w:t>5.5.</w:t>
        </w:r>
        <w:r w:rsidR="000E2FEA">
          <w:rPr>
            <w:rFonts w:asciiTheme="minorHAnsi" w:eastAsiaTheme="minorEastAsia" w:hAnsiTheme="minorHAnsi" w:cstheme="minorBidi"/>
            <w:b w:val="0"/>
            <w:sz w:val="24"/>
            <w:szCs w:val="24"/>
            <w:lang w:val="de-DE" w:eastAsia="de-DE"/>
          </w:rPr>
          <w:tab/>
        </w:r>
        <w:r w:rsidR="000E2FEA" w:rsidRPr="003907E8">
          <w:rPr>
            <w:rStyle w:val="Hyperlink"/>
          </w:rPr>
          <w:t>Energieversorgung</w:t>
        </w:r>
        <w:r w:rsidR="000E2FEA">
          <w:rPr>
            <w:webHidden/>
          </w:rPr>
          <w:tab/>
        </w:r>
        <w:r w:rsidR="000E2FEA">
          <w:rPr>
            <w:webHidden/>
          </w:rPr>
          <w:fldChar w:fldCharType="begin"/>
        </w:r>
        <w:r w:rsidR="000E2FEA">
          <w:rPr>
            <w:webHidden/>
          </w:rPr>
          <w:instrText xml:space="preserve"> PAGEREF _Toc437601107 \h </w:instrText>
        </w:r>
        <w:r w:rsidR="000E2FEA">
          <w:rPr>
            <w:webHidden/>
          </w:rPr>
        </w:r>
        <w:r w:rsidR="000E2FEA">
          <w:rPr>
            <w:webHidden/>
          </w:rPr>
          <w:fldChar w:fldCharType="separate"/>
        </w:r>
        <w:r w:rsidR="000E2FEA">
          <w:rPr>
            <w:webHidden/>
          </w:rPr>
          <w:t>22</w:t>
        </w:r>
        <w:r w:rsidR="000E2FEA">
          <w:rPr>
            <w:webHidden/>
          </w:rPr>
          <w:fldChar w:fldCharType="end"/>
        </w:r>
      </w:hyperlink>
    </w:p>
    <w:p w14:paraId="4336B7B1"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8" w:history="1">
        <w:r w:rsidR="000E2FEA" w:rsidRPr="003907E8">
          <w:rPr>
            <w:rStyle w:val="Hyperlink"/>
          </w:rPr>
          <w:t>5.5.1.</w:t>
        </w:r>
        <w:r w:rsidR="000E2FEA">
          <w:rPr>
            <w:rFonts w:asciiTheme="minorHAnsi" w:eastAsiaTheme="minorEastAsia" w:hAnsiTheme="minorHAnsi" w:cstheme="minorBidi"/>
            <w:sz w:val="24"/>
            <w:szCs w:val="24"/>
            <w:lang w:val="de-DE" w:eastAsia="de-DE"/>
          </w:rPr>
          <w:tab/>
        </w:r>
        <w:r w:rsidR="000E2FEA" w:rsidRPr="003907E8">
          <w:rPr>
            <w:rStyle w:val="Hyperlink"/>
          </w:rPr>
          <w:t>Akku</w:t>
        </w:r>
        <w:r w:rsidR="000E2FEA">
          <w:rPr>
            <w:webHidden/>
          </w:rPr>
          <w:tab/>
        </w:r>
        <w:r w:rsidR="000E2FEA">
          <w:rPr>
            <w:webHidden/>
          </w:rPr>
          <w:fldChar w:fldCharType="begin"/>
        </w:r>
        <w:r w:rsidR="000E2FEA">
          <w:rPr>
            <w:webHidden/>
          </w:rPr>
          <w:instrText xml:space="preserve"> PAGEREF _Toc437601108 \h </w:instrText>
        </w:r>
        <w:r w:rsidR="000E2FEA">
          <w:rPr>
            <w:webHidden/>
          </w:rPr>
        </w:r>
        <w:r w:rsidR="000E2FEA">
          <w:rPr>
            <w:webHidden/>
          </w:rPr>
          <w:fldChar w:fldCharType="separate"/>
        </w:r>
        <w:r w:rsidR="000E2FEA">
          <w:rPr>
            <w:webHidden/>
          </w:rPr>
          <w:t>22</w:t>
        </w:r>
        <w:r w:rsidR="000E2FEA">
          <w:rPr>
            <w:webHidden/>
          </w:rPr>
          <w:fldChar w:fldCharType="end"/>
        </w:r>
      </w:hyperlink>
    </w:p>
    <w:p w14:paraId="2531E4A8"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09" w:history="1">
        <w:r w:rsidR="000E2FEA" w:rsidRPr="003907E8">
          <w:rPr>
            <w:rStyle w:val="Hyperlink"/>
          </w:rPr>
          <w:t>5.5.2.</w:t>
        </w:r>
        <w:r w:rsidR="000E2FEA">
          <w:rPr>
            <w:rFonts w:asciiTheme="minorHAnsi" w:eastAsiaTheme="minorEastAsia" w:hAnsiTheme="minorHAnsi" w:cstheme="minorBidi"/>
            <w:sz w:val="24"/>
            <w:szCs w:val="24"/>
            <w:lang w:val="de-DE" w:eastAsia="de-DE"/>
          </w:rPr>
          <w:tab/>
        </w:r>
        <w:r w:rsidR="000E2FEA" w:rsidRPr="003907E8">
          <w:rPr>
            <w:rStyle w:val="Hyperlink"/>
          </w:rPr>
          <w:t>Akkuüberwachung</w:t>
        </w:r>
        <w:r w:rsidR="000E2FEA">
          <w:rPr>
            <w:webHidden/>
          </w:rPr>
          <w:tab/>
        </w:r>
        <w:r w:rsidR="000E2FEA">
          <w:rPr>
            <w:webHidden/>
          </w:rPr>
          <w:fldChar w:fldCharType="begin"/>
        </w:r>
        <w:r w:rsidR="000E2FEA">
          <w:rPr>
            <w:webHidden/>
          </w:rPr>
          <w:instrText xml:space="preserve"> PAGEREF _Toc437601109 \h </w:instrText>
        </w:r>
        <w:r w:rsidR="000E2FEA">
          <w:rPr>
            <w:webHidden/>
          </w:rPr>
        </w:r>
        <w:r w:rsidR="000E2FEA">
          <w:rPr>
            <w:webHidden/>
          </w:rPr>
          <w:fldChar w:fldCharType="separate"/>
        </w:r>
        <w:r w:rsidR="000E2FEA">
          <w:rPr>
            <w:webHidden/>
          </w:rPr>
          <w:t>22</w:t>
        </w:r>
        <w:r w:rsidR="000E2FEA">
          <w:rPr>
            <w:webHidden/>
          </w:rPr>
          <w:fldChar w:fldCharType="end"/>
        </w:r>
      </w:hyperlink>
    </w:p>
    <w:p w14:paraId="061DD554"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0" w:history="1">
        <w:r w:rsidR="000E2FEA" w:rsidRPr="003907E8">
          <w:rPr>
            <w:rStyle w:val="Hyperlink"/>
          </w:rPr>
          <w:t>5.5.3.</w:t>
        </w:r>
        <w:r w:rsidR="000E2FEA">
          <w:rPr>
            <w:rFonts w:asciiTheme="minorHAnsi" w:eastAsiaTheme="minorEastAsia" w:hAnsiTheme="minorHAnsi" w:cstheme="minorBidi"/>
            <w:sz w:val="24"/>
            <w:szCs w:val="24"/>
            <w:lang w:val="de-DE" w:eastAsia="de-DE"/>
          </w:rPr>
          <w:tab/>
        </w:r>
        <w:r w:rsidR="000E2FEA" w:rsidRPr="003907E8">
          <w:rPr>
            <w:rStyle w:val="Hyperlink"/>
          </w:rPr>
          <w:t>Spannungswandlung</w:t>
        </w:r>
        <w:r w:rsidR="000E2FEA">
          <w:rPr>
            <w:webHidden/>
          </w:rPr>
          <w:tab/>
        </w:r>
        <w:r w:rsidR="000E2FEA">
          <w:rPr>
            <w:webHidden/>
          </w:rPr>
          <w:fldChar w:fldCharType="begin"/>
        </w:r>
        <w:r w:rsidR="000E2FEA">
          <w:rPr>
            <w:webHidden/>
          </w:rPr>
          <w:instrText xml:space="preserve"> PAGEREF _Toc437601110 \h </w:instrText>
        </w:r>
        <w:r w:rsidR="000E2FEA">
          <w:rPr>
            <w:webHidden/>
          </w:rPr>
        </w:r>
        <w:r w:rsidR="000E2FEA">
          <w:rPr>
            <w:webHidden/>
          </w:rPr>
          <w:fldChar w:fldCharType="separate"/>
        </w:r>
        <w:r w:rsidR="000E2FEA">
          <w:rPr>
            <w:webHidden/>
          </w:rPr>
          <w:t>23</w:t>
        </w:r>
        <w:r w:rsidR="000E2FEA">
          <w:rPr>
            <w:webHidden/>
          </w:rPr>
          <w:fldChar w:fldCharType="end"/>
        </w:r>
      </w:hyperlink>
    </w:p>
    <w:p w14:paraId="418DB841"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11" w:history="1">
        <w:r w:rsidR="000E2FEA" w:rsidRPr="003907E8">
          <w:rPr>
            <w:rStyle w:val="Hyperlink"/>
          </w:rPr>
          <w:t>5.6.</w:t>
        </w:r>
        <w:r w:rsidR="000E2FEA">
          <w:rPr>
            <w:rFonts w:asciiTheme="minorHAnsi" w:eastAsiaTheme="minorEastAsia" w:hAnsiTheme="minorHAnsi" w:cstheme="minorBidi"/>
            <w:b w:val="0"/>
            <w:sz w:val="24"/>
            <w:szCs w:val="24"/>
            <w:lang w:val="de-DE" w:eastAsia="de-DE"/>
          </w:rPr>
          <w:tab/>
        </w:r>
        <w:r w:rsidR="000E2FEA" w:rsidRPr="003907E8">
          <w:rPr>
            <w:rStyle w:val="Hyperlink"/>
          </w:rPr>
          <w:t>Motoren</w:t>
        </w:r>
        <w:r w:rsidR="000E2FEA">
          <w:rPr>
            <w:webHidden/>
          </w:rPr>
          <w:tab/>
        </w:r>
        <w:r w:rsidR="000E2FEA">
          <w:rPr>
            <w:webHidden/>
          </w:rPr>
          <w:fldChar w:fldCharType="begin"/>
        </w:r>
        <w:r w:rsidR="000E2FEA">
          <w:rPr>
            <w:webHidden/>
          </w:rPr>
          <w:instrText xml:space="preserve"> PAGEREF _Toc437601111 \h </w:instrText>
        </w:r>
        <w:r w:rsidR="000E2FEA">
          <w:rPr>
            <w:webHidden/>
          </w:rPr>
        </w:r>
        <w:r w:rsidR="000E2FEA">
          <w:rPr>
            <w:webHidden/>
          </w:rPr>
          <w:fldChar w:fldCharType="separate"/>
        </w:r>
        <w:r w:rsidR="000E2FEA">
          <w:rPr>
            <w:webHidden/>
          </w:rPr>
          <w:t>23</w:t>
        </w:r>
        <w:r w:rsidR="000E2FEA">
          <w:rPr>
            <w:webHidden/>
          </w:rPr>
          <w:fldChar w:fldCharType="end"/>
        </w:r>
      </w:hyperlink>
    </w:p>
    <w:p w14:paraId="74E26D0D"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2" w:history="1">
        <w:r w:rsidR="000E2FEA" w:rsidRPr="003907E8">
          <w:rPr>
            <w:rStyle w:val="Hyperlink"/>
          </w:rPr>
          <w:t>5.6.1.</w:t>
        </w:r>
        <w:r w:rsidR="000E2FEA">
          <w:rPr>
            <w:rFonts w:asciiTheme="minorHAnsi" w:eastAsiaTheme="minorEastAsia" w:hAnsiTheme="minorHAnsi" w:cstheme="minorBidi"/>
            <w:sz w:val="24"/>
            <w:szCs w:val="24"/>
            <w:lang w:val="de-DE" w:eastAsia="de-DE"/>
          </w:rPr>
          <w:tab/>
        </w:r>
        <w:r w:rsidR="000E2FEA" w:rsidRPr="003907E8">
          <w:rPr>
            <w:rStyle w:val="Hyperlink"/>
          </w:rPr>
          <w:t>Auswahl</w:t>
        </w:r>
        <w:r w:rsidR="000E2FEA">
          <w:rPr>
            <w:webHidden/>
          </w:rPr>
          <w:tab/>
        </w:r>
        <w:r w:rsidR="000E2FEA">
          <w:rPr>
            <w:webHidden/>
          </w:rPr>
          <w:fldChar w:fldCharType="begin"/>
        </w:r>
        <w:r w:rsidR="000E2FEA">
          <w:rPr>
            <w:webHidden/>
          </w:rPr>
          <w:instrText xml:space="preserve"> PAGEREF _Toc437601112 \h </w:instrText>
        </w:r>
        <w:r w:rsidR="000E2FEA">
          <w:rPr>
            <w:webHidden/>
          </w:rPr>
        </w:r>
        <w:r w:rsidR="000E2FEA">
          <w:rPr>
            <w:webHidden/>
          </w:rPr>
          <w:fldChar w:fldCharType="separate"/>
        </w:r>
        <w:r w:rsidR="000E2FEA">
          <w:rPr>
            <w:webHidden/>
          </w:rPr>
          <w:t>23</w:t>
        </w:r>
        <w:r w:rsidR="000E2FEA">
          <w:rPr>
            <w:webHidden/>
          </w:rPr>
          <w:fldChar w:fldCharType="end"/>
        </w:r>
      </w:hyperlink>
    </w:p>
    <w:p w14:paraId="2D7E8AF4"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3" w:history="1">
        <w:r w:rsidR="000E2FEA" w:rsidRPr="003907E8">
          <w:rPr>
            <w:rStyle w:val="Hyperlink"/>
          </w:rPr>
          <w:t>5.6.2.</w:t>
        </w:r>
        <w:r w:rsidR="000E2FEA">
          <w:rPr>
            <w:rFonts w:asciiTheme="minorHAnsi" w:eastAsiaTheme="minorEastAsia" w:hAnsiTheme="minorHAnsi" w:cstheme="minorBidi"/>
            <w:sz w:val="24"/>
            <w:szCs w:val="24"/>
            <w:lang w:val="de-DE" w:eastAsia="de-DE"/>
          </w:rPr>
          <w:tab/>
        </w:r>
        <w:r w:rsidR="000E2FEA" w:rsidRPr="003907E8">
          <w:rPr>
            <w:rStyle w:val="Hyperlink"/>
          </w:rPr>
          <w:t>Motorentreiber</w:t>
        </w:r>
        <w:r w:rsidR="000E2FEA">
          <w:rPr>
            <w:webHidden/>
          </w:rPr>
          <w:tab/>
        </w:r>
        <w:r w:rsidR="000E2FEA">
          <w:rPr>
            <w:webHidden/>
          </w:rPr>
          <w:fldChar w:fldCharType="begin"/>
        </w:r>
        <w:r w:rsidR="000E2FEA">
          <w:rPr>
            <w:webHidden/>
          </w:rPr>
          <w:instrText xml:space="preserve"> PAGEREF _Toc437601113 \h </w:instrText>
        </w:r>
        <w:r w:rsidR="000E2FEA">
          <w:rPr>
            <w:webHidden/>
          </w:rPr>
        </w:r>
        <w:r w:rsidR="000E2FEA">
          <w:rPr>
            <w:webHidden/>
          </w:rPr>
          <w:fldChar w:fldCharType="separate"/>
        </w:r>
        <w:r w:rsidR="000E2FEA">
          <w:rPr>
            <w:webHidden/>
          </w:rPr>
          <w:t>24</w:t>
        </w:r>
        <w:r w:rsidR="000E2FEA">
          <w:rPr>
            <w:webHidden/>
          </w:rPr>
          <w:fldChar w:fldCharType="end"/>
        </w:r>
      </w:hyperlink>
    </w:p>
    <w:p w14:paraId="6AA5769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4" w:history="1">
        <w:r w:rsidR="000E2FEA" w:rsidRPr="003907E8">
          <w:rPr>
            <w:rStyle w:val="Hyperlink"/>
          </w:rPr>
          <w:t>5.6.3.</w:t>
        </w:r>
        <w:r w:rsidR="000E2FEA">
          <w:rPr>
            <w:rFonts w:asciiTheme="minorHAnsi" w:eastAsiaTheme="minorEastAsia" w:hAnsiTheme="minorHAnsi" w:cstheme="minorBidi"/>
            <w:sz w:val="24"/>
            <w:szCs w:val="24"/>
            <w:lang w:val="de-DE" w:eastAsia="de-DE"/>
          </w:rPr>
          <w:tab/>
        </w:r>
        <w:r w:rsidR="000E2FEA" w:rsidRPr="003907E8">
          <w:rPr>
            <w:rStyle w:val="Hyperlink"/>
          </w:rPr>
          <w:t>Motorensteuerung und Regelung</w:t>
        </w:r>
        <w:r w:rsidR="000E2FEA">
          <w:rPr>
            <w:webHidden/>
          </w:rPr>
          <w:tab/>
        </w:r>
        <w:r w:rsidR="000E2FEA">
          <w:rPr>
            <w:webHidden/>
          </w:rPr>
          <w:fldChar w:fldCharType="begin"/>
        </w:r>
        <w:r w:rsidR="000E2FEA">
          <w:rPr>
            <w:webHidden/>
          </w:rPr>
          <w:instrText xml:space="preserve"> PAGEREF _Toc437601114 \h </w:instrText>
        </w:r>
        <w:r w:rsidR="000E2FEA">
          <w:rPr>
            <w:webHidden/>
          </w:rPr>
        </w:r>
        <w:r w:rsidR="000E2FEA">
          <w:rPr>
            <w:webHidden/>
          </w:rPr>
          <w:fldChar w:fldCharType="separate"/>
        </w:r>
        <w:r w:rsidR="000E2FEA">
          <w:rPr>
            <w:webHidden/>
          </w:rPr>
          <w:t>25</w:t>
        </w:r>
        <w:r w:rsidR="000E2FEA">
          <w:rPr>
            <w:webHidden/>
          </w:rPr>
          <w:fldChar w:fldCharType="end"/>
        </w:r>
      </w:hyperlink>
    </w:p>
    <w:p w14:paraId="68C3C21E"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15" w:history="1">
        <w:r w:rsidR="000E2FEA" w:rsidRPr="003907E8">
          <w:rPr>
            <w:rStyle w:val="Hyperlink"/>
          </w:rPr>
          <w:t>5.7.</w:t>
        </w:r>
        <w:r w:rsidR="000E2FEA">
          <w:rPr>
            <w:rFonts w:asciiTheme="minorHAnsi" w:eastAsiaTheme="minorEastAsia" w:hAnsiTheme="minorHAnsi" w:cstheme="minorBidi"/>
            <w:b w:val="0"/>
            <w:sz w:val="24"/>
            <w:szCs w:val="24"/>
            <w:lang w:val="de-DE" w:eastAsia="de-DE"/>
          </w:rPr>
          <w:tab/>
        </w:r>
        <w:r w:rsidR="000E2FEA" w:rsidRPr="003907E8">
          <w:rPr>
            <w:rStyle w:val="Hyperlink"/>
          </w:rPr>
          <w:t>Hardware und Software</w:t>
        </w:r>
        <w:r w:rsidR="000E2FEA">
          <w:rPr>
            <w:webHidden/>
          </w:rPr>
          <w:tab/>
        </w:r>
        <w:r w:rsidR="000E2FEA">
          <w:rPr>
            <w:webHidden/>
          </w:rPr>
          <w:fldChar w:fldCharType="begin"/>
        </w:r>
        <w:r w:rsidR="000E2FEA">
          <w:rPr>
            <w:webHidden/>
          </w:rPr>
          <w:instrText xml:space="preserve"> PAGEREF _Toc437601115 \h </w:instrText>
        </w:r>
        <w:r w:rsidR="000E2FEA">
          <w:rPr>
            <w:webHidden/>
          </w:rPr>
        </w:r>
        <w:r w:rsidR="000E2FEA">
          <w:rPr>
            <w:webHidden/>
          </w:rPr>
          <w:fldChar w:fldCharType="separate"/>
        </w:r>
        <w:r w:rsidR="000E2FEA">
          <w:rPr>
            <w:webHidden/>
          </w:rPr>
          <w:t>27</w:t>
        </w:r>
        <w:r w:rsidR="000E2FEA">
          <w:rPr>
            <w:webHidden/>
          </w:rPr>
          <w:fldChar w:fldCharType="end"/>
        </w:r>
      </w:hyperlink>
    </w:p>
    <w:p w14:paraId="38FAE060"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6" w:history="1">
        <w:r w:rsidR="000E2FEA" w:rsidRPr="003907E8">
          <w:rPr>
            <w:rStyle w:val="Hyperlink"/>
          </w:rPr>
          <w:t>5.7.1.</w:t>
        </w:r>
        <w:r w:rsidR="000E2FEA">
          <w:rPr>
            <w:rFonts w:asciiTheme="minorHAnsi" w:eastAsiaTheme="minorEastAsia" w:hAnsiTheme="minorHAnsi" w:cstheme="minorBidi"/>
            <w:sz w:val="24"/>
            <w:szCs w:val="24"/>
            <w:lang w:val="de-DE" w:eastAsia="de-DE"/>
          </w:rPr>
          <w:tab/>
        </w:r>
        <w:r w:rsidR="000E2FEA" w:rsidRPr="003907E8">
          <w:rPr>
            <w:rStyle w:val="Hyperlink"/>
          </w:rPr>
          <w:t>Produktivaufbau</w:t>
        </w:r>
        <w:r w:rsidR="000E2FEA">
          <w:rPr>
            <w:webHidden/>
          </w:rPr>
          <w:tab/>
        </w:r>
        <w:r w:rsidR="000E2FEA">
          <w:rPr>
            <w:webHidden/>
          </w:rPr>
          <w:fldChar w:fldCharType="begin"/>
        </w:r>
        <w:r w:rsidR="000E2FEA">
          <w:rPr>
            <w:webHidden/>
          </w:rPr>
          <w:instrText xml:space="preserve"> PAGEREF _Toc437601116 \h </w:instrText>
        </w:r>
        <w:r w:rsidR="000E2FEA">
          <w:rPr>
            <w:webHidden/>
          </w:rPr>
        </w:r>
        <w:r w:rsidR="000E2FEA">
          <w:rPr>
            <w:webHidden/>
          </w:rPr>
          <w:fldChar w:fldCharType="separate"/>
        </w:r>
        <w:r w:rsidR="000E2FEA">
          <w:rPr>
            <w:webHidden/>
          </w:rPr>
          <w:t>27</w:t>
        </w:r>
        <w:r w:rsidR="000E2FEA">
          <w:rPr>
            <w:webHidden/>
          </w:rPr>
          <w:fldChar w:fldCharType="end"/>
        </w:r>
      </w:hyperlink>
    </w:p>
    <w:p w14:paraId="0B7E96CC"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7" w:history="1">
        <w:r w:rsidR="000E2FEA" w:rsidRPr="003907E8">
          <w:rPr>
            <w:rStyle w:val="Hyperlink"/>
          </w:rPr>
          <w:t>5.7.2.</w:t>
        </w:r>
        <w:r w:rsidR="000E2FEA">
          <w:rPr>
            <w:rFonts w:asciiTheme="minorHAnsi" w:eastAsiaTheme="minorEastAsia" w:hAnsiTheme="minorHAnsi" w:cstheme="minorBidi"/>
            <w:sz w:val="24"/>
            <w:szCs w:val="24"/>
            <w:lang w:val="de-DE" w:eastAsia="de-DE"/>
          </w:rPr>
          <w:tab/>
        </w:r>
        <w:r w:rsidR="000E2FEA" w:rsidRPr="003907E8">
          <w:rPr>
            <w:rStyle w:val="Hyperlink"/>
          </w:rPr>
          <w:t>Software</w:t>
        </w:r>
        <w:r w:rsidR="000E2FEA">
          <w:rPr>
            <w:webHidden/>
          </w:rPr>
          <w:tab/>
        </w:r>
        <w:r w:rsidR="000E2FEA">
          <w:rPr>
            <w:webHidden/>
          </w:rPr>
          <w:fldChar w:fldCharType="begin"/>
        </w:r>
        <w:r w:rsidR="000E2FEA">
          <w:rPr>
            <w:webHidden/>
          </w:rPr>
          <w:instrText xml:space="preserve"> PAGEREF _Toc437601117 \h </w:instrText>
        </w:r>
        <w:r w:rsidR="000E2FEA">
          <w:rPr>
            <w:webHidden/>
          </w:rPr>
        </w:r>
        <w:r w:rsidR="000E2FEA">
          <w:rPr>
            <w:webHidden/>
          </w:rPr>
          <w:fldChar w:fldCharType="separate"/>
        </w:r>
        <w:r w:rsidR="000E2FEA">
          <w:rPr>
            <w:webHidden/>
          </w:rPr>
          <w:t>28</w:t>
        </w:r>
        <w:r w:rsidR="000E2FEA">
          <w:rPr>
            <w:webHidden/>
          </w:rPr>
          <w:fldChar w:fldCharType="end"/>
        </w:r>
      </w:hyperlink>
    </w:p>
    <w:p w14:paraId="126BD45F"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8" w:history="1">
        <w:r w:rsidR="000E2FEA" w:rsidRPr="003907E8">
          <w:rPr>
            <w:rStyle w:val="Hyperlink"/>
          </w:rPr>
          <w:t>5.7.3.</w:t>
        </w:r>
        <w:r w:rsidR="000E2FEA">
          <w:rPr>
            <w:rFonts w:asciiTheme="minorHAnsi" w:eastAsiaTheme="minorEastAsia" w:hAnsiTheme="minorHAnsi" w:cstheme="minorBidi"/>
            <w:sz w:val="24"/>
            <w:szCs w:val="24"/>
            <w:lang w:val="de-DE" w:eastAsia="de-DE"/>
          </w:rPr>
          <w:tab/>
        </w:r>
        <w:r w:rsidR="000E2FEA" w:rsidRPr="003907E8">
          <w:rPr>
            <w:rStyle w:val="Hyperlink"/>
          </w:rPr>
          <w:t>Kommunikation</w:t>
        </w:r>
        <w:r w:rsidR="000E2FEA">
          <w:rPr>
            <w:webHidden/>
          </w:rPr>
          <w:tab/>
        </w:r>
        <w:r w:rsidR="000E2FEA">
          <w:rPr>
            <w:webHidden/>
          </w:rPr>
          <w:fldChar w:fldCharType="begin"/>
        </w:r>
        <w:r w:rsidR="000E2FEA">
          <w:rPr>
            <w:webHidden/>
          </w:rPr>
          <w:instrText xml:space="preserve"> PAGEREF _Toc437601118 \h </w:instrText>
        </w:r>
        <w:r w:rsidR="000E2FEA">
          <w:rPr>
            <w:webHidden/>
          </w:rPr>
        </w:r>
        <w:r w:rsidR="000E2FEA">
          <w:rPr>
            <w:webHidden/>
          </w:rPr>
          <w:fldChar w:fldCharType="separate"/>
        </w:r>
        <w:r w:rsidR="000E2FEA">
          <w:rPr>
            <w:webHidden/>
          </w:rPr>
          <w:t>29</w:t>
        </w:r>
        <w:r w:rsidR="000E2FEA">
          <w:rPr>
            <w:webHidden/>
          </w:rPr>
          <w:fldChar w:fldCharType="end"/>
        </w:r>
      </w:hyperlink>
    </w:p>
    <w:p w14:paraId="4DBF0632"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19" w:history="1">
        <w:r w:rsidR="000E2FEA" w:rsidRPr="003907E8">
          <w:rPr>
            <w:rStyle w:val="Hyperlink"/>
          </w:rPr>
          <w:t>5.7.4.</w:t>
        </w:r>
        <w:r w:rsidR="000E2FEA">
          <w:rPr>
            <w:rFonts w:asciiTheme="minorHAnsi" w:eastAsiaTheme="minorEastAsia" w:hAnsiTheme="minorHAnsi" w:cstheme="minorBidi"/>
            <w:sz w:val="24"/>
            <w:szCs w:val="24"/>
            <w:lang w:val="de-DE" w:eastAsia="de-DE"/>
          </w:rPr>
          <w:tab/>
        </w:r>
        <w:r w:rsidR="000E2FEA" w:rsidRPr="003907E8">
          <w:rPr>
            <w:rStyle w:val="Hyperlink"/>
          </w:rPr>
          <w:t>Entwicklung</w:t>
        </w:r>
        <w:r w:rsidR="000E2FEA">
          <w:rPr>
            <w:webHidden/>
          </w:rPr>
          <w:tab/>
        </w:r>
        <w:r w:rsidR="000E2FEA">
          <w:rPr>
            <w:webHidden/>
          </w:rPr>
          <w:fldChar w:fldCharType="begin"/>
        </w:r>
        <w:r w:rsidR="000E2FEA">
          <w:rPr>
            <w:webHidden/>
          </w:rPr>
          <w:instrText xml:space="preserve"> PAGEREF _Toc437601119 \h </w:instrText>
        </w:r>
        <w:r w:rsidR="000E2FEA">
          <w:rPr>
            <w:webHidden/>
          </w:rPr>
        </w:r>
        <w:r w:rsidR="000E2FEA">
          <w:rPr>
            <w:webHidden/>
          </w:rPr>
          <w:fldChar w:fldCharType="separate"/>
        </w:r>
        <w:r w:rsidR="000E2FEA">
          <w:rPr>
            <w:webHidden/>
          </w:rPr>
          <w:t>32</w:t>
        </w:r>
        <w:r w:rsidR="000E2FEA">
          <w:rPr>
            <w:webHidden/>
          </w:rPr>
          <w:fldChar w:fldCharType="end"/>
        </w:r>
      </w:hyperlink>
    </w:p>
    <w:p w14:paraId="345D8328"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0" w:history="1">
        <w:r w:rsidR="000E2FEA" w:rsidRPr="003907E8">
          <w:rPr>
            <w:rStyle w:val="Hyperlink"/>
          </w:rPr>
          <w:t>5.7.5.</w:t>
        </w:r>
        <w:r w:rsidR="000E2FEA">
          <w:rPr>
            <w:rFonts w:asciiTheme="minorHAnsi" w:eastAsiaTheme="minorEastAsia" w:hAnsiTheme="minorHAnsi" w:cstheme="minorBidi"/>
            <w:sz w:val="24"/>
            <w:szCs w:val="24"/>
            <w:lang w:val="de-DE" w:eastAsia="de-DE"/>
          </w:rPr>
          <w:tab/>
        </w:r>
        <w:r w:rsidR="000E2FEA" w:rsidRPr="003907E8">
          <w:rPr>
            <w:rStyle w:val="Hyperlink"/>
          </w:rPr>
          <w:t>Deployment</w:t>
        </w:r>
        <w:r w:rsidR="000E2FEA">
          <w:rPr>
            <w:webHidden/>
          </w:rPr>
          <w:tab/>
        </w:r>
        <w:r w:rsidR="000E2FEA">
          <w:rPr>
            <w:webHidden/>
          </w:rPr>
          <w:fldChar w:fldCharType="begin"/>
        </w:r>
        <w:r w:rsidR="000E2FEA">
          <w:rPr>
            <w:webHidden/>
          </w:rPr>
          <w:instrText xml:space="preserve"> PAGEREF _Toc437601120 \h </w:instrText>
        </w:r>
        <w:r w:rsidR="000E2FEA">
          <w:rPr>
            <w:webHidden/>
          </w:rPr>
        </w:r>
        <w:r w:rsidR="000E2FEA">
          <w:rPr>
            <w:webHidden/>
          </w:rPr>
          <w:fldChar w:fldCharType="separate"/>
        </w:r>
        <w:r w:rsidR="000E2FEA">
          <w:rPr>
            <w:webHidden/>
          </w:rPr>
          <w:t>33</w:t>
        </w:r>
        <w:r w:rsidR="000E2FEA">
          <w:rPr>
            <w:webHidden/>
          </w:rPr>
          <w:fldChar w:fldCharType="end"/>
        </w:r>
      </w:hyperlink>
    </w:p>
    <w:p w14:paraId="027D6AF4"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1" w:history="1">
        <w:r w:rsidR="000E2FEA" w:rsidRPr="003907E8">
          <w:rPr>
            <w:rStyle w:val="Hyperlink"/>
          </w:rPr>
          <w:t>5.7.6.</w:t>
        </w:r>
        <w:r w:rsidR="000E2FEA">
          <w:rPr>
            <w:rFonts w:asciiTheme="minorHAnsi" w:eastAsiaTheme="minorEastAsia" w:hAnsiTheme="minorHAnsi" w:cstheme="minorBidi"/>
            <w:sz w:val="24"/>
            <w:szCs w:val="24"/>
            <w:lang w:val="de-DE" w:eastAsia="de-DE"/>
          </w:rPr>
          <w:tab/>
        </w:r>
        <w:r w:rsidR="000E2FEA" w:rsidRPr="003907E8">
          <w:rPr>
            <w:rStyle w:val="Hyperlink"/>
          </w:rPr>
          <w:t>Produktiver Betrieb</w:t>
        </w:r>
        <w:r w:rsidR="000E2FEA">
          <w:rPr>
            <w:webHidden/>
          </w:rPr>
          <w:tab/>
        </w:r>
        <w:r w:rsidR="000E2FEA">
          <w:rPr>
            <w:webHidden/>
          </w:rPr>
          <w:fldChar w:fldCharType="begin"/>
        </w:r>
        <w:r w:rsidR="000E2FEA">
          <w:rPr>
            <w:webHidden/>
          </w:rPr>
          <w:instrText xml:space="preserve"> PAGEREF _Toc437601121 \h </w:instrText>
        </w:r>
        <w:r w:rsidR="000E2FEA">
          <w:rPr>
            <w:webHidden/>
          </w:rPr>
        </w:r>
        <w:r w:rsidR="000E2FEA">
          <w:rPr>
            <w:webHidden/>
          </w:rPr>
          <w:fldChar w:fldCharType="separate"/>
        </w:r>
        <w:r w:rsidR="000E2FEA">
          <w:rPr>
            <w:webHidden/>
          </w:rPr>
          <w:t>33</w:t>
        </w:r>
        <w:r w:rsidR="000E2FEA">
          <w:rPr>
            <w:webHidden/>
          </w:rPr>
          <w:fldChar w:fldCharType="end"/>
        </w:r>
      </w:hyperlink>
    </w:p>
    <w:p w14:paraId="207CC8D1"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2" w:history="1">
        <w:r w:rsidR="000E2FEA" w:rsidRPr="003907E8">
          <w:rPr>
            <w:rStyle w:val="Hyperlink"/>
          </w:rPr>
          <w:t>5.7.7.</w:t>
        </w:r>
        <w:r w:rsidR="000E2FEA">
          <w:rPr>
            <w:rFonts w:asciiTheme="minorHAnsi" w:eastAsiaTheme="minorEastAsia" w:hAnsiTheme="minorHAnsi" w:cstheme="minorBidi"/>
            <w:sz w:val="24"/>
            <w:szCs w:val="24"/>
            <w:lang w:val="de-DE" w:eastAsia="de-DE"/>
          </w:rPr>
          <w:tab/>
        </w:r>
        <w:r w:rsidR="000E2FEA" w:rsidRPr="003907E8">
          <w:rPr>
            <w:rStyle w:val="Hyperlink"/>
          </w:rPr>
          <w:t>Lösungskonzepte Software</w:t>
        </w:r>
        <w:r w:rsidR="000E2FEA">
          <w:rPr>
            <w:webHidden/>
          </w:rPr>
          <w:tab/>
        </w:r>
        <w:r w:rsidR="000E2FEA">
          <w:rPr>
            <w:webHidden/>
          </w:rPr>
          <w:fldChar w:fldCharType="begin"/>
        </w:r>
        <w:r w:rsidR="000E2FEA">
          <w:rPr>
            <w:webHidden/>
          </w:rPr>
          <w:instrText xml:space="preserve"> PAGEREF _Toc437601122 \h </w:instrText>
        </w:r>
        <w:r w:rsidR="000E2FEA">
          <w:rPr>
            <w:webHidden/>
          </w:rPr>
        </w:r>
        <w:r w:rsidR="000E2FEA">
          <w:rPr>
            <w:webHidden/>
          </w:rPr>
          <w:fldChar w:fldCharType="separate"/>
        </w:r>
        <w:r w:rsidR="000E2FEA">
          <w:rPr>
            <w:webHidden/>
          </w:rPr>
          <w:t>33</w:t>
        </w:r>
        <w:r w:rsidR="000E2FEA">
          <w:rPr>
            <w:webHidden/>
          </w:rPr>
          <w:fldChar w:fldCharType="end"/>
        </w:r>
      </w:hyperlink>
    </w:p>
    <w:p w14:paraId="6E30B9EA"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3" w:history="1">
        <w:r w:rsidR="000E2FEA" w:rsidRPr="003907E8">
          <w:rPr>
            <w:rStyle w:val="Hyperlink"/>
          </w:rPr>
          <w:t>5.7.8.</w:t>
        </w:r>
        <w:r w:rsidR="000E2FEA">
          <w:rPr>
            <w:rFonts w:asciiTheme="minorHAnsi" w:eastAsiaTheme="minorEastAsia" w:hAnsiTheme="minorHAnsi" w:cstheme="minorBidi"/>
            <w:sz w:val="24"/>
            <w:szCs w:val="24"/>
            <w:lang w:val="de-DE" w:eastAsia="de-DE"/>
          </w:rPr>
          <w:tab/>
        </w:r>
        <w:r w:rsidR="000E2FEA" w:rsidRPr="003907E8">
          <w:rPr>
            <w:rStyle w:val="Hyperlink"/>
          </w:rPr>
          <w:t>Komponentendiagramm Raspberry Pi 2</w:t>
        </w:r>
        <w:r w:rsidR="000E2FEA">
          <w:rPr>
            <w:webHidden/>
          </w:rPr>
          <w:tab/>
        </w:r>
        <w:r w:rsidR="000E2FEA">
          <w:rPr>
            <w:webHidden/>
          </w:rPr>
          <w:fldChar w:fldCharType="begin"/>
        </w:r>
        <w:r w:rsidR="000E2FEA">
          <w:rPr>
            <w:webHidden/>
          </w:rPr>
          <w:instrText xml:space="preserve"> PAGEREF _Toc437601123 \h </w:instrText>
        </w:r>
        <w:r w:rsidR="000E2FEA">
          <w:rPr>
            <w:webHidden/>
          </w:rPr>
        </w:r>
        <w:r w:rsidR="000E2FEA">
          <w:rPr>
            <w:webHidden/>
          </w:rPr>
          <w:fldChar w:fldCharType="separate"/>
        </w:r>
        <w:r w:rsidR="000E2FEA">
          <w:rPr>
            <w:webHidden/>
          </w:rPr>
          <w:t>34</w:t>
        </w:r>
        <w:r w:rsidR="000E2FEA">
          <w:rPr>
            <w:webHidden/>
          </w:rPr>
          <w:fldChar w:fldCharType="end"/>
        </w:r>
      </w:hyperlink>
    </w:p>
    <w:p w14:paraId="5E593B7E"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24" w:history="1">
        <w:r w:rsidR="000E2FEA" w:rsidRPr="003907E8">
          <w:rPr>
            <w:rStyle w:val="Hyperlink"/>
          </w:rPr>
          <w:t>5.8.</w:t>
        </w:r>
        <w:r w:rsidR="000E2FEA">
          <w:rPr>
            <w:rFonts w:asciiTheme="minorHAnsi" w:eastAsiaTheme="minorEastAsia" w:hAnsiTheme="minorHAnsi" w:cstheme="minorBidi"/>
            <w:b w:val="0"/>
            <w:sz w:val="24"/>
            <w:szCs w:val="24"/>
            <w:lang w:val="de-DE" w:eastAsia="de-DE"/>
          </w:rPr>
          <w:tab/>
        </w:r>
        <w:r w:rsidR="000E2FEA" w:rsidRPr="003907E8">
          <w:rPr>
            <w:rStyle w:val="Hyperlink"/>
          </w:rPr>
          <w:t>Ablaufsteuerung</w:t>
        </w:r>
        <w:r w:rsidR="000E2FEA">
          <w:rPr>
            <w:webHidden/>
          </w:rPr>
          <w:tab/>
        </w:r>
        <w:r w:rsidR="000E2FEA">
          <w:rPr>
            <w:webHidden/>
          </w:rPr>
          <w:fldChar w:fldCharType="begin"/>
        </w:r>
        <w:r w:rsidR="000E2FEA">
          <w:rPr>
            <w:webHidden/>
          </w:rPr>
          <w:instrText xml:space="preserve"> PAGEREF _Toc437601124 \h </w:instrText>
        </w:r>
        <w:r w:rsidR="000E2FEA">
          <w:rPr>
            <w:webHidden/>
          </w:rPr>
        </w:r>
        <w:r w:rsidR="000E2FEA">
          <w:rPr>
            <w:webHidden/>
          </w:rPr>
          <w:fldChar w:fldCharType="separate"/>
        </w:r>
        <w:r w:rsidR="000E2FEA">
          <w:rPr>
            <w:webHidden/>
          </w:rPr>
          <w:t>36</w:t>
        </w:r>
        <w:r w:rsidR="000E2FEA">
          <w:rPr>
            <w:webHidden/>
          </w:rPr>
          <w:fldChar w:fldCharType="end"/>
        </w:r>
      </w:hyperlink>
    </w:p>
    <w:p w14:paraId="204C49C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5" w:history="1">
        <w:r w:rsidR="000E2FEA" w:rsidRPr="003907E8">
          <w:rPr>
            <w:rStyle w:val="Hyperlink"/>
          </w:rPr>
          <w:t>5.8.1.</w:t>
        </w:r>
        <w:r w:rsidR="000E2FEA">
          <w:rPr>
            <w:rFonts w:asciiTheme="minorHAnsi" w:eastAsiaTheme="minorEastAsia" w:hAnsiTheme="minorHAnsi" w:cstheme="minorBidi"/>
            <w:sz w:val="24"/>
            <w:szCs w:val="24"/>
            <w:lang w:val="de-DE" w:eastAsia="de-DE"/>
          </w:rPr>
          <w:tab/>
        </w:r>
        <w:r w:rsidR="000E2FEA" w:rsidRPr="003907E8">
          <w:rPr>
            <w:rStyle w:val="Hyperlink"/>
          </w:rPr>
          <w:t>Zustände</w:t>
        </w:r>
        <w:r w:rsidR="000E2FEA">
          <w:rPr>
            <w:webHidden/>
          </w:rPr>
          <w:tab/>
        </w:r>
        <w:r w:rsidR="000E2FEA">
          <w:rPr>
            <w:webHidden/>
          </w:rPr>
          <w:fldChar w:fldCharType="begin"/>
        </w:r>
        <w:r w:rsidR="000E2FEA">
          <w:rPr>
            <w:webHidden/>
          </w:rPr>
          <w:instrText xml:space="preserve"> PAGEREF _Toc437601125 \h </w:instrText>
        </w:r>
        <w:r w:rsidR="000E2FEA">
          <w:rPr>
            <w:webHidden/>
          </w:rPr>
        </w:r>
        <w:r w:rsidR="000E2FEA">
          <w:rPr>
            <w:webHidden/>
          </w:rPr>
          <w:fldChar w:fldCharType="separate"/>
        </w:r>
        <w:r w:rsidR="000E2FEA">
          <w:rPr>
            <w:webHidden/>
          </w:rPr>
          <w:t>36</w:t>
        </w:r>
        <w:r w:rsidR="000E2FEA">
          <w:rPr>
            <w:webHidden/>
          </w:rPr>
          <w:fldChar w:fldCharType="end"/>
        </w:r>
      </w:hyperlink>
    </w:p>
    <w:p w14:paraId="29B764E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6" w:history="1">
        <w:r w:rsidR="000E2FEA" w:rsidRPr="003907E8">
          <w:rPr>
            <w:rStyle w:val="Hyperlink"/>
          </w:rPr>
          <w:t>5.8.2.</w:t>
        </w:r>
        <w:r w:rsidR="000E2FEA">
          <w:rPr>
            <w:rFonts w:asciiTheme="minorHAnsi" w:eastAsiaTheme="minorEastAsia" w:hAnsiTheme="minorHAnsi" w:cstheme="minorBidi"/>
            <w:sz w:val="24"/>
            <w:szCs w:val="24"/>
            <w:lang w:val="de-DE" w:eastAsia="de-DE"/>
          </w:rPr>
          <w:tab/>
        </w:r>
        <w:r w:rsidR="000E2FEA" w:rsidRPr="003907E8">
          <w:rPr>
            <w:rStyle w:val="Hyperlink"/>
          </w:rPr>
          <w:t>Zustand INITIALISATION</w:t>
        </w:r>
        <w:r w:rsidR="000E2FEA">
          <w:rPr>
            <w:webHidden/>
          </w:rPr>
          <w:tab/>
        </w:r>
        <w:r w:rsidR="000E2FEA">
          <w:rPr>
            <w:webHidden/>
          </w:rPr>
          <w:fldChar w:fldCharType="begin"/>
        </w:r>
        <w:r w:rsidR="000E2FEA">
          <w:rPr>
            <w:webHidden/>
          </w:rPr>
          <w:instrText xml:space="preserve"> PAGEREF _Toc437601126 \h </w:instrText>
        </w:r>
        <w:r w:rsidR="000E2FEA">
          <w:rPr>
            <w:webHidden/>
          </w:rPr>
        </w:r>
        <w:r w:rsidR="000E2FEA">
          <w:rPr>
            <w:webHidden/>
          </w:rPr>
          <w:fldChar w:fldCharType="separate"/>
        </w:r>
        <w:r w:rsidR="000E2FEA">
          <w:rPr>
            <w:webHidden/>
          </w:rPr>
          <w:t>36</w:t>
        </w:r>
        <w:r w:rsidR="000E2FEA">
          <w:rPr>
            <w:webHidden/>
          </w:rPr>
          <w:fldChar w:fldCharType="end"/>
        </w:r>
      </w:hyperlink>
    </w:p>
    <w:p w14:paraId="7BA6FDA8"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7" w:history="1">
        <w:r w:rsidR="000E2FEA" w:rsidRPr="003907E8">
          <w:rPr>
            <w:rStyle w:val="Hyperlink"/>
          </w:rPr>
          <w:t>5.8.3.</w:t>
        </w:r>
        <w:r w:rsidR="000E2FEA">
          <w:rPr>
            <w:rFonts w:asciiTheme="minorHAnsi" w:eastAsiaTheme="minorEastAsia" w:hAnsiTheme="minorHAnsi" w:cstheme="minorBidi"/>
            <w:sz w:val="24"/>
            <w:szCs w:val="24"/>
            <w:lang w:val="de-DE" w:eastAsia="de-DE"/>
          </w:rPr>
          <w:tab/>
        </w:r>
        <w:r w:rsidR="000E2FEA" w:rsidRPr="003907E8">
          <w:rPr>
            <w:rStyle w:val="Hyperlink"/>
          </w:rPr>
          <w:t>Zustand DRIVE_AND_LOAD</w:t>
        </w:r>
        <w:r w:rsidR="000E2FEA">
          <w:rPr>
            <w:webHidden/>
          </w:rPr>
          <w:tab/>
        </w:r>
        <w:r w:rsidR="000E2FEA">
          <w:rPr>
            <w:webHidden/>
          </w:rPr>
          <w:fldChar w:fldCharType="begin"/>
        </w:r>
        <w:r w:rsidR="000E2FEA">
          <w:rPr>
            <w:webHidden/>
          </w:rPr>
          <w:instrText xml:space="preserve"> PAGEREF _Toc437601127 \h </w:instrText>
        </w:r>
        <w:r w:rsidR="000E2FEA">
          <w:rPr>
            <w:webHidden/>
          </w:rPr>
        </w:r>
        <w:r w:rsidR="000E2FEA">
          <w:rPr>
            <w:webHidden/>
          </w:rPr>
          <w:fldChar w:fldCharType="separate"/>
        </w:r>
        <w:r w:rsidR="000E2FEA">
          <w:rPr>
            <w:webHidden/>
          </w:rPr>
          <w:t>37</w:t>
        </w:r>
        <w:r w:rsidR="000E2FEA">
          <w:rPr>
            <w:webHidden/>
          </w:rPr>
          <w:fldChar w:fldCharType="end"/>
        </w:r>
      </w:hyperlink>
    </w:p>
    <w:p w14:paraId="505E0D04"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8" w:history="1">
        <w:r w:rsidR="000E2FEA" w:rsidRPr="003907E8">
          <w:rPr>
            <w:rStyle w:val="Hyperlink"/>
          </w:rPr>
          <w:t>5.8.4.</w:t>
        </w:r>
        <w:r w:rsidR="000E2FEA">
          <w:rPr>
            <w:rFonts w:asciiTheme="minorHAnsi" w:eastAsiaTheme="minorEastAsia" w:hAnsiTheme="minorHAnsi" w:cstheme="minorBidi"/>
            <w:sz w:val="24"/>
            <w:szCs w:val="24"/>
            <w:lang w:val="de-DE" w:eastAsia="de-DE"/>
          </w:rPr>
          <w:tab/>
        </w:r>
        <w:r w:rsidR="000E2FEA" w:rsidRPr="003907E8">
          <w:rPr>
            <w:rStyle w:val="Hyperlink"/>
          </w:rPr>
          <w:t>Zustand WAIT_CROSSROAD</w:t>
        </w:r>
        <w:r w:rsidR="000E2FEA">
          <w:rPr>
            <w:webHidden/>
          </w:rPr>
          <w:tab/>
        </w:r>
        <w:r w:rsidR="000E2FEA">
          <w:rPr>
            <w:webHidden/>
          </w:rPr>
          <w:fldChar w:fldCharType="begin"/>
        </w:r>
        <w:r w:rsidR="000E2FEA">
          <w:rPr>
            <w:webHidden/>
          </w:rPr>
          <w:instrText xml:space="preserve"> PAGEREF _Toc437601128 \h </w:instrText>
        </w:r>
        <w:r w:rsidR="000E2FEA">
          <w:rPr>
            <w:webHidden/>
          </w:rPr>
        </w:r>
        <w:r w:rsidR="000E2FEA">
          <w:rPr>
            <w:webHidden/>
          </w:rPr>
          <w:fldChar w:fldCharType="separate"/>
        </w:r>
        <w:r w:rsidR="000E2FEA">
          <w:rPr>
            <w:webHidden/>
          </w:rPr>
          <w:t>38</w:t>
        </w:r>
        <w:r w:rsidR="000E2FEA">
          <w:rPr>
            <w:webHidden/>
          </w:rPr>
          <w:fldChar w:fldCharType="end"/>
        </w:r>
      </w:hyperlink>
    </w:p>
    <w:p w14:paraId="43263D60"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29" w:history="1">
        <w:r w:rsidR="000E2FEA" w:rsidRPr="003907E8">
          <w:rPr>
            <w:rStyle w:val="Hyperlink"/>
          </w:rPr>
          <w:t>5.8.5.</w:t>
        </w:r>
        <w:r w:rsidR="000E2FEA">
          <w:rPr>
            <w:rFonts w:asciiTheme="minorHAnsi" w:eastAsiaTheme="minorEastAsia" w:hAnsiTheme="minorHAnsi" w:cstheme="minorBidi"/>
            <w:sz w:val="24"/>
            <w:szCs w:val="24"/>
            <w:lang w:val="de-DE" w:eastAsia="de-DE"/>
          </w:rPr>
          <w:tab/>
        </w:r>
        <w:r w:rsidR="000E2FEA" w:rsidRPr="003907E8">
          <w:rPr>
            <w:rStyle w:val="Hyperlink"/>
          </w:rPr>
          <w:t>Zustand CONTAINER_DETECTION</w:t>
        </w:r>
        <w:r w:rsidR="000E2FEA">
          <w:rPr>
            <w:webHidden/>
          </w:rPr>
          <w:tab/>
        </w:r>
        <w:r w:rsidR="000E2FEA">
          <w:rPr>
            <w:webHidden/>
          </w:rPr>
          <w:fldChar w:fldCharType="begin"/>
        </w:r>
        <w:r w:rsidR="000E2FEA">
          <w:rPr>
            <w:webHidden/>
          </w:rPr>
          <w:instrText xml:space="preserve"> PAGEREF _Toc437601129 \h </w:instrText>
        </w:r>
        <w:r w:rsidR="000E2FEA">
          <w:rPr>
            <w:webHidden/>
          </w:rPr>
        </w:r>
        <w:r w:rsidR="000E2FEA">
          <w:rPr>
            <w:webHidden/>
          </w:rPr>
          <w:fldChar w:fldCharType="separate"/>
        </w:r>
        <w:r w:rsidR="000E2FEA">
          <w:rPr>
            <w:webHidden/>
          </w:rPr>
          <w:t>39</w:t>
        </w:r>
        <w:r w:rsidR="000E2FEA">
          <w:rPr>
            <w:webHidden/>
          </w:rPr>
          <w:fldChar w:fldCharType="end"/>
        </w:r>
      </w:hyperlink>
    </w:p>
    <w:p w14:paraId="2D0D6D6F"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30" w:history="1">
        <w:r w:rsidR="000E2FEA" w:rsidRPr="003907E8">
          <w:rPr>
            <w:rStyle w:val="Hyperlink"/>
          </w:rPr>
          <w:t>5.8.6.</w:t>
        </w:r>
        <w:r w:rsidR="000E2FEA">
          <w:rPr>
            <w:rFonts w:asciiTheme="minorHAnsi" w:eastAsiaTheme="minorEastAsia" w:hAnsiTheme="minorHAnsi" w:cstheme="minorBidi"/>
            <w:sz w:val="24"/>
            <w:szCs w:val="24"/>
            <w:lang w:val="de-DE" w:eastAsia="de-DE"/>
          </w:rPr>
          <w:tab/>
        </w:r>
        <w:r w:rsidR="000E2FEA" w:rsidRPr="003907E8">
          <w:rPr>
            <w:rStyle w:val="Hyperlink"/>
          </w:rPr>
          <w:t>Zustand CONTAINER_LOADING</w:t>
        </w:r>
        <w:r w:rsidR="000E2FEA">
          <w:rPr>
            <w:webHidden/>
          </w:rPr>
          <w:tab/>
        </w:r>
        <w:r w:rsidR="000E2FEA">
          <w:rPr>
            <w:webHidden/>
          </w:rPr>
          <w:fldChar w:fldCharType="begin"/>
        </w:r>
        <w:r w:rsidR="000E2FEA">
          <w:rPr>
            <w:webHidden/>
          </w:rPr>
          <w:instrText xml:space="preserve"> PAGEREF _Toc437601130 \h </w:instrText>
        </w:r>
        <w:r w:rsidR="000E2FEA">
          <w:rPr>
            <w:webHidden/>
          </w:rPr>
        </w:r>
        <w:r w:rsidR="000E2FEA">
          <w:rPr>
            <w:webHidden/>
          </w:rPr>
          <w:fldChar w:fldCharType="separate"/>
        </w:r>
        <w:r w:rsidR="000E2FEA">
          <w:rPr>
            <w:webHidden/>
          </w:rPr>
          <w:t>39</w:t>
        </w:r>
        <w:r w:rsidR="000E2FEA">
          <w:rPr>
            <w:webHidden/>
          </w:rPr>
          <w:fldChar w:fldCharType="end"/>
        </w:r>
      </w:hyperlink>
    </w:p>
    <w:p w14:paraId="772C01D4"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31" w:history="1">
        <w:r w:rsidR="000E2FEA" w:rsidRPr="003907E8">
          <w:rPr>
            <w:rStyle w:val="Hyperlink"/>
          </w:rPr>
          <w:t>5.8.7.</w:t>
        </w:r>
        <w:r w:rsidR="000E2FEA">
          <w:rPr>
            <w:rFonts w:asciiTheme="minorHAnsi" w:eastAsiaTheme="minorEastAsia" w:hAnsiTheme="minorHAnsi" w:cstheme="minorBidi"/>
            <w:sz w:val="24"/>
            <w:szCs w:val="24"/>
            <w:lang w:val="de-DE" w:eastAsia="de-DE"/>
          </w:rPr>
          <w:tab/>
        </w:r>
        <w:r w:rsidR="000E2FEA" w:rsidRPr="003907E8">
          <w:rPr>
            <w:rStyle w:val="Hyperlink"/>
          </w:rPr>
          <w:t>Zustand CONTAINERS_LOADED</w:t>
        </w:r>
        <w:r w:rsidR="000E2FEA">
          <w:rPr>
            <w:webHidden/>
          </w:rPr>
          <w:tab/>
        </w:r>
        <w:r w:rsidR="000E2FEA">
          <w:rPr>
            <w:webHidden/>
          </w:rPr>
          <w:fldChar w:fldCharType="begin"/>
        </w:r>
        <w:r w:rsidR="000E2FEA">
          <w:rPr>
            <w:webHidden/>
          </w:rPr>
          <w:instrText xml:space="preserve"> PAGEREF _Toc437601131 \h </w:instrText>
        </w:r>
        <w:r w:rsidR="000E2FEA">
          <w:rPr>
            <w:webHidden/>
          </w:rPr>
        </w:r>
        <w:r w:rsidR="000E2FEA">
          <w:rPr>
            <w:webHidden/>
          </w:rPr>
          <w:fldChar w:fldCharType="separate"/>
        </w:r>
        <w:r w:rsidR="000E2FEA">
          <w:rPr>
            <w:webHidden/>
          </w:rPr>
          <w:t>39</w:t>
        </w:r>
        <w:r w:rsidR="000E2FEA">
          <w:rPr>
            <w:webHidden/>
          </w:rPr>
          <w:fldChar w:fldCharType="end"/>
        </w:r>
      </w:hyperlink>
    </w:p>
    <w:p w14:paraId="6E4F1F4B"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32" w:history="1">
        <w:r w:rsidR="000E2FEA" w:rsidRPr="003907E8">
          <w:rPr>
            <w:rStyle w:val="Hyperlink"/>
          </w:rPr>
          <w:t>5.8.8.</w:t>
        </w:r>
        <w:r w:rsidR="000E2FEA">
          <w:rPr>
            <w:rFonts w:asciiTheme="minorHAnsi" w:eastAsiaTheme="minorEastAsia" w:hAnsiTheme="minorHAnsi" w:cstheme="minorBidi"/>
            <w:sz w:val="24"/>
            <w:szCs w:val="24"/>
            <w:lang w:val="de-DE" w:eastAsia="de-DE"/>
          </w:rPr>
          <w:tab/>
        </w:r>
        <w:r w:rsidR="000E2FEA" w:rsidRPr="003907E8">
          <w:rPr>
            <w:rStyle w:val="Hyperlink"/>
          </w:rPr>
          <w:t>Zustand DISPOSING</w:t>
        </w:r>
        <w:r w:rsidR="000E2FEA">
          <w:rPr>
            <w:webHidden/>
          </w:rPr>
          <w:tab/>
        </w:r>
        <w:r w:rsidR="000E2FEA">
          <w:rPr>
            <w:webHidden/>
          </w:rPr>
          <w:fldChar w:fldCharType="begin"/>
        </w:r>
        <w:r w:rsidR="000E2FEA">
          <w:rPr>
            <w:webHidden/>
          </w:rPr>
          <w:instrText xml:space="preserve"> PAGEREF _Toc437601132 \h </w:instrText>
        </w:r>
        <w:r w:rsidR="000E2FEA">
          <w:rPr>
            <w:webHidden/>
          </w:rPr>
        </w:r>
        <w:r w:rsidR="000E2FEA">
          <w:rPr>
            <w:webHidden/>
          </w:rPr>
          <w:fldChar w:fldCharType="separate"/>
        </w:r>
        <w:r w:rsidR="000E2FEA">
          <w:rPr>
            <w:webHidden/>
          </w:rPr>
          <w:t>39</w:t>
        </w:r>
        <w:r w:rsidR="000E2FEA">
          <w:rPr>
            <w:webHidden/>
          </w:rPr>
          <w:fldChar w:fldCharType="end"/>
        </w:r>
      </w:hyperlink>
    </w:p>
    <w:p w14:paraId="6C70750F" w14:textId="77777777" w:rsidR="000E2FEA" w:rsidRDefault="00A51520">
      <w:pPr>
        <w:pStyle w:val="TOC1"/>
        <w:rPr>
          <w:rFonts w:asciiTheme="minorHAnsi" w:eastAsiaTheme="minorEastAsia" w:hAnsiTheme="minorHAnsi" w:cstheme="minorBidi"/>
          <w:b w:val="0"/>
          <w:lang w:val="de-DE" w:eastAsia="de-DE"/>
        </w:rPr>
      </w:pPr>
      <w:hyperlink w:anchor="_Toc437601133" w:history="1">
        <w:r w:rsidR="000E2FEA" w:rsidRPr="003907E8">
          <w:rPr>
            <w:rStyle w:val="Hyperlink"/>
          </w:rPr>
          <w:t>6.</w:t>
        </w:r>
        <w:r w:rsidR="000E2FEA">
          <w:rPr>
            <w:rFonts w:asciiTheme="minorHAnsi" w:eastAsiaTheme="minorEastAsia" w:hAnsiTheme="minorHAnsi" w:cstheme="minorBidi"/>
            <w:b w:val="0"/>
            <w:lang w:val="de-DE" w:eastAsia="de-DE"/>
          </w:rPr>
          <w:tab/>
        </w:r>
        <w:r w:rsidR="000E2FEA" w:rsidRPr="003907E8">
          <w:rPr>
            <w:rStyle w:val="Hyperlink"/>
          </w:rPr>
          <w:t>Projektmanagement und Planung</w:t>
        </w:r>
        <w:r w:rsidR="000E2FEA">
          <w:rPr>
            <w:webHidden/>
          </w:rPr>
          <w:tab/>
        </w:r>
        <w:r w:rsidR="000E2FEA">
          <w:rPr>
            <w:webHidden/>
          </w:rPr>
          <w:fldChar w:fldCharType="begin"/>
        </w:r>
        <w:r w:rsidR="000E2FEA">
          <w:rPr>
            <w:webHidden/>
          </w:rPr>
          <w:instrText xml:space="preserve"> PAGEREF _Toc437601133 \h </w:instrText>
        </w:r>
        <w:r w:rsidR="000E2FEA">
          <w:rPr>
            <w:webHidden/>
          </w:rPr>
        </w:r>
        <w:r w:rsidR="000E2FEA">
          <w:rPr>
            <w:webHidden/>
          </w:rPr>
          <w:fldChar w:fldCharType="separate"/>
        </w:r>
        <w:r w:rsidR="000E2FEA">
          <w:rPr>
            <w:webHidden/>
          </w:rPr>
          <w:t>40</w:t>
        </w:r>
        <w:r w:rsidR="000E2FEA">
          <w:rPr>
            <w:webHidden/>
          </w:rPr>
          <w:fldChar w:fldCharType="end"/>
        </w:r>
      </w:hyperlink>
    </w:p>
    <w:p w14:paraId="3147A12F"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34" w:history="1">
        <w:r w:rsidR="000E2FEA" w:rsidRPr="003907E8">
          <w:rPr>
            <w:rStyle w:val="Hyperlink"/>
          </w:rPr>
          <w:t>6.1.</w:t>
        </w:r>
        <w:r w:rsidR="000E2FEA">
          <w:rPr>
            <w:rFonts w:asciiTheme="minorHAnsi" w:eastAsiaTheme="minorEastAsia" w:hAnsiTheme="minorHAnsi" w:cstheme="minorBidi"/>
            <w:b w:val="0"/>
            <w:sz w:val="24"/>
            <w:szCs w:val="24"/>
            <w:lang w:val="de-DE" w:eastAsia="de-DE"/>
          </w:rPr>
          <w:tab/>
        </w:r>
        <w:r w:rsidR="000E2FEA" w:rsidRPr="003907E8">
          <w:rPr>
            <w:rStyle w:val="Hyperlink"/>
          </w:rPr>
          <w:t>Organigramm</w:t>
        </w:r>
        <w:r w:rsidR="000E2FEA">
          <w:rPr>
            <w:webHidden/>
          </w:rPr>
          <w:tab/>
        </w:r>
        <w:r w:rsidR="000E2FEA">
          <w:rPr>
            <w:webHidden/>
          </w:rPr>
          <w:fldChar w:fldCharType="begin"/>
        </w:r>
        <w:r w:rsidR="000E2FEA">
          <w:rPr>
            <w:webHidden/>
          </w:rPr>
          <w:instrText xml:space="preserve"> PAGEREF _Toc437601134 \h </w:instrText>
        </w:r>
        <w:r w:rsidR="000E2FEA">
          <w:rPr>
            <w:webHidden/>
          </w:rPr>
        </w:r>
        <w:r w:rsidR="000E2FEA">
          <w:rPr>
            <w:webHidden/>
          </w:rPr>
          <w:fldChar w:fldCharType="separate"/>
        </w:r>
        <w:r w:rsidR="000E2FEA">
          <w:rPr>
            <w:webHidden/>
          </w:rPr>
          <w:t>40</w:t>
        </w:r>
        <w:r w:rsidR="000E2FEA">
          <w:rPr>
            <w:webHidden/>
          </w:rPr>
          <w:fldChar w:fldCharType="end"/>
        </w:r>
      </w:hyperlink>
    </w:p>
    <w:p w14:paraId="23FF4EBC"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35" w:history="1">
        <w:r w:rsidR="000E2FEA" w:rsidRPr="003907E8">
          <w:rPr>
            <w:rStyle w:val="Hyperlink"/>
          </w:rPr>
          <w:t>6.2.</w:t>
        </w:r>
        <w:r w:rsidR="000E2FEA">
          <w:rPr>
            <w:rFonts w:asciiTheme="minorHAnsi" w:eastAsiaTheme="minorEastAsia" w:hAnsiTheme="minorHAnsi" w:cstheme="minorBidi"/>
            <w:b w:val="0"/>
            <w:sz w:val="24"/>
            <w:szCs w:val="24"/>
            <w:lang w:val="de-DE" w:eastAsia="de-DE"/>
          </w:rPr>
          <w:tab/>
        </w:r>
        <w:r w:rsidR="000E2FEA" w:rsidRPr="003907E8">
          <w:rPr>
            <w:rStyle w:val="Hyperlink"/>
          </w:rPr>
          <w:t>Planung</w:t>
        </w:r>
        <w:r w:rsidR="000E2FEA">
          <w:rPr>
            <w:webHidden/>
          </w:rPr>
          <w:tab/>
        </w:r>
        <w:r w:rsidR="000E2FEA">
          <w:rPr>
            <w:webHidden/>
          </w:rPr>
          <w:fldChar w:fldCharType="begin"/>
        </w:r>
        <w:r w:rsidR="000E2FEA">
          <w:rPr>
            <w:webHidden/>
          </w:rPr>
          <w:instrText xml:space="preserve"> PAGEREF _Toc437601135 \h </w:instrText>
        </w:r>
        <w:r w:rsidR="000E2FEA">
          <w:rPr>
            <w:webHidden/>
          </w:rPr>
        </w:r>
        <w:r w:rsidR="000E2FEA">
          <w:rPr>
            <w:webHidden/>
          </w:rPr>
          <w:fldChar w:fldCharType="separate"/>
        </w:r>
        <w:r w:rsidR="000E2FEA">
          <w:rPr>
            <w:webHidden/>
          </w:rPr>
          <w:t>40</w:t>
        </w:r>
        <w:r w:rsidR="000E2FEA">
          <w:rPr>
            <w:webHidden/>
          </w:rPr>
          <w:fldChar w:fldCharType="end"/>
        </w:r>
      </w:hyperlink>
    </w:p>
    <w:p w14:paraId="147C40CA" w14:textId="77777777" w:rsidR="000E2FEA" w:rsidRDefault="00A51520">
      <w:pPr>
        <w:pStyle w:val="TOC1"/>
        <w:rPr>
          <w:rFonts w:asciiTheme="minorHAnsi" w:eastAsiaTheme="minorEastAsia" w:hAnsiTheme="minorHAnsi" w:cstheme="minorBidi"/>
          <w:b w:val="0"/>
          <w:lang w:val="de-DE" w:eastAsia="de-DE"/>
        </w:rPr>
      </w:pPr>
      <w:hyperlink w:anchor="_Toc437601136" w:history="1">
        <w:r w:rsidR="000E2FEA" w:rsidRPr="003907E8">
          <w:rPr>
            <w:rStyle w:val="Hyperlink"/>
          </w:rPr>
          <w:t>7.</w:t>
        </w:r>
        <w:r w:rsidR="000E2FEA">
          <w:rPr>
            <w:rFonts w:asciiTheme="minorHAnsi" w:eastAsiaTheme="minorEastAsia" w:hAnsiTheme="minorHAnsi" w:cstheme="minorBidi"/>
            <w:b w:val="0"/>
            <w:lang w:val="de-DE" w:eastAsia="de-DE"/>
          </w:rPr>
          <w:tab/>
        </w:r>
        <w:r w:rsidR="000E2FEA" w:rsidRPr="003907E8">
          <w:rPr>
            <w:rStyle w:val="Hyperlink"/>
          </w:rPr>
          <w:t>Schlussdiskussion</w:t>
        </w:r>
        <w:r w:rsidR="000E2FEA">
          <w:rPr>
            <w:webHidden/>
          </w:rPr>
          <w:tab/>
        </w:r>
        <w:r w:rsidR="000E2FEA">
          <w:rPr>
            <w:webHidden/>
          </w:rPr>
          <w:fldChar w:fldCharType="begin"/>
        </w:r>
        <w:r w:rsidR="000E2FEA">
          <w:rPr>
            <w:webHidden/>
          </w:rPr>
          <w:instrText xml:space="preserve"> PAGEREF _Toc437601136 \h </w:instrText>
        </w:r>
        <w:r w:rsidR="000E2FEA">
          <w:rPr>
            <w:webHidden/>
          </w:rPr>
        </w:r>
        <w:r w:rsidR="000E2FEA">
          <w:rPr>
            <w:webHidden/>
          </w:rPr>
          <w:fldChar w:fldCharType="separate"/>
        </w:r>
        <w:r w:rsidR="000E2FEA">
          <w:rPr>
            <w:webHidden/>
          </w:rPr>
          <w:t>41</w:t>
        </w:r>
        <w:r w:rsidR="000E2FEA">
          <w:rPr>
            <w:webHidden/>
          </w:rPr>
          <w:fldChar w:fldCharType="end"/>
        </w:r>
      </w:hyperlink>
    </w:p>
    <w:p w14:paraId="7DCE4B96"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37" w:history="1">
        <w:r w:rsidR="000E2FEA" w:rsidRPr="003907E8">
          <w:rPr>
            <w:rStyle w:val="Hyperlink"/>
          </w:rPr>
          <w:t>7.1.</w:t>
        </w:r>
        <w:r w:rsidR="000E2FEA">
          <w:rPr>
            <w:rFonts w:asciiTheme="minorHAnsi" w:eastAsiaTheme="minorEastAsia" w:hAnsiTheme="minorHAnsi" w:cstheme="minorBidi"/>
            <w:b w:val="0"/>
            <w:sz w:val="24"/>
            <w:szCs w:val="24"/>
            <w:lang w:val="de-DE" w:eastAsia="de-DE"/>
          </w:rPr>
          <w:tab/>
        </w:r>
        <w:r w:rsidR="000E2FEA" w:rsidRPr="003907E8">
          <w:rPr>
            <w:rStyle w:val="Hyperlink"/>
          </w:rPr>
          <w:t>Kosten</w:t>
        </w:r>
        <w:r w:rsidR="000E2FEA">
          <w:rPr>
            <w:webHidden/>
          </w:rPr>
          <w:tab/>
        </w:r>
        <w:r w:rsidR="000E2FEA">
          <w:rPr>
            <w:webHidden/>
          </w:rPr>
          <w:fldChar w:fldCharType="begin"/>
        </w:r>
        <w:r w:rsidR="000E2FEA">
          <w:rPr>
            <w:webHidden/>
          </w:rPr>
          <w:instrText xml:space="preserve"> PAGEREF _Toc437601137 \h </w:instrText>
        </w:r>
        <w:r w:rsidR="000E2FEA">
          <w:rPr>
            <w:webHidden/>
          </w:rPr>
        </w:r>
        <w:r w:rsidR="000E2FEA">
          <w:rPr>
            <w:webHidden/>
          </w:rPr>
          <w:fldChar w:fldCharType="separate"/>
        </w:r>
        <w:r w:rsidR="000E2FEA">
          <w:rPr>
            <w:webHidden/>
          </w:rPr>
          <w:t>41</w:t>
        </w:r>
        <w:r w:rsidR="000E2FEA">
          <w:rPr>
            <w:webHidden/>
          </w:rPr>
          <w:fldChar w:fldCharType="end"/>
        </w:r>
      </w:hyperlink>
    </w:p>
    <w:p w14:paraId="6E36C142"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38" w:history="1">
        <w:r w:rsidR="000E2FEA" w:rsidRPr="003907E8">
          <w:rPr>
            <w:rStyle w:val="Hyperlink"/>
          </w:rPr>
          <w:t>7.2.</w:t>
        </w:r>
        <w:r w:rsidR="000E2FEA">
          <w:rPr>
            <w:rFonts w:asciiTheme="minorHAnsi" w:eastAsiaTheme="minorEastAsia" w:hAnsiTheme="minorHAnsi" w:cstheme="minorBidi"/>
            <w:b w:val="0"/>
            <w:sz w:val="24"/>
            <w:szCs w:val="24"/>
            <w:lang w:val="de-DE" w:eastAsia="de-DE"/>
          </w:rPr>
          <w:tab/>
        </w:r>
        <w:r w:rsidR="000E2FEA" w:rsidRPr="003907E8">
          <w:rPr>
            <w:rStyle w:val="Hyperlink"/>
          </w:rPr>
          <w:t>Lesson Learned</w:t>
        </w:r>
        <w:r w:rsidR="000E2FEA">
          <w:rPr>
            <w:webHidden/>
          </w:rPr>
          <w:tab/>
        </w:r>
        <w:r w:rsidR="000E2FEA">
          <w:rPr>
            <w:webHidden/>
          </w:rPr>
          <w:fldChar w:fldCharType="begin"/>
        </w:r>
        <w:r w:rsidR="000E2FEA">
          <w:rPr>
            <w:webHidden/>
          </w:rPr>
          <w:instrText xml:space="preserve"> PAGEREF _Toc437601138 \h </w:instrText>
        </w:r>
        <w:r w:rsidR="000E2FEA">
          <w:rPr>
            <w:webHidden/>
          </w:rPr>
        </w:r>
        <w:r w:rsidR="000E2FEA">
          <w:rPr>
            <w:webHidden/>
          </w:rPr>
          <w:fldChar w:fldCharType="separate"/>
        </w:r>
        <w:r w:rsidR="000E2FEA">
          <w:rPr>
            <w:webHidden/>
          </w:rPr>
          <w:t>42</w:t>
        </w:r>
        <w:r w:rsidR="000E2FEA">
          <w:rPr>
            <w:webHidden/>
          </w:rPr>
          <w:fldChar w:fldCharType="end"/>
        </w:r>
      </w:hyperlink>
    </w:p>
    <w:p w14:paraId="45A10646"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39" w:history="1">
        <w:r w:rsidR="000E2FEA" w:rsidRPr="003907E8">
          <w:rPr>
            <w:rStyle w:val="Hyperlink"/>
          </w:rPr>
          <w:t>7.2.1.</w:t>
        </w:r>
        <w:r w:rsidR="000E2FEA">
          <w:rPr>
            <w:rFonts w:asciiTheme="minorHAnsi" w:eastAsiaTheme="minorEastAsia" w:hAnsiTheme="minorHAnsi" w:cstheme="minorBidi"/>
            <w:sz w:val="24"/>
            <w:szCs w:val="24"/>
            <w:lang w:val="de-DE" w:eastAsia="de-DE"/>
          </w:rPr>
          <w:tab/>
        </w:r>
        <w:r w:rsidR="000E2FEA" w:rsidRPr="003907E8">
          <w:rPr>
            <w:rStyle w:val="Hyperlink"/>
          </w:rPr>
          <w:t>Elektronik</w:t>
        </w:r>
        <w:r w:rsidR="000E2FEA">
          <w:rPr>
            <w:webHidden/>
          </w:rPr>
          <w:tab/>
        </w:r>
        <w:r w:rsidR="000E2FEA">
          <w:rPr>
            <w:webHidden/>
          </w:rPr>
          <w:fldChar w:fldCharType="begin"/>
        </w:r>
        <w:r w:rsidR="000E2FEA">
          <w:rPr>
            <w:webHidden/>
          </w:rPr>
          <w:instrText xml:space="preserve"> PAGEREF _Toc437601139 \h </w:instrText>
        </w:r>
        <w:r w:rsidR="000E2FEA">
          <w:rPr>
            <w:webHidden/>
          </w:rPr>
        </w:r>
        <w:r w:rsidR="000E2FEA">
          <w:rPr>
            <w:webHidden/>
          </w:rPr>
          <w:fldChar w:fldCharType="separate"/>
        </w:r>
        <w:r w:rsidR="000E2FEA">
          <w:rPr>
            <w:webHidden/>
          </w:rPr>
          <w:t>42</w:t>
        </w:r>
        <w:r w:rsidR="000E2FEA">
          <w:rPr>
            <w:webHidden/>
          </w:rPr>
          <w:fldChar w:fldCharType="end"/>
        </w:r>
      </w:hyperlink>
    </w:p>
    <w:p w14:paraId="4D7A8AAA"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40" w:history="1">
        <w:r w:rsidR="000E2FEA" w:rsidRPr="003907E8">
          <w:rPr>
            <w:rStyle w:val="Hyperlink"/>
          </w:rPr>
          <w:t>7.2.2.</w:t>
        </w:r>
        <w:r w:rsidR="000E2FEA">
          <w:rPr>
            <w:rFonts w:asciiTheme="minorHAnsi" w:eastAsiaTheme="minorEastAsia" w:hAnsiTheme="minorHAnsi" w:cstheme="minorBidi"/>
            <w:sz w:val="24"/>
            <w:szCs w:val="24"/>
            <w:lang w:val="de-DE" w:eastAsia="de-DE"/>
          </w:rPr>
          <w:tab/>
        </w:r>
        <w:r w:rsidR="000E2FEA" w:rsidRPr="003907E8">
          <w:rPr>
            <w:rStyle w:val="Hyperlink"/>
          </w:rPr>
          <w:t>Maschinentechnik</w:t>
        </w:r>
        <w:r w:rsidR="000E2FEA">
          <w:rPr>
            <w:webHidden/>
          </w:rPr>
          <w:tab/>
        </w:r>
        <w:r w:rsidR="000E2FEA">
          <w:rPr>
            <w:webHidden/>
          </w:rPr>
          <w:fldChar w:fldCharType="begin"/>
        </w:r>
        <w:r w:rsidR="000E2FEA">
          <w:rPr>
            <w:webHidden/>
          </w:rPr>
          <w:instrText xml:space="preserve"> PAGEREF _Toc437601140 \h </w:instrText>
        </w:r>
        <w:r w:rsidR="000E2FEA">
          <w:rPr>
            <w:webHidden/>
          </w:rPr>
        </w:r>
        <w:r w:rsidR="000E2FEA">
          <w:rPr>
            <w:webHidden/>
          </w:rPr>
          <w:fldChar w:fldCharType="separate"/>
        </w:r>
        <w:r w:rsidR="000E2FEA">
          <w:rPr>
            <w:webHidden/>
          </w:rPr>
          <w:t>42</w:t>
        </w:r>
        <w:r w:rsidR="000E2FEA">
          <w:rPr>
            <w:webHidden/>
          </w:rPr>
          <w:fldChar w:fldCharType="end"/>
        </w:r>
      </w:hyperlink>
    </w:p>
    <w:p w14:paraId="7126706D"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41" w:history="1">
        <w:r w:rsidR="000E2FEA" w:rsidRPr="003907E8">
          <w:rPr>
            <w:rStyle w:val="Hyperlink"/>
          </w:rPr>
          <w:t>7.2.3.</w:t>
        </w:r>
        <w:r w:rsidR="000E2FEA">
          <w:rPr>
            <w:rFonts w:asciiTheme="minorHAnsi" w:eastAsiaTheme="minorEastAsia" w:hAnsiTheme="minorHAnsi" w:cstheme="minorBidi"/>
            <w:sz w:val="24"/>
            <w:szCs w:val="24"/>
            <w:lang w:val="de-DE" w:eastAsia="de-DE"/>
          </w:rPr>
          <w:tab/>
        </w:r>
        <w:r w:rsidR="000E2FEA" w:rsidRPr="003907E8">
          <w:rPr>
            <w:rStyle w:val="Hyperlink"/>
          </w:rPr>
          <w:t>Informatik</w:t>
        </w:r>
        <w:r w:rsidR="000E2FEA">
          <w:rPr>
            <w:webHidden/>
          </w:rPr>
          <w:tab/>
        </w:r>
        <w:r w:rsidR="000E2FEA">
          <w:rPr>
            <w:webHidden/>
          </w:rPr>
          <w:fldChar w:fldCharType="begin"/>
        </w:r>
        <w:r w:rsidR="000E2FEA">
          <w:rPr>
            <w:webHidden/>
          </w:rPr>
          <w:instrText xml:space="preserve"> PAGEREF _Toc437601141 \h </w:instrText>
        </w:r>
        <w:r w:rsidR="000E2FEA">
          <w:rPr>
            <w:webHidden/>
          </w:rPr>
        </w:r>
        <w:r w:rsidR="000E2FEA">
          <w:rPr>
            <w:webHidden/>
          </w:rPr>
          <w:fldChar w:fldCharType="separate"/>
        </w:r>
        <w:r w:rsidR="000E2FEA">
          <w:rPr>
            <w:webHidden/>
          </w:rPr>
          <w:t>42</w:t>
        </w:r>
        <w:r w:rsidR="000E2FEA">
          <w:rPr>
            <w:webHidden/>
          </w:rPr>
          <w:fldChar w:fldCharType="end"/>
        </w:r>
      </w:hyperlink>
    </w:p>
    <w:p w14:paraId="6AB3E92D"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42" w:history="1">
        <w:r w:rsidR="000E2FEA" w:rsidRPr="003907E8">
          <w:rPr>
            <w:rStyle w:val="Hyperlink"/>
          </w:rPr>
          <w:t>7.3.</w:t>
        </w:r>
        <w:r w:rsidR="000E2FEA">
          <w:rPr>
            <w:rFonts w:asciiTheme="minorHAnsi" w:eastAsiaTheme="minorEastAsia" w:hAnsiTheme="minorHAnsi" w:cstheme="minorBidi"/>
            <w:b w:val="0"/>
            <w:sz w:val="24"/>
            <w:szCs w:val="24"/>
            <w:lang w:val="de-DE" w:eastAsia="de-DE"/>
          </w:rPr>
          <w:tab/>
        </w:r>
        <w:r w:rsidR="000E2FEA" w:rsidRPr="003907E8">
          <w:rPr>
            <w:rStyle w:val="Hyperlink"/>
          </w:rPr>
          <w:t>Risiken</w:t>
        </w:r>
        <w:r w:rsidR="000E2FEA">
          <w:rPr>
            <w:webHidden/>
          </w:rPr>
          <w:tab/>
        </w:r>
        <w:r w:rsidR="000E2FEA">
          <w:rPr>
            <w:webHidden/>
          </w:rPr>
          <w:fldChar w:fldCharType="begin"/>
        </w:r>
        <w:r w:rsidR="000E2FEA">
          <w:rPr>
            <w:webHidden/>
          </w:rPr>
          <w:instrText xml:space="preserve"> PAGEREF _Toc437601142 \h </w:instrText>
        </w:r>
        <w:r w:rsidR="000E2FEA">
          <w:rPr>
            <w:webHidden/>
          </w:rPr>
        </w:r>
        <w:r w:rsidR="000E2FEA">
          <w:rPr>
            <w:webHidden/>
          </w:rPr>
          <w:fldChar w:fldCharType="separate"/>
        </w:r>
        <w:r w:rsidR="000E2FEA">
          <w:rPr>
            <w:webHidden/>
          </w:rPr>
          <w:t>43</w:t>
        </w:r>
        <w:r w:rsidR="000E2FEA">
          <w:rPr>
            <w:webHidden/>
          </w:rPr>
          <w:fldChar w:fldCharType="end"/>
        </w:r>
      </w:hyperlink>
    </w:p>
    <w:p w14:paraId="13054CA0"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43" w:history="1">
        <w:r w:rsidR="000E2FEA" w:rsidRPr="003907E8">
          <w:rPr>
            <w:rStyle w:val="Hyperlink"/>
          </w:rPr>
          <w:t>7.4.</w:t>
        </w:r>
        <w:r w:rsidR="000E2FEA">
          <w:rPr>
            <w:rFonts w:asciiTheme="minorHAnsi" w:eastAsiaTheme="minorEastAsia" w:hAnsiTheme="minorHAnsi" w:cstheme="minorBidi"/>
            <w:b w:val="0"/>
            <w:sz w:val="24"/>
            <w:szCs w:val="24"/>
            <w:lang w:val="de-DE" w:eastAsia="de-DE"/>
          </w:rPr>
          <w:tab/>
        </w:r>
        <w:r w:rsidR="000E2FEA" w:rsidRPr="003907E8">
          <w:rPr>
            <w:rStyle w:val="Hyperlink"/>
          </w:rPr>
          <w:t>Massnahmen</w:t>
        </w:r>
        <w:r w:rsidR="000E2FEA">
          <w:rPr>
            <w:webHidden/>
          </w:rPr>
          <w:tab/>
        </w:r>
        <w:r w:rsidR="000E2FEA">
          <w:rPr>
            <w:webHidden/>
          </w:rPr>
          <w:fldChar w:fldCharType="begin"/>
        </w:r>
        <w:r w:rsidR="000E2FEA">
          <w:rPr>
            <w:webHidden/>
          </w:rPr>
          <w:instrText xml:space="preserve"> PAGEREF _Toc437601143 \h </w:instrText>
        </w:r>
        <w:r w:rsidR="000E2FEA">
          <w:rPr>
            <w:webHidden/>
          </w:rPr>
        </w:r>
        <w:r w:rsidR="000E2FEA">
          <w:rPr>
            <w:webHidden/>
          </w:rPr>
          <w:fldChar w:fldCharType="separate"/>
        </w:r>
        <w:r w:rsidR="000E2FEA">
          <w:rPr>
            <w:webHidden/>
          </w:rPr>
          <w:t>43</w:t>
        </w:r>
        <w:r w:rsidR="000E2FEA">
          <w:rPr>
            <w:webHidden/>
          </w:rPr>
          <w:fldChar w:fldCharType="end"/>
        </w:r>
      </w:hyperlink>
    </w:p>
    <w:p w14:paraId="4D595178"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44" w:history="1">
        <w:r w:rsidR="000E2FEA" w:rsidRPr="003907E8">
          <w:rPr>
            <w:rStyle w:val="Hyperlink"/>
          </w:rPr>
          <w:t>7.5.</w:t>
        </w:r>
        <w:r w:rsidR="000E2FEA">
          <w:rPr>
            <w:rFonts w:asciiTheme="minorHAnsi" w:eastAsiaTheme="minorEastAsia" w:hAnsiTheme="minorHAnsi" w:cstheme="minorBidi"/>
            <w:b w:val="0"/>
            <w:sz w:val="24"/>
            <w:szCs w:val="24"/>
            <w:lang w:val="de-DE" w:eastAsia="de-DE"/>
          </w:rPr>
          <w:tab/>
        </w:r>
        <w:r w:rsidR="000E2FEA" w:rsidRPr="003907E8">
          <w:rPr>
            <w:rStyle w:val="Hyperlink"/>
          </w:rPr>
          <w:t>Ausblick auf PREN 2</w:t>
        </w:r>
        <w:r w:rsidR="000E2FEA">
          <w:rPr>
            <w:webHidden/>
          </w:rPr>
          <w:tab/>
        </w:r>
        <w:r w:rsidR="000E2FEA">
          <w:rPr>
            <w:webHidden/>
          </w:rPr>
          <w:fldChar w:fldCharType="begin"/>
        </w:r>
        <w:r w:rsidR="000E2FEA">
          <w:rPr>
            <w:webHidden/>
          </w:rPr>
          <w:instrText xml:space="preserve"> PAGEREF _Toc437601144 \h </w:instrText>
        </w:r>
        <w:r w:rsidR="000E2FEA">
          <w:rPr>
            <w:webHidden/>
          </w:rPr>
        </w:r>
        <w:r w:rsidR="000E2FEA">
          <w:rPr>
            <w:webHidden/>
          </w:rPr>
          <w:fldChar w:fldCharType="separate"/>
        </w:r>
        <w:r w:rsidR="000E2FEA">
          <w:rPr>
            <w:webHidden/>
          </w:rPr>
          <w:t>43</w:t>
        </w:r>
        <w:r w:rsidR="000E2FEA">
          <w:rPr>
            <w:webHidden/>
          </w:rPr>
          <w:fldChar w:fldCharType="end"/>
        </w:r>
      </w:hyperlink>
    </w:p>
    <w:p w14:paraId="76973D09" w14:textId="77777777" w:rsidR="000E2FEA" w:rsidRDefault="00A51520">
      <w:pPr>
        <w:pStyle w:val="TOC2"/>
        <w:tabs>
          <w:tab w:val="left" w:pos="960"/>
          <w:tab w:val="right" w:leader="dot" w:pos="8290"/>
        </w:tabs>
        <w:rPr>
          <w:rFonts w:asciiTheme="minorHAnsi" w:eastAsiaTheme="minorEastAsia" w:hAnsiTheme="minorHAnsi" w:cstheme="minorBidi"/>
          <w:b w:val="0"/>
          <w:sz w:val="24"/>
          <w:szCs w:val="24"/>
          <w:lang w:val="de-DE" w:eastAsia="de-DE"/>
        </w:rPr>
      </w:pPr>
      <w:hyperlink w:anchor="_Toc437601145" w:history="1">
        <w:r w:rsidR="000E2FEA" w:rsidRPr="003907E8">
          <w:rPr>
            <w:rStyle w:val="Hyperlink"/>
          </w:rPr>
          <w:t>7.6.</w:t>
        </w:r>
        <w:r w:rsidR="000E2FEA">
          <w:rPr>
            <w:rFonts w:asciiTheme="minorHAnsi" w:eastAsiaTheme="minorEastAsia" w:hAnsiTheme="minorHAnsi" w:cstheme="minorBidi"/>
            <w:b w:val="0"/>
            <w:sz w:val="24"/>
            <w:szCs w:val="24"/>
            <w:lang w:val="de-DE" w:eastAsia="de-DE"/>
          </w:rPr>
          <w:tab/>
        </w:r>
        <w:r w:rsidR="000E2FEA" w:rsidRPr="003907E8">
          <w:rPr>
            <w:rStyle w:val="Hyperlink"/>
          </w:rPr>
          <w:t>Fazit</w:t>
        </w:r>
        <w:r w:rsidR="000E2FEA">
          <w:rPr>
            <w:webHidden/>
          </w:rPr>
          <w:tab/>
        </w:r>
        <w:r w:rsidR="000E2FEA">
          <w:rPr>
            <w:webHidden/>
          </w:rPr>
          <w:fldChar w:fldCharType="begin"/>
        </w:r>
        <w:r w:rsidR="000E2FEA">
          <w:rPr>
            <w:webHidden/>
          </w:rPr>
          <w:instrText xml:space="preserve"> PAGEREF _Toc437601145 \h </w:instrText>
        </w:r>
        <w:r w:rsidR="000E2FEA">
          <w:rPr>
            <w:webHidden/>
          </w:rPr>
        </w:r>
        <w:r w:rsidR="000E2FEA">
          <w:rPr>
            <w:webHidden/>
          </w:rPr>
          <w:fldChar w:fldCharType="separate"/>
        </w:r>
        <w:r w:rsidR="000E2FEA">
          <w:rPr>
            <w:webHidden/>
          </w:rPr>
          <w:t>44</w:t>
        </w:r>
        <w:r w:rsidR="000E2FEA">
          <w:rPr>
            <w:webHidden/>
          </w:rPr>
          <w:fldChar w:fldCharType="end"/>
        </w:r>
      </w:hyperlink>
    </w:p>
    <w:p w14:paraId="230D774F" w14:textId="77777777" w:rsidR="000E2FEA" w:rsidRDefault="00A51520">
      <w:pPr>
        <w:pStyle w:val="TOC1"/>
        <w:rPr>
          <w:rFonts w:asciiTheme="minorHAnsi" w:eastAsiaTheme="minorEastAsia" w:hAnsiTheme="minorHAnsi" w:cstheme="minorBidi"/>
          <w:b w:val="0"/>
          <w:lang w:val="de-DE" w:eastAsia="de-DE"/>
        </w:rPr>
      </w:pPr>
      <w:hyperlink w:anchor="_Toc437601146" w:history="1">
        <w:r w:rsidR="000E2FEA" w:rsidRPr="003907E8">
          <w:rPr>
            <w:rStyle w:val="Hyperlink"/>
          </w:rPr>
          <w:t>8.</w:t>
        </w:r>
        <w:r w:rsidR="000E2FEA">
          <w:rPr>
            <w:rFonts w:asciiTheme="minorHAnsi" w:eastAsiaTheme="minorEastAsia" w:hAnsiTheme="minorHAnsi" w:cstheme="minorBidi"/>
            <w:b w:val="0"/>
            <w:lang w:val="de-DE" w:eastAsia="de-DE"/>
          </w:rPr>
          <w:tab/>
        </w:r>
        <w:r w:rsidR="000E2FEA" w:rsidRPr="003907E8">
          <w:rPr>
            <w:rStyle w:val="Hyperlink"/>
          </w:rPr>
          <w:t>Abbildungsverzeichnis</w:t>
        </w:r>
        <w:r w:rsidR="000E2FEA">
          <w:rPr>
            <w:webHidden/>
          </w:rPr>
          <w:tab/>
        </w:r>
        <w:r w:rsidR="000E2FEA">
          <w:rPr>
            <w:webHidden/>
          </w:rPr>
          <w:fldChar w:fldCharType="begin"/>
        </w:r>
        <w:r w:rsidR="000E2FEA">
          <w:rPr>
            <w:webHidden/>
          </w:rPr>
          <w:instrText xml:space="preserve"> PAGEREF _Toc437601146 \h </w:instrText>
        </w:r>
        <w:r w:rsidR="000E2FEA">
          <w:rPr>
            <w:webHidden/>
          </w:rPr>
        </w:r>
        <w:r w:rsidR="000E2FEA">
          <w:rPr>
            <w:webHidden/>
          </w:rPr>
          <w:fldChar w:fldCharType="separate"/>
        </w:r>
        <w:r w:rsidR="000E2FEA">
          <w:rPr>
            <w:webHidden/>
          </w:rPr>
          <w:t>45</w:t>
        </w:r>
        <w:r w:rsidR="000E2FEA">
          <w:rPr>
            <w:webHidden/>
          </w:rPr>
          <w:fldChar w:fldCharType="end"/>
        </w:r>
      </w:hyperlink>
    </w:p>
    <w:p w14:paraId="56A6E10C" w14:textId="77777777" w:rsidR="000E2FEA" w:rsidRDefault="00A51520">
      <w:pPr>
        <w:pStyle w:val="TOC1"/>
        <w:rPr>
          <w:rFonts w:asciiTheme="minorHAnsi" w:eastAsiaTheme="minorEastAsia" w:hAnsiTheme="minorHAnsi" w:cstheme="minorBidi"/>
          <w:b w:val="0"/>
          <w:lang w:val="de-DE" w:eastAsia="de-DE"/>
        </w:rPr>
      </w:pPr>
      <w:hyperlink w:anchor="_Toc437601147" w:history="1">
        <w:r w:rsidR="000E2FEA" w:rsidRPr="003907E8">
          <w:rPr>
            <w:rStyle w:val="Hyperlink"/>
          </w:rPr>
          <w:t>9.</w:t>
        </w:r>
        <w:r w:rsidR="000E2FEA">
          <w:rPr>
            <w:rFonts w:asciiTheme="minorHAnsi" w:eastAsiaTheme="minorEastAsia" w:hAnsiTheme="minorHAnsi" w:cstheme="minorBidi"/>
            <w:b w:val="0"/>
            <w:lang w:val="de-DE" w:eastAsia="de-DE"/>
          </w:rPr>
          <w:tab/>
        </w:r>
        <w:r w:rsidR="000E2FEA" w:rsidRPr="003907E8">
          <w:rPr>
            <w:rStyle w:val="Hyperlink"/>
          </w:rPr>
          <w:t>Tabelleverzeichnis</w:t>
        </w:r>
        <w:r w:rsidR="000E2FEA">
          <w:rPr>
            <w:webHidden/>
          </w:rPr>
          <w:tab/>
        </w:r>
        <w:r w:rsidR="000E2FEA">
          <w:rPr>
            <w:webHidden/>
          </w:rPr>
          <w:fldChar w:fldCharType="begin"/>
        </w:r>
        <w:r w:rsidR="000E2FEA">
          <w:rPr>
            <w:webHidden/>
          </w:rPr>
          <w:instrText xml:space="preserve"> PAGEREF _Toc437601147 \h </w:instrText>
        </w:r>
        <w:r w:rsidR="000E2FEA">
          <w:rPr>
            <w:webHidden/>
          </w:rPr>
        </w:r>
        <w:r w:rsidR="000E2FEA">
          <w:rPr>
            <w:webHidden/>
          </w:rPr>
          <w:fldChar w:fldCharType="separate"/>
        </w:r>
        <w:r w:rsidR="000E2FEA">
          <w:rPr>
            <w:webHidden/>
          </w:rPr>
          <w:t>45</w:t>
        </w:r>
        <w:r w:rsidR="000E2FEA">
          <w:rPr>
            <w:webHidden/>
          </w:rPr>
          <w:fldChar w:fldCharType="end"/>
        </w:r>
      </w:hyperlink>
    </w:p>
    <w:p w14:paraId="5B1470E9" w14:textId="77777777" w:rsidR="000E2FEA" w:rsidRDefault="00A51520">
      <w:pPr>
        <w:pStyle w:val="TOC1"/>
        <w:rPr>
          <w:rFonts w:asciiTheme="minorHAnsi" w:eastAsiaTheme="minorEastAsia" w:hAnsiTheme="minorHAnsi" w:cstheme="minorBidi"/>
          <w:b w:val="0"/>
          <w:lang w:val="de-DE" w:eastAsia="de-DE"/>
        </w:rPr>
      </w:pPr>
      <w:hyperlink w:anchor="_Toc437601148" w:history="1">
        <w:r w:rsidR="000E2FEA" w:rsidRPr="003907E8">
          <w:rPr>
            <w:rStyle w:val="Hyperlink"/>
          </w:rPr>
          <w:t>10.</w:t>
        </w:r>
        <w:r w:rsidR="000E2FEA">
          <w:rPr>
            <w:rFonts w:asciiTheme="minorHAnsi" w:eastAsiaTheme="minorEastAsia" w:hAnsiTheme="minorHAnsi" w:cstheme="minorBidi"/>
            <w:b w:val="0"/>
            <w:lang w:val="de-DE" w:eastAsia="de-DE"/>
          </w:rPr>
          <w:tab/>
        </w:r>
        <w:r w:rsidR="000E2FEA" w:rsidRPr="003907E8">
          <w:rPr>
            <w:rStyle w:val="Hyperlink"/>
          </w:rPr>
          <w:t>Anhang</w:t>
        </w:r>
        <w:r w:rsidR="000E2FEA">
          <w:rPr>
            <w:webHidden/>
          </w:rPr>
          <w:tab/>
        </w:r>
        <w:r w:rsidR="000E2FEA">
          <w:rPr>
            <w:webHidden/>
          </w:rPr>
          <w:fldChar w:fldCharType="begin"/>
        </w:r>
        <w:r w:rsidR="000E2FEA">
          <w:rPr>
            <w:webHidden/>
          </w:rPr>
          <w:instrText xml:space="preserve"> PAGEREF _Toc437601148 \h </w:instrText>
        </w:r>
        <w:r w:rsidR="000E2FEA">
          <w:rPr>
            <w:webHidden/>
          </w:rPr>
        </w:r>
        <w:r w:rsidR="000E2FEA">
          <w:rPr>
            <w:webHidden/>
          </w:rPr>
          <w:fldChar w:fldCharType="separate"/>
        </w:r>
        <w:r w:rsidR="000E2FEA">
          <w:rPr>
            <w:webHidden/>
          </w:rPr>
          <w:t>46</w:t>
        </w:r>
        <w:r w:rsidR="000E2FEA">
          <w:rPr>
            <w:webHidden/>
          </w:rPr>
          <w:fldChar w:fldCharType="end"/>
        </w:r>
      </w:hyperlink>
    </w:p>
    <w:p w14:paraId="3A3C7589" w14:textId="77777777" w:rsidR="000E2FEA" w:rsidRDefault="00A51520">
      <w:pPr>
        <w:pStyle w:val="TOC2"/>
        <w:tabs>
          <w:tab w:val="left" w:pos="1200"/>
          <w:tab w:val="right" w:leader="dot" w:pos="8290"/>
        </w:tabs>
        <w:rPr>
          <w:rFonts w:asciiTheme="minorHAnsi" w:eastAsiaTheme="minorEastAsia" w:hAnsiTheme="minorHAnsi" w:cstheme="minorBidi"/>
          <w:b w:val="0"/>
          <w:sz w:val="24"/>
          <w:szCs w:val="24"/>
          <w:lang w:val="de-DE" w:eastAsia="de-DE"/>
        </w:rPr>
      </w:pPr>
      <w:hyperlink w:anchor="_Toc437601149" w:history="1">
        <w:r w:rsidR="000E2FEA" w:rsidRPr="003907E8">
          <w:rPr>
            <w:rStyle w:val="Hyperlink"/>
          </w:rPr>
          <w:t>10.1.</w:t>
        </w:r>
        <w:r w:rsidR="000E2FEA">
          <w:rPr>
            <w:rFonts w:asciiTheme="minorHAnsi" w:eastAsiaTheme="minorEastAsia" w:hAnsiTheme="minorHAnsi" w:cstheme="minorBidi"/>
            <w:b w:val="0"/>
            <w:sz w:val="24"/>
            <w:szCs w:val="24"/>
            <w:lang w:val="de-DE" w:eastAsia="de-DE"/>
          </w:rPr>
          <w:tab/>
        </w:r>
        <w:r w:rsidR="000E2FEA" w:rsidRPr="003907E8">
          <w:rPr>
            <w:rStyle w:val="Hyperlink"/>
          </w:rPr>
          <w:t>Technischer Bericht Stereokamera</w:t>
        </w:r>
        <w:r w:rsidR="000E2FEA">
          <w:rPr>
            <w:webHidden/>
          </w:rPr>
          <w:tab/>
        </w:r>
        <w:r w:rsidR="000E2FEA">
          <w:rPr>
            <w:webHidden/>
          </w:rPr>
          <w:fldChar w:fldCharType="begin"/>
        </w:r>
        <w:r w:rsidR="000E2FEA">
          <w:rPr>
            <w:webHidden/>
          </w:rPr>
          <w:instrText xml:space="preserve"> PAGEREF _Toc437601149 \h </w:instrText>
        </w:r>
        <w:r w:rsidR="000E2FEA">
          <w:rPr>
            <w:webHidden/>
          </w:rPr>
        </w:r>
        <w:r w:rsidR="000E2FEA">
          <w:rPr>
            <w:webHidden/>
          </w:rPr>
          <w:fldChar w:fldCharType="separate"/>
        </w:r>
        <w:r w:rsidR="000E2FEA">
          <w:rPr>
            <w:webHidden/>
          </w:rPr>
          <w:t>46</w:t>
        </w:r>
        <w:r w:rsidR="000E2FEA">
          <w:rPr>
            <w:webHidden/>
          </w:rPr>
          <w:fldChar w:fldCharType="end"/>
        </w:r>
      </w:hyperlink>
    </w:p>
    <w:p w14:paraId="3C75C8E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0" w:history="1">
        <w:r w:rsidR="000E2FEA" w:rsidRPr="003907E8">
          <w:rPr>
            <w:rStyle w:val="Hyperlink"/>
          </w:rPr>
          <w:t>10.1.1.</w:t>
        </w:r>
        <w:r w:rsidR="000E2FEA">
          <w:rPr>
            <w:rFonts w:asciiTheme="minorHAnsi" w:eastAsiaTheme="minorEastAsia" w:hAnsiTheme="minorHAnsi" w:cstheme="minorBidi"/>
            <w:sz w:val="24"/>
            <w:szCs w:val="24"/>
            <w:lang w:val="de-DE" w:eastAsia="de-DE"/>
          </w:rPr>
          <w:tab/>
        </w:r>
        <w:r w:rsidR="000E2FEA" w:rsidRPr="003907E8">
          <w:rPr>
            <w:rStyle w:val="Hyperlink"/>
          </w:rPr>
          <w:t>Ausgangslage</w:t>
        </w:r>
        <w:r w:rsidR="000E2FEA">
          <w:rPr>
            <w:webHidden/>
          </w:rPr>
          <w:tab/>
        </w:r>
        <w:r w:rsidR="000E2FEA">
          <w:rPr>
            <w:webHidden/>
          </w:rPr>
          <w:fldChar w:fldCharType="begin"/>
        </w:r>
        <w:r w:rsidR="000E2FEA">
          <w:rPr>
            <w:webHidden/>
          </w:rPr>
          <w:instrText xml:space="preserve"> PAGEREF _Toc437601150 \h </w:instrText>
        </w:r>
        <w:r w:rsidR="000E2FEA">
          <w:rPr>
            <w:webHidden/>
          </w:rPr>
        </w:r>
        <w:r w:rsidR="000E2FEA">
          <w:rPr>
            <w:webHidden/>
          </w:rPr>
          <w:fldChar w:fldCharType="separate"/>
        </w:r>
        <w:r w:rsidR="000E2FEA">
          <w:rPr>
            <w:webHidden/>
          </w:rPr>
          <w:t>46</w:t>
        </w:r>
        <w:r w:rsidR="000E2FEA">
          <w:rPr>
            <w:webHidden/>
          </w:rPr>
          <w:fldChar w:fldCharType="end"/>
        </w:r>
      </w:hyperlink>
    </w:p>
    <w:p w14:paraId="0DA958B5"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1" w:history="1">
        <w:r w:rsidR="000E2FEA" w:rsidRPr="003907E8">
          <w:rPr>
            <w:rStyle w:val="Hyperlink"/>
          </w:rPr>
          <w:t>10.1.2.</w:t>
        </w:r>
        <w:r w:rsidR="000E2FEA">
          <w:rPr>
            <w:rFonts w:asciiTheme="minorHAnsi" w:eastAsiaTheme="minorEastAsia" w:hAnsiTheme="minorHAnsi" w:cstheme="minorBidi"/>
            <w:sz w:val="24"/>
            <w:szCs w:val="24"/>
            <w:lang w:val="de-DE" w:eastAsia="de-DE"/>
          </w:rPr>
          <w:tab/>
        </w:r>
        <w:r w:rsidR="000E2FEA" w:rsidRPr="003907E8">
          <w:rPr>
            <w:rStyle w:val="Hyperlink"/>
          </w:rPr>
          <w:t>Grundlagen</w:t>
        </w:r>
        <w:r w:rsidR="000E2FEA">
          <w:rPr>
            <w:webHidden/>
          </w:rPr>
          <w:tab/>
        </w:r>
        <w:r w:rsidR="000E2FEA">
          <w:rPr>
            <w:webHidden/>
          </w:rPr>
          <w:fldChar w:fldCharType="begin"/>
        </w:r>
        <w:r w:rsidR="000E2FEA">
          <w:rPr>
            <w:webHidden/>
          </w:rPr>
          <w:instrText xml:space="preserve"> PAGEREF _Toc437601151 \h </w:instrText>
        </w:r>
        <w:r w:rsidR="000E2FEA">
          <w:rPr>
            <w:webHidden/>
          </w:rPr>
        </w:r>
        <w:r w:rsidR="000E2FEA">
          <w:rPr>
            <w:webHidden/>
          </w:rPr>
          <w:fldChar w:fldCharType="separate"/>
        </w:r>
        <w:r w:rsidR="000E2FEA">
          <w:rPr>
            <w:webHidden/>
          </w:rPr>
          <w:t>46</w:t>
        </w:r>
        <w:r w:rsidR="000E2FEA">
          <w:rPr>
            <w:webHidden/>
          </w:rPr>
          <w:fldChar w:fldCharType="end"/>
        </w:r>
      </w:hyperlink>
    </w:p>
    <w:p w14:paraId="34BCC4DD"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2" w:history="1">
        <w:r w:rsidR="000E2FEA" w:rsidRPr="003907E8">
          <w:rPr>
            <w:rStyle w:val="Hyperlink"/>
          </w:rPr>
          <w:t>10.1.3.</w:t>
        </w:r>
        <w:r w:rsidR="000E2FEA">
          <w:rPr>
            <w:rFonts w:asciiTheme="minorHAnsi" w:eastAsiaTheme="minorEastAsia" w:hAnsiTheme="minorHAnsi" w:cstheme="minorBidi"/>
            <w:sz w:val="24"/>
            <w:szCs w:val="24"/>
            <w:lang w:val="de-DE" w:eastAsia="de-DE"/>
          </w:rPr>
          <w:tab/>
        </w:r>
        <w:r w:rsidR="000E2FEA" w:rsidRPr="003907E8">
          <w:rPr>
            <w:rStyle w:val="Hyperlink"/>
          </w:rPr>
          <w:t>Versuchsaufbau</w:t>
        </w:r>
        <w:r w:rsidR="000E2FEA">
          <w:rPr>
            <w:webHidden/>
          </w:rPr>
          <w:tab/>
        </w:r>
        <w:r w:rsidR="000E2FEA">
          <w:rPr>
            <w:webHidden/>
          </w:rPr>
          <w:fldChar w:fldCharType="begin"/>
        </w:r>
        <w:r w:rsidR="000E2FEA">
          <w:rPr>
            <w:webHidden/>
          </w:rPr>
          <w:instrText xml:space="preserve"> PAGEREF _Toc437601152 \h </w:instrText>
        </w:r>
        <w:r w:rsidR="000E2FEA">
          <w:rPr>
            <w:webHidden/>
          </w:rPr>
        </w:r>
        <w:r w:rsidR="000E2FEA">
          <w:rPr>
            <w:webHidden/>
          </w:rPr>
          <w:fldChar w:fldCharType="separate"/>
        </w:r>
        <w:r w:rsidR="000E2FEA">
          <w:rPr>
            <w:webHidden/>
          </w:rPr>
          <w:t>47</w:t>
        </w:r>
        <w:r w:rsidR="000E2FEA">
          <w:rPr>
            <w:webHidden/>
          </w:rPr>
          <w:fldChar w:fldCharType="end"/>
        </w:r>
      </w:hyperlink>
    </w:p>
    <w:p w14:paraId="48D91319"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3" w:history="1">
        <w:r w:rsidR="000E2FEA" w:rsidRPr="003907E8">
          <w:rPr>
            <w:rStyle w:val="Hyperlink"/>
          </w:rPr>
          <w:t>10.1.4.</w:t>
        </w:r>
        <w:r w:rsidR="000E2FEA">
          <w:rPr>
            <w:rFonts w:asciiTheme="minorHAnsi" w:eastAsiaTheme="minorEastAsia" w:hAnsiTheme="minorHAnsi" w:cstheme="minorBidi"/>
            <w:sz w:val="24"/>
            <w:szCs w:val="24"/>
            <w:lang w:val="de-DE" w:eastAsia="de-DE"/>
          </w:rPr>
          <w:tab/>
        </w:r>
        <w:r w:rsidR="000E2FEA" w:rsidRPr="003907E8">
          <w:rPr>
            <w:rStyle w:val="Hyperlink"/>
          </w:rPr>
          <w:t>Fazit</w:t>
        </w:r>
        <w:r w:rsidR="000E2FEA">
          <w:rPr>
            <w:webHidden/>
          </w:rPr>
          <w:tab/>
        </w:r>
        <w:r w:rsidR="000E2FEA">
          <w:rPr>
            <w:webHidden/>
          </w:rPr>
          <w:fldChar w:fldCharType="begin"/>
        </w:r>
        <w:r w:rsidR="000E2FEA">
          <w:rPr>
            <w:webHidden/>
          </w:rPr>
          <w:instrText xml:space="preserve"> PAGEREF _Toc437601153 \h </w:instrText>
        </w:r>
        <w:r w:rsidR="000E2FEA">
          <w:rPr>
            <w:webHidden/>
          </w:rPr>
        </w:r>
        <w:r w:rsidR="000E2FEA">
          <w:rPr>
            <w:webHidden/>
          </w:rPr>
          <w:fldChar w:fldCharType="separate"/>
        </w:r>
        <w:r w:rsidR="000E2FEA">
          <w:rPr>
            <w:webHidden/>
          </w:rPr>
          <w:t>48</w:t>
        </w:r>
        <w:r w:rsidR="000E2FEA">
          <w:rPr>
            <w:webHidden/>
          </w:rPr>
          <w:fldChar w:fldCharType="end"/>
        </w:r>
      </w:hyperlink>
    </w:p>
    <w:p w14:paraId="4ABE847E" w14:textId="77777777" w:rsidR="000E2FEA" w:rsidRDefault="00A51520">
      <w:pPr>
        <w:pStyle w:val="TOC2"/>
        <w:tabs>
          <w:tab w:val="left" w:pos="1200"/>
          <w:tab w:val="right" w:leader="dot" w:pos="8290"/>
        </w:tabs>
        <w:rPr>
          <w:rFonts w:asciiTheme="minorHAnsi" w:eastAsiaTheme="minorEastAsia" w:hAnsiTheme="minorHAnsi" w:cstheme="minorBidi"/>
          <w:b w:val="0"/>
          <w:sz w:val="24"/>
          <w:szCs w:val="24"/>
          <w:lang w:val="de-DE" w:eastAsia="de-DE"/>
        </w:rPr>
      </w:pPr>
      <w:hyperlink w:anchor="_Toc437601154" w:history="1">
        <w:r w:rsidR="000E2FEA" w:rsidRPr="003907E8">
          <w:rPr>
            <w:rStyle w:val="Hyperlink"/>
          </w:rPr>
          <w:t>10.2.</w:t>
        </w:r>
        <w:r w:rsidR="000E2FEA">
          <w:rPr>
            <w:rFonts w:asciiTheme="minorHAnsi" w:eastAsiaTheme="minorEastAsia" w:hAnsiTheme="minorHAnsi" w:cstheme="minorBidi"/>
            <w:b w:val="0"/>
            <w:sz w:val="24"/>
            <w:szCs w:val="24"/>
            <w:lang w:val="de-DE" w:eastAsia="de-DE"/>
          </w:rPr>
          <w:tab/>
        </w:r>
        <w:r w:rsidR="000E2FEA" w:rsidRPr="003907E8">
          <w:rPr>
            <w:rStyle w:val="Hyperlink"/>
          </w:rPr>
          <w:t>Container-Erkennung</w:t>
        </w:r>
        <w:r w:rsidR="000E2FEA">
          <w:rPr>
            <w:webHidden/>
          </w:rPr>
          <w:tab/>
        </w:r>
        <w:r w:rsidR="000E2FEA">
          <w:rPr>
            <w:webHidden/>
          </w:rPr>
          <w:fldChar w:fldCharType="begin"/>
        </w:r>
        <w:r w:rsidR="000E2FEA">
          <w:rPr>
            <w:webHidden/>
          </w:rPr>
          <w:instrText xml:space="preserve"> PAGEREF _Toc437601154 \h </w:instrText>
        </w:r>
        <w:r w:rsidR="000E2FEA">
          <w:rPr>
            <w:webHidden/>
          </w:rPr>
        </w:r>
        <w:r w:rsidR="000E2FEA">
          <w:rPr>
            <w:webHidden/>
          </w:rPr>
          <w:fldChar w:fldCharType="separate"/>
        </w:r>
        <w:r w:rsidR="000E2FEA">
          <w:rPr>
            <w:webHidden/>
          </w:rPr>
          <w:t>48</w:t>
        </w:r>
        <w:r w:rsidR="000E2FEA">
          <w:rPr>
            <w:webHidden/>
          </w:rPr>
          <w:fldChar w:fldCharType="end"/>
        </w:r>
      </w:hyperlink>
    </w:p>
    <w:p w14:paraId="09EDAA85" w14:textId="77777777" w:rsidR="000E2FEA" w:rsidRDefault="00A51520">
      <w:pPr>
        <w:pStyle w:val="TOC2"/>
        <w:tabs>
          <w:tab w:val="left" w:pos="1200"/>
          <w:tab w:val="right" w:leader="dot" w:pos="8290"/>
        </w:tabs>
        <w:rPr>
          <w:rFonts w:asciiTheme="minorHAnsi" w:eastAsiaTheme="minorEastAsia" w:hAnsiTheme="minorHAnsi" w:cstheme="minorBidi"/>
          <w:b w:val="0"/>
          <w:sz w:val="24"/>
          <w:szCs w:val="24"/>
          <w:lang w:val="de-DE" w:eastAsia="de-DE"/>
        </w:rPr>
      </w:pPr>
      <w:hyperlink w:anchor="_Toc437601155" w:history="1">
        <w:r w:rsidR="000E2FEA" w:rsidRPr="003907E8">
          <w:rPr>
            <w:rStyle w:val="Hyperlink"/>
          </w:rPr>
          <w:t>10.3.</w:t>
        </w:r>
        <w:r w:rsidR="000E2FEA">
          <w:rPr>
            <w:rFonts w:asciiTheme="minorHAnsi" w:eastAsiaTheme="minorEastAsia" w:hAnsiTheme="minorHAnsi" w:cstheme="minorBidi"/>
            <w:b w:val="0"/>
            <w:sz w:val="24"/>
            <w:szCs w:val="24"/>
            <w:lang w:val="de-DE" w:eastAsia="de-DE"/>
          </w:rPr>
          <w:tab/>
        </w:r>
        <w:r w:rsidR="000E2FEA" w:rsidRPr="003907E8">
          <w:rPr>
            <w:rStyle w:val="Hyperlink"/>
          </w:rPr>
          <w:t>Erkennung in vier Schritten</w:t>
        </w:r>
        <w:r w:rsidR="000E2FEA">
          <w:rPr>
            <w:webHidden/>
          </w:rPr>
          <w:tab/>
        </w:r>
        <w:r w:rsidR="000E2FEA">
          <w:rPr>
            <w:webHidden/>
          </w:rPr>
          <w:fldChar w:fldCharType="begin"/>
        </w:r>
        <w:r w:rsidR="000E2FEA">
          <w:rPr>
            <w:webHidden/>
          </w:rPr>
          <w:instrText xml:space="preserve"> PAGEREF _Toc437601155 \h </w:instrText>
        </w:r>
        <w:r w:rsidR="000E2FEA">
          <w:rPr>
            <w:webHidden/>
          </w:rPr>
        </w:r>
        <w:r w:rsidR="000E2FEA">
          <w:rPr>
            <w:webHidden/>
          </w:rPr>
          <w:fldChar w:fldCharType="separate"/>
        </w:r>
        <w:r w:rsidR="000E2FEA">
          <w:rPr>
            <w:webHidden/>
          </w:rPr>
          <w:t>49</w:t>
        </w:r>
        <w:r w:rsidR="000E2FEA">
          <w:rPr>
            <w:webHidden/>
          </w:rPr>
          <w:fldChar w:fldCharType="end"/>
        </w:r>
      </w:hyperlink>
    </w:p>
    <w:p w14:paraId="7DB3747F"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6" w:history="1">
        <w:r w:rsidR="000E2FEA" w:rsidRPr="003907E8">
          <w:rPr>
            <w:rStyle w:val="Hyperlink"/>
          </w:rPr>
          <w:t>10.3.1.</w:t>
        </w:r>
        <w:r w:rsidR="000E2FEA">
          <w:rPr>
            <w:rFonts w:asciiTheme="minorHAnsi" w:eastAsiaTheme="minorEastAsia" w:hAnsiTheme="minorHAnsi" w:cstheme="minorBidi"/>
            <w:sz w:val="24"/>
            <w:szCs w:val="24"/>
            <w:lang w:val="de-DE" w:eastAsia="de-DE"/>
          </w:rPr>
          <w:tab/>
        </w:r>
        <w:r w:rsidR="000E2FEA" w:rsidRPr="003907E8">
          <w:rPr>
            <w:rStyle w:val="Hyperlink"/>
          </w:rPr>
          <w:t>Schritt 1: Farbdistanz zur Referenzfarbe ermitteln</w:t>
        </w:r>
        <w:r w:rsidR="000E2FEA">
          <w:rPr>
            <w:webHidden/>
          </w:rPr>
          <w:tab/>
        </w:r>
        <w:r w:rsidR="000E2FEA">
          <w:rPr>
            <w:webHidden/>
          </w:rPr>
          <w:fldChar w:fldCharType="begin"/>
        </w:r>
        <w:r w:rsidR="000E2FEA">
          <w:rPr>
            <w:webHidden/>
          </w:rPr>
          <w:instrText xml:space="preserve"> PAGEREF _Toc437601156 \h </w:instrText>
        </w:r>
        <w:r w:rsidR="000E2FEA">
          <w:rPr>
            <w:webHidden/>
          </w:rPr>
        </w:r>
        <w:r w:rsidR="000E2FEA">
          <w:rPr>
            <w:webHidden/>
          </w:rPr>
          <w:fldChar w:fldCharType="separate"/>
        </w:r>
        <w:r w:rsidR="000E2FEA">
          <w:rPr>
            <w:webHidden/>
          </w:rPr>
          <w:t>49</w:t>
        </w:r>
        <w:r w:rsidR="000E2FEA">
          <w:rPr>
            <w:webHidden/>
          </w:rPr>
          <w:fldChar w:fldCharType="end"/>
        </w:r>
      </w:hyperlink>
    </w:p>
    <w:p w14:paraId="68893793"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7" w:history="1">
        <w:r w:rsidR="000E2FEA" w:rsidRPr="003907E8">
          <w:rPr>
            <w:rStyle w:val="Hyperlink"/>
          </w:rPr>
          <w:t>10.3.2.</w:t>
        </w:r>
        <w:r w:rsidR="000E2FEA">
          <w:rPr>
            <w:rFonts w:asciiTheme="minorHAnsi" w:eastAsiaTheme="minorEastAsia" w:hAnsiTheme="minorHAnsi" w:cstheme="minorBidi"/>
            <w:sz w:val="24"/>
            <w:szCs w:val="24"/>
            <w:lang w:val="de-DE" w:eastAsia="de-DE"/>
          </w:rPr>
          <w:tab/>
        </w:r>
        <w:r w:rsidR="000E2FEA" w:rsidRPr="003907E8">
          <w:rPr>
            <w:rStyle w:val="Hyperlink"/>
          </w:rPr>
          <w:t>Schritt 2: Binärbild erstellen</w:t>
        </w:r>
        <w:r w:rsidR="000E2FEA">
          <w:rPr>
            <w:webHidden/>
          </w:rPr>
          <w:tab/>
        </w:r>
        <w:r w:rsidR="000E2FEA">
          <w:rPr>
            <w:webHidden/>
          </w:rPr>
          <w:fldChar w:fldCharType="begin"/>
        </w:r>
        <w:r w:rsidR="000E2FEA">
          <w:rPr>
            <w:webHidden/>
          </w:rPr>
          <w:instrText xml:space="preserve"> PAGEREF _Toc437601157 \h </w:instrText>
        </w:r>
        <w:r w:rsidR="000E2FEA">
          <w:rPr>
            <w:webHidden/>
          </w:rPr>
        </w:r>
        <w:r w:rsidR="000E2FEA">
          <w:rPr>
            <w:webHidden/>
          </w:rPr>
          <w:fldChar w:fldCharType="separate"/>
        </w:r>
        <w:r w:rsidR="000E2FEA">
          <w:rPr>
            <w:webHidden/>
          </w:rPr>
          <w:t>49</w:t>
        </w:r>
        <w:r w:rsidR="000E2FEA">
          <w:rPr>
            <w:webHidden/>
          </w:rPr>
          <w:fldChar w:fldCharType="end"/>
        </w:r>
      </w:hyperlink>
    </w:p>
    <w:p w14:paraId="732603F3"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8" w:history="1">
        <w:r w:rsidR="000E2FEA" w:rsidRPr="003907E8">
          <w:rPr>
            <w:rStyle w:val="Hyperlink"/>
          </w:rPr>
          <w:t>10.3.3.</w:t>
        </w:r>
        <w:r w:rsidR="000E2FEA">
          <w:rPr>
            <w:rFonts w:asciiTheme="minorHAnsi" w:eastAsiaTheme="minorEastAsia" w:hAnsiTheme="minorHAnsi" w:cstheme="minorBidi"/>
            <w:sz w:val="24"/>
            <w:szCs w:val="24"/>
            <w:lang w:val="de-DE" w:eastAsia="de-DE"/>
          </w:rPr>
          <w:tab/>
        </w:r>
        <w:r w:rsidR="000E2FEA" w:rsidRPr="003907E8">
          <w:rPr>
            <w:rStyle w:val="Hyperlink"/>
          </w:rPr>
          <w:t>Schritt 3: Blob erkennen</w:t>
        </w:r>
        <w:r w:rsidR="000E2FEA">
          <w:rPr>
            <w:webHidden/>
          </w:rPr>
          <w:tab/>
        </w:r>
        <w:r w:rsidR="000E2FEA">
          <w:rPr>
            <w:webHidden/>
          </w:rPr>
          <w:fldChar w:fldCharType="begin"/>
        </w:r>
        <w:r w:rsidR="000E2FEA">
          <w:rPr>
            <w:webHidden/>
          </w:rPr>
          <w:instrText xml:space="preserve"> PAGEREF _Toc437601158 \h </w:instrText>
        </w:r>
        <w:r w:rsidR="000E2FEA">
          <w:rPr>
            <w:webHidden/>
          </w:rPr>
        </w:r>
        <w:r w:rsidR="000E2FEA">
          <w:rPr>
            <w:webHidden/>
          </w:rPr>
          <w:fldChar w:fldCharType="separate"/>
        </w:r>
        <w:r w:rsidR="000E2FEA">
          <w:rPr>
            <w:webHidden/>
          </w:rPr>
          <w:t>49</w:t>
        </w:r>
        <w:r w:rsidR="000E2FEA">
          <w:rPr>
            <w:webHidden/>
          </w:rPr>
          <w:fldChar w:fldCharType="end"/>
        </w:r>
      </w:hyperlink>
    </w:p>
    <w:p w14:paraId="147283A8"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59" w:history="1">
        <w:r w:rsidR="000E2FEA" w:rsidRPr="003907E8">
          <w:rPr>
            <w:rStyle w:val="Hyperlink"/>
          </w:rPr>
          <w:t>10.3.4.</w:t>
        </w:r>
        <w:r w:rsidR="000E2FEA">
          <w:rPr>
            <w:rFonts w:asciiTheme="minorHAnsi" w:eastAsiaTheme="minorEastAsia" w:hAnsiTheme="minorHAnsi" w:cstheme="minorBidi"/>
            <w:sz w:val="24"/>
            <w:szCs w:val="24"/>
            <w:lang w:val="de-DE" w:eastAsia="de-DE"/>
          </w:rPr>
          <w:tab/>
        </w:r>
        <w:r w:rsidR="000E2FEA" w:rsidRPr="003907E8">
          <w:rPr>
            <w:rStyle w:val="Hyperlink"/>
          </w:rPr>
          <w:t>Distanzermittlung</w:t>
        </w:r>
        <w:r w:rsidR="000E2FEA">
          <w:rPr>
            <w:webHidden/>
          </w:rPr>
          <w:tab/>
        </w:r>
        <w:r w:rsidR="000E2FEA">
          <w:rPr>
            <w:webHidden/>
          </w:rPr>
          <w:fldChar w:fldCharType="begin"/>
        </w:r>
        <w:r w:rsidR="000E2FEA">
          <w:rPr>
            <w:webHidden/>
          </w:rPr>
          <w:instrText xml:space="preserve"> PAGEREF _Toc437601159 \h </w:instrText>
        </w:r>
        <w:r w:rsidR="000E2FEA">
          <w:rPr>
            <w:webHidden/>
          </w:rPr>
        </w:r>
        <w:r w:rsidR="000E2FEA">
          <w:rPr>
            <w:webHidden/>
          </w:rPr>
          <w:fldChar w:fldCharType="separate"/>
        </w:r>
        <w:r w:rsidR="000E2FEA">
          <w:rPr>
            <w:webHidden/>
          </w:rPr>
          <w:t>50</w:t>
        </w:r>
        <w:r w:rsidR="000E2FEA">
          <w:rPr>
            <w:webHidden/>
          </w:rPr>
          <w:fldChar w:fldCharType="end"/>
        </w:r>
      </w:hyperlink>
    </w:p>
    <w:p w14:paraId="0831799C" w14:textId="77777777" w:rsidR="000E2FEA" w:rsidRDefault="00A51520">
      <w:pPr>
        <w:pStyle w:val="TOC2"/>
        <w:tabs>
          <w:tab w:val="left" w:pos="1200"/>
          <w:tab w:val="right" w:leader="dot" w:pos="8290"/>
        </w:tabs>
        <w:rPr>
          <w:rFonts w:asciiTheme="minorHAnsi" w:eastAsiaTheme="minorEastAsia" w:hAnsiTheme="minorHAnsi" w:cstheme="minorBidi"/>
          <w:b w:val="0"/>
          <w:sz w:val="24"/>
          <w:szCs w:val="24"/>
          <w:lang w:val="de-DE" w:eastAsia="de-DE"/>
        </w:rPr>
      </w:pPr>
      <w:hyperlink w:anchor="_Toc437601160" w:history="1">
        <w:r w:rsidR="000E2FEA" w:rsidRPr="003907E8">
          <w:rPr>
            <w:rStyle w:val="Hyperlink"/>
          </w:rPr>
          <w:t>10.4.</w:t>
        </w:r>
        <w:r w:rsidR="000E2FEA">
          <w:rPr>
            <w:rFonts w:asciiTheme="minorHAnsi" w:eastAsiaTheme="minorEastAsia" w:hAnsiTheme="minorHAnsi" w:cstheme="minorBidi"/>
            <w:b w:val="0"/>
            <w:sz w:val="24"/>
            <w:szCs w:val="24"/>
            <w:lang w:val="de-DE" w:eastAsia="de-DE"/>
          </w:rPr>
          <w:tab/>
        </w:r>
        <w:r w:rsidR="000E2FEA" w:rsidRPr="003907E8">
          <w:rPr>
            <w:rStyle w:val="Hyperlink"/>
          </w:rPr>
          <w:t>Kamera Spurhaltung</w:t>
        </w:r>
        <w:r w:rsidR="000E2FEA">
          <w:rPr>
            <w:webHidden/>
          </w:rPr>
          <w:tab/>
        </w:r>
        <w:r w:rsidR="000E2FEA">
          <w:rPr>
            <w:webHidden/>
          </w:rPr>
          <w:fldChar w:fldCharType="begin"/>
        </w:r>
        <w:r w:rsidR="000E2FEA">
          <w:rPr>
            <w:webHidden/>
          </w:rPr>
          <w:instrText xml:space="preserve"> PAGEREF _Toc437601160 \h </w:instrText>
        </w:r>
        <w:r w:rsidR="000E2FEA">
          <w:rPr>
            <w:webHidden/>
          </w:rPr>
        </w:r>
        <w:r w:rsidR="000E2FEA">
          <w:rPr>
            <w:webHidden/>
          </w:rPr>
          <w:fldChar w:fldCharType="separate"/>
        </w:r>
        <w:r w:rsidR="000E2FEA">
          <w:rPr>
            <w:webHidden/>
          </w:rPr>
          <w:t>51</w:t>
        </w:r>
        <w:r w:rsidR="000E2FEA">
          <w:rPr>
            <w:webHidden/>
          </w:rPr>
          <w:fldChar w:fldCharType="end"/>
        </w:r>
      </w:hyperlink>
    </w:p>
    <w:p w14:paraId="6D130446"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61" w:history="1">
        <w:r w:rsidR="000E2FEA" w:rsidRPr="003907E8">
          <w:rPr>
            <w:rStyle w:val="Hyperlink"/>
          </w:rPr>
          <w:t>10.4.1.</w:t>
        </w:r>
        <w:r w:rsidR="000E2FEA">
          <w:rPr>
            <w:rFonts w:asciiTheme="minorHAnsi" w:eastAsiaTheme="minorEastAsia" w:hAnsiTheme="minorHAnsi" w:cstheme="minorBidi"/>
            <w:sz w:val="24"/>
            <w:szCs w:val="24"/>
            <w:lang w:val="de-DE" w:eastAsia="de-DE"/>
          </w:rPr>
          <w:tab/>
        </w:r>
        <w:r w:rsidR="000E2FEA" w:rsidRPr="003907E8">
          <w:rPr>
            <w:rStyle w:val="Hyperlink"/>
          </w:rPr>
          <w:t>Ausgangslage</w:t>
        </w:r>
        <w:r w:rsidR="000E2FEA">
          <w:rPr>
            <w:webHidden/>
          </w:rPr>
          <w:tab/>
        </w:r>
        <w:r w:rsidR="000E2FEA">
          <w:rPr>
            <w:webHidden/>
          </w:rPr>
          <w:fldChar w:fldCharType="begin"/>
        </w:r>
        <w:r w:rsidR="000E2FEA">
          <w:rPr>
            <w:webHidden/>
          </w:rPr>
          <w:instrText xml:space="preserve"> PAGEREF _Toc437601161 \h </w:instrText>
        </w:r>
        <w:r w:rsidR="000E2FEA">
          <w:rPr>
            <w:webHidden/>
          </w:rPr>
        </w:r>
        <w:r w:rsidR="000E2FEA">
          <w:rPr>
            <w:webHidden/>
          </w:rPr>
          <w:fldChar w:fldCharType="separate"/>
        </w:r>
        <w:r w:rsidR="000E2FEA">
          <w:rPr>
            <w:webHidden/>
          </w:rPr>
          <w:t>51</w:t>
        </w:r>
        <w:r w:rsidR="000E2FEA">
          <w:rPr>
            <w:webHidden/>
          </w:rPr>
          <w:fldChar w:fldCharType="end"/>
        </w:r>
      </w:hyperlink>
    </w:p>
    <w:p w14:paraId="0D97F0E3"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62" w:history="1">
        <w:r w:rsidR="000E2FEA" w:rsidRPr="003907E8">
          <w:rPr>
            <w:rStyle w:val="Hyperlink"/>
          </w:rPr>
          <w:t>10.4.2.</w:t>
        </w:r>
        <w:r w:rsidR="000E2FEA">
          <w:rPr>
            <w:rFonts w:asciiTheme="minorHAnsi" w:eastAsiaTheme="minorEastAsia" w:hAnsiTheme="minorHAnsi" w:cstheme="minorBidi"/>
            <w:sz w:val="24"/>
            <w:szCs w:val="24"/>
            <w:lang w:val="de-DE" w:eastAsia="de-DE"/>
          </w:rPr>
          <w:tab/>
        </w:r>
        <w:r w:rsidR="000E2FEA" w:rsidRPr="003907E8">
          <w:rPr>
            <w:rStyle w:val="Hyperlink"/>
          </w:rPr>
          <w:t>Versuchsaufbau</w:t>
        </w:r>
        <w:r w:rsidR="000E2FEA">
          <w:rPr>
            <w:webHidden/>
          </w:rPr>
          <w:tab/>
        </w:r>
        <w:r w:rsidR="000E2FEA">
          <w:rPr>
            <w:webHidden/>
          </w:rPr>
          <w:fldChar w:fldCharType="begin"/>
        </w:r>
        <w:r w:rsidR="000E2FEA">
          <w:rPr>
            <w:webHidden/>
          </w:rPr>
          <w:instrText xml:space="preserve"> PAGEREF _Toc437601162 \h </w:instrText>
        </w:r>
        <w:r w:rsidR="000E2FEA">
          <w:rPr>
            <w:webHidden/>
          </w:rPr>
        </w:r>
        <w:r w:rsidR="000E2FEA">
          <w:rPr>
            <w:webHidden/>
          </w:rPr>
          <w:fldChar w:fldCharType="separate"/>
        </w:r>
        <w:r w:rsidR="000E2FEA">
          <w:rPr>
            <w:webHidden/>
          </w:rPr>
          <w:t>51</w:t>
        </w:r>
        <w:r w:rsidR="000E2FEA">
          <w:rPr>
            <w:webHidden/>
          </w:rPr>
          <w:fldChar w:fldCharType="end"/>
        </w:r>
      </w:hyperlink>
    </w:p>
    <w:p w14:paraId="1900E6E5" w14:textId="77777777" w:rsidR="000E2FEA" w:rsidRDefault="00A51520">
      <w:pPr>
        <w:pStyle w:val="TOC3"/>
        <w:tabs>
          <w:tab w:val="left" w:pos="1440"/>
          <w:tab w:val="right" w:leader="dot" w:pos="8290"/>
        </w:tabs>
        <w:rPr>
          <w:rFonts w:asciiTheme="minorHAnsi" w:eastAsiaTheme="minorEastAsia" w:hAnsiTheme="minorHAnsi" w:cstheme="minorBidi"/>
          <w:sz w:val="24"/>
          <w:szCs w:val="24"/>
          <w:lang w:val="de-DE" w:eastAsia="de-DE"/>
        </w:rPr>
      </w:pPr>
      <w:hyperlink w:anchor="_Toc437601163" w:history="1">
        <w:r w:rsidR="000E2FEA" w:rsidRPr="003907E8">
          <w:rPr>
            <w:rStyle w:val="Hyperlink"/>
          </w:rPr>
          <w:t>10.4.3.</w:t>
        </w:r>
        <w:r w:rsidR="000E2FEA">
          <w:rPr>
            <w:rFonts w:asciiTheme="minorHAnsi" w:eastAsiaTheme="minorEastAsia" w:hAnsiTheme="minorHAnsi" w:cstheme="minorBidi"/>
            <w:sz w:val="24"/>
            <w:szCs w:val="24"/>
            <w:lang w:val="de-DE" w:eastAsia="de-DE"/>
          </w:rPr>
          <w:tab/>
        </w:r>
        <w:r w:rsidR="000E2FEA" w:rsidRPr="003907E8">
          <w:rPr>
            <w:rStyle w:val="Hyperlink"/>
          </w:rPr>
          <w:t>Fazit</w:t>
        </w:r>
        <w:r w:rsidR="000E2FEA">
          <w:rPr>
            <w:webHidden/>
          </w:rPr>
          <w:tab/>
        </w:r>
        <w:r w:rsidR="000E2FEA">
          <w:rPr>
            <w:webHidden/>
          </w:rPr>
          <w:fldChar w:fldCharType="begin"/>
        </w:r>
        <w:r w:rsidR="000E2FEA">
          <w:rPr>
            <w:webHidden/>
          </w:rPr>
          <w:instrText xml:space="preserve"> PAGEREF _Toc437601163 \h </w:instrText>
        </w:r>
        <w:r w:rsidR="000E2FEA">
          <w:rPr>
            <w:webHidden/>
          </w:rPr>
        </w:r>
        <w:r w:rsidR="000E2FEA">
          <w:rPr>
            <w:webHidden/>
          </w:rPr>
          <w:fldChar w:fldCharType="separate"/>
        </w:r>
        <w:r w:rsidR="000E2FEA">
          <w:rPr>
            <w:webHidden/>
          </w:rPr>
          <w:t>53</w:t>
        </w:r>
        <w:r w:rsidR="000E2FEA">
          <w:rPr>
            <w:webHidden/>
          </w:rPr>
          <w:fldChar w:fldCharType="end"/>
        </w:r>
      </w:hyperlink>
    </w:p>
    <w:p w14:paraId="232FA5C3" w14:textId="77777777" w:rsidR="00064234" w:rsidRPr="00C13B8E" w:rsidRDefault="00F435DF" w:rsidP="00D137FF">
      <w:pPr>
        <w:jc w:val="both"/>
        <w:rPr>
          <w:rFonts w:ascii="Calibri" w:hAnsi="Calibri"/>
        </w:rPr>
      </w:pPr>
      <w:r w:rsidRPr="00C13B8E">
        <w:rPr>
          <w:rFonts w:ascii="Calibri" w:hAnsi="Calibri"/>
          <w:b/>
          <w:bCs/>
        </w:rPr>
        <w:fldChar w:fldCharType="end"/>
      </w:r>
    </w:p>
    <w:p w14:paraId="75F6F18B" w14:textId="77777777" w:rsidR="00064234" w:rsidRPr="00C13B8E" w:rsidRDefault="00064234" w:rsidP="00D137FF">
      <w:pPr>
        <w:jc w:val="both"/>
        <w:rPr>
          <w:rFonts w:ascii="Calibri" w:hAnsi="Calibri"/>
        </w:rPr>
      </w:pPr>
      <w:r w:rsidRPr="00C13B8E">
        <w:rPr>
          <w:rFonts w:ascii="Calibri" w:hAnsi="Calibri"/>
        </w:rPr>
        <w:br w:type="page"/>
      </w:r>
    </w:p>
    <w:p w14:paraId="1D9D5B2F" w14:textId="77777777" w:rsidR="00001627" w:rsidRPr="00613438" w:rsidRDefault="00907904" w:rsidP="00D137FF">
      <w:pPr>
        <w:pStyle w:val="Heading1"/>
        <w:jc w:val="both"/>
      </w:pPr>
      <w:bookmarkStart w:id="1" w:name="_Toc437601079"/>
      <w:r w:rsidRPr="00613438">
        <w:lastRenderedPageBreak/>
        <w:t>Abstract</w:t>
      </w:r>
      <w:bookmarkEnd w:id="1"/>
    </w:p>
    <w:p w14:paraId="38BFCCF4" w14:textId="77777777" w:rsidR="006E2477" w:rsidRPr="00C13B8E" w:rsidRDefault="006E2477" w:rsidP="006E2477">
      <w:pPr>
        <w:jc w:val="both"/>
        <w:rPr>
          <w:rFonts w:ascii="Calibri" w:hAnsi="Calibri"/>
        </w:rPr>
      </w:pPr>
      <w:r w:rsidRPr="00C13B8E">
        <w:rPr>
          <w:rFonts w:ascii="Calibri" w:hAnsi="Calibri"/>
        </w:rPr>
        <w:t>Das Modul Produktentwicklung 1 (PREN 1) stellt eine Aufgabenstellung auf, welche von den Studierenden von den Abteilungen Maschinentechnik, Informatik und Elektrotechnik realisiert werden muss. Die Aufgabenstellung lautete, ein autonom fahrendes Fahrzeug zu entwickeln, welches selbständig einen Kurs abfährt und zugleich Abfallcontainer einsammelt.</w:t>
      </w:r>
    </w:p>
    <w:p w14:paraId="31266CEE" w14:textId="77777777" w:rsidR="006E2477" w:rsidRPr="00C13B8E" w:rsidRDefault="006E2477" w:rsidP="006E2477">
      <w:pPr>
        <w:jc w:val="both"/>
        <w:rPr>
          <w:rFonts w:ascii="Calibri" w:hAnsi="Calibri"/>
        </w:rPr>
      </w:pPr>
      <w:r w:rsidRPr="00C13B8E">
        <w:rPr>
          <w:rFonts w:ascii="Calibri" w:hAnsi="Calibri"/>
        </w:rPr>
        <w:t>Im PREN 1 wird eine Konzeptlösung entwickelt, aufgrund von Recherchen und Versuchen. Im PREN 2, welches im nächsten Semester durchgeführt wird, realisiert man die Konzeptlösung.</w:t>
      </w:r>
    </w:p>
    <w:p w14:paraId="2A2DBA75" w14:textId="77777777" w:rsidR="006E2477" w:rsidRPr="00C13B8E" w:rsidRDefault="006E2477" w:rsidP="006E2477">
      <w:pPr>
        <w:jc w:val="both"/>
        <w:rPr>
          <w:rFonts w:ascii="Calibri" w:hAnsi="Calibri"/>
        </w:rPr>
      </w:pPr>
      <w:r w:rsidRPr="00C13B8E">
        <w:rPr>
          <w:rFonts w:ascii="Calibri" w:hAnsi="Calibri"/>
        </w:rPr>
        <w:t xml:space="preserve">In dieser Arbeit wird eine mögliche Konzeptlösung erarbeitet und dokumentiert. Unser autonomes Fahrzeug wird durch einen Gleichstrommotor (DC-Motor) angetrieben, welcher durch ein Kegelradgetriebe zusätzlich untersetzt wird. Die Spurhaltung wird durch eine Kamera geregelt, welche sich an den gestrichelten Mittellinien und dem Rand orientiert. Im gleichen Prozess übernimmt die Kamera auch die Erkennung des Abfalleimers, wobei das Fahrzeug mit einem Colorsensor den Abstand zum Abfalleimer genau misst und so sich richtig zum Abfalleimer positionieren kann. Die Aufnahme erfolgt mit einem </w:t>
      </w:r>
      <w:r w:rsidR="00436B82" w:rsidRPr="00C13B8E">
        <w:rPr>
          <w:rFonts w:ascii="Calibri" w:hAnsi="Calibri"/>
        </w:rPr>
        <w:t>Zwei-</w:t>
      </w:r>
      <w:r w:rsidRPr="00C13B8E">
        <w:rPr>
          <w:rFonts w:ascii="Calibri" w:hAnsi="Calibri"/>
        </w:rPr>
        <w:t>Punkt Hebelarm und wird über eine rotierende Achse auf dem Fahrzeug entladen. Die Entsorgung des Abfalls in den Container wird mit einer Kippmulde realisiert.</w:t>
      </w:r>
    </w:p>
    <w:p w14:paraId="3756E5BC" w14:textId="77777777" w:rsidR="00F435DF" w:rsidRPr="00C13B8E" w:rsidRDefault="00F435DF" w:rsidP="00D137FF">
      <w:pPr>
        <w:jc w:val="both"/>
        <w:rPr>
          <w:rFonts w:ascii="Calibri" w:hAnsi="Calibri"/>
        </w:rPr>
      </w:pPr>
    </w:p>
    <w:p w14:paraId="1BB81EDD" w14:textId="77777777" w:rsidR="00F435DF" w:rsidRPr="00C13B8E" w:rsidRDefault="00F435DF" w:rsidP="00D137FF">
      <w:pPr>
        <w:jc w:val="both"/>
        <w:rPr>
          <w:rFonts w:ascii="Calibri" w:hAnsi="Calibri"/>
        </w:rPr>
      </w:pPr>
      <w:r w:rsidRPr="00C13B8E">
        <w:rPr>
          <w:rFonts w:ascii="Calibri" w:hAnsi="Calibri"/>
        </w:rPr>
        <w:br w:type="page"/>
      </w:r>
    </w:p>
    <w:p w14:paraId="0184B54B" w14:textId="77777777" w:rsidR="00F435DF" w:rsidRPr="00A601FC" w:rsidRDefault="00001627" w:rsidP="00406323">
      <w:pPr>
        <w:pStyle w:val="Heading1"/>
        <w:jc w:val="both"/>
      </w:pPr>
      <w:bookmarkStart w:id="2" w:name="_Toc437601080"/>
      <w:r w:rsidRPr="00613438">
        <w:lastRenderedPageBreak/>
        <w:t>Einleitung</w:t>
      </w:r>
      <w:bookmarkEnd w:id="2"/>
    </w:p>
    <w:p w14:paraId="5B2BA9C7" w14:textId="77777777" w:rsidR="00406323" w:rsidRPr="00C13B8E" w:rsidRDefault="00406323" w:rsidP="00406323">
      <w:pPr>
        <w:jc w:val="both"/>
        <w:rPr>
          <w:rFonts w:ascii="Calibri" w:hAnsi="Calibri"/>
        </w:rPr>
      </w:pPr>
      <w:r w:rsidRPr="00C13B8E">
        <w:rPr>
          <w:rFonts w:ascii="Calibri" w:hAnsi="Calibri"/>
        </w:rPr>
        <w:t xml:space="preserve">In den Modulen PREN 1 und PREN 2 der Hochschule Technik und Architektur Luzern werden jedes Jahr interdisziplinäre Teams zusammengestellt, die eine komplexe Aufgabenstellung lösen müssen. </w:t>
      </w:r>
    </w:p>
    <w:p w14:paraId="351D2597" w14:textId="77777777" w:rsidR="00406323" w:rsidRPr="00C13B8E" w:rsidRDefault="00406323" w:rsidP="00406323">
      <w:pPr>
        <w:jc w:val="both"/>
        <w:rPr>
          <w:rFonts w:ascii="Calibri" w:hAnsi="Calibri"/>
        </w:rPr>
      </w:pPr>
    </w:p>
    <w:p w14:paraId="3A37DF2F" w14:textId="77777777" w:rsidR="00406323" w:rsidRPr="00C13B8E" w:rsidRDefault="00406323" w:rsidP="00406323">
      <w:pPr>
        <w:jc w:val="both"/>
        <w:rPr>
          <w:rFonts w:ascii="Calibri" w:hAnsi="Calibri"/>
        </w:rPr>
      </w:pPr>
      <w:r w:rsidRPr="00C13B8E">
        <w:rPr>
          <w:rFonts w:ascii="Calibri" w:hAnsi="Calibri"/>
        </w:rPr>
        <w:t>Besonderen Wert wird dabei auf die Zusammenarbeit der verschiedenen Fachrichtungen gelegt. Die Aufteilung des Projekts geschieht wie folgt: Im Modul PREN 1 gilt es, ein Lösungskonzept zu erarbeiten. Für die Erarbeitung des Lösungskonzeptes wurde das ganze Semester dazu benötigt, eine detaillierte und ausführliche Recherche und eine bestmögliche Lösungsvariante zu entwickeln. Einerseits wurde die gewünschte Lösungsvariante durch Berechnungen und Recherche, andererseits durch Versuche und Tests an den jeweiligen Komponenten erreicht. Diese Lösungsvariante wird im zweiten Teil, dem Modul PREN 2, umgesetzt. Zum Abschluss findet ein Wettbewerb statt. Bei diesem werden die Teams nach verschiedenen Kriterien bewertet. Das Team mit den meisten Punkten wird zum Sieger.</w:t>
      </w:r>
    </w:p>
    <w:p w14:paraId="0C79D2F0" w14:textId="77777777" w:rsidR="00406323" w:rsidRPr="00C13B8E" w:rsidRDefault="00406323" w:rsidP="00406323">
      <w:pPr>
        <w:jc w:val="both"/>
        <w:rPr>
          <w:rFonts w:ascii="Calibri" w:hAnsi="Calibri"/>
        </w:rPr>
      </w:pPr>
    </w:p>
    <w:p w14:paraId="389DF1E4" w14:textId="77777777" w:rsidR="00406323" w:rsidRPr="00C13B8E" w:rsidRDefault="00406323" w:rsidP="00406323">
      <w:pPr>
        <w:jc w:val="both"/>
        <w:rPr>
          <w:rFonts w:ascii="Calibri" w:hAnsi="Calibri"/>
        </w:rPr>
      </w:pPr>
      <w:r w:rsidRPr="00C13B8E">
        <w:rPr>
          <w:rFonts w:ascii="Calibri" w:hAnsi="Calibri"/>
        </w:rPr>
        <w:t xml:space="preserve">Diese Dokumentation widmet sich dem Modul PREN 1. Als erstes wird kurz auf die Lösungsfindung eingegangen. Weiter wird in Kapitel 4 eine Übersicht über das Konzept gegeben. In Kapitel 5 werden die einzelnen Teilfunktionslösungen genau beschrieben. Dann wird kurz auf das Projektmanagement und die Planung eingegangen. Schliesslich werden in der Schlussdiskussion auf die Kosten, Risiken und die offengebliebenen Punkte eingegangen und ein Ausblick auf den zweiten Teil von PREN 2 gemacht. </w:t>
      </w:r>
    </w:p>
    <w:p w14:paraId="1E559438" w14:textId="77777777" w:rsidR="00F435DF" w:rsidRPr="00C13B8E" w:rsidRDefault="00D70300" w:rsidP="006E2477">
      <w:pPr>
        <w:jc w:val="both"/>
        <w:rPr>
          <w:rFonts w:ascii="Calibri" w:hAnsi="Calibri"/>
        </w:rPr>
      </w:pPr>
      <w:r w:rsidRPr="00C13B8E">
        <w:rPr>
          <w:rFonts w:ascii="Calibri" w:hAnsi="Calibri"/>
        </w:rPr>
        <w:br w:type="page"/>
      </w:r>
    </w:p>
    <w:p w14:paraId="5423DA65" w14:textId="77777777" w:rsidR="00F435DF" w:rsidRPr="00406323" w:rsidRDefault="00EB6DCC" w:rsidP="00A601FC">
      <w:pPr>
        <w:pStyle w:val="Heading1"/>
      </w:pPr>
      <w:bookmarkStart w:id="3" w:name="_Toc437601081"/>
      <w:r w:rsidRPr="00613438">
        <w:lastRenderedPageBreak/>
        <w:t>Konzeptfindung</w:t>
      </w:r>
      <w:bookmarkEnd w:id="3"/>
    </w:p>
    <w:p w14:paraId="7E7E3B6A" w14:textId="77777777" w:rsidR="00D46409" w:rsidRPr="00C13B8E" w:rsidRDefault="00D46409" w:rsidP="006E2477">
      <w:pPr>
        <w:jc w:val="both"/>
        <w:rPr>
          <w:rFonts w:ascii="Calibri" w:hAnsi="Calibri"/>
        </w:rPr>
      </w:pPr>
      <w:r w:rsidRPr="00C13B8E">
        <w:rPr>
          <w:rFonts w:ascii="Calibri" w:hAnsi="Calibri"/>
        </w:rPr>
        <w:t xml:space="preserve">Dieses Kapitel beschreibt den Konzeptfindungsprozess, dem das Team gefolgt ist, beginnend mit der Analyse der Aufgabenstellung bis hin zur Auswahl des Konzepts, das schliesslich in den Kapiteln 4 und 5 beschrieben wird. </w:t>
      </w:r>
    </w:p>
    <w:p w14:paraId="4BBA52D5" w14:textId="77777777" w:rsidR="00D46409" w:rsidRPr="00613438" w:rsidRDefault="00D46409" w:rsidP="006E2477">
      <w:pPr>
        <w:pStyle w:val="Heading2"/>
        <w:jc w:val="both"/>
      </w:pPr>
      <w:bookmarkStart w:id="4" w:name="_Toc437601082"/>
      <w:r w:rsidRPr="00613438">
        <w:t>Aufgabenstellung und Produktanforderung</w:t>
      </w:r>
      <w:bookmarkEnd w:id="4"/>
    </w:p>
    <w:p w14:paraId="4608A300" w14:textId="77777777" w:rsidR="00D46409" w:rsidRPr="00C13B8E" w:rsidRDefault="00D46409" w:rsidP="006E2477">
      <w:pPr>
        <w:jc w:val="both"/>
        <w:rPr>
          <w:rFonts w:ascii="Calibri" w:hAnsi="Calibri"/>
        </w:rPr>
      </w:pPr>
      <w:r w:rsidRPr="00C13B8E">
        <w:rPr>
          <w:rFonts w:ascii="Calibri" w:hAnsi="Calibri"/>
        </w:rPr>
        <w:t>Als erstes wurde die Aufgabenstellung untersucht und die Produktanforderungen genauer beschrieben (</w:t>
      </w:r>
      <w:r w:rsidRPr="00C13B8E">
        <w:rPr>
          <w:rFonts w:ascii="Calibri" w:hAnsi="Calibri"/>
          <w:highlight w:val="yellow"/>
        </w:rPr>
        <w:t>Anhang</w:t>
      </w:r>
      <w:r w:rsidRPr="00C13B8E">
        <w:rPr>
          <w:rFonts w:ascii="Calibri" w:hAnsi="Calibri"/>
        </w:rPr>
        <w:t xml:space="preserve">). </w:t>
      </w:r>
    </w:p>
    <w:p w14:paraId="546206DF" w14:textId="77777777" w:rsidR="00D46409" w:rsidRPr="00C13B8E" w:rsidRDefault="00D46409" w:rsidP="006E2477">
      <w:pPr>
        <w:jc w:val="both"/>
        <w:rPr>
          <w:rFonts w:ascii="Calibri" w:hAnsi="Calibri"/>
        </w:rPr>
      </w:pPr>
      <w:r w:rsidRPr="00C13B8E">
        <w:rPr>
          <w:rFonts w:ascii="Calibri" w:hAnsi="Calibri"/>
        </w:rPr>
        <w:t>Die Aufgabe des Teams war</w:t>
      </w:r>
      <w:r w:rsidR="006E2477" w:rsidRPr="00C13B8E">
        <w:rPr>
          <w:rFonts w:ascii="Calibri" w:hAnsi="Calibri"/>
        </w:rPr>
        <w:t xml:space="preserve"> es</w:t>
      </w:r>
      <w:r w:rsidRPr="00C13B8E">
        <w:rPr>
          <w:rFonts w:ascii="Calibri" w:hAnsi="Calibri"/>
        </w:rPr>
        <w:t>, ein Konzept für einen auto</w:t>
      </w:r>
      <w:r w:rsidR="006E2477" w:rsidRPr="00C13B8E">
        <w:rPr>
          <w:rFonts w:ascii="Calibri" w:hAnsi="Calibri"/>
        </w:rPr>
        <w:t>nomen</w:t>
      </w:r>
      <w:r w:rsidRPr="00C13B8E">
        <w:rPr>
          <w:rFonts w:ascii="Calibri" w:hAnsi="Calibri"/>
        </w:rPr>
        <w:t xml:space="preserve"> Müllabfuhrroboter zu entwickeln. Dieser soll in der Lage sein, </w:t>
      </w:r>
      <w:r w:rsidR="006E2477" w:rsidRPr="00C13B8E">
        <w:rPr>
          <w:rFonts w:ascii="Calibri" w:hAnsi="Calibri"/>
        </w:rPr>
        <w:t>selbstständig</w:t>
      </w:r>
      <w:r w:rsidRPr="00C13B8E">
        <w:rPr>
          <w:rFonts w:ascii="Calibri" w:hAnsi="Calibri"/>
        </w:rPr>
        <w:t xml:space="preserve"> eine Strecke abzufahren, den Müll aus Containern zu sammeln und diesen in einem Becken zu entsorgen. Dabei muss sowohl auf die Containerfarbe als auch auf mögliche Passanten oder Rechtsvortritt geachtet werden. (</w:t>
      </w:r>
      <w:r w:rsidRPr="00C13B8E">
        <w:rPr>
          <w:rFonts w:ascii="Calibri" w:hAnsi="Calibri"/>
          <w:highlight w:val="yellow"/>
        </w:rPr>
        <w:t>Anhang)</w:t>
      </w:r>
    </w:p>
    <w:p w14:paraId="4FAE8AFA" w14:textId="77777777" w:rsidR="00D46409" w:rsidRPr="00C13B8E" w:rsidRDefault="00D46409" w:rsidP="006E2477">
      <w:pPr>
        <w:jc w:val="both"/>
        <w:rPr>
          <w:rFonts w:ascii="Calibri" w:hAnsi="Calibri"/>
        </w:rPr>
      </w:pPr>
    </w:p>
    <w:p w14:paraId="76167D39" w14:textId="77777777" w:rsidR="00D46409" w:rsidRPr="00406323" w:rsidRDefault="00D46409" w:rsidP="006E2477">
      <w:pPr>
        <w:pStyle w:val="Heading2"/>
        <w:jc w:val="both"/>
      </w:pPr>
      <w:bookmarkStart w:id="5" w:name="_Toc437022926"/>
      <w:bookmarkStart w:id="6" w:name="_Toc437601083"/>
      <w:r w:rsidRPr="00613438">
        <w:t>Teilfunktionenanalyse</w:t>
      </w:r>
      <w:bookmarkEnd w:id="5"/>
      <w:r w:rsidRPr="00613438">
        <w:t xml:space="preserve"> und Recherche</w:t>
      </w:r>
      <w:bookmarkEnd w:id="6"/>
    </w:p>
    <w:p w14:paraId="57CEDCD5" w14:textId="77777777" w:rsidR="00D46409" w:rsidRPr="00C13B8E" w:rsidRDefault="00D46409" w:rsidP="006E2477">
      <w:pPr>
        <w:jc w:val="both"/>
        <w:rPr>
          <w:rFonts w:ascii="Calibri" w:hAnsi="Calibri"/>
        </w:rPr>
      </w:pPr>
      <w:r w:rsidRPr="00C13B8E">
        <w:rPr>
          <w:rFonts w:ascii="Calibri" w:hAnsi="Calibri"/>
        </w:rPr>
        <w:t>Für die Konzeptfindung wurde dann eine Teilfunktionenanalyse erstellt. Damit wird die Aufgabenstellung besser handhabbar. Diese Teilfunktionen bestehen aus: Fahrgestell und Lenkung, Heben und Greife</w:t>
      </w:r>
      <w:r w:rsidR="006E2477" w:rsidRPr="00C13B8E">
        <w:rPr>
          <w:rFonts w:ascii="Calibri" w:hAnsi="Calibri"/>
        </w:rPr>
        <w:t>n, Entsorgen, Energieversorgung und</w:t>
      </w:r>
      <w:r w:rsidRPr="00C13B8E">
        <w:rPr>
          <w:rFonts w:ascii="Calibri" w:hAnsi="Calibri"/>
        </w:rPr>
        <w:t xml:space="preserve"> Erkennung der Umgebung. Für diese Teilfunktionen wurden verschiedene Lösungsmöglichkeiten recherchiert (</w:t>
      </w:r>
      <w:r w:rsidRPr="00C13B8E">
        <w:rPr>
          <w:rFonts w:ascii="Calibri" w:hAnsi="Calibri"/>
          <w:highlight w:val="yellow"/>
        </w:rPr>
        <w:t>Anhang</w:t>
      </w:r>
      <w:r w:rsidRPr="00C13B8E">
        <w:rPr>
          <w:rFonts w:ascii="Calibri" w:hAnsi="Calibri"/>
        </w:rPr>
        <w:t>) und in einem morphologischen Kasten zusammengetragen.</w:t>
      </w:r>
    </w:p>
    <w:p w14:paraId="35FAAB39" w14:textId="77777777" w:rsidR="00D46409" w:rsidRPr="00C13B8E" w:rsidRDefault="00D46409" w:rsidP="006E2477">
      <w:pPr>
        <w:jc w:val="both"/>
        <w:rPr>
          <w:rFonts w:ascii="Calibri" w:hAnsi="Calibri"/>
        </w:rPr>
      </w:pPr>
    </w:p>
    <w:p w14:paraId="6C878D5C" w14:textId="77777777" w:rsidR="00D46409" w:rsidRPr="00406323" w:rsidRDefault="00D46409" w:rsidP="006E2477">
      <w:pPr>
        <w:pStyle w:val="Heading2"/>
        <w:jc w:val="both"/>
      </w:pPr>
      <w:bookmarkStart w:id="7" w:name="_Toc437022927"/>
      <w:bookmarkStart w:id="8" w:name="_Toc437601084"/>
      <w:r w:rsidRPr="00613438">
        <w:t>Morphologischer Kasten</w:t>
      </w:r>
      <w:bookmarkEnd w:id="7"/>
      <w:bookmarkEnd w:id="8"/>
    </w:p>
    <w:p w14:paraId="2746F297" w14:textId="77777777" w:rsidR="00D46409" w:rsidRPr="00C13B8E" w:rsidRDefault="00D46409" w:rsidP="006E2477">
      <w:pPr>
        <w:jc w:val="both"/>
        <w:rPr>
          <w:rFonts w:ascii="Calibri" w:hAnsi="Calibri"/>
        </w:rPr>
      </w:pPr>
      <w:r w:rsidRPr="00C13B8E">
        <w:rPr>
          <w:rFonts w:ascii="Calibri" w:hAnsi="Calibri"/>
        </w:rPr>
        <w:t>Der Morphologische Kasten</w:t>
      </w:r>
      <w:r w:rsidR="006E2477" w:rsidRPr="00C13B8E">
        <w:rPr>
          <w:rFonts w:ascii="Calibri" w:hAnsi="Calibri"/>
        </w:rPr>
        <w:t xml:space="preserve"> (</w:t>
      </w:r>
      <w:r w:rsidR="006E2477" w:rsidRPr="00C13B8E">
        <w:rPr>
          <w:rFonts w:ascii="Calibri" w:hAnsi="Calibri"/>
          <w:highlight w:val="yellow"/>
        </w:rPr>
        <w:t>siehe Anhang</w:t>
      </w:r>
      <w:r w:rsidR="006E2477" w:rsidRPr="00C13B8E">
        <w:rPr>
          <w:rFonts w:ascii="Calibri" w:hAnsi="Calibri"/>
        </w:rPr>
        <w:t>)</w:t>
      </w:r>
      <w:r w:rsidRPr="00C13B8E">
        <w:rPr>
          <w:rFonts w:ascii="Calibri" w:hAnsi="Calibri"/>
        </w:rPr>
        <w:t xml:space="preserve"> erlaubte es dem Team, eine Übersicht über die möglichen Lösungen zu erhalten. Anhand des Inputs der verschiedenen Fachrichtungen erhielten die Teammitglieder Einblick in verschiedene Methoden der Problemlösung. Es wurden mehrere mögliche Gesamtkonzepte zusammengestellt. Dabei wurde auf die Umsetzbarkeit und denkbare Probleme geachtet, um verschiedene plausible Varianten zu finden. So wurden der Hamster als Energiequelle und das Beamen zum Abfalleinsammeln auf Grund technischer Schwierigkeiten und grossem Aufwand ausgeschlossen. Im Anhang sind der morphologische Kasten und die verschiedenen Lösungsvarianten zu finden.</w:t>
      </w:r>
    </w:p>
    <w:p w14:paraId="67D5618C" w14:textId="77777777" w:rsidR="00D46409" w:rsidRPr="00C13B8E" w:rsidRDefault="00D46409" w:rsidP="006E2477">
      <w:pPr>
        <w:jc w:val="both"/>
        <w:rPr>
          <w:rFonts w:ascii="Calibri" w:hAnsi="Calibri"/>
        </w:rPr>
      </w:pPr>
    </w:p>
    <w:p w14:paraId="000C17C6" w14:textId="77777777" w:rsidR="00D46409" w:rsidRPr="00406323" w:rsidRDefault="00D46409" w:rsidP="006E2477">
      <w:pPr>
        <w:pStyle w:val="Heading2"/>
        <w:jc w:val="both"/>
      </w:pPr>
      <w:bookmarkStart w:id="9" w:name="_Toc437022928"/>
      <w:bookmarkStart w:id="10" w:name="_Toc437601085"/>
      <w:r w:rsidRPr="00613438">
        <w:t>Auswahl</w:t>
      </w:r>
      <w:bookmarkEnd w:id="9"/>
      <w:bookmarkEnd w:id="10"/>
    </w:p>
    <w:p w14:paraId="6AF8A739" w14:textId="77777777" w:rsidR="00D46409" w:rsidRPr="00C13B8E" w:rsidRDefault="00D46409" w:rsidP="006E2477">
      <w:pPr>
        <w:jc w:val="both"/>
        <w:rPr>
          <w:rFonts w:ascii="Calibri" w:hAnsi="Calibri"/>
        </w:rPr>
      </w:pPr>
      <w:r w:rsidRPr="00C13B8E">
        <w:rPr>
          <w:rFonts w:ascii="Calibri" w:hAnsi="Calibri"/>
        </w:rPr>
        <w:t xml:space="preserve">Für die Konzeptanalyse wurden verschiedene Zielkriterien wie Geschwindigkeit und Genauigkeit definiert und nach ihrer Wichtigkeit gewichtet. Danach wurden die verschiedenen Lösungsvarianten anhand dieser Kriterien bewertet. Eine niedrige Punktzahl bedeutete, dass das Konzept die Kriterien schlecht erfüllt, eine hohe Punktzahl, dass es sie gut erfüllt. Dabei standen für die Teilfunktionen verschiedene Lösungsmöglichkeiten zur Auswahl. Ein Beispiel ist in </w:t>
      </w:r>
      <w:r w:rsidR="00C05C06" w:rsidRPr="00C13B8E">
        <w:rPr>
          <w:rFonts w:ascii="Calibri" w:hAnsi="Calibri"/>
        </w:rPr>
        <w:fldChar w:fldCharType="begin"/>
      </w:r>
      <w:r w:rsidR="00C05C06" w:rsidRPr="00C13B8E">
        <w:rPr>
          <w:rFonts w:ascii="Calibri" w:hAnsi="Calibri"/>
        </w:rPr>
        <w:instrText xml:space="preserve"> REF _Ref311445932 \h </w:instrText>
      </w:r>
      <w:r w:rsidR="00C05C06" w:rsidRPr="00C13B8E">
        <w:rPr>
          <w:rFonts w:ascii="Calibri" w:hAnsi="Calibri"/>
        </w:rPr>
      </w:r>
      <w:r w:rsidR="00C05C06" w:rsidRPr="00C13B8E">
        <w:rPr>
          <w:rFonts w:ascii="Calibri" w:hAnsi="Calibri"/>
        </w:rPr>
        <w:fldChar w:fldCharType="separate"/>
      </w:r>
      <w:r w:rsidR="00C50A5A" w:rsidRPr="00613438">
        <w:t xml:space="preserve">Tabelle </w:t>
      </w:r>
      <w:r w:rsidR="00C50A5A">
        <w:t>1</w:t>
      </w:r>
      <w:r w:rsidR="00C05C06" w:rsidRPr="00C13B8E">
        <w:rPr>
          <w:rFonts w:ascii="Calibri" w:hAnsi="Calibri"/>
        </w:rPr>
        <w:fldChar w:fldCharType="end"/>
      </w:r>
      <w:r w:rsidR="00C05C06" w:rsidRPr="00C13B8E">
        <w:rPr>
          <w:rFonts w:ascii="Calibri" w:hAnsi="Calibri"/>
        </w:rPr>
        <w:t xml:space="preserve"> </w:t>
      </w:r>
      <w:r w:rsidRPr="00C13B8E">
        <w:rPr>
          <w:rFonts w:ascii="Calibri" w:hAnsi="Calibri"/>
        </w:rPr>
        <w:t xml:space="preserve">zu finden. </w:t>
      </w:r>
    </w:p>
    <w:p w14:paraId="60341A8F" w14:textId="77777777" w:rsidR="00912479" w:rsidRPr="00C13B8E" w:rsidRDefault="00912479" w:rsidP="00D137FF">
      <w:pPr>
        <w:jc w:val="both"/>
        <w:rPr>
          <w:rFonts w:ascii="Calibri" w:hAnsi="Calibri"/>
        </w:rPr>
      </w:pPr>
    </w:p>
    <w:p w14:paraId="6B291305" w14:textId="77777777" w:rsidR="00A601FC" w:rsidRDefault="00A601FC" w:rsidP="00D137FF">
      <w:pPr>
        <w:jc w:val="both"/>
        <w:rPr>
          <w:rFonts w:ascii="Calibri" w:hAnsi="Calibri"/>
        </w:rPr>
      </w:pPr>
    </w:p>
    <w:p w14:paraId="045C2918" w14:textId="77777777" w:rsidR="00574883" w:rsidRPr="00C13B8E" w:rsidRDefault="00574883" w:rsidP="00D137FF">
      <w:pPr>
        <w:jc w:val="both"/>
        <w:rPr>
          <w:rFonts w:ascii="Calibri" w:hAnsi="Calibri"/>
        </w:rPr>
      </w:pPr>
    </w:p>
    <w:p w14:paraId="21CBA4A0" w14:textId="77777777" w:rsidR="00C05C06" w:rsidRPr="00613438" w:rsidRDefault="00C05C06" w:rsidP="00C05C06">
      <w:pPr>
        <w:pStyle w:val="Caption"/>
        <w:keepNext/>
      </w:pPr>
      <w:bookmarkStart w:id="11" w:name="_Ref311445932"/>
      <w:bookmarkStart w:id="12" w:name="_Ref311445926"/>
      <w:bookmarkStart w:id="13" w:name="_Toc437601562"/>
      <w:r w:rsidRPr="00613438">
        <w:lastRenderedPageBreak/>
        <w:t xml:space="preserve">Tabelle </w:t>
      </w:r>
      <w:r w:rsidRPr="00613438">
        <w:fldChar w:fldCharType="begin"/>
      </w:r>
      <w:r w:rsidRPr="00613438">
        <w:instrText xml:space="preserve"> SEQ Tabelle \* ARABIC </w:instrText>
      </w:r>
      <w:r w:rsidRPr="00613438">
        <w:fldChar w:fldCharType="separate"/>
      </w:r>
      <w:r w:rsidR="00C50A5A">
        <w:rPr>
          <w:noProof/>
        </w:rPr>
        <w:t>1</w:t>
      </w:r>
      <w:r w:rsidRPr="00613438">
        <w:fldChar w:fldCharType="end"/>
      </w:r>
      <w:bookmarkEnd w:id="11"/>
      <w:r w:rsidRPr="00613438">
        <w:t>: Beispiele</w:t>
      </w:r>
      <w:bookmarkEnd w:id="12"/>
      <w:bookmarkEnd w:id="13"/>
    </w:p>
    <w:tbl>
      <w:tblPr>
        <w:tblW w:w="9504" w:type="dxa"/>
        <w:tblInd w:w="-437"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Look w:val="04A0" w:firstRow="1" w:lastRow="0" w:firstColumn="1" w:lastColumn="0" w:noHBand="0" w:noVBand="1"/>
      </w:tblPr>
      <w:tblGrid>
        <w:gridCol w:w="898"/>
        <w:gridCol w:w="2965"/>
        <w:gridCol w:w="2653"/>
        <w:gridCol w:w="2988"/>
      </w:tblGrid>
      <w:tr w:rsidR="00574883" w:rsidRPr="00C13B8E" w14:paraId="79CBBAFE" w14:textId="77777777" w:rsidTr="00574883">
        <w:trPr>
          <w:trHeight w:val="605"/>
        </w:trPr>
        <w:tc>
          <w:tcPr>
            <w:tcW w:w="898" w:type="dxa"/>
            <w:tcBorders>
              <w:top w:val="single" w:sz="4" w:space="0" w:color="4F81BD"/>
              <w:left w:val="single" w:sz="4" w:space="0" w:color="4F81BD"/>
              <w:bottom w:val="single" w:sz="4" w:space="0" w:color="4F81BD"/>
              <w:right w:val="nil"/>
            </w:tcBorders>
            <w:shd w:val="clear" w:color="auto" w:fill="4F81BD"/>
          </w:tcPr>
          <w:p w14:paraId="1C7740B4" w14:textId="77777777" w:rsidR="00912479" w:rsidRPr="00C13B8E" w:rsidRDefault="00912479" w:rsidP="00D4640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Konzept</w:t>
            </w:r>
          </w:p>
        </w:tc>
        <w:tc>
          <w:tcPr>
            <w:tcW w:w="2965" w:type="dxa"/>
            <w:tcBorders>
              <w:top w:val="single" w:sz="4" w:space="0" w:color="4F81BD"/>
              <w:left w:val="nil"/>
              <w:bottom w:val="single" w:sz="4" w:space="0" w:color="4F81BD"/>
              <w:right w:val="nil"/>
            </w:tcBorders>
            <w:shd w:val="clear" w:color="auto" w:fill="4F81BD"/>
          </w:tcPr>
          <w:p w14:paraId="25FA042C" w14:textId="77777777" w:rsidR="00912479" w:rsidRPr="00C13B8E" w:rsidRDefault="00912479" w:rsidP="00D4640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Kamera + RGB-Sensor</w:t>
            </w:r>
          </w:p>
        </w:tc>
        <w:tc>
          <w:tcPr>
            <w:tcW w:w="2653" w:type="dxa"/>
            <w:tcBorders>
              <w:top w:val="single" w:sz="4" w:space="0" w:color="4F81BD"/>
              <w:left w:val="nil"/>
              <w:bottom w:val="single" w:sz="4" w:space="0" w:color="4F81BD"/>
              <w:right w:val="nil"/>
            </w:tcBorders>
            <w:shd w:val="clear" w:color="auto" w:fill="4F81BD"/>
          </w:tcPr>
          <w:p w14:paraId="037ECA1B" w14:textId="77777777" w:rsidR="00912479" w:rsidRPr="00C13B8E" w:rsidRDefault="00D46409" w:rsidP="00D4640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 xml:space="preserve">Liniensensor </w:t>
            </w:r>
            <w:r w:rsidR="00912479" w:rsidRPr="00C13B8E">
              <w:rPr>
                <w:rFonts w:ascii="Calibri" w:eastAsia="Times New Roman" w:hAnsi="Calibri"/>
                <w:b/>
                <w:bCs/>
                <w:color w:val="FFFFFF"/>
                <w:sz w:val="20"/>
                <w:szCs w:val="20"/>
                <w:lang w:eastAsia="de-CH"/>
              </w:rPr>
              <w:t>+ Ultraschall + RGB-Sensor</w:t>
            </w:r>
          </w:p>
        </w:tc>
        <w:tc>
          <w:tcPr>
            <w:tcW w:w="2988" w:type="dxa"/>
            <w:tcBorders>
              <w:top w:val="single" w:sz="4" w:space="0" w:color="4F81BD"/>
              <w:left w:val="nil"/>
              <w:bottom w:val="single" w:sz="4" w:space="0" w:color="4F81BD"/>
              <w:right w:val="single" w:sz="4" w:space="0" w:color="4F81BD"/>
            </w:tcBorders>
            <w:shd w:val="clear" w:color="auto" w:fill="4F81BD"/>
          </w:tcPr>
          <w:p w14:paraId="321C112D" w14:textId="77777777" w:rsidR="00912479" w:rsidRPr="00C13B8E" w:rsidRDefault="00912479" w:rsidP="00D4640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Stereokamera</w:t>
            </w:r>
          </w:p>
        </w:tc>
      </w:tr>
      <w:tr w:rsidR="00574883" w:rsidRPr="00C13B8E" w14:paraId="308AAFD6" w14:textId="77777777" w:rsidTr="00574883">
        <w:trPr>
          <w:cantSplit/>
          <w:trHeight w:val="1134"/>
        </w:trPr>
        <w:tc>
          <w:tcPr>
            <w:tcW w:w="898" w:type="dxa"/>
            <w:shd w:val="clear" w:color="auto" w:fill="DBE5F1"/>
            <w:textDirection w:val="btLr"/>
            <w:vAlign w:val="center"/>
          </w:tcPr>
          <w:p w14:paraId="17D1A5B3" w14:textId="77777777" w:rsidR="00912479" w:rsidRPr="00C13B8E" w:rsidRDefault="00912479" w:rsidP="00C13B8E">
            <w:pPr>
              <w:ind w:left="113" w:right="113"/>
              <w:rPr>
                <w:rFonts w:ascii="Calibri" w:eastAsia="Times New Roman" w:hAnsi="Calibri"/>
                <w:sz w:val="20"/>
                <w:szCs w:val="20"/>
                <w:lang w:eastAsia="de-CH"/>
              </w:rPr>
            </w:pPr>
            <w:r w:rsidRPr="00C13B8E">
              <w:rPr>
                <w:rFonts w:ascii="Calibri" w:eastAsia="Times New Roman" w:hAnsi="Calibri"/>
                <w:b/>
                <w:bCs/>
                <w:sz w:val="20"/>
                <w:szCs w:val="20"/>
                <w:lang w:eastAsia="de-CH"/>
              </w:rPr>
              <w:t>Beschreibung</w:t>
            </w:r>
          </w:p>
          <w:p w14:paraId="60CE8E94" w14:textId="77777777" w:rsidR="00912479" w:rsidRPr="00C13B8E" w:rsidRDefault="00912479" w:rsidP="00C13B8E">
            <w:pPr>
              <w:ind w:left="113" w:right="113"/>
              <w:rPr>
                <w:rFonts w:ascii="Calibri" w:eastAsia="Times New Roman" w:hAnsi="Calibri"/>
                <w:b/>
                <w:bCs/>
                <w:sz w:val="20"/>
                <w:szCs w:val="20"/>
                <w:lang w:eastAsia="de-CH"/>
              </w:rPr>
            </w:pPr>
          </w:p>
        </w:tc>
        <w:tc>
          <w:tcPr>
            <w:tcW w:w="2965" w:type="dxa"/>
            <w:shd w:val="clear" w:color="auto" w:fill="DBE5F1"/>
          </w:tcPr>
          <w:p w14:paraId="6F40B9B3"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Kamera prüft Spurhaltung</w:t>
            </w:r>
          </w:p>
          <w:p w14:paraId="2121047C"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Kamera prüft Rechtsvortritt</w:t>
            </w:r>
          </w:p>
          <w:p w14:paraId="0AB5D7A6"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RGB-Sensor prüft Farbe Container</w:t>
            </w:r>
          </w:p>
          <w:p w14:paraId="7D1EC388"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 xml:space="preserve">Fahrzeug in Position sobald RGB-Sensor nicht mehr blau/grün </w:t>
            </w:r>
          </w:p>
          <w:p w14:paraId="20403C82"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Früherkennung Container durch Kamera</w:t>
            </w:r>
          </w:p>
        </w:tc>
        <w:tc>
          <w:tcPr>
            <w:tcW w:w="2653" w:type="dxa"/>
            <w:shd w:val="clear" w:color="auto" w:fill="DBE5F1"/>
          </w:tcPr>
          <w:p w14:paraId="5B5E03B1"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Liniensensor prüft Spurhaltung</w:t>
            </w:r>
          </w:p>
          <w:p w14:paraId="40C08D8B"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Ultraschall prüft Rechtsvortritt</w:t>
            </w:r>
          </w:p>
          <w:p w14:paraId="3602EB15"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RGB-Sensor prüft Farbe Container</w:t>
            </w:r>
          </w:p>
          <w:p w14:paraId="29015973"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 xml:space="preserve">Fahrzeug in Position sobald RGB-Sensor nicht mehr blau/grün </w:t>
            </w:r>
          </w:p>
          <w:p w14:paraId="33D15BEE"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Keine Früherkennung</w:t>
            </w:r>
          </w:p>
        </w:tc>
        <w:tc>
          <w:tcPr>
            <w:tcW w:w="2988" w:type="dxa"/>
            <w:shd w:val="clear" w:color="auto" w:fill="DBE5F1"/>
          </w:tcPr>
          <w:p w14:paraId="01C09A6C"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Kamera prüft Spurhaltung</w:t>
            </w:r>
          </w:p>
          <w:p w14:paraId="54F0D65C" w14:textId="5D06369B"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S</w:t>
            </w:r>
            <w:r w:rsidR="00574883" w:rsidRPr="00574883">
              <w:rPr>
                <w:rFonts w:ascii="Calibri" w:eastAsia="Times New Roman" w:hAnsi="Calibri"/>
                <w:sz w:val="21"/>
                <w:szCs w:val="20"/>
                <w:lang w:eastAsia="de-CH"/>
              </w:rPr>
              <w:t xml:space="preserve">tereokamera prüft </w:t>
            </w:r>
            <w:r w:rsidRPr="00574883">
              <w:rPr>
                <w:rFonts w:ascii="Calibri" w:eastAsia="Times New Roman" w:hAnsi="Calibri"/>
                <w:sz w:val="21"/>
                <w:szCs w:val="20"/>
                <w:lang w:eastAsia="de-CH"/>
              </w:rPr>
              <w:t>Rechtsvortritt</w:t>
            </w:r>
          </w:p>
          <w:p w14:paraId="365C58F2"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Kamera prüft Farbe Container</w:t>
            </w:r>
          </w:p>
          <w:p w14:paraId="0FCD1E60" w14:textId="41F2CEF6"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Fahrzeu</w:t>
            </w:r>
            <w:r w:rsidR="00574883">
              <w:rPr>
                <w:rFonts w:ascii="Calibri" w:eastAsia="Times New Roman" w:hAnsi="Calibri"/>
                <w:sz w:val="21"/>
                <w:szCs w:val="20"/>
                <w:lang w:eastAsia="de-CH"/>
              </w:rPr>
              <w:t xml:space="preserve">gposition berechnet mit Distanz </w:t>
            </w:r>
            <w:r w:rsidRPr="00574883">
              <w:rPr>
                <w:rFonts w:ascii="Calibri" w:eastAsia="Times New Roman" w:hAnsi="Calibri"/>
                <w:sz w:val="21"/>
                <w:szCs w:val="20"/>
                <w:lang w:eastAsia="de-CH"/>
              </w:rPr>
              <w:t>zu Container + Position Greifarm</w:t>
            </w:r>
          </w:p>
          <w:p w14:paraId="4B12EFEA" w14:textId="77777777" w:rsidR="00912479" w:rsidRPr="00574883" w:rsidRDefault="00912479" w:rsidP="00574883">
            <w:p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Früherkennung Container durch Kamera</w:t>
            </w:r>
          </w:p>
        </w:tc>
      </w:tr>
      <w:tr w:rsidR="00574883" w:rsidRPr="00C13B8E" w14:paraId="33B47FD7" w14:textId="77777777" w:rsidTr="00574883">
        <w:trPr>
          <w:cantSplit/>
          <w:trHeight w:val="1583"/>
        </w:trPr>
        <w:tc>
          <w:tcPr>
            <w:tcW w:w="898" w:type="dxa"/>
            <w:shd w:val="clear" w:color="auto" w:fill="auto"/>
            <w:textDirection w:val="btLr"/>
            <w:vAlign w:val="center"/>
          </w:tcPr>
          <w:p w14:paraId="538877B0" w14:textId="0F8D1366" w:rsidR="00912479" w:rsidRPr="00C13B8E" w:rsidRDefault="00912479" w:rsidP="00C13B8E">
            <w:pPr>
              <w:ind w:left="113" w:right="113"/>
              <w:rPr>
                <w:rFonts w:ascii="Calibri" w:eastAsia="Times New Roman" w:hAnsi="Calibri"/>
                <w:b/>
                <w:bCs/>
                <w:sz w:val="20"/>
                <w:szCs w:val="20"/>
                <w:lang w:eastAsia="de-CH"/>
              </w:rPr>
            </w:pPr>
            <w:r w:rsidRPr="00C13B8E">
              <w:rPr>
                <w:rFonts w:ascii="Calibri" w:eastAsia="Times New Roman" w:hAnsi="Calibri"/>
                <w:b/>
                <w:bCs/>
                <w:sz w:val="20"/>
                <w:szCs w:val="20"/>
                <w:lang w:eastAsia="de-CH"/>
              </w:rPr>
              <w:t>Vorteile</w:t>
            </w:r>
          </w:p>
        </w:tc>
        <w:tc>
          <w:tcPr>
            <w:tcW w:w="2965" w:type="dxa"/>
            <w:shd w:val="clear" w:color="auto" w:fill="auto"/>
          </w:tcPr>
          <w:p w14:paraId="356477B3"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Guter Kompromiss bezüglich Aufwand und Ertrag</w:t>
            </w:r>
          </w:p>
          <w:p w14:paraId="6A50E2EB"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Positionierung bei Container</w:t>
            </w:r>
          </w:p>
        </w:tc>
        <w:tc>
          <w:tcPr>
            <w:tcW w:w="2653" w:type="dxa"/>
            <w:shd w:val="clear" w:color="auto" w:fill="auto"/>
          </w:tcPr>
          <w:p w14:paraId="3C1E49DB"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Distanzerkennung für Rechtsvortritt</w:t>
            </w:r>
          </w:p>
          <w:p w14:paraId="71043364"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Einfache Implementierung</w:t>
            </w:r>
          </w:p>
          <w:p w14:paraId="4934858E"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Positionierung</w:t>
            </w:r>
          </w:p>
        </w:tc>
        <w:tc>
          <w:tcPr>
            <w:tcW w:w="2988" w:type="dxa"/>
            <w:shd w:val="clear" w:color="auto" w:fill="auto"/>
          </w:tcPr>
          <w:p w14:paraId="7EF466BC"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Distanzerkennung für grosses Sichtfeld</w:t>
            </w:r>
          </w:p>
          <w:p w14:paraId="01162573"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Alles in einem System</w:t>
            </w:r>
          </w:p>
          <w:p w14:paraId="49A756A9" w14:textId="77777777" w:rsidR="00912479" w:rsidRPr="00574883" w:rsidRDefault="00912479" w:rsidP="00574883">
            <w:pPr>
              <w:pStyle w:val="ListParagraph"/>
              <w:numPr>
                <w:ilvl w:val="0"/>
                <w:numId w:val="34"/>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Einfache Ergänzung mittels Sensor</w:t>
            </w:r>
          </w:p>
        </w:tc>
      </w:tr>
      <w:tr w:rsidR="00574883" w:rsidRPr="00C13B8E" w14:paraId="444E5900" w14:textId="77777777" w:rsidTr="00574883">
        <w:trPr>
          <w:cantSplit/>
          <w:trHeight w:val="1345"/>
        </w:trPr>
        <w:tc>
          <w:tcPr>
            <w:tcW w:w="898" w:type="dxa"/>
            <w:shd w:val="clear" w:color="auto" w:fill="DBE5F1"/>
            <w:textDirection w:val="btLr"/>
            <w:vAlign w:val="center"/>
          </w:tcPr>
          <w:p w14:paraId="2E99365F" w14:textId="77777777" w:rsidR="00912479" w:rsidRPr="00C13B8E" w:rsidRDefault="00912479" w:rsidP="00C13B8E">
            <w:pPr>
              <w:ind w:left="113" w:right="113"/>
              <w:rPr>
                <w:rFonts w:ascii="Calibri" w:eastAsia="Times New Roman" w:hAnsi="Calibri"/>
                <w:b/>
                <w:bCs/>
                <w:sz w:val="20"/>
                <w:szCs w:val="20"/>
                <w:lang w:eastAsia="de-CH"/>
              </w:rPr>
            </w:pPr>
            <w:r w:rsidRPr="00C13B8E">
              <w:rPr>
                <w:rFonts w:ascii="Calibri" w:eastAsia="Times New Roman" w:hAnsi="Calibri"/>
                <w:b/>
                <w:bCs/>
                <w:sz w:val="20"/>
                <w:szCs w:val="20"/>
                <w:lang w:eastAsia="de-CH"/>
              </w:rPr>
              <w:t>Nachteile</w:t>
            </w:r>
          </w:p>
        </w:tc>
        <w:tc>
          <w:tcPr>
            <w:tcW w:w="2965" w:type="dxa"/>
            <w:shd w:val="clear" w:color="auto" w:fill="DBE5F1"/>
          </w:tcPr>
          <w:p w14:paraId="46C79721" w14:textId="77777777" w:rsidR="00912479" w:rsidRPr="00C13B8E" w:rsidRDefault="00912479" w:rsidP="00C13B8E">
            <w:pPr>
              <w:pStyle w:val="ListParagraph"/>
              <w:numPr>
                <w:ilvl w:val="0"/>
                <w:numId w:val="4"/>
              </w:numPr>
              <w:adjustRightInd w:val="0"/>
              <w:snapToGrid w:val="0"/>
              <w:spacing w:line="255" w:lineRule="atLeast"/>
              <w:rPr>
                <w:rFonts w:ascii="Calibri" w:eastAsia="Times New Roman" w:hAnsi="Calibri"/>
                <w:sz w:val="21"/>
                <w:szCs w:val="20"/>
                <w:lang w:eastAsia="de-CH"/>
              </w:rPr>
            </w:pPr>
            <w:r w:rsidRPr="00C13B8E">
              <w:rPr>
                <w:rFonts w:ascii="Calibri" w:eastAsia="Times New Roman" w:hAnsi="Calibri"/>
                <w:sz w:val="21"/>
                <w:szCs w:val="20"/>
                <w:lang w:eastAsia="de-CH"/>
              </w:rPr>
              <w:t>Keine Distanzerkennung</w:t>
            </w:r>
          </w:p>
          <w:p w14:paraId="71FDA4CD" w14:textId="77777777" w:rsidR="00912479" w:rsidRPr="00C13B8E" w:rsidRDefault="00912479" w:rsidP="00C13B8E">
            <w:pPr>
              <w:pStyle w:val="ListParagraph"/>
              <w:numPr>
                <w:ilvl w:val="0"/>
                <w:numId w:val="4"/>
              </w:numPr>
              <w:adjustRightInd w:val="0"/>
              <w:snapToGrid w:val="0"/>
              <w:spacing w:line="255" w:lineRule="atLeast"/>
              <w:rPr>
                <w:rFonts w:ascii="Calibri" w:eastAsia="Times New Roman" w:hAnsi="Calibri"/>
                <w:sz w:val="21"/>
                <w:szCs w:val="20"/>
                <w:lang w:eastAsia="de-CH"/>
              </w:rPr>
            </w:pPr>
            <w:r w:rsidRPr="00C13B8E">
              <w:rPr>
                <w:rFonts w:ascii="Calibri" w:eastAsia="Times New Roman" w:hAnsi="Calibri"/>
                <w:sz w:val="21"/>
                <w:szCs w:val="20"/>
                <w:lang w:eastAsia="de-CH"/>
              </w:rPr>
              <w:t>Rechtsvortritt</w:t>
            </w:r>
          </w:p>
          <w:p w14:paraId="2AA8482E" w14:textId="77777777" w:rsidR="00912479" w:rsidRPr="00C13B8E" w:rsidRDefault="00912479" w:rsidP="00C13B8E">
            <w:pPr>
              <w:pStyle w:val="ListParagraph"/>
              <w:numPr>
                <w:ilvl w:val="0"/>
                <w:numId w:val="4"/>
              </w:numPr>
              <w:adjustRightInd w:val="0"/>
              <w:snapToGrid w:val="0"/>
              <w:spacing w:line="255" w:lineRule="atLeast"/>
              <w:rPr>
                <w:rFonts w:ascii="Calibri" w:eastAsia="Times New Roman" w:hAnsi="Calibri"/>
                <w:sz w:val="21"/>
                <w:szCs w:val="20"/>
                <w:lang w:eastAsia="de-CH"/>
              </w:rPr>
            </w:pPr>
            <w:r w:rsidRPr="00C13B8E">
              <w:rPr>
                <w:rFonts w:ascii="Calibri" w:eastAsia="Times New Roman" w:hAnsi="Calibri"/>
                <w:sz w:val="21"/>
                <w:szCs w:val="20"/>
                <w:lang w:eastAsia="de-CH"/>
              </w:rPr>
              <w:t>Distanzerkennung Container nicht möglich</w:t>
            </w:r>
          </w:p>
          <w:p w14:paraId="14E5E25B" w14:textId="77777777" w:rsidR="00912479" w:rsidRPr="00C13B8E" w:rsidRDefault="00912479" w:rsidP="00D46409">
            <w:pPr>
              <w:rPr>
                <w:rFonts w:ascii="Calibri" w:eastAsia="Times New Roman" w:hAnsi="Calibri"/>
                <w:sz w:val="21"/>
                <w:szCs w:val="20"/>
                <w:lang w:eastAsia="de-CH"/>
              </w:rPr>
            </w:pPr>
          </w:p>
        </w:tc>
        <w:tc>
          <w:tcPr>
            <w:tcW w:w="2653" w:type="dxa"/>
            <w:shd w:val="clear" w:color="auto" w:fill="DBE5F1"/>
          </w:tcPr>
          <w:p w14:paraId="52298823" w14:textId="77777777" w:rsidR="00912479" w:rsidRPr="00C13B8E" w:rsidRDefault="00912479" w:rsidP="00C13B8E">
            <w:pPr>
              <w:pStyle w:val="ListParagraph"/>
              <w:numPr>
                <w:ilvl w:val="0"/>
                <w:numId w:val="4"/>
              </w:numPr>
              <w:adjustRightInd w:val="0"/>
              <w:snapToGrid w:val="0"/>
              <w:spacing w:line="255" w:lineRule="atLeast"/>
              <w:rPr>
                <w:rFonts w:ascii="Calibri" w:eastAsia="Times New Roman" w:hAnsi="Calibri"/>
                <w:sz w:val="21"/>
                <w:szCs w:val="20"/>
                <w:lang w:eastAsia="de-CH"/>
              </w:rPr>
            </w:pPr>
            <w:r w:rsidRPr="00C13B8E">
              <w:rPr>
                <w:rFonts w:ascii="Calibri" w:eastAsia="Times New Roman" w:hAnsi="Calibri"/>
                <w:sz w:val="21"/>
                <w:szCs w:val="20"/>
                <w:lang w:eastAsia="de-CH"/>
              </w:rPr>
              <w:t>Keine Objekterkennung</w:t>
            </w:r>
          </w:p>
        </w:tc>
        <w:tc>
          <w:tcPr>
            <w:tcW w:w="2988" w:type="dxa"/>
            <w:shd w:val="clear" w:color="auto" w:fill="DBE5F1"/>
          </w:tcPr>
          <w:p w14:paraId="1E5880B5" w14:textId="77777777" w:rsidR="00912479" w:rsidRPr="00C13B8E" w:rsidRDefault="00912479" w:rsidP="00C13B8E">
            <w:pPr>
              <w:pStyle w:val="ListParagraph"/>
              <w:numPr>
                <w:ilvl w:val="0"/>
                <w:numId w:val="4"/>
              </w:numPr>
              <w:adjustRightInd w:val="0"/>
              <w:snapToGrid w:val="0"/>
              <w:spacing w:line="255" w:lineRule="atLeast"/>
              <w:rPr>
                <w:rFonts w:ascii="Calibri" w:eastAsia="Times New Roman" w:hAnsi="Calibri"/>
                <w:sz w:val="21"/>
                <w:szCs w:val="20"/>
                <w:lang w:eastAsia="de-CH"/>
              </w:rPr>
            </w:pPr>
            <w:r w:rsidRPr="00C13B8E">
              <w:rPr>
                <w:rFonts w:ascii="Calibri" w:eastAsia="Times New Roman" w:hAnsi="Calibri"/>
                <w:sz w:val="21"/>
                <w:szCs w:val="20"/>
                <w:lang w:eastAsia="de-CH"/>
              </w:rPr>
              <w:t>Rechenintensiv</w:t>
            </w:r>
          </w:p>
        </w:tc>
      </w:tr>
      <w:tr w:rsidR="00574883" w:rsidRPr="00C13B8E" w14:paraId="41FDE4FA" w14:textId="77777777" w:rsidTr="00574883">
        <w:trPr>
          <w:cantSplit/>
          <w:trHeight w:val="1134"/>
        </w:trPr>
        <w:tc>
          <w:tcPr>
            <w:tcW w:w="898" w:type="dxa"/>
            <w:shd w:val="clear" w:color="auto" w:fill="auto"/>
            <w:textDirection w:val="btLr"/>
            <w:vAlign w:val="center"/>
          </w:tcPr>
          <w:p w14:paraId="0CB92627" w14:textId="77777777" w:rsidR="00912479" w:rsidRPr="00C13B8E" w:rsidRDefault="00912479" w:rsidP="00C13B8E">
            <w:pPr>
              <w:ind w:left="113" w:right="113"/>
              <w:rPr>
                <w:rFonts w:ascii="Calibri" w:eastAsia="Times New Roman" w:hAnsi="Calibri"/>
                <w:b/>
                <w:bCs/>
                <w:sz w:val="20"/>
                <w:szCs w:val="20"/>
                <w:lang w:eastAsia="de-CH"/>
              </w:rPr>
            </w:pPr>
            <w:r w:rsidRPr="00C13B8E">
              <w:rPr>
                <w:rFonts w:ascii="Calibri" w:eastAsia="Times New Roman" w:hAnsi="Calibri"/>
                <w:b/>
                <w:bCs/>
                <w:sz w:val="20"/>
                <w:szCs w:val="20"/>
                <w:lang w:eastAsia="de-CH"/>
              </w:rPr>
              <w:t>Risiken</w:t>
            </w:r>
          </w:p>
        </w:tc>
        <w:tc>
          <w:tcPr>
            <w:tcW w:w="2965" w:type="dxa"/>
            <w:shd w:val="clear" w:color="auto" w:fill="auto"/>
          </w:tcPr>
          <w:p w14:paraId="35F94EC8" w14:textId="77777777" w:rsidR="00912479" w:rsidRPr="00574883" w:rsidRDefault="00912479" w:rsidP="00574883">
            <w:pPr>
              <w:pStyle w:val="ListParagraph"/>
              <w:numPr>
                <w:ilvl w:val="0"/>
                <w:numId w:val="35"/>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Rechtsvortritt erkennen</w:t>
            </w:r>
          </w:p>
        </w:tc>
        <w:tc>
          <w:tcPr>
            <w:tcW w:w="2653" w:type="dxa"/>
            <w:shd w:val="clear" w:color="auto" w:fill="auto"/>
          </w:tcPr>
          <w:p w14:paraId="3850135E" w14:textId="77777777" w:rsidR="00912479" w:rsidRPr="00574883" w:rsidRDefault="00912479" w:rsidP="00574883">
            <w:pPr>
              <w:pStyle w:val="ListParagraph"/>
              <w:numPr>
                <w:ilvl w:val="0"/>
                <w:numId w:val="35"/>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Gestrichelte Linie (Kurve)</w:t>
            </w:r>
          </w:p>
          <w:p w14:paraId="7303C647" w14:textId="77777777" w:rsidR="00912479" w:rsidRPr="00574883" w:rsidRDefault="00912479" w:rsidP="00574883">
            <w:pPr>
              <w:pStyle w:val="ListParagraph"/>
              <w:numPr>
                <w:ilvl w:val="0"/>
                <w:numId w:val="35"/>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Falsches Objekt greifen</w:t>
            </w:r>
          </w:p>
        </w:tc>
        <w:tc>
          <w:tcPr>
            <w:tcW w:w="2988" w:type="dxa"/>
            <w:shd w:val="clear" w:color="auto" w:fill="auto"/>
          </w:tcPr>
          <w:p w14:paraId="72DA766B" w14:textId="77777777" w:rsidR="00912479" w:rsidRPr="00574883" w:rsidRDefault="00912479" w:rsidP="00574883">
            <w:pPr>
              <w:pStyle w:val="ListParagraph"/>
              <w:keepNext/>
              <w:numPr>
                <w:ilvl w:val="0"/>
                <w:numId w:val="35"/>
              </w:numPr>
              <w:adjustRightInd w:val="0"/>
              <w:snapToGrid w:val="0"/>
              <w:spacing w:line="255" w:lineRule="atLeast"/>
              <w:rPr>
                <w:rFonts w:ascii="Calibri" w:eastAsia="Times New Roman" w:hAnsi="Calibri"/>
                <w:sz w:val="21"/>
                <w:szCs w:val="20"/>
                <w:lang w:eastAsia="de-CH"/>
              </w:rPr>
            </w:pPr>
            <w:r w:rsidRPr="00574883">
              <w:rPr>
                <w:rFonts w:ascii="Calibri" w:eastAsia="Times New Roman" w:hAnsi="Calibri"/>
                <w:sz w:val="21"/>
                <w:szCs w:val="20"/>
                <w:lang w:eastAsia="de-CH"/>
              </w:rPr>
              <w:t>Genauigkeit Containerposition</w:t>
            </w:r>
          </w:p>
        </w:tc>
      </w:tr>
    </w:tbl>
    <w:p w14:paraId="44461945" w14:textId="77777777" w:rsidR="00806E92" w:rsidRPr="00C13B8E" w:rsidRDefault="00806E92" w:rsidP="00D137FF">
      <w:pPr>
        <w:jc w:val="both"/>
        <w:rPr>
          <w:rFonts w:ascii="Calibri" w:hAnsi="Calibri"/>
        </w:rPr>
      </w:pPr>
    </w:p>
    <w:p w14:paraId="50444CB9" w14:textId="77777777" w:rsidR="00D07800" w:rsidRPr="00613438" w:rsidRDefault="00D07800" w:rsidP="00D137FF">
      <w:pPr>
        <w:pStyle w:val="Heading2"/>
        <w:jc w:val="both"/>
      </w:pPr>
      <w:bookmarkStart w:id="14" w:name="_Toc437601086"/>
      <w:r w:rsidRPr="00613438">
        <w:t>Bewertung</w:t>
      </w:r>
      <w:bookmarkEnd w:id="14"/>
    </w:p>
    <w:p w14:paraId="67403B2F" w14:textId="77777777" w:rsidR="003104C2" w:rsidRPr="00C13B8E" w:rsidRDefault="002257C7" w:rsidP="00D137FF">
      <w:pPr>
        <w:jc w:val="both"/>
        <w:rPr>
          <w:rFonts w:ascii="Calibri" w:hAnsi="Calibri"/>
        </w:rPr>
      </w:pPr>
      <w:r w:rsidRPr="00C13B8E">
        <w:rPr>
          <w:rFonts w:ascii="Calibri" w:hAnsi="Calibri"/>
        </w:rPr>
        <w:t>Alle Teammitglieder hatten als Aufgabe eine funtionsfähige Lösung zu präsentieren. Diese wurden dann anhand von bereits vorentschiedenen Gewichtungen dementsprechend Berechnet und in der unteren Tabelle aufgelistet.</w:t>
      </w:r>
    </w:p>
    <w:p w14:paraId="262B5C15" w14:textId="77777777" w:rsidR="00D46409" w:rsidRPr="00613438" w:rsidRDefault="00D46409" w:rsidP="00D46409">
      <w:pPr>
        <w:pStyle w:val="Caption"/>
        <w:keepNext/>
      </w:pPr>
      <w:bookmarkStart w:id="15" w:name="_Ref311448979"/>
      <w:bookmarkStart w:id="16" w:name="_Toc437601563"/>
      <w:r w:rsidRPr="00613438">
        <w:t xml:space="preserve">Tabelle </w:t>
      </w:r>
      <w:r w:rsidRPr="00613438">
        <w:fldChar w:fldCharType="begin"/>
      </w:r>
      <w:r w:rsidRPr="00613438">
        <w:instrText xml:space="preserve"> SEQ Tabelle \* ARABIC </w:instrText>
      </w:r>
      <w:r w:rsidRPr="00613438">
        <w:fldChar w:fldCharType="separate"/>
      </w:r>
      <w:r w:rsidR="00C50A5A">
        <w:rPr>
          <w:noProof/>
        </w:rPr>
        <w:t>2</w:t>
      </w:r>
      <w:r w:rsidRPr="00613438">
        <w:fldChar w:fldCharType="end"/>
      </w:r>
      <w:bookmarkEnd w:id="15"/>
      <w:r w:rsidRPr="00613438">
        <w:t>:</w:t>
      </w:r>
      <w:r w:rsidR="0083169E" w:rsidRPr="00613438">
        <w:t xml:space="preserve"> Bewertungstabelle</w:t>
      </w:r>
      <w:bookmarkEnd w:id="16"/>
    </w:p>
    <w:tbl>
      <w:tblPr>
        <w:tblW w:w="8991"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Look w:val="04A0" w:firstRow="1" w:lastRow="0" w:firstColumn="1" w:lastColumn="0" w:noHBand="0" w:noVBand="1"/>
      </w:tblPr>
      <w:tblGrid>
        <w:gridCol w:w="2126"/>
        <w:gridCol w:w="1480"/>
        <w:gridCol w:w="348"/>
        <w:gridCol w:w="729"/>
        <w:gridCol w:w="348"/>
        <w:gridCol w:w="729"/>
        <w:gridCol w:w="348"/>
        <w:gridCol w:w="729"/>
        <w:gridCol w:w="348"/>
        <w:gridCol w:w="729"/>
        <w:gridCol w:w="348"/>
        <w:gridCol w:w="729"/>
      </w:tblGrid>
      <w:tr w:rsidR="00396B40" w:rsidRPr="00C13B8E" w14:paraId="6C5E47AE" w14:textId="77777777" w:rsidTr="00C13B8E">
        <w:trPr>
          <w:trHeight w:val="320"/>
        </w:trPr>
        <w:tc>
          <w:tcPr>
            <w:tcW w:w="8991" w:type="dxa"/>
            <w:gridSpan w:val="12"/>
            <w:tcBorders>
              <w:top w:val="single" w:sz="4" w:space="0" w:color="4F81BD"/>
              <w:left w:val="single" w:sz="4" w:space="0" w:color="4F81BD"/>
              <w:bottom w:val="single" w:sz="4" w:space="0" w:color="4F81BD"/>
              <w:right w:val="single" w:sz="4" w:space="0" w:color="4F81BD"/>
            </w:tcBorders>
            <w:shd w:val="clear" w:color="auto" w:fill="4F81BD"/>
            <w:noWrap/>
            <w:vAlign w:val="center"/>
            <w:hideMark/>
          </w:tcPr>
          <w:p w14:paraId="68785B95" w14:textId="77777777" w:rsidR="00396B40" w:rsidRPr="00C13B8E" w:rsidRDefault="00396B40" w:rsidP="00C13B8E">
            <w:pPr>
              <w:jc w:val="both"/>
              <w:rPr>
                <w:rFonts w:ascii="Calibri" w:eastAsia="Times New Roman" w:hAnsi="Calibri" w:cs="Arial"/>
                <w:b/>
                <w:bCs/>
                <w:noProof w:val="0"/>
                <w:color w:val="000000"/>
                <w:sz w:val="22"/>
                <w:szCs w:val="22"/>
                <w:lang w:eastAsia="de-CH"/>
              </w:rPr>
            </w:pPr>
            <w:r w:rsidRPr="00C13B8E">
              <w:rPr>
                <w:rFonts w:ascii="Calibri" w:eastAsia="Times New Roman" w:hAnsi="Calibri" w:cs="Arial"/>
                <w:b/>
                <w:bCs/>
                <w:noProof w:val="0"/>
                <w:color w:val="000000"/>
                <w:sz w:val="22"/>
                <w:szCs w:val="22"/>
                <w:lang w:eastAsia="de-CH"/>
              </w:rPr>
              <w:t>Konzepte</w:t>
            </w:r>
          </w:p>
        </w:tc>
      </w:tr>
      <w:tr w:rsidR="00396B40" w:rsidRPr="00C13B8E" w14:paraId="3AB1D006" w14:textId="77777777" w:rsidTr="00C13B8E">
        <w:trPr>
          <w:trHeight w:val="440"/>
        </w:trPr>
        <w:tc>
          <w:tcPr>
            <w:tcW w:w="2126" w:type="dxa"/>
            <w:shd w:val="clear" w:color="auto" w:fill="DBE5F1"/>
            <w:noWrap/>
            <w:vAlign w:val="center"/>
            <w:hideMark/>
          </w:tcPr>
          <w:p w14:paraId="77F0D545"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Zielkriterien</w:t>
            </w:r>
          </w:p>
        </w:tc>
        <w:tc>
          <w:tcPr>
            <w:tcW w:w="1480" w:type="dxa"/>
            <w:shd w:val="clear" w:color="auto" w:fill="DBE5F1"/>
            <w:vAlign w:val="center"/>
            <w:hideMark/>
          </w:tcPr>
          <w:p w14:paraId="6D32AA08"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Gewichtungs-Faktor</w:t>
            </w:r>
          </w:p>
        </w:tc>
        <w:tc>
          <w:tcPr>
            <w:tcW w:w="1077" w:type="dxa"/>
            <w:gridSpan w:val="2"/>
            <w:shd w:val="clear" w:color="auto" w:fill="FF0000"/>
            <w:noWrap/>
            <w:vAlign w:val="center"/>
            <w:hideMark/>
          </w:tcPr>
          <w:p w14:paraId="4BB1D962"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Variante 1</w:t>
            </w:r>
          </w:p>
        </w:tc>
        <w:tc>
          <w:tcPr>
            <w:tcW w:w="1077" w:type="dxa"/>
            <w:gridSpan w:val="2"/>
            <w:shd w:val="clear" w:color="auto" w:fill="FFFF00"/>
            <w:noWrap/>
            <w:vAlign w:val="center"/>
            <w:hideMark/>
          </w:tcPr>
          <w:p w14:paraId="00ED74C6"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Variante 2</w:t>
            </w:r>
          </w:p>
        </w:tc>
        <w:tc>
          <w:tcPr>
            <w:tcW w:w="1077" w:type="dxa"/>
            <w:gridSpan w:val="2"/>
            <w:shd w:val="clear" w:color="auto" w:fill="008000"/>
            <w:noWrap/>
            <w:vAlign w:val="center"/>
            <w:hideMark/>
          </w:tcPr>
          <w:p w14:paraId="30A5802F"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Variante 3</w:t>
            </w:r>
          </w:p>
        </w:tc>
        <w:tc>
          <w:tcPr>
            <w:tcW w:w="1077" w:type="dxa"/>
            <w:gridSpan w:val="2"/>
            <w:shd w:val="clear" w:color="auto" w:fill="948A54"/>
            <w:noWrap/>
            <w:vAlign w:val="center"/>
            <w:hideMark/>
          </w:tcPr>
          <w:p w14:paraId="58336404"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Variante 4</w:t>
            </w:r>
          </w:p>
        </w:tc>
        <w:tc>
          <w:tcPr>
            <w:tcW w:w="1077" w:type="dxa"/>
            <w:gridSpan w:val="2"/>
            <w:shd w:val="clear" w:color="auto" w:fill="3366FF"/>
            <w:noWrap/>
            <w:vAlign w:val="center"/>
            <w:hideMark/>
          </w:tcPr>
          <w:p w14:paraId="4690C3BC"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Variante 5</w:t>
            </w:r>
          </w:p>
        </w:tc>
      </w:tr>
      <w:tr w:rsidR="00396B40" w:rsidRPr="00C13B8E" w14:paraId="612648D0" w14:textId="77777777" w:rsidTr="00C13B8E">
        <w:trPr>
          <w:trHeight w:val="300"/>
        </w:trPr>
        <w:tc>
          <w:tcPr>
            <w:tcW w:w="2126" w:type="dxa"/>
            <w:shd w:val="clear" w:color="auto" w:fill="auto"/>
            <w:noWrap/>
            <w:vAlign w:val="center"/>
            <w:hideMark/>
          </w:tcPr>
          <w:p w14:paraId="52865005" w14:textId="77777777" w:rsidR="00396B40" w:rsidRPr="00C13B8E" w:rsidRDefault="00396B40" w:rsidP="00C13B8E">
            <w:pPr>
              <w:jc w:val="both"/>
              <w:rPr>
                <w:rFonts w:ascii="Calibri" w:eastAsia="Times New Roman" w:hAnsi="Calibri" w:cs="Arial"/>
                <w:b/>
                <w:bCs/>
                <w:noProof w:val="0"/>
                <w:color w:val="000000"/>
                <w:sz w:val="18"/>
                <w:szCs w:val="18"/>
                <w:lang w:eastAsia="de-CH"/>
              </w:rPr>
            </w:pPr>
          </w:p>
        </w:tc>
        <w:tc>
          <w:tcPr>
            <w:tcW w:w="1480" w:type="dxa"/>
            <w:shd w:val="clear" w:color="auto" w:fill="auto"/>
            <w:vAlign w:val="center"/>
            <w:hideMark/>
          </w:tcPr>
          <w:p w14:paraId="05B8A17E" w14:textId="77777777" w:rsidR="00396B40" w:rsidRPr="00C13B8E" w:rsidRDefault="00396B40" w:rsidP="00C13B8E">
            <w:pPr>
              <w:jc w:val="both"/>
              <w:rPr>
                <w:rFonts w:ascii="Calibri" w:eastAsia="Times New Roman" w:hAnsi="Calibri" w:cs="Arial"/>
                <w:b/>
                <w:bCs/>
                <w:noProof w:val="0"/>
                <w:color w:val="000000"/>
                <w:sz w:val="18"/>
                <w:szCs w:val="18"/>
                <w:lang w:eastAsia="de-CH"/>
              </w:rPr>
            </w:pPr>
          </w:p>
        </w:tc>
        <w:tc>
          <w:tcPr>
            <w:tcW w:w="1077" w:type="dxa"/>
            <w:gridSpan w:val="2"/>
            <w:shd w:val="clear" w:color="auto" w:fill="auto"/>
            <w:noWrap/>
            <w:vAlign w:val="center"/>
            <w:hideMark/>
          </w:tcPr>
          <w:p w14:paraId="171811CD" w14:textId="77777777" w:rsidR="00396B40" w:rsidRPr="00C13B8E" w:rsidRDefault="00396B40" w:rsidP="00C13B8E">
            <w:pPr>
              <w:jc w:val="both"/>
              <w:rPr>
                <w:rFonts w:ascii="Calibri" w:eastAsia="Times New Roman" w:hAnsi="Calibri" w:cs="Arial"/>
                <w:i/>
                <w:iCs/>
                <w:noProof w:val="0"/>
                <w:color w:val="000000"/>
                <w:sz w:val="18"/>
                <w:szCs w:val="18"/>
                <w:lang w:eastAsia="de-CH"/>
              </w:rPr>
            </w:pPr>
            <w:r w:rsidRPr="00C13B8E">
              <w:rPr>
                <w:rFonts w:ascii="Calibri" w:eastAsia="Times New Roman" w:hAnsi="Calibri" w:cs="Arial"/>
                <w:i/>
                <w:iCs/>
                <w:noProof w:val="0"/>
                <w:color w:val="000000"/>
                <w:sz w:val="18"/>
                <w:szCs w:val="18"/>
                <w:lang w:eastAsia="de-CH"/>
              </w:rPr>
              <w:t>Bewertung</w:t>
            </w:r>
          </w:p>
        </w:tc>
        <w:tc>
          <w:tcPr>
            <w:tcW w:w="1077" w:type="dxa"/>
            <w:gridSpan w:val="2"/>
            <w:shd w:val="clear" w:color="auto" w:fill="auto"/>
            <w:noWrap/>
            <w:vAlign w:val="center"/>
            <w:hideMark/>
          </w:tcPr>
          <w:p w14:paraId="116FB3B3" w14:textId="77777777" w:rsidR="00396B40" w:rsidRPr="00C13B8E" w:rsidRDefault="00396B40" w:rsidP="00C13B8E">
            <w:pPr>
              <w:jc w:val="both"/>
              <w:rPr>
                <w:rFonts w:ascii="Calibri" w:eastAsia="Times New Roman" w:hAnsi="Calibri" w:cs="Arial"/>
                <w:i/>
                <w:iCs/>
                <w:noProof w:val="0"/>
                <w:color w:val="000000"/>
                <w:sz w:val="18"/>
                <w:szCs w:val="18"/>
                <w:lang w:eastAsia="de-CH"/>
              </w:rPr>
            </w:pPr>
            <w:r w:rsidRPr="00C13B8E">
              <w:rPr>
                <w:rFonts w:ascii="Calibri" w:eastAsia="Times New Roman" w:hAnsi="Calibri" w:cs="Arial"/>
                <w:i/>
                <w:iCs/>
                <w:noProof w:val="0"/>
                <w:color w:val="000000"/>
                <w:sz w:val="18"/>
                <w:szCs w:val="18"/>
                <w:lang w:eastAsia="de-CH"/>
              </w:rPr>
              <w:t>Bewertung</w:t>
            </w:r>
          </w:p>
        </w:tc>
        <w:tc>
          <w:tcPr>
            <w:tcW w:w="1077" w:type="dxa"/>
            <w:gridSpan w:val="2"/>
            <w:shd w:val="clear" w:color="auto" w:fill="auto"/>
            <w:noWrap/>
            <w:vAlign w:val="center"/>
            <w:hideMark/>
          </w:tcPr>
          <w:p w14:paraId="054DA5C9" w14:textId="77777777" w:rsidR="00396B40" w:rsidRPr="00C13B8E" w:rsidRDefault="00396B40" w:rsidP="00C13B8E">
            <w:pPr>
              <w:jc w:val="both"/>
              <w:rPr>
                <w:rFonts w:ascii="Calibri" w:eastAsia="Times New Roman" w:hAnsi="Calibri" w:cs="Arial"/>
                <w:i/>
                <w:iCs/>
                <w:noProof w:val="0"/>
                <w:color w:val="000000"/>
                <w:sz w:val="18"/>
                <w:szCs w:val="18"/>
                <w:lang w:eastAsia="de-CH"/>
              </w:rPr>
            </w:pPr>
            <w:r w:rsidRPr="00C13B8E">
              <w:rPr>
                <w:rFonts w:ascii="Calibri" w:eastAsia="Times New Roman" w:hAnsi="Calibri" w:cs="Arial"/>
                <w:i/>
                <w:iCs/>
                <w:noProof w:val="0"/>
                <w:color w:val="000000"/>
                <w:sz w:val="18"/>
                <w:szCs w:val="18"/>
                <w:lang w:eastAsia="de-CH"/>
              </w:rPr>
              <w:t>Bewertung</w:t>
            </w:r>
          </w:p>
        </w:tc>
        <w:tc>
          <w:tcPr>
            <w:tcW w:w="1077" w:type="dxa"/>
            <w:gridSpan w:val="2"/>
            <w:shd w:val="clear" w:color="auto" w:fill="auto"/>
            <w:noWrap/>
            <w:vAlign w:val="center"/>
            <w:hideMark/>
          </w:tcPr>
          <w:p w14:paraId="0EDDB5A3" w14:textId="77777777" w:rsidR="00396B40" w:rsidRPr="00C13B8E" w:rsidRDefault="00396B40" w:rsidP="00C13B8E">
            <w:pPr>
              <w:jc w:val="both"/>
              <w:rPr>
                <w:rFonts w:ascii="Calibri" w:eastAsia="Times New Roman" w:hAnsi="Calibri" w:cs="Arial"/>
                <w:i/>
                <w:iCs/>
                <w:noProof w:val="0"/>
                <w:color w:val="000000"/>
                <w:sz w:val="18"/>
                <w:szCs w:val="18"/>
                <w:lang w:eastAsia="de-CH"/>
              </w:rPr>
            </w:pPr>
            <w:r w:rsidRPr="00C13B8E">
              <w:rPr>
                <w:rFonts w:ascii="Calibri" w:eastAsia="Times New Roman" w:hAnsi="Calibri" w:cs="Arial"/>
                <w:i/>
                <w:iCs/>
                <w:noProof w:val="0"/>
                <w:color w:val="000000"/>
                <w:sz w:val="18"/>
                <w:szCs w:val="18"/>
                <w:lang w:eastAsia="de-CH"/>
              </w:rPr>
              <w:t>Bewertung</w:t>
            </w:r>
          </w:p>
        </w:tc>
        <w:tc>
          <w:tcPr>
            <w:tcW w:w="1077" w:type="dxa"/>
            <w:gridSpan w:val="2"/>
            <w:shd w:val="clear" w:color="auto" w:fill="auto"/>
            <w:noWrap/>
            <w:vAlign w:val="center"/>
            <w:hideMark/>
          </w:tcPr>
          <w:p w14:paraId="6A8DE8BB" w14:textId="77777777" w:rsidR="00396B40" w:rsidRPr="00C13B8E" w:rsidRDefault="00396B40" w:rsidP="00C13B8E">
            <w:pPr>
              <w:jc w:val="both"/>
              <w:rPr>
                <w:rFonts w:ascii="Calibri" w:eastAsia="Times New Roman" w:hAnsi="Calibri" w:cs="Arial"/>
                <w:i/>
                <w:iCs/>
                <w:noProof w:val="0"/>
                <w:color w:val="000000"/>
                <w:sz w:val="18"/>
                <w:szCs w:val="18"/>
                <w:lang w:eastAsia="de-CH"/>
              </w:rPr>
            </w:pPr>
            <w:r w:rsidRPr="00C13B8E">
              <w:rPr>
                <w:rFonts w:ascii="Calibri" w:eastAsia="Times New Roman" w:hAnsi="Calibri" w:cs="Arial"/>
                <w:i/>
                <w:iCs/>
                <w:noProof w:val="0"/>
                <w:color w:val="000000"/>
                <w:sz w:val="18"/>
                <w:szCs w:val="18"/>
                <w:lang w:eastAsia="de-CH"/>
              </w:rPr>
              <w:t>Bewertung</w:t>
            </w:r>
          </w:p>
        </w:tc>
      </w:tr>
      <w:tr w:rsidR="00396B40" w:rsidRPr="00C13B8E" w14:paraId="5992D492" w14:textId="77777777" w:rsidTr="00C13B8E">
        <w:trPr>
          <w:trHeight w:val="300"/>
        </w:trPr>
        <w:tc>
          <w:tcPr>
            <w:tcW w:w="2126" w:type="dxa"/>
            <w:shd w:val="clear" w:color="auto" w:fill="DBE5F1"/>
            <w:noWrap/>
            <w:vAlign w:val="center"/>
            <w:hideMark/>
          </w:tcPr>
          <w:p w14:paraId="14C44F92"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Geschwindigkeit</w:t>
            </w:r>
          </w:p>
        </w:tc>
        <w:tc>
          <w:tcPr>
            <w:tcW w:w="1480" w:type="dxa"/>
            <w:shd w:val="clear" w:color="auto" w:fill="DBE5F1"/>
            <w:noWrap/>
            <w:vAlign w:val="center"/>
            <w:hideMark/>
          </w:tcPr>
          <w:p w14:paraId="4A2D5F1E"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2</w:t>
            </w:r>
          </w:p>
        </w:tc>
        <w:tc>
          <w:tcPr>
            <w:tcW w:w="348" w:type="dxa"/>
            <w:shd w:val="clear" w:color="auto" w:fill="DBE5F1"/>
            <w:noWrap/>
            <w:vAlign w:val="center"/>
            <w:hideMark/>
          </w:tcPr>
          <w:p w14:paraId="49A6DBE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DBE5F1"/>
            <w:noWrap/>
            <w:vAlign w:val="center"/>
            <w:hideMark/>
          </w:tcPr>
          <w:p w14:paraId="214E731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8</w:t>
            </w:r>
          </w:p>
        </w:tc>
        <w:tc>
          <w:tcPr>
            <w:tcW w:w="348" w:type="dxa"/>
            <w:shd w:val="clear" w:color="auto" w:fill="DBE5F1"/>
            <w:noWrap/>
            <w:vAlign w:val="center"/>
            <w:hideMark/>
          </w:tcPr>
          <w:p w14:paraId="59A1710C"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DBE5F1"/>
            <w:noWrap/>
            <w:vAlign w:val="center"/>
            <w:hideMark/>
          </w:tcPr>
          <w:p w14:paraId="217ACEB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8</w:t>
            </w:r>
          </w:p>
        </w:tc>
        <w:tc>
          <w:tcPr>
            <w:tcW w:w="348" w:type="dxa"/>
            <w:shd w:val="clear" w:color="auto" w:fill="DBE5F1"/>
            <w:noWrap/>
            <w:vAlign w:val="center"/>
            <w:hideMark/>
          </w:tcPr>
          <w:p w14:paraId="7F586DBC"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DBE5F1"/>
            <w:noWrap/>
            <w:vAlign w:val="center"/>
            <w:hideMark/>
          </w:tcPr>
          <w:p w14:paraId="7E76B4C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6</w:t>
            </w:r>
          </w:p>
        </w:tc>
        <w:tc>
          <w:tcPr>
            <w:tcW w:w="348" w:type="dxa"/>
            <w:shd w:val="clear" w:color="auto" w:fill="DBE5F1"/>
            <w:noWrap/>
            <w:vAlign w:val="center"/>
            <w:hideMark/>
          </w:tcPr>
          <w:p w14:paraId="2B028E0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w:t>
            </w:r>
          </w:p>
        </w:tc>
        <w:tc>
          <w:tcPr>
            <w:tcW w:w="729" w:type="dxa"/>
            <w:shd w:val="clear" w:color="auto" w:fill="DBE5F1"/>
            <w:noWrap/>
            <w:vAlign w:val="center"/>
            <w:hideMark/>
          </w:tcPr>
          <w:p w14:paraId="1C0EE0D5"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2</w:t>
            </w:r>
          </w:p>
        </w:tc>
        <w:tc>
          <w:tcPr>
            <w:tcW w:w="348" w:type="dxa"/>
            <w:shd w:val="clear" w:color="auto" w:fill="DBE5F1"/>
            <w:noWrap/>
            <w:vAlign w:val="center"/>
            <w:hideMark/>
          </w:tcPr>
          <w:p w14:paraId="01D419C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DBE5F1"/>
            <w:noWrap/>
            <w:vAlign w:val="center"/>
            <w:hideMark/>
          </w:tcPr>
          <w:p w14:paraId="40ECDACD"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8</w:t>
            </w:r>
          </w:p>
        </w:tc>
      </w:tr>
      <w:tr w:rsidR="00396B40" w:rsidRPr="00C13B8E" w14:paraId="545D7842" w14:textId="77777777" w:rsidTr="00C13B8E">
        <w:trPr>
          <w:trHeight w:val="300"/>
        </w:trPr>
        <w:tc>
          <w:tcPr>
            <w:tcW w:w="2126" w:type="dxa"/>
            <w:shd w:val="clear" w:color="auto" w:fill="auto"/>
            <w:noWrap/>
            <w:vAlign w:val="center"/>
            <w:hideMark/>
          </w:tcPr>
          <w:p w14:paraId="70F1DDAC"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Produktionsaufwand</w:t>
            </w:r>
          </w:p>
        </w:tc>
        <w:tc>
          <w:tcPr>
            <w:tcW w:w="1480" w:type="dxa"/>
            <w:shd w:val="clear" w:color="auto" w:fill="auto"/>
            <w:noWrap/>
            <w:vAlign w:val="center"/>
            <w:hideMark/>
          </w:tcPr>
          <w:p w14:paraId="09D1FA4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shd w:val="clear" w:color="auto" w:fill="auto"/>
            <w:noWrap/>
            <w:vAlign w:val="center"/>
            <w:hideMark/>
          </w:tcPr>
          <w:p w14:paraId="577A89AC"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auto"/>
            <w:noWrap/>
            <w:vAlign w:val="center"/>
            <w:hideMark/>
          </w:tcPr>
          <w:p w14:paraId="13006135"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6</w:t>
            </w:r>
          </w:p>
        </w:tc>
        <w:tc>
          <w:tcPr>
            <w:tcW w:w="348" w:type="dxa"/>
            <w:shd w:val="clear" w:color="auto" w:fill="auto"/>
            <w:noWrap/>
            <w:vAlign w:val="center"/>
            <w:hideMark/>
          </w:tcPr>
          <w:p w14:paraId="109DD9F1"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shd w:val="clear" w:color="auto" w:fill="auto"/>
            <w:noWrap/>
            <w:vAlign w:val="center"/>
            <w:hideMark/>
          </w:tcPr>
          <w:p w14:paraId="12BEA20F"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3</w:t>
            </w:r>
          </w:p>
        </w:tc>
        <w:tc>
          <w:tcPr>
            <w:tcW w:w="348" w:type="dxa"/>
            <w:shd w:val="clear" w:color="auto" w:fill="auto"/>
            <w:noWrap/>
            <w:vAlign w:val="center"/>
            <w:hideMark/>
          </w:tcPr>
          <w:p w14:paraId="365BD31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auto"/>
            <w:noWrap/>
            <w:vAlign w:val="center"/>
            <w:hideMark/>
          </w:tcPr>
          <w:p w14:paraId="7BBD272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45</w:t>
            </w:r>
          </w:p>
        </w:tc>
        <w:tc>
          <w:tcPr>
            <w:tcW w:w="348" w:type="dxa"/>
            <w:shd w:val="clear" w:color="auto" w:fill="auto"/>
            <w:noWrap/>
            <w:vAlign w:val="center"/>
            <w:hideMark/>
          </w:tcPr>
          <w:p w14:paraId="229456FE"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w:t>
            </w:r>
          </w:p>
        </w:tc>
        <w:tc>
          <w:tcPr>
            <w:tcW w:w="729" w:type="dxa"/>
            <w:shd w:val="clear" w:color="auto" w:fill="auto"/>
            <w:noWrap/>
            <w:vAlign w:val="center"/>
            <w:hideMark/>
          </w:tcPr>
          <w:p w14:paraId="2FDA14EF"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shd w:val="clear" w:color="auto" w:fill="auto"/>
            <w:noWrap/>
            <w:vAlign w:val="center"/>
            <w:hideMark/>
          </w:tcPr>
          <w:p w14:paraId="5C61D350"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auto"/>
            <w:noWrap/>
            <w:vAlign w:val="center"/>
            <w:hideMark/>
          </w:tcPr>
          <w:p w14:paraId="2FF490A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45</w:t>
            </w:r>
          </w:p>
        </w:tc>
      </w:tr>
      <w:tr w:rsidR="00396B40" w:rsidRPr="00C13B8E" w14:paraId="508DB772" w14:textId="77777777" w:rsidTr="00C13B8E">
        <w:trPr>
          <w:trHeight w:val="300"/>
        </w:trPr>
        <w:tc>
          <w:tcPr>
            <w:tcW w:w="2126" w:type="dxa"/>
            <w:shd w:val="clear" w:color="auto" w:fill="DBE5F1"/>
            <w:noWrap/>
            <w:vAlign w:val="center"/>
            <w:hideMark/>
          </w:tcPr>
          <w:p w14:paraId="20DB5AEA"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Genauigkeit</w:t>
            </w:r>
          </w:p>
        </w:tc>
        <w:tc>
          <w:tcPr>
            <w:tcW w:w="1480" w:type="dxa"/>
            <w:shd w:val="clear" w:color="auto" w:fill="DBE5F1"/>
            <w:noWrap/>
            <w:vAlign w:val="center"/>
            <w:hideMark/>
          </w:tcPr>
          <w:p w14:paraId="1A3B7BCE"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3</w:t>
            </w:r>
          </w:p>
        </w:tc>
        <w:tc>
          <w:tcPr>
            <w:tcW w:w="348" w:type="dxa"/>
            <w:shd w:val="clear" w:color="auto" w:fill="DBE5F1"/>
            <w:noWrap/>
            <w:vAlign w:val="center"/>
            <w:hideMark/>
          </w:tcPr>
          <w:p w14:paraId="77095B8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DBE5F1"/>
            <w:noWrap/>
            <w:vAlign w:val="center"/>
            <w:hideMark/>
          </w:tcPr>
          <w:p w14:paraId="3D097E7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2</w:t>
            </w:r>
          </w:p>
        </w:tc>
        <w:tc>
          <w:tcPr>
            <w:tcW w:w="348" w:type="dxa"/>
            <w:shd w:val="clear" w:color="auto" w:fill="DBE5F1"/>
            <w:noWrap/>
            <w:vAlign w:val="center"/>
            <w:hideMark/>
          </w:tcPr>
          <w:p w14:paraId="3045AA6B"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DBE5F1"/>
            <w:noWrap/>
            <w:vAlign w:val="center"/>
            <w:hideMark/>
          </w:tcPr>
          <w:p w14:paraId="7BA7A921"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2</w:t>
            </w:r>
          </w:p>
        </w:tc>
        <w:tc>
          <w:tcPr>
            <w:tcW w:w="348" w:type="dxa"/>
            <w:shd w:val="clear" w:color="auto" w:fill="DBE5F1"/>
            <w:noWrap/>
            <w:vAlign w:val="center"/>
            <w:hideMark/>
          </w:tcPr>
          <w:p w14:paraId="6A104428"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5</w:t>
            </w:r>
          </w:p>
        </w:tc>
        <w:tc>
          <w:tcPr>
            <w:tcW w:w="729" w:type="dxa"/>
            <w:shd w:val="clear" w:color="auto" w:fill="DBE5F1"/>
            <w:noWrap/>
            <w:vAlign w:val="center"/>
            <w:hideMark/>
          </w:tcPr>
          <w:p w14:paraId="0D13A56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5</w:t>
            </w:r>
          </w:p>
        </w:tc>
        <w:tc>
          <w:tcPr>
            <w:tcW w:w="348" w:type="dxa"/>
            <w:shd w:val="clear" w:color="auto" w:fill="DBE5F1"/>
            <w:noWrap/>
            <w:vAlign w:val="center"/>
            <w:hideMark/>
          </w:tcPr>
          <w:p w14:paraId="45BCFEFD"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5</w:t>
            </w:r>
          </w:p>
        </w:tc>
        <w:tc>
          <w:tcPr>
            <w:tcW w:w="729" w:type="dxa"/>
            <w:shd w:val="clear" w:color="auto" w:fill="DBE5F1"/>
            <w:noWrap/>
            <w:vAlign w:val="center"/>
            <w:hideMark/>
          </w:tcPr>
          <w:p w14:paraId="7E8F0DF1"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5</w:t>
            </w:r>
          </w:p>
        </w:tc>
        <w:tc>
          <w:tcPr>
            <w:tcW w:w="348" w:type="dxa"/>
            <w:shd w:val="clear" w:color="auto" w:fill="DBE5F1"/>
            <w:noWrap/>
            <w:vAlign w:val="center"/>
            <w:hideMark/>
          </w:tcPr>
          <w:p w14:paraId="5116D52E"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5</w:t>
            </w:r>
          </w:p>
        </w:tc>
        <w:tc>
          <w:tcPr>
            <w:tcW w:w="729" w:type="dxa"/>
            <w:shd w:val="clear" w:color="auto" w:fill="DBE5F1"/>
            <w:noWrap/>
            <w:vAlign w:val="center"/>
            <w:hideMark/>
          </w:tcPr>
          <w:p w14:paraId="73FD1EA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1.5</w:t>
            </w:r>
          </w:p>
        </w:tc>
      </w:tr>
      <w:tr w:rsidR="00396B40" w:rsidRPr="00C13B8E" w14:paraId="5D910DFA" w14:textId="77777777" w:rsidTr="00C13B8E">
        <w:trPr>
          <w:trHeight w:val="300"/>
        </w:trPr>
        <w:tc>
          <w:tcPr>
            <w:tcW w:w="2126" w:type="dxa"/>
            <w:shd w:val="clear" w:color="auto" w:fill="auto"/>
            <w:noWrap/>
            <w:vAlign w:val="center"/>
            <w:hideMark/>
          </w:tcPr>
          <w:p w14:paraId="67C3750A"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Gewicht</w:t>
            </w:r>
          </w:p>
        </w:tc>
        <w:tc>
          <w:tcPr>
            <w:tcW w:w="1480" w:type="dxa"/>
            <w:shd w:val="clear" w:color="auto" w:fill="auto"/>
            <w:noWrap/>
            <w:vAlign w:val="center"/>
            <w:hideMark/>
          </w:tcPr>
          <w:p w14:paraId="506DFEA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05</w:t>
            </w:r>
          </w:p>
        </w:tc>
        <w:tc>
          <w:tcPr>
            <w:tcW w:w="348" w:type="dxa"/>
            <w:shd w:val="clear" w:color="auto" w:fill="auto"/>
            <w:noWrap/>
            <w:vAlign w:val="center"/>
            <w:hideMark/>
          </w:tcPr>
          <w:p w14:paraId="26CF872B"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auto"/>
            <w:noWrap/>
            <w:vAlign w:val="center"/>
            <w:hideMark/>
          </w:tcPr>
          <w:p w14:paraId="0281341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shd w:val="clear" w:color="auto" w:fill="auto"/>
            <w:noWrap/>
            <w:vAlign w:val="center"/>
            <w:hideMark/>
          </w:tcPr>
          <w:p w14:paraId="31B759E7"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4</w:t>
            </w:r>
          </w:p>
        </w:tc>
        <w:tc>
          <w:tcPr>
            <w:tcW w:w="729" w:type="dxa"/>
            <w:shd w:val="clear" w:color="auto" w:fill="auto"/>
            <w:noWrap/>
            <w:vAlign w:val="center"/>
            <w:hideMark/>
          </w:tcPr>
          <w:p w14:paraId="6200B1B5"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2</w:t>
            </w:r>
          </w:p>
        </w:tc>
        <w:tc>
          <w:tcPr>
            <w:tcW w:w="348" w:type="dxa"/>
            <w:shd w:val="clear" w:color="auto" w:fill="auto"/>
            <w:noWrap/>
            <w:vAlign w:val="center"/>
            <w:hideMark/>
          </w:tcPr>
          <w:p w14:paraId="4FAE65D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auto"/>
            <w:noWrap/>
            <w:vAlign w:val="center"/>
            <w:hideMark/>
          </w:tcPr>
          <w:p w14:paraId="7085B0F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shd w:val="clear" w:color="auto" w:fill="auto"/>
            <w:noWrap/>
            <w:vAlign w:val="center"/>
            <w:hideMark/>
          </w:tcPr>
          <w:p w14:paraId="53E2AEA0"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shd w:val="clear" w:color="auto" w:fill="auto"/>
            <w:noWrap/>
            <w:vAlign w:val="center"/>
            <w:hideMark/>
          </w:tcPr>
          <w:p w14:paraId="3A52014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w:t>
            </w:r>
          </w:p>
        </w:tc>
        <w:tc>
          <w:tcPr>
            <w:tcW w:w="348" w:type="dxa"/>
            <w:shd w:val="clear" w:color="auto" w:fill="auto"/>
            <w:noWrap/>
            <w:vAlign w:val="center"/>
            <w:hideMark/>
          </w:tcPr>
          <w:p w14:paraId="7707A967"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auto"/>
            <w:noWrap/>
            <w:vAlign w:val="center"/>
            <w:hideMark/>
          </w:tcPr>
          <w:p w14:paraId="7BFABF7D"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r>
      <w:tr w:rsidR="00396B40" w:rsidRPr="00C13B8E" w14:paraId="170BCEE6" w14:textId="77777777" w:rsidTr="00C13B8E">
        <w:trPr>
          <w:trHeight w:val="300"/>
        </w:trPr>
        <w:tc>
          <w:tcPr>
            <w:tcW w:w="2126" w:type="dxa"/>
            <w:shd w:val="clear" w:color="auto" w:fill="DBE5F1"/>
            <w:noWrap/>
            <w:vAlign w:val="center"/>
            <w:hideMark/>
          </w:tcPr>
          <w:p w14:paraId="20D21B7F"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Programmieraufwand</w:t>
            </w:r>
          </w:p>
        </w:tc>
        <w:tc>
          <w:tcPr>
            <w:tcW w:w="1480" w:type="dxa"/>
            <w:shd w:val="clear" w:color="auto" w:fill="DBE5F1"/>
            <w:noWrap/>
            <w:vAlign w:val="center"/>
            <w:hideMark/>
          </w:tcPr>
          <w:p w14:paraId="37758B4A"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25</w:t>
            </w:r>
          </w:p>
        </w:tc>
        <w:tc>
          <w:tcPr>
            <w:tcW w:w="348" w:type="dxa"/>
            <w:shd w:val="clear" w:color="auto" w:fill="DBE5F1"/>
            <w:noWrap/>
            <w:vAlign w:val="center"/>
            <w:hideMark/>
          </w:tcPr>
          <w:p w14:paraId="336D598B"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DBE5F1"/>
            <w:noWrap/>
            <w:vAlign w:val="center"/>
            <w:hideMark/>
          </w:tcPr>
          <w:p w14:paraId="0511042A"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75</w:t>
            </w:r>
          </w:p>
        </w:tc>
        <w:tc>
          <w:tcPr>
            <w:tcW w:w="348" w:type="dxa"/>
            <w:shd w:val="clear" w:color="auto" w:fill="DBE5F1"/>
            <w:noWrap/>
            <w:vAlign w:val="center"/>
            <w:hideMark/>
          </w:tcPr>
          <w:p w14:paraId="78D96A7D"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shd w:val="clear" w:color="auto" w:fill="DBE5F1"/>
            <w:noWrap/>
            <w:vAlign w:val="center"/>
            <w:hideMark/>
          </w:tcPr>
          <w:p w14:paraId="47D7363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75</w:t>
            </w:r>
          </w:p>
        </w:tc>
        <w:tc>
          <w:tcPr>
            <w:tcW w:w="348" w:type="dxa"/>
            <w:shd w:val="clear" w:color="auto" w:fill="DBE5F1"/>
            <w:noWrap/>
            <w:vAlign w:val="center"/>
            <w:hideMark/>
          </w:tcPr>
          <w:p w14:paraId="2646EE8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shd w:val="clear" w:color="auto" w:fill="DBE5F1"/>
            <w:noWrap/>
            <w:vAlign w:val="center"/>
            <w:hideMark/>
          </w:tcPr>
          <w:p w14:paraId="0A38E2F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5</w:t>
            </w:r>
          </w:p>
        </w:tc>
        <w:tc>
          <w:tcPr>
            <w:tcW w:w="348" w:type="dxa"/>
            <w:shd w:val="clear" w:color="auto" w:fill="DBE5F1"/>
            <w:noWrap/>
            <w:vAlign w:val="center"/>
            <w:hideMark/>
          </w:tcPr>
          <w:p w14:paraId="43681398"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shd w:val="clear" w:color="auto" w:fill="DBE5F1"/>
            <w:noWrap/>
            <w:vAlign w:val="center"/>
            <w:hideMark/>
          </w:tcPr>
          <w:p w14:paraId="0AC47D59"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5</w:t>
            </w:r>
          </w:p>
        </w:tc>
        <w:tc>
          <w:tcPr>
            <w:tcW w:w="348" w:type="dxa"/>
            <w:shd w:val="clear" w:color="auto" w:fill="DBE5F1"/>
            <w:noWrap/>
            <w:vAlign w:val="center"/>
            <w:hideMark/>
          </w:tcPr>
          <w:p w14:paraId="2F096B9E"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shd w:val="clear" w:color="auto" w:fill="DBE5F1"/>
            <w:noWrap/>
            <w:vAlign w:val="center"/>
            <w:hideMark/>
          </w:tcPr>
          <w:p w14:paraId="17724D4A"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5</w:t>
            </w:r>
          </w:p>
        </w:tc>
      </w:tr>
      <w:tr w:rsidR="00396B40" w:rsidRPr="00C13B8E" w14:paraId="341963B2" w14:textId="77777777" w:rsidTr="00C13B8E">
        <w:trPr>
          <w:trHeight w:val="300"/>
        </w:trPr>
        <w:tc>
          <w:tcPr>
            <w:tcW w:w="2126" w:type="dxa"/>
            <w:tcBorders>
              <w:bottom w:val="single" w:sz="4" w:space="0" w:color="95B3D7"/>
            </w:tcBorders>
            <w:shd w:val="clear" w:color="auto" w:fill="auto"/>
            <w:noWrap/>
            <w:vAlign w:val="center"/>
            <w:hideMark/>
          </w:tcPr>
          <w:p w14:paraId="3B0D1E2E"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Energiebedarf</w:t>
            </w:r>
          </w:p>
        </w:tc>
        <w:tc>
          <w:tcPr>
            <w:tcW w:w="1480" w:type="dxa"/>
            <w:tcBorders>
              <w:bottom w:val="single" w:sz="4" w:space="0" w:color="95B3D7"/>
            </w:tcBorders>
            <w:shd w:val="clear" w:color="auto" w:fill="auto"/>
            <w:noWrap/>
            <w:vAlign w:val="center"/>
            <w:hideMark/>
          </w:tcPr>
          <w:p w14:paraId="014B8F46"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05</w:t>
            </w:r>
          </w:p>
        </w:tc>
        <w:tc>
          <w:tcPr>
            <w:tcW w:w="348" w:type="dxa"/>
            <w:tcBorders>
              <w:bottom w:val="single" w:sz="4" w:space="0" w:color="95B3D7"/>
            </w:tcBorders>
            <w:shd w:val="clear" w:color="auto" w:fill="auto"/>
            <w:noWrap/>
            <w:vAlign w:val="center"/>
            <w:hideMark/>
          </w:tcPr>
          <w:p w14:paraId="4AC42B9F"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tcBorders>
              <w:bottom w:val="single" w:sz="4" w:space="0" w:color="95B3D7"/>
            </w:tcBorders>
            <w:shd w:val="clear" w:color="auto" w:fill="auto"/>
            <w:noWrap/>
            <w:vAlign w:val="center"/>
            <w:hideMark/>
          </w:tcPr>
          <w:p w14:paraId="62CA5FA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tcBorders>
              <w:bottom w:val="single" w:sz="4" w:space="0" w:color="95B3D7"/>
            </w:tcBorders>
            <w:shd w:val="clear" w:color="auto" w:fill="auto"/>
            <w:noWrap/>
            <w:vAlign w:val="center"/>
            <w:hideMark/>
          </w:tcPr>
          <w:p w14:paraId="08C3AC3C"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tcBorders>
              <w:bottom w:val="single" w:sz="4" w:space="0" w:color="95B3D7"/>
            </w:tcBorders>
            <w:shd w:val="clear" w:color="auto" w:fill="auto"/>
            <w:noWrap/>
            <w:vAlign w:val="center"/>
            <w:hideMark/>
          </w:tcPr>
          <w:p w14:paraId="55B3403A"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tcBorders>
              <w:bottom w:val="single" w:sz="4" w:space="0" w:color="95B3D7"/>
            </w:tcBorders>
            <w:shd w:val="clear" w:color="auto" w:fill="auto"/>
            <w:noWrap/>
            <w:vAlign w:val="center"/>
            <w:hideMark/>
          </w:tcPr>
          <w:p w14:paraId="58B3E762"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3</w:t>
            </w:r>
          </w:p>
        </w:tc>
        <w:tc>
          <w:tcPr>
            <w:tcW w:w="729" w:type="dxa"/>
            <w:tcBorders>
              <w:bottom w:val="single" w:sz="4" w:space="0" w:color="95B3D7"/>
            </w:tcBorders>
            <w:shd w:val="clear" w:color="auto" w:fill="auto"/>
            <w:noWrap/>
            <w:vAlign w:val="center"/>
            <w:hideMark/>
          </w:tcPr>
          <w:p w14:paraId="08C06D2D"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5</w:t>
            </w:r>
          </w:p>
        </w:tc>
        <w:tc>
          <w:tcPr>
            <w:tcW w:w="348" w:type="dxa"/>
            <w:tcBorders>
              <w:bottom w:val="single" w:sz="4" w:space="0" w:color="95B3D7"/>
            </w:tcBorders>
            <w:shd w:val="clear" w:color="auto" w:fill="auto"/>
            <w:noWrap/>
            <w:vAlign w:val="center"/>
            <w:hideMark/>
          </w:tcPr>
          <w:p w14:paraId="59291144"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tcBorders>
              <w:bottom w:val="single" w:sz="4" w:space="0" w:color="95B3D7"/>
            </w:tcBorders>
            <w:shd w:val="clear" w:color="auto" w:fill="auto"/>
            <w:noWrap/>
            <w:vAlign w:val="center"/>
            <w:hideMark/>
          </w:tcPr>
          <w:p w14:paraId="17884734"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w:t>
            </w:r>
          </w:p>
        </w:tc>
        <w:tc>
          <w:tcPr>
            <w:tcW w:w="348" w:type="dxa"/>
            <w:tcBorders>
              <w:bottom w:val="single" w:sz="4" w:space="0" w:color="95B3D7"/>
            </w:tcBorders>
            <w:shd w:val="clear" w:color="auto" w:fill="auto"/>
            <w:noWrap/>
            <w:vAlign w:val="center"/>
            <w:hideMark/>
          </w:tcPr>
          <w:p w14:paraId="62206623"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2</w:t>
            </w:r>
          </w:p>
        </w:tc>
        <w:tc>
          <w:tcPr>
            <w:tcW w:w="729" w:type="dxa"/>
            <w:tcBorders>
              <w:bottom w:val="single" w:sz="4" w:space="0" w:color="95B3D7"/>
            </w:tcBorders>
            <w:shd w:val="clear" w:color="auto" w:fill="auto"/>
            <w:noWrap/>
            <w:vAlign w:val="center"/>
            <w:hideMark/>
          </w:tcPr>
          <w:p w14:paraId="0FFB3B2A" w14:textId="77777777" w:rsidR="00396B40" w:rsidRPr="00C13B8E" w:rsidRDefault="00396B40" w:rsidP="00C13B8E">
            <w:pPr>
              <w:jc w:val="both"/>
              <w:rPr>
                <w:rFonts w:ascii="Calibri" w:eastAsia="Times New Roman" w:hAnsi="Calibri" w:cs="Arial"/>
                <w:noProof w:val="0"/>
                <w:color w:val="000000"/>
                <w:sz w:val="18"/>
                <w:szCs w:val="18"/>
                <w:lang w:eastAsia="de-CH"/>
              </w:rPr>
            </w:pPr>
            <w:r w:rsidRPr="00C13B8E">
              <w:rPr>
                <w:rFonts w:ascii="Calibri" w:eastAsia="Times New Roman" w:hAnsi="Calibri" w:cs="Arial"/>
                <w:noProof w:val="0"/>
                <w:color w:val="000000"/>
                <w:sz w:val="18"/>
                <w:szCs w:val="18"/>
                <w:lang w:eastAsia="de-CH"/>
              </w:rPr>
              <w:t>0.1</w:t>
            </w:r>
          </w:p>
        </w:tc>
      </w:tr>
      <w:tr w:rsidR="00396B40" w:rsidRPr="00C13B8E" w14:paraId="533D383B" w14:textId="77777777" w:rsidTr="00C13B8E">
        <w:trPr>
          <w:trHeight w:val="320"/>
        </w:trPr>
        <w:tc>
          <w:tcPr>
            <w:tcW w:w="2126"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4D12684C" w14:textId="77777777" w:rsidR="00396B40" w:rsidRPr="00C13B8E" w:rsidRDefault="00396B40" w:rsidP="00C13B8E">
            <w:pPr>
              <w:jc w:val="both"/>
              <w:rPr>
                <w:rFonts w:ascii="Calibri" w:eastAsia="Times New Roman" w:hAnsi="Calibri" w:cs="Arial"/>
                <w:b/>
                <w:bCs/>
                <w:noProof w:val="0"/>
                <w:color w:val="000000"/>
                <w:sz w:val="18"/>
                <w:szCs w:val="18"/>
                <w:lang w:eastAsia="de-CH"/>
              </w:rPr>
            </w:pPr>
            <w:r w:rsidRPr="00C13B8E">
              <w:rPr>
                <w:rFonts w:ascii="Calibri" w:eastAsia="Times New Roman" w:hAnsi="Calibri" w:cs="Arial"/>
                <w:b/>
                <w:bCs/>
                <w:noProof w:val="0"/>
                <w:color w:val="000000"/>
                <w:sz w:val="18"/>
                <w:szCs w:val="18"/>
                <w:lang w:eastAsia="de-CH"/>
              </w:rPr>
              <w:t>Summe</w:t>
            </w:r>
          </w:p>
        </w:tc>
        <w:tc>
          <w:tcPr>
            <w:tcW w:w="1480"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56381422" w14:textId="77777777" w:rsidR="00396B40" w:rsidRPr="00C13B8E" w:rsidRDefault="00396B40" w:rsidP="00C13B8E">
            <w:pPr>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1</w:t>
            </w:r>
          </w:p>
        </w:tc>
        <w:tc>
          <w:tcPr>
            <w:tcW w:w="348"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4069451A" w14:textId="77777777" w:rsidR="00396B40" w:rsidRPr="00C13B8E" w:rsidRDefault="00396B40" w:rsidP="00C13B8E">
            <w:pPr>
              <w:jc w:val="both"/>
              <w:rPr>
                <w:rFonts w:ascii="Calibri" w:eastAsia="Times New Roman" w:hAnsi="Calibri" w:cs="Arial"/>
                <w:b/>
                <w:noProof w:val="0"/>
                <w:color w:val="000000"/>
                <w:sz w:val="18"/>
                <w:szCs w:val="18"/>
                <w:lang w:eastAsia="de-CH"/>
              </w:rPr>
            </w:pPr>
          </w:p>
        </w:tc>
        <w:tc>
          <w:tcPr>
            <w:tcW w:w="729"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218CCDBD" w14:textId="77777777" w:rsidR="00396B40" w:rsidRPr="00C13B8E" w:rsidRDefault="00396B40" w:rsidP="00C13B8E">
            <w:pPr>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3.65</w:t>
            </w:r>
          </w:p>
        </w:tc>
        <w:tc>
          <w:tcPr>
            <w:tcW w:w="348"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31BD9697" w14:textId="77777777" w:rsidR="00396B40" w:rsidRPr="00C13B8E" w:rsidRDefault="00396B40" w:rsidP="00C13B8E">
            <w:pPr>
              <w:jc w:val="both"/>
              <w:rPr>
                <w:rFonts w:ascii="Calibri" w:eastAsia="Times New Roman" w:hAnsi="Calibri" w:cs="Arial"/>
                <w:b/>
                <w:noProof w:val="0"/>
                <w:color w:val="000000"/>
                <w:sz w:val="18"/>
                <w:szCs w:val="18"/>
                <w:lang w:eastAsia="de-CH"/>
              </w:rPr>
            </w:pPr>
          </w:p>
        </w:tc>
        <w:tc>
          <w:tcPr>
            <w:tcW w:w="729"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5146EAE8" w14:textId="77777777" w:rsidR="00396B40" w:rsidRPr="00C13B8E" w:rsidRDefault="00396B40" w:rsidP="00C13B8E">
            <w:pPr>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3.4</w:t>
            </w:r>
          </w:p>
        </w:tc>
        <w:tc>
          <w:tcPr>
            <w:tcW w:w="348"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28AEAE22" w14:textId="77777777" w:rsidR="00396B40" w:rsidRPr="00C13B8E" w:rsidRDefault="00396B40" w:rsidP="00C13B8E">
            <w:pPr>
              <w:jc w:val="both"/>
              <w:rPr>
                <w:rFonts w:ascii="Calibri" w:eastAsia="Times New Roman" w:hAnsi="Calibri" w:cs="Arial"/>
                <w:b/>
                <w:noProof w:val="0"/>
                <w:color w:val="000000"/>
                <w:sz w:val="18"/>
                <w:szCs w:val="18"/>
                <w:lang w:eastAsia="de-CH"/>
              </w:rPr>
            </w:pPr>
          </w:p>
        </w:tc>
        <w:tc>
          <w:tcPr>
            <w:tcW w:w="729"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505B1EC0" w14:textId="77777777" w:rsidR="00396B40" w:rsidRPr="00C13B8E" w:rsidRDefault="00396B40" w:rsidP="00C13B8E">
            <w:pPr>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3.35</w:t>
            </w:r>
          </w:p>
        </w:tc>
        <w:tc>
          <w:tcPr>
            <w:tcW w:w="348"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52B781C4" w14:textId="77777777" w:rsidR="00396B40" w:rsidRPr="00C13B8E" w:rsidRDefault="00396B40" w:rsidP="00C13B8E">
            <w:pPr>
              <w:jc w:val="both"/>
              <w:rPr>
                <w:rFonts w:ascii="Calibri" w:eastAsia="Times New Roman" w:hAnsi="Calibri" w:cs="Arial"/>
                <w:b/>
                <w:noProof w:val="0"/>
                <w:color w:val="000000"/>
                <w:sz w:val="18"/>
                <w:szCs w:val="18"/>
                <w:lang w:eastAsia="de-CH"/>
              </w:rPr>
            </w:pPr>
          </w:p>
        </w:tc>
        <w:tc>
          <w:tcPr>
            <w:tcW w:w="729"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64FA2A1F" w14:textId="77777777" w:rsidR="00396B40" w:rsidRPr="00C13B8E" w:rsidRDefault="00396B40" w:rsidP="00C13B8E">
            <w:pPr>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2.55</w:t>
            </w:r>
          </w:p>
        </w:tc>
        <w:tc>
          <w:tcPr>
            <w:tcW w:w="348"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6C2ED302" w14:textId="77777777" w:rsidR="00396B40" w:rsidRPr="00C13B8E" w:rsidRDefault="00396B40" w:rsidP="00C13B8E">
            <w:pPr>
              <w:jc w:val="both"/>
              <w:rPr>
                <w:rFonts w:ascii="Calibri" w:eastAsia="Times New Roman" w:hAnsi="Calibri" w:cs="Arial"/>
                <w:b/>
                <w:noProof w:val="0"/>
                <w:color w:val="000000"/>
                <w:sz w:val="18"/>
                <w:szCs w:val="18"/>
                <w:lang w:eastAsia="de-CH"/>
              </w:rPr>
            </w:pPr>
          </w:p>
        </w:tc>
        <w:tc>
          <w:tcPr>
            <w:tcW w:w="729" w:type="dxa"/>
            <w:tcBorders>
              <w:top w:val="single" w:sz="4" w:space="0" w:color="95B3D7"/>
              <w:left w:val="single" w:sz="4" w:space="0" w:color="95B3D7"/>
              <w:bottom w:val="double" w:sz="4" w:space="0" w:color="auto"/>
              <w:right w:val="single" w:sz="4" w:space="0" w:color="95B3D7"/>
            </w:tcBorders>
            <w:shd w:val="clear" w:color="auto" w:fill="DBE5F1"/>
            <w:noWrap/>
            <w:vAlign w:val="center"/>
            <w:hideMark/>
          </w:tcPr>
          <w:p w14:paraId="5B61D535" w14:textId="77777777" w:rsidR="00396B40" w:rsidRPr="00C13B8E" w:rsidRDefault="00396B40" w:rsidP="00C13B8E">
            <w:pPr>
              <w:keepNext/>
              <w:jc w:val="both"/>
              <w:rPr>
                <w:rFonts w:ascii="Calibri" w:eastAsia="Times New Roman" w:hAnsi="Calibri" w:cs="Arial"/>
                <w:b/>
                <w:noProof w:val="0"/>
                <w:color w:val="000000"/>
                <w:sz w:val="18"/>
                <w:szCs w:val="18"/>
                <w:lang w:eastAsia="de-CH"/>
              </w:rPr>
            </w:pPr>
            <w:r w:rsidRPr="00C13B8E">
              <w:rPr>
                <w:rFonts w:ascii="Calibri" w:eastAsia="Times New Roman" w:hAnsi="Calibri" w:cs="Arial"/>
                <w:b/>
                <w:noProof w:val="0"/>
                <w:color w:val="000000"/>
                <w:sz w:val="18"/>
                <w:szCs w:val="18"/>
                <w:lang w:eastAsia="de-CH"/>
              </w:rPr>
              <w:t>3.5</w:t>
            </w:r>
          </w:p>
        </w:tc>
      </w:tr>
    </w:tbl>
    <w:p w14:paraId="6EA31170" w14:textId="77777777" w:rsidR="00396B40" w:rsidRDefault="00396B40" w:rsidP="00D137FF">
      <w:pPr>
        <w:jc w:val="both"/>
        <w:rPr>
          <w:rFonts w:ascii="Calibri" w:hAnsi="Calibri"/>
        </w:rPr>
      </w:pPr>
    </w:p>
    <w:p w14:paraId="1913B7FE" w14:textId="77777777" w:rsidR="00574883" w:rsidRPr="00C13B8E" w:rsidRDefault="00574883" w:rsidP="00D137FF">
      <w:pPr>
        <w:jc w:val="both"/>
        <w:rPr>
          <w:rFonts w:ascii="Calibri" w:hAnsi="Calibri"/>
        </w:rPr>
      </w:pPr>
    </w:p>
    <w:p w14:paraId="00E0E602" w14:textId="77777777" w:rsidR="00D46409" w:rsidRPr="00613438" w:rsidRDefault="00D46409" w:rsidP="00D46409">
      <w:pPr>
        <w:pStyle w:val="Caption"/>
        <w:keepNext/>
        <w:ind w:firstLine="1843"/>
      </w:pPr>
      <w:bookmarkStart w:id="17" w:name="_Ref311449005"/>
      <w:bookmarkStart w:id="18" w:name="_Toc437601564"/>
      <w:r w:rsidRPr="00613438">
        <w:lastRenderedPageBreak/>
        <w:t xml:space="preserve">Tabelle </w:t>
      </w:r>
      <w:r w:rsidRPr="00613438">
        <w:fldChar w:fldCharType="begin"/>
      </w:r>
      <w:r w:rsidRPr="00613438">
        <w:instrText xml:space="preserve"> SEQ Tabelle \* ARABIC </w:instrText>
      </w:r>
      <w:r w:rsidRPr="00613438">
        <w:fldChar w:fldCharType="separate"/>
      </w:r>
      <w:r w:rsidR="00C50A5A">
        <w:rPr>
          <w:noProof/>
        </w:rPr>
        <w:t>3</w:t>
      </w:r>
      <w:r w:rsidRPr="00613438">
        <w:fldChar w:fldCharType="end"/>
      </w:r>
      <w:bookmarkEnd w:id="17"/>
      <w:r w:rsidRPr="00613438">
        <w:t>: Bewertungs</w:t>
      </w:r>
      <w:r w:rsidR="00C05C06" w:rsidRPr="00613438">
        <w:t>skala</w:t>
      </w:r>
      <w:bookmarkEnd w:id="18"/>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861"/>
        <w:gridCol w:w="1603"/>
        <w:gridCol w:w="1200"/>
      </w:tblGrid>
      <w:tr w:rsidR="003104C2" w:rsidRPr="00C13B8E" w14:paraId="32CE1FF1" w14:textId="77777777" w:rsidTr="00C13B8E">
        <w:trPr>
          <w:trHeight w:val="315"/>
          <w:jc w:val="center"/>
        </w:trPr>
        <w:tc>
          <w:tcPr>
            <w:tcW w:w="0" w:type="auto"/>
            <w:gridSpan w:val="3"/>
            <w:tcBorders>
              <w:top w:val="single" w:sz="4" w:space="0" w:color="4F81BD"/>
              <w:left w:val="single" w:sz="4" w:space="0" w:color="4F81BD"/>
              <w:bottom w:val="single" w:sz="4" w:space="0" w:color="4F81BD"/>
              <w:right w:val="single" w:sz="4" w:space="0" w:color="4F81BD"/>
            </w:tcBorders>
            <w:shd w:val="clear" w:color="auto" w:fill="4F81BD"/>
            <w:hideMark/>
          </w:tcPr>
          <w:p w14:paraId="4EE498FE" w14:textId="77777777" w:rsidR="003104C2" w:rsidRPr="00C13B8E" w:rsidRDefault="003104C2" w:rsidP="00C13B8E">
            <w:pPr>
              <w:jc w:val="both"/>
              <w:rPr>
                <w:rFonts w:ascii="Calibri" w:eastAsia="Times New Roman" w:hAnsi="Calibri" w:cs="Arial"/>
                <w:b/>
                <w:bCs/>
                <w:color w:val="FFFFFF"/>
                <w:sz w:val="18"/>
                <w:szCs w:val="18"/>
              </w:rPr>
            </w:pPr>
            <w:r w:rsidRPr="00C13B8E">
              <w:rPr>
                <w:rFonts w:ascii="Calibri" w:eastAsia="Times New Roman" w:hAnsi="Calibri" w:cs="Arial"/>
                <w:b/>
                <w:bCs/>
                <w:color w:val="FFFFFF"/>
                <w:sz w:val="18"/>
                <w:szCs w:val="18"/>
              </w:rPr>
              <w:t>Bewertung</w:t>
            </w:r>
          </w:p>
        </w:tc>
      </w:tr>
      <w:tr w:rsidR="003104C2" w:rsidRPr="00C13B8E" w14:paraId="4CDB5CB2" w14:textId="77777777" w:rsidTr="00C13B8E">
        <w:trPr>
          <w:trHeight w:val="315"/>
          <w:jc w:val="center"/>
        </w:trPr>
        <w:tc>
          <w:tcPr>
            <w:tcW w:w="0" w:type="auto"/>
            <w:shd w:val="clear" w:color="auto" w:fill="DBE5F1"/>
            <w:noWrap/>
            <w:hideMark/>
          </w:tcPr>
          <w:p w14:paraId="28AC336C"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Zielkriterien</w:t>
            </w:r>
          </w:p>
        </w:tc>
        <w:tc>
          <w:tcPr>
            <w:tcW w:w="0" w:type="auto"/>
            <w:shd w:val="clear" w:color="auto" w:fill="DBE5F1"/>
            <w:noWrap/>
            <w:hideMark/>
          </w:tcPr>
          <w:p w14:paraId="713D8C06"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1,,</w:t>
            </w:r>
          </w:p>
        </w:tc>
        <w:tc>
          <w:tcPr>
            <w:tcW w:w="0" w:type="auto"/>
            <w:shd w:val="clear" w:color="auto" w:fill="DBE5F1"/>
            <w:noWrap/>
            <w:hideMark/>
          </w:tcPr>
          <w:p w14:paraId="6131C18E"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5</w:t>
            </w:r>
          </w:p>
        </w:tc>
      </w:tr>
      <w:tr w:rsidR="003104C2" w:rsidRPr="00C13B8E" w14:paraId="476401C3" w14:textId="77777777" w:rsidTr="00C13B8E">
        <w:trPr>
          <w:trHeight w:val="315"/>
          <w:jc w:val="center"/>
        </w:trPr>
        <w:tc>
          <w:tcPr>
            <w:tcW w:w="0" w:type="auto"/>
            <w:shd w:val="clear" w:color="auto" w:fill="auto"/>
            <w:noWrap/>
            <w:hideMark/>
          </w:tcPr>
          <w:p w14:paraId="167FF906"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Geschwindigkeit</w:t>
            </w:r>
          </w:p>
        </w:tc>
        <w:tc>
          <w:tcPr>
            <w:tcW w:w="0" w:type="auto"/>
            <w:shd w:val="clear" w:color="auto" w:fill="auto"/>
            <w:noWrap/>
            <w:hideMark/>
          </w:tcPr>
          <w:p w14:paraId="46812549"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sehr langsam</w:t>
            </w:r>
          </w:p>
        </w:tc>
        <w:tc>
          <w:tcPr>
            <w:tcW w:w="0" w:type="auto"/>
            <w:shd w:val="clear" w:color="auto" w:fill="auto"/>
            <w:noWrap/>
            <w:hideMark/>
          </w:tcPr>
          <w:p w14:paraId="63802DA5"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sehr schnell</w:t>
            </w:r>
          </w:p>
        </w:tc>
      </w:tr>
      <w:tr w:rsidR="003104C2" w:rsidRPr="00C13B8E" w14:paraId="1A18A54D" w14:textId="77777777" w:rsidTr="00C13B8E">
        <w:trPr>
          <w:trHeight w:val="315"/>
          <w:jc w:val="center"/>
        </w:trPr>
        <w:tc>
          <w:tcPr>
            <w:tcW w:w="0" w:type="auto"/>
            <w:shd w:val="clear" w:color="auto" w:fill="DBE5F1"/>
            <w:noWrap/>
            <w:hideMark/>
          </w:tcPr>
          <w:p w14:paraId="62A4621D"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Produktionsaufwand</w:t>
            </w:r>
          </w:p>
        </w:tc>
        <w:tc>
          <w:tcPr>
            <w:tcW w:w="0" w:type="auto"/>
            <w:shd w:val="clear" w:color="auto" w:fill="DBE5F1"/>
            <w:noWrap/>
            <w:hideMark/>
          </w:tcPr>
          <w:p w14:paraId="5754EF4A"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hoch</w:t>
            </w:r>
          </w:p>
        </w:tc>
        <w:tc>
          <w:tcPr>
            <w:tcW w:w="0" w:type="auto"/>
            <w:shd w:val="clear" w:color="auto" w:fill="DBE5F1"/>
            <w:noWrap/>
            <w:hideMark/>
          </w:tcPr>
          <w:p w14:paraId="706CD447"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gering</w:t>
            </w:r>
          </w:p>
        </w:tc>
      </w:tr>
      <w:tr w:rsidR="003104C2" w:rsidRPr="00C13B8E" w14:paraId="561B15CD" w14:textId="77777777" w:rsidTr="00C13B8E">
        <w:trPr>
          <w:trHeight w:val="315"/>
          <w:jc w:val="center"/>
        </w:trPr>
        <w:tc>
          <w:tcPr>
            <w:tcW w:w="0" w:type="auto"/>
            <w:shd w:val="clear" w:color="auto" w:fill="auto"/>
            <w:noWrap/>
            <w:hideMark/>
          </w:tcPr>
          <w:p w14:paraId="3E8A380A"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Genauigkeit</w:t>
            </w:r>
          </w:p>
        </w:tc>
        <w:tc>
          <w:tcPr>
            <w:tcW w:w="0" w:type="auto"/>
            <w:shd w:val="clear" w:color="auto" w:fill="auto"/>
            <w:noWrap/>
            <w:hideMark/>
          </w:tcPr>
          <w:p w14:paraId="5794B2E5"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ungenau</w:t>
            </w:r>
          </w:p>
        </w:tc>
        <w:tc>
          <w:tcPr>
            <w:tcW w:w="0" w:type="auto"/>
            <w:shd w:val="clear" w:color="auto" w:fill="auto"/>
            <w:noWrap/>
            <w:hideMark/>
          </w:tcPr>
          <w:p w14:paraId="7E9FDE2B"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genau</w:t>
            </w:r>
          </w:p>
        </w:tc>
      </w:tr>
      <w:tr w:rsidR="003104C2" w:rsidRPr="00C13B8E" w14:paraId="4BF1EFFF" w14:textId="77777777" w:rsidTr="00C13B8E">
        <w:trPr>
          <w:trHeight w:val="315"/>
          <w:jc w:val="center"/>
        </w:trPr>
        <w:tc>
          <w:tcPr>
            <w:tcW w:w="0" w:type="auto"/>
            <w:shd w:val="clear" w:color="auto" w:fill="DBE5F1"/>
            <w:noWrap/>
            <w:hideMark/>
          </w:tcPr>
          <w:p w14:paraId="68202ED0"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Gewicht</w:t>
            </w:r>
          </w:p>
        </w:tc>
        <w:tc>
          <w:tcPr>
            <w:tcW w:w="0" w:type="auto"/>
            <w:shd w:val="clear" w:color="auto" w:fill="DBE5F1"/>
            <w:noWrap/>
            <w:hideMark/>
          </w:tcPr>
          <w:p w14:paraId="35B0DD7F"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gross</w:t>
            </w:r>
          </w:p>
        </w:tc>
        <w:tc>
          <w:tcPr>
            <w:tcW w:w="0" w:type="auto"/>
            <w:shd w:val="clear" w:color="auto" w:fill="DBE5F1"/>
            <w:noWrap/>
            <w:hideMark/>
          </w:tcPr>
          <w:p w14:paraId="5D2E153F"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klein</w:t>
            </w:r>
          </w:p>
        </w:tc>
      </w:tr>
      <w:tr w:rsidR="003104C2" w:rsidRPr="00C13B8E" w14:paraId="34BD8B95" w14:textId="77777777" w:rsidTr="00C13B8E">
        <w:trPr>
          <w:trHeight w:val="315"/>
          <w:jc w:val="center"/>
        </w:trPr>
        <w:tc>
          <w:tcPr>
            <w:tcW w:w="0" w:type="auto"/>
            <w:shd w:val="clear" w:color="auto" w:fill="auto"/>
            <w:noWrap/>
            <w:hideMark/>
          </w:tcPr>
          <w:p w14:paraId="1B90E8E0"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Programmieraufwand</w:t>
            </w:r>
          </w:p>
        </w:tc>
        <w:tc>
          <w:tcPr>
            <w:tcW w:w="0" w:type="auto"/>
            <w:shd w:val="clear" w:color="auto" w:fill="auto"/>
            <w:noWrap/>
            <w:hideMark/>
          </w:tcPr>
          <w:p w14:paraId="214287AF"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hoch</w:t>
            </w:r>
          </w:p>
        </w:tc>
        <w:tc>
          <w:tcPr>
            <w:tcW w:w="0" w:type="auto"/>
            <w:shd w:val="clear" w:color="auto" w:fill="auto"/>
            <w:noWrap/>
            <w:hideMark/>
          </w:tcPr>
          <w:p w14:paraId="105C01CB"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simpel</w:t>
            </w:r>
          </w:p>
        </w:tc>
      </w:tr>
      <w:tr w:rsidR="003104C2" w:rsidRPr="00C13B8E" w14:paraId="366E1EE1" w14:textId="77777777" w:rsidTr="00C13B8E">
        <w:trPr>
          <w:trHeight w:val="315"/>
          <w:jc w:val="center"/>
        </w:trPr>
        <w:tc>
          <w:tcPr>
            <w:tcW w:w="0" w:type="auto"/>
            <w:shd w:val="clear" w:color="auto" w:fill="DBE5F1"/>
            <w:noWrap/>
            <w:hideMark/>
          </w:tcPr>
          <w:p w14:paraId="66A0ADDD" w14:textId="77777777" w:rsidR="003104C2" w:rsidRPr="00C13B8E" w:rsidRDefault="003104C2" w:rsidP="00C13B8E">
            <w:pPr>
              <w:jc w:val="both"/>
              <w:rPr>
                <w:rFonts w:ascii="Calibri" w:eastAsia="Times New Roman" w:hAnsi="Calibri" w:cs="Arial"/>
                <w:b/>
                <w:bCs/>
                <w:sz w:val="18"/>
                <w:szCs w:val="18"/>
              </w:rPr>
            </w:pPr>
            <w:r w:rsidRPr="00C13B8E">
              <w:rPr>
                <w:rFonts w:ascii="Calibri" w:eastAsia="Times New Roman" w:hAnsi="Calibri" w:cs="Arial"/>
                <w:b/>
                <w:bCs/>
                <w:sz w:val="18"/>
                <w:szCs w:val="18"/>
              </w:rPr>
              <w:t>Energiebedarf</w:t>
            </w:r>
          </w:p>
        </w:tc>
        <w:tc>
          <w:tcPr>
            <w:tcW w:w="0" w:type="auto"/>
            <w:shd w:val="clear" w:color="auto" w:fill="DBE5F1"/>
            <w:noWrap/>
            <w:hideMark/>
          </w:tcPr>
          <w:p w14:paraId="3D3AF637"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hoch</w:t>
            </w:r>
          </w:p>
        </w:tc>
        <w:tc>
          <w:tcPr>
            <w:tcW w:w="0" w:type="auto"/>
            <w:shd w:val="clear" w:color="auto" w:fill="DBE5F1"/>
            <w:noWrap/>
            <w:hideMark/>
          </w:tcPr>
          <w:p w14:paraId="1A046A48" w14:textId="77777777" w:rsidR="003104C2" w:rsidRPr="00C13B8E" w:rsidRDefault="003104C2" w:rsidP="00C13B8E">
            <w:pPr>
              <w:jc w:val="both"/>
              <w:rPr>
                <w:rFonts w:ascii="Calibri" w:eastAsia="Times New Roman" w:hAnsi="Calibri" w:cs="Arial"/>
                <w:sz w:val="18"/>
                <w:szCs w:val="18"/>
              </w:rPr>
            </w:pPr>
            <w:r w:rsidRPr="00C13B8E">
              <w:rPr>
                <w:rFonts w:ascii="Calibri" w:eastAsia="Times New Roman" w:hAnsi="Calibri" w:cs="Arial"/>
                <w:sz w:val="18"/>
                <w:szCs w:val="18"/>
              </w:rPr>
              <w:t>tief</w:t>
            </w:r>
          </w:p>
        </w:tc>
      </w:tr>
      <w:tr w:rsidR="003104C2" w:rsidRPr="00C13B8E" w14:paraId="133B00D4" w14:textId="77777777" w:rsidTr="00C13B8E">
        <w:trPr>
          <w:trHeight w:val="315"/>
          <w:jc w:val="center"/>
        </w:trPr>
        <w:tc>
          <w:tcPr>
            <w:tcW w:w="0" w:type="auto"/>
            <w:shd w:val="clear" w:color="auto" w:fill="auto"/>
            <w:hideMark/>
          </w:tcPr>
          <w:p w14:paraId="39A36598" w14:textId="77777777" w:rsidR="003104C2" w:rsidRPr="00C13B8E" w:rsidRDefault="003104C2" w:rsidP="00C13B8E">
            <w:pPr>
              <w:jc w:val="both"/>
              <w:rPr>
                <w:rFonts w:ascii="Calibri" w:eastAsia="Times New Roman" w:hAnsi="Calibri" w:cs="Arial"/>
                <w:b/>
                <w:bCs/>
                <w:sz w:val="20"/>
                <w:szCs w:val="20"/>
              </w:rPr>
            </w:pPr>
            <w:r w:rsidRPr="00C13B8E">
              <w:rPr>
                <w:rFonts w:ascii="Calibri" w:eastAsia="Times New Roman" w:hAnsi="Calibri" w:cs="Arial"/>
                <w:b/>
                <w:bCs/>
                <w:sz w:val="20"/>
                <w:szCs w:val="20"/>
              </w:rPr>
              <w:t>Summe</w:t>
            </w:r>
          </w:p>
        </w:tc>
        <w:tc>
          <w:tcPr>
            <w:tcW w:w="0" w:type="auto"/>
            <w:shd w:val="clear" w:color="auto" w:fill="auto"/>
            <w:hideMark/>
          </w:tcPr>
          <w:p w14:paraId="4C7D597A" w14:textId="77777777" w:rsidR="003104C2" w:rsidRPr="00C13B8E" w:rsidRDefault="003104C2" w:rsidP="00C13B8E">
            <w:pPr>
              <w:jc w:val="both"/>
              <w:rPr>
                <w:rFonts w:ascii="Calibri" w:eastAsia="Times New Roman" w:hAnsi="Calibri" w:cs="Arial"/>
                <w:sz w:val="20"/>
                <w:szCs w:val="20"/>
              </w:rPr>
            </w:pPr>
            <w:r w:rsidRPr="00C13B8E">
              <w:rPr>
                <w:rFonts w:ascii="Calibri" w:eastAsia="Times New Roman" w:hAnsi="Calibri" w:cs="Arial"/>
                <w:sz w:val="20"/>
                <w:szCs w:val="20"/>
              </w:rPr>
              <w:t>schlechte Lösung</w:t>
            </w:r>
          </w:p>
        </w:tc>
        <w:tc>
          <w:tcPr>
            <w:tcW w:w="0" w:type="auto"/>
            <w:shd w:val="clear" w:color="auto" w:fill="auto"/>
            <w:hideMark/>
          </w:tcPr>
          <w:p w14:paraId="7FDE6E50" w14:textId="77777777" w:rsidR="003104C2" w:rsidRPr="00C13B8E" w:rsidRDefault="003104C2" w:rsidP="00C13B8E">
            <w:pPr>
              <w:keepNext/>
              <w:jc w:val="both"/>
              <w:rPr>
                <w:rFonts w:ascii="Calibri" w:eastAsia="Times New Roman" w:hAnsi="Calibri" w:cs="Arial"/>
                <w:sz w:val="20"/>
                <w:szCs w:val="20"/>
              </w:rPr>
            </w:pPr>
            <w:r w:rsidRPr="00C13B8E">
              <w:rPr>
                <w:rFonts w:ascii="Calibri" w:eastAsia="Times New Roman" w:hAnsi="Calibri" w:cs="Arial"/>
                <w:sz w:val="20"/>
                <w:szCs w:val="20"/>
              </w:rPr>
              <w:t>gute Lösung</w:t>
            </w:r>
          </w:p>
        </w:tc>
      </w:tr>
    </w:tbl>
    <w:p w14:paraId="599B91F7" w14:textId="77777777" w:rsidR="003104C2" w:rsidRPr="00C13B8E" w:rsidRDefault="003104C2" w:rsidP="00D137FF">
      <w:pPr>
        <w:jc w:val="both"/>
        <w:rPr>
          <w:rFonts w:ascii="Calibri" w:hAnsi="Calibri"/>
        </w:rPr>
      </w:pPr>
    </w:p>
    <w:p w14:paraId="403B9F7A" w14:textId="77777777" w:rsidR="002D7CB0" w:rsidRPr="00613438" w:rsidRDefault="002D7CB0" w:rsidP="006B1986">
      <w:pPr>
        <w:pStyle w:val="Heading2"/>
      </w:pPr>
      <w:bookmarkStart w:id="19" w:name="_Ref311451673"/>
      <w:bookmarkStart w:id="20" w:name="_Toc437601087"/>
      <w:r w:rsidRPr="00613438">
        <w:t>Entschluss</w:t>
      </w:r>
      <w:bookmarkEnd w:id="19"/>
      <w:bookmarkEnd w:id="20"/>
    </w:p>
    <w:p w14:paraId="4A61D0A1" w14:textId="77777777" w:rsidR="002257C7" w:rsidRPr="00C13B8E" w:rsidRDefault="002257C7" w:rsidP="00D137FF">
      <w:pPr>
        <w:jc w:val="both"/>
        <w:rPr>
          <w:rFonts w:ascii="Calibri" w:hAnsi="Calibri"/>
        </w:rPr>
      </w:pPr>
      <w:r w:rsidRPr="00C13B8E">
        <w:rPr>
          <w:rFonts w:ascii="Calibri" w:hAnsi="Calibri"/>
        </w:rPr>
        <w:t>Die Bewertung der verschiedenen Varianten erfolgt in</w:t>
      </w:r>
      <w:r w:rsidR="006B1986" w:rsidRPr="00C13B8E">
        <w:rPr>
          <w:rFonts w:ascii="Calibri" w:hAnsi="Calibri"/>
        </w:rPr>
        <w:t xml:space="preserve"> </w:t>
      </w:r>
      <w:r w:rsidR="006B1986" w:rsidRPr="00C13B8E">
        <w:rPr>
          <w:rFonts w:ascii="Calibri" w:hAnsi="Calibri"/>
        </w:rPr>
        <w:fldChar w:fldCharType="begin"/>
      </w:r>
      <w:r w:rsidR="006B1986" w:rsidRPr="00C13B8E">
        <w:rPr>
          <w:rFonts w:ascii="Calibri" w:hAnsi="Calibri"/>
        </w:rPr>
        <w:instrText xml:space="preserve"> REF _Ref311448979 \h </w:instrText>
      </w:r>
      <w:r w:rsidR="006B1986" w:rsidRPr="00C13B8E">
        <w:rPr>
          <w:rFonts w:ascii="Calibri" w:hAnsi="Calibri"/>
        </w:rPr>
      </w:r>
      <w:r w:rsidR="006B1986" w:rsidRPr="00C13B8E">
        <w:rPr>
          <w:rFonts w:ascii="Calibri" w:hAnsi="Calibri"/>
        </w:rPr>
        <w:fldChar w:fldCharType="separate"/>
      </w:r>
      <w:r w:rsidR="00C50A5A" w:rsidRPr="00613438">
        <w:t xml:space="preserve">Tabelle </w:t>
      </w:r>
      <w:r w:rsidR="00C50A5A">
        <w:t>2</w:t>
      </w:r>
      <w:r w:rsidR="006B1986" w:rsidRPr="00C13B8E">
        <w:rPr>
          <w:rFonts w:ascii="Calibri" w:hAnsi="Calibri"/>
        </w:rPr>
        <w:fldChar w:fldCharType="end"/>
      </w:r>
      <w:r w:rsidRPr="00C13B8E">
        <w:rPr>
          <w:rFonts w:ascii="Calibri" w:hAnsi="Calibri"/>
        </w:rPr>
        <w:t xml:space="preserve">. Nach den Bewertungen von </w:t>
      </w:r>
      <w:r w:rsidR="006B1986" w:rsidRPr="00C13B8E">
        <w:rPr>
          <w:rFonts w:ascii="Calibri" w:hAnsi="Calibri"/>
        </w:rPr>
        <w:fldChar w:fldCharType="begin"/>
      </w:r>
      <w:r w:rsidR="006B1986" w:rsidRPr="00C13B8E">
        <w:rPr>
          <w:rFonts w:ascii="Calibri" w:hAnsi="Calibri"/>
        </w:rPr>
        <w:instrText xml:space="preserve"> REF _Ref311449005 \h </w:instrText>
      </w:r>
      <w:r w:rsidR="006B1986" w:rsidRPr="00C13B8E">
        <w:rPr>
          <w:rFonts w:ascii="Calibri" w:hAnsi="Calibri"/>
        </w:rPr>
      </w:r>
      <w:r w:rsidR="006B1986" w:rsidRPr="00C13B8E">
        <w:rPr>
          <w:rFonts w:ascii="Calibri" w:hAnsi="Calibri"/>
        </w:rPr>
        <w:fldChar w:fldCharType="separate"/>
      </w:r>
      <w:r w:rsidR="00C50A5A" w:rsidRPr="00613438">
        <w:t xml:space="preserve">Tabelle </w:t>
      </w:r>
      <w:r w:rsidR="00C50A5A">
        <w:t>3</w:t>
      </w:r>
      <w:r w:rsidR="006B1986" w:rsidRPr="00C13B8E">
        <w:rPr>
          <w:rFonts w:ascii="Calibri" w:hAnsi="Calibri"/>
        </w:rPr>
        <w:fldChar w:fldCharType="end"/>
      </w:r>
      <w:r w:rsidR="006B1986" w:rsidRPr="00C13B8E">
        <w:rPr>
          <w:rFonts w:ascii="Calibri" w:hAnsi="Calibri"/>
        </w:rPr>
        <w:t xml:space="preserve"> </w:t>
      </w:r>
      <w:r w:rsidRPr="00C13B8E">
        <w:rPr>
          <w:rFonts w:ascii="Calibri" w:hAnsi="Calibri"/>
        </w:rPr>
        <w:t>entspricht das Konzept mit der höchsten Punktzahl den Zielkriterien am Besten. Die Variante 1 erhielt die höchste Punktzahl mit 3.65. Es folgen dicht darauf Variante 5 mit 3.5 Punkten und Variante 2 mit 3.4 Punkten. Die Unterschiede der drei Varianten liegen hauptsächlich bei der Wahl der Sensoren, daher sind sie auch recht ähnlich bewertet. Variante 5 unterscheidet sich von der Variante 1 auch bei der Energiequelle. Anstelle des LiPo-Akkus soll hier Solarenergie genutzt werden. Diese liefert jedoch nicht die benötigte Spannung. Ausserdem entsprechen die Lichtverhältnisse beim Wettbewerb eventuell nicht den Bedürfnissen. Daher fällt die Variante 5 weg. Die Variante 4 ist aufgrund des hohen Produktionsaufwandes und der geringen Geschwindigkeit ausgeschieden. Der Spindelkipper lässt sich schlecht mit der Raupe kombinieren und wäre deutlich langsamer, als wenn man nur eine Klappe öffnen muss, ebenso das Förderband anstelle des Hebelarms. Daher wurde Variante 1 als Konzept ausgewählt.</w:t>
      </w:r>
    </w:p>
    <w:p w14:paraId="258D8B01" w14:textId="77777777" w:rsidR="00F435DF" w:rsidRPr="00C13B8E" w:rsidRDefault="00F435DF" w:rsidP="00D137FF">
      <w:pPr>
        <w:jc w:val="both"/>
        <w:rPr>
          <w:rFonts w:ascii="Calibri" w:hAnsi="Calibri"/>
        </w:rPr>
      </w:pPr>
      <w:r w:rsidRPr="00C13B8E">
        <w:rPr>
          <w:rFonts w:ascii="Calibri" w:hAnsi="Calibri"/>
        </w:rPr>
        <w:br w:type="page"/>
      </w:r>
    </w:p>
    <w:p w14:paraId="421A6906" w14:textId="77777777" w:rsidR="00925C60" w:rsidRPr="00613438" w:rsidRDefault="00DA6AFD" w:rsidP="00D137FF">
      <w:pPr>
        <w:pStyle w:val="Heading1"/>
        <w:jc w:val="both"/>
      </w:pPr>
      <w:bookmarkStart w:id="21" w:name="_Toc437601088"/>
      <w:r w:rsidRPr="00613438">
        <w:lastRenderedPageBreak/>
        <w:t>Lösungskonzept</w:t>
      </w:r>
      <w:bookmarkEnd w:id="21"/>
    </w:p>
    <w:p w14:paraId="0A3BE5D9" w14:textId="77777777" w:rsidR="00612E12" w:rsidRPr="00C13B8E" w:rsidRDefault="00612E12" w:rsidP="00612E12">
      <w:pPr>
        <w:jc w:val="both"/>
        <w:rPr>
          <w:rFonts w:ascii="Calibri" w:hAnsi="Calibri"/>
        </w:rPr>
      </w:pPr>
      <w:r w:rsidRPr="00C13B8E">
        <w:rPr>
          <w:rFonts w:ascii="Calibri" w:hAnsi="Calibri"/>
        </w:rPr>
        <w:t>Der Roboter besteht</w:t>
      </w:r>
      <w:r w:rsidR="00406323" w:rsidRPr="00C13B8E">
        <w:rPr>
          <w:rFonts w:ascii="Calibri" w:hAnsi="Calibri"/>
        </w:rPr>
        <w:t xml:space="preserve"> nach dem ausgewählten Lösungskonzept (siehe </w:t>
      </w:r>
      <w:r w:rsidR="00406323" w:rsidRPr="00C13B8E">
        <w:rPr>
          <w:rFonts w:ascii="Calibri" w:hAnsi="Calibri"/>
        </w:rPr>
        <w:fldChar w:fldCharType="begin"/>
      </w:r>
      <w:r w:rsidR="00406323" w:rsidRPr="00C13B8E">
        <w:rPr>
          <w:rFonts w:ascii="Calibri" w:hAnsi="Calibri"/>
        </w:rPr>
        <w:instrText xml:space="preserve"> REF _Ref311451673 \h </w:instrText>
      </w:r>
      <w:r w:rsidR="00406323" w:rsidRPr="00C13B8E">
        <w:rPr>
          <w:rFonts w:ascii="Calibri" w:hAnsi="Calibri"/>
        </w:rPr>
      </w:r>
      <w:r w:rsidR="00406323" w:rsidRPr="00C13B8E">
        <w:rPr>
          <w:rFonts w:ascii="Calibri" w:hAnsi="Calibri"/>
        </w:rPr>
        <w:fldChar w:fldCharType="separate"/>
      </w:r>
      <w:r w:rsidR="00C50A5A" w:rsidRPr="00613438">
        <w:t>Entschluss</w:t>
      </w:r>
      <w:r w:rsidR="00406323" w:rsidRPr="00C13B8E">
        <w:rPr>
          <w:rFonts w:ascii="Calibri" w:hAnsi="Calibri"/>
        </w:rPr>
        <w:fldChar w:fldCharType="end"/>
      </w:r>
      <w:r w:rsidR="00406323" w:rsidRPr="00C13B8E">
        <w:rPr>
          <w:rFonts w:ascii="Calibri" w:hAnsi="Calibri"/>
        </w:rPr>
        <w:t>)</w:t>
      </w:r>
      <w:r w:rsidRPr="00C13B8E">
        <w:rPr>
          <w:rFonts w:ascii="Calibri" w:hAnsi="Calibri"/>
        </w:rPr>
        <w:t xml:space="preserve"> aus einem Zweiachsen Fahrgestell mit Schenkellenkung. Angetrieben wird der Roboter über einen zentralen DC Motor, welche</w:t>
      </w:r>
      <w:r w:rsidR="00406323" w:rsidRPr="00C13B8E">
        <w:rPr>
          <w:rFonts w:ascii="Calibri" w:hAnsi="Calibri"/>
        </w:rPr>
        <w:t>r</w:t>
      </w:r>
      <w:r w:rsidRPr="00C13B8E">
        <w:rPr>
          <w:rFonts w:ascii="Calibri" w:hAnsi="Calibri"/>
        </w:rPr>
        <w:t xml:space="preserve"> über ein Getriebe und Kegelrad an der Hinterachse gekoppelt ist. Die Lenkung wurde wie bei einem Modellauto mit einer Schenkellenkung und Servo realisiert. Am Fahrgestell ist ein Hebelarm mit Greifer für de</w:t>
      </w:r>
      <w:r w:rsidR="006B1986" w:rsidRPr="00C13B8E">
        <w:rPr>
          <w:rFonts w:ascii="Calibri" w:hAnsi="Calibri"/>
        </w:rPr>
        <w:t>n Container befestigt. Der Hebelarm</w:t>
      </w:r>
      <w:r w:rsidRPr="00C13B8E">
        <w:rPr>
          <w:rFonts w:ascii="Calibri" w:hAnsi="Calibri"/>
        </w:rPr>
        <w:t xml:space="preserve"> kann</w:t>
      </w:r>
      <w:r w:rsidR="006B1986" w:rsidRPr="00C13B8E">
        <w:rPr>
          <w:rFonts w:ascii="Calibri" w:hAnsi="Calibri"/>
        </w:rPr>
        <w:t xml:space="preserve"> eine Schwenkung von</w:t>
      </w:r>
      <w:r w:rsidRPr="00C13B8E">
        <w:rPr>
          <w:rFonts w:ascii="Calibri" w:hAnsi="Calibri"/>
        </w:rPr>
        <w:t xml:space="preserve"> 120° </w:t>
      </w:r>
      <w:r w:rsidR="006B1986" w:rsidRPr="00C13B8E">
        <w:rPr>
          <w:rFonts w:ascii="Calibri" w:hAnsi="Calibri"/>
        </w:rPr>
        <w:t>um die Horizontale ausführen</w:t>
      </w:r>
      <w:r w:rsidRPr="00C13B8E">
        <w:rPr>
          <w:rFonts w:ascii="Calibri" w:hAnsi="Calibri"/>
        </w:rPr>
        <w:t>. Der Greifer besteht aus zwei Schenkel</w:t>
      </w:r>
      <w:r w:rsidR="00406323" w:rsidRPr="00C13B8E">
        <w:rPr>
          <w:rFonts w:ascii="Calibri" w:hAnsi="Calibri"/>
        </w:rPr>
        <w:t>n</w:t>
      </w:r>
      <w:r w:rsidRPr="00C13B8E">
        <w:rPr>
          <w:rFonts w:ascii="Calibri" w:hAnsi="Calibri"/>
        </w:rPr>
        <w:t xml:space="preserve">, welche den Container umschliessen und so packen </w:t>
      </w:r>
      <w:r w:rsidR="00406323" w:rsidRPr="00C13B8E">
        <w:rPr>
          <w:rFonts w:ascii="Calibri" w:hAnsi="Calibri"/>
        </w:rPr>
        <w:t>können</w:t>
      </w:r>
      <w:r w:rsidRPr="00C13B8E">
        <w:rPr>
          <w:rFonts w:ascii="Calibri" w:hAnsi="Calibri"/>
        </w:rPr>
        <w:t xml:space="preserve">. </w:t>
      </w:r>
    </w:p>
    <w:p w14:paraId="36ED6111" w14:textId="77777777" w:rsidR="00925C60" w:rsidRPr="00C13B8E" w:rsidRDefault="00612E12" w:rsidP="00D137FF">
      <w:pPr>
        <w:jc w:val="both"/>
        <w:rPr>
          <w:rFonts w:ascii="Calibri" w:hAnsi="Calibri"/>
        </w:rPr>
      </w:pPr>
      <w:r w:rsidRPr="00C13B8E">
        <w:rPr>
          <w:rFonts w:ascii="Calibri" w:hAnsi="Calibri"/>
        </w:rPr>
        <w:t>Gestartet wird der Roboter mit einer Software auf einem Notebook, welches über eine WLAN mit dem Roboter verbunden wird</w:t>
      </w:r>
      <w:r w:rsidR="005B727D" w:rsidRPr="00C13B8E">
        <w:rPr>
          <w:rFonts w:ascii="Calibri" w:hAnsi="Calibri"/>
        </w:rPr>
        <w:t xml:space="preserve"> (siehe </w:t>
      </w:r>
      <w:r w:rsidR="005B727D" w:rsidRPr="00C13B8E">
        <w:rPr>
          <w:rFonts w:ascii="Calibri" w:hAnsi="Calibri"/>
        </w:rPr>
        <w:fldChar w:fldCharType="begin"/>
      </w:r>
      <w:r w:rsidR="005B727D" w:rsidRPr="00C13B8E">
        <w:rPr>
          <w:rFonts w:ascii="Calibri" w:hAnsi="Calibri"/>
        </w:rPr>
        <w:instrText xml:space="preserve"> REF _Ref311446162 \h </w:instrText>
      </w:r>
      <w:r w:rsidR="005B727D" w:rsidRPr="00C13B8E">
        <w:rPr>
          <w:rFonts w:ascii="Calibri" w:hAnsi="Calibri"/>
        </w:rPr>
      </w:r>
      <w:r w:rsidR="005B727D" w:rsidRPr="00C13B8E">
        <w:rPr>
          <w:rFonts w:ascii="Calibri" w:hAnsi="Calibri"/>
        </w:rPr>
        <w:fldChar w:fldCharType="separate"/>
      </w:r>
      <w:r w:rsidR="00C50A5A">
        <w:t>Abbildung 1</w:t>
      </w:r>
      <w:r w:rsidR="005B727D" w:rsidRPr="00C13B8E">
        <w:rPr>
          <w:rFonts w:ascii="Calibri" w:hAnsi="Calibri"/>
        </w:rPr>
        <w:fldChar w:fldCharType="end"/>
      </w:r>
      <w:r w:rsidR="005B727D" w:rsidRPr="00C13B8E">
        <w:rPr>
          <w:rFonts w:ascii="Calibri" w:hAnsi="Calibri"/>
        </w:rPr>
        <w:t>)</w:t>
      </w:r>
      <w:r w:rsidRPr="00C13B8E">
        <w:rPr>
          <w:rFonts w:ascii="Calibri" w:hAnsi="Calibri"/>
        </w:rPr>
        <w:t>. Das Fahrzeug orientiert sich mithilfe der Kamera an den Seiten- und Mittellinien und beginnt den Parcours abzufahren. Zusätzlich wird während der Fahrt das Trottoir von einer Kamera nach Container abgescannt. Das heisst der Roboter fährt mit konstanter Geschwindigkeit (geschwindigkeitsgeregelt) der Fahrbahn entlang. Sobald er einen Container gesichtet hat, wird die Distanz abgeschätzt und dem Fahrtenregler mitgeteilt. Dieser wechselt in den positionsgeregelten Betrieb, drosselt die Geschwindigkeit und fährt genau die mitgeteilte Strecke ab. Zusätzlich wird zur Kontrolle eine Farbsensor auf der Seite eingeschaltet. Dieser Sensor kann die Fahrt unterbrechen, wenn er den Container detektiert. Danach schenkt der Heber zuerst auf die horizontale Achse nach unten, greift den Container und danach wieder um seine Achse nach oben. Wenn der Heber über die vertikale Achse schwenkt, wird der Container in ein Auffangbecken entleert. Danach wird der Container wieder abgesetzt. Nun wird die Fahrt fortgesetzt. Ist der Kurs abgefahren wird über die Kamera auf das Park Feld manövriert. Sobald das Fahrzeug beginnt sich das komplette Auffangbecken zu kippen, um den Müll zu entleeren.</w:t>
      </w:r>
    </w:p>
    <w:p w14:paraId="4BB19B99" w14:textId="77777777" w:rsidR="005B727D" w:rsidRPr="00C13B8E" w:rsidRDefault="005B727D" w:rsidP="00D137FF">
      <w:pPr>
        <w:jc w:val="both"/>
        <w:rPr>
          <w:rFonts w:ascii="Calibri" w:hAnsi="Calibri"/>
        </w:rPr>
      </w:pPr>
    </w:p>
    <w:p w14:paraId="77AB0EED" w14:textId="7A80B6C4" w:rsidR="005B727D" w:rsidRPr="00C13B8E" w:rsidRDefault="000502BF" w:rsidP="00D137FF">
      <w:pPr>
        <w:jc w:val="both"/>
        <w:rPr>
          <w:rFonts w:ascii="Calibri" w:hAnsi="Calibri"/>
        </w:rPr>
      </w:pPr>
      <w:bookmarkStart w:id="22" w:name="_GoBack"/>
      <w:r>
        <w:rPr>
          <w:lang w:val="en-US"/>
        </w:rPr>
        <w:lastRenderedPageBreak/>
        <mc:AlternateContent>
          <mc:Choice Requires="wpg">
            <w:drawing>
              <wp:anchor distT="0" distB="0" distL="114300" distR="114300" simplePos="0" relativeHeight="251697664" behindDoc="0" locked="0" layoutInCell="1" allowOverlap="1" wp14:anchorId="36F08220" wp14:editId="634D93B7">
                <wp:simplePos x="0" y="0"/>
                <wp:positionH relativeFrom="column">
                  <wp:posOffset>-237490</wp:posOffset>
                </wp:positionH>
                <wp:positionV relativeFrom="paragraph">
                  <wp:posOffset>270510</wp:posOffset>
                </wp:positionV>
                <wp:extent cx="6122035" cy="7933055"/>
                <wp:effectExtent l="0" t="0" r="126365" b="17145"/>
                <wp:wrapTopAndBottom/>
                <wp:docPr id="55" name="Gruppieren 101"/>
                <wp:cNvGraphicFramePr/>
                <a:graphic xmlns:a="http://schemas.openxmlformats.org/drawingml/2006/main">
                  <a:graphicData uri="http://schemas.microsoft.com/office/word/2010/wordprocessingGroup">
                    <wpg:wgp>
                      <wpg:cNvGrpSpPr/>
                      <wpg:grpSpPr>
                        <a:xfrm>
                          <a:off x="0" y="0"/>
                          <a:ext cx="6122035" cy="7933055"/>
                          <a:chOff x="0" y="0"/>
                          <a:chExt cx="6501254" cy="7933055"/>
                        </a:xfrm>
                      </wpg:grpSpPr>
                      <wpg:grpSp>
                        <wpg:cNvPr id="56" name="Gruppieren 102"/>
                        <wpg:cNvGrpSpPr/>
                        <wpg:grpSpPr>
                          <a:xfrm>
                            <a:off x="0" y="0"/>
                            <a:ext cx="6501254" cy="7933055"/>
                            <a:chOff x="237366" y="0"/>
                            <a:chExt cx="6501260" cy="7933055"/>
                          </a:xfrm>
                        </wpg:grpSpPr>
                        <wpg:grpSp>
                          <wpg:cNvPr id="57" name="Gruppieren 103"/>
                          <wpg:cNvGrpSpPr/>
                          <wpg:grpSpPr>
                            <a:xfrm>
                              <a:off x="237369" y="0"/>
                              <a:ext cx="6501257" cy="7933055"/>
                              <a:chOff x="237369" y="0"/>
                              <a:chExt cx="6501257" cy="7933055"/>
                            </a:xfrm>
                          </wpg:grpSpPr>
                          <wpg:grpSp>
                            <wpg:cNvPr id="58" name="Gruppieren 104"/>
                            <wpg:cNvGrpSpPr/>
                            <wpg:grpSpPr>
                              <a:xfrm>
                                <a:off x="237369" y="0"/>
                                <a:ext cx="6501257" cy="7933055"/>
                                <a:chOff x="237369" y="0"/>
                                <a:chExt cx="6501257" cy="7933055"/>
                              </a:xfrm>
                            </wpg:grpSpPr>
                            <wpg:grpSp>
                              <wpg:cNvPr id="59" name="Gruppieren 105"/>
                              <wpg:cNvGrpSpPr/>
                              <wpg:grpSpPr>
                                <a:xfrm>
                                  <a:off x="237369" y="0"/>
                                  <a:ext cx="6501257" cy="7933055"/>
                                  <a:chOff x="119198" y="0"/>
                                  <a:chExt cx="6501257" cy="7933055"/>
                                </a:xfrm>
                              </wpg:grpSpPr>
                              <wpg:grpSp>
                                <wpg:cNvPr id="60" name="Gruppieren 106"/>
                                <wpg:cNvGrpSpPr/>
                                <wpg:grpSpPr>
                                  <a:xfrm>
                                    <a:off x="188843" y="0"/>
                                    <a:ext cx="6431612" cy="7933055"/>
                                    <a:chOff x="0" y="0"/>
                                    <a:chExt cx="6431612" cy="7933055"/>
                                  </a:xfrm>
                                </wpg:grpSpPr>
                                <wpg:grpSp>
                                  <wpg:cNvPr id="61" name="Gruppieren 107"/>
                                  <wpg:cNvGrpSpPr/>
                                  <wpg:grpSpPr>
                                    <a:xfrm>
                                      <a:off x="99392" y="0"/>
                                      <a:ext cx="6332220" cy="7933055"/>
                                      <a:chOff x="0" y="0"/>
                                      <a:chExt cx="6332220" cy="7933055"/>
                                    </a:xfrm>
                                  </wpg:grpSpPr>
                                  <wpg:grpSp>
                                    <wpg:cNvPr id="62" name="Gruppieren 108"/>
                                    <wpg:cNvGrpSpPr/>
                                    <wpg:grpSpPr>
                                      <a:xfrm>
                                        <a:off x="0" y="0"/>
                                        <a:ext cx="6332220" cy="7933055"/>
                                        <a:chOff x="0" y="0"/>
                                        <a:chExt cx="6332361" cy="7933055"/>
                                      </a:xfrm>
                                    </wpg:grpSpPr>
                                    <wpg:grpSp>
                                      <wpg:cNvPr id="63" name="Gruppieren 109"/>
                                      <wpg:cNvGrpSpPr/>
                                      <wpg:grpSpPr>
                                        <a:xfrm>
                                          <a:off x="208723" y="0"/>
                                          <a:ext cx="6123638" cy="7933055"/>
                                          <a:chOff x="-59633" y="0"/>
                                          <a:chExt cx="6123638" cy="7933055"/>
                                        </a:xfrm>
                                      </wpg:grpSpPr>
                                      <wpg:grpSp>
                                        <wpg:cNvPr id="116" name="Gruppieren 114"/>
                                        <wpg:cNvGrpSpPr/>
                                        <wpg:grpSpPr>
                                          <a:xfrm>
                                            <a:off x="437322" y="0"/>
                                            <a:ext cx="5626683" cy="7933055"/>
                                            <a:chOff x="0" y="0"/>
                                            <a:chExt cx="5626683" cy="7933055"/>
                                          </a:xfrm>
                                        </wpg:grpSpPr>
                                        <wps:wsp>
                                          <wps:cNvPr id="117" name="Gerade Verbindung mit Pfeil 115"/>
                                          <wps:cNvCnPr/>
                                          <wps:spPr>
                                            <a:xfrm>
                                              <a:off x="1500808" y="2454965"/>
                                              <a:ext cx="0" cy="295275"/>
                                            </a:xfrm>
                                            <a:prstGeom prst="straightConnector1">
                                              <a:avLst/>
                                            </a:prstGeom>
                                            <a:ln>
                                              <a:tailEnd type="arrow"/>
                                            </a:ln>
                                          </wps:spPr>
                                          <wps:style>
                                            <a:lnRef idx="3">
                                              <a:schemeClr val="accent3"/>
                                            </a:lnRef>
                                            <a:fillRef idx="0">
                                              <a:schemeClr val="accent3"/>
                                            </a:fillRef>
                                            <a:effectRef idx="2">
                                              <a:schemeClr val="accent3"/>
                                            </a:effectRef>
                                            <a:fontRef idx="minor">
                                              <a:schemeClr val="tx1"/>
                                            </a:fontRef>
                                          </wps:style>
                                          <wps:bodyPr/>
                                        </wps:wsp>
                                        <wpg:grpSp>
                                          <wpg:cNvPr id="124" name="Gruppieren 116"/>
                                          <wpg:cNvGrpSpPr/>
                                          <wpg:grpSpPr>
                                            <a:xfrm>
                                              <a:off x="0" y="0"/>
                                              <a:ext cx="5626683" cy="7933055"/>
                                              <a:chOff x="0" y="0"/>
                                              <a:chExt cx="5626683" cy="7933055"/>
                                            </a:xfrm>
                                          </wpg:grpSpPr>
                                          <wpg:grpSp>
                                            <wpg:cNvPr id="125" name="Gruppieren 118"/>
                                            <wpg:cNvGrpSpPr/>
                                            <wpg:grpSpPr>
                                              <a:xfrm>
                                                <a:off x="0" y="0"/>
                                                <a:ext cx="5626683" cy="7933055"/>
                                                <a:chOff x="0" y="0"/>
                                                <a:chExt cx="5626683" cy="7933055"/>
                                              </a:xfrm>
                                            </wpg:grpSpPr>
                                            <wps:wsp>
                                              <wps:cNvPr id="126" name="Rechteck 119"/>
                                              <wps:cNvSpPr/>
                                              <wps:spPr>
                                                <a:xfrm>
                                                  <a:off x="898055" y="2700544"/>
                                                  <a:ext cx="1329905" cy="375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CCFF21" w14:textId="77777777" w:rsidR="000502BF" w:rsidRDefault="000502BF" w:rsidP="000502BF">
                                                    <w:r>
                                                      <w:t>Richtige Far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7" name="Gruppieren 121"/>
                                              <wpg:cNvGrpSpPr/>
                                              <wpg:grpSpPr>
                                                <a:xfrm>
                                                  <a:off x="0" y="0"/>
                                                  <a:ext cx="5626683" cy="7933055"/>
                                                  <a:chOff x="0" y="0"/>
                                                  <a:chExt cx="5626683" cy="7933055"/>
                                                </a:xfrm>
                                              </wpg:grpSpPr>
                                              <wpg:grpSp>
                                                <wpg:cNvPr id="128" name="Gruppieren 122"/>
                                                <wpg:cNvGrpSpPr/>
                                                <wpg:grpSpPr>
                                                  <a:xfrm>
                                                    <a:off x="0" y="0"/>
                                                    <a:ext cx="5626683" cy="7933055"/>
                                                    <a:chOff x="0" y="0"/>
                                                    <a:chExt cx="5626683" cy="7933055"/>
                                                  </a:xfrm>
                                                </wpg:grpSpPr>
                                                <wpg:grpSp>
                                                  <wpg:cNvPr id="129" name="Gruppieren 126"/>
                                                  <wpg:cNvGrpSpPr/>
                                                  <wpg:grpSpPr>
                                                    <a:xfrm>
                                                      <a:off x="24713" y="0"/>
                                                      <a:ext cx="5601970" cy="7933055"/>
                                                      <a:chOff x="286870" y="331682"/>
                                                      <a:chExt cx="5601970" cy="7933478"/>
                                                    </a:xfrm>
                                                  </wpg:grpSpPr>
                                                  <wpg:grpSp>
                                                    <wpg:cNvPr id="130" name="Gruppieren 127"/>
                                                    <wpg:cNvGrpSpPr/>
                                                    <wpg:grpSpPr>
                                                      <a:xfrm>
                                                        <a:off x="286870" y="331682"/>
                                                        <a:ext cx="5601970" cy="7933478"/>
                                                        <a:chOff x="-70932" y="331682"/>
                                                        <a:chExt cx="5602417" cy="7933478"/>
                                                      </a:xfrm>
                                                    </wpg:grpSpPr>
                                                    <wpg:grpSp>
                                                      <wpg:cNvPr id="131" name="Gruppieren 201"/>
                                                      <wpg:cNvGrpSpPr/>
                                                      <wpg:grpSpPr>
                                                        <a:xfrm>
                                                          <a:off x="-70932" y="331682"/>
                                                          <a:ext cx="5602417" cy="7933478"/>
                                                          <a:chOff x="-70933" y="331694"/>
                                                          <a:chExt cx="5602531" cy="7933765"/>
                                                        </a:xfrm>
                                                      </wpg:grpSpPr>
                                                      <wpg:grpSp>
                                                        <wpg:cNvPr id="132" name="Gruppieren 244"/>
                                                        <wpg:cNvGrpSpPr/>
                                                        <wpg:grpSpPr>
                                                          <a:xfrm>
                                                            <a:off x="521541" y="331694"/>
                                                            <a:ext cx="5010057" cy="7933765"/>
                                                            <a:chOff x="521541" y="0"/>
                                                            <a:chExt cx="5010057" cy="7933765"/>
                                                          </a:xfrm>
                                                        </wpg:grpSpPr>
                                                        <wpg:grpSp>
                                                          <wpg:cNvPr id="133" name="Gruppieren 254"/>
                                                          <wpg:cNvGrpSpPr/>
                                                          <wpg:grpSpPr>
                                                            <a:xfrm>
                                                              <a:off x="521541" y="0"/>
                                                              <a:ext cx="5010051" cy="7933765"/>
                                                              <a:chOff x="521541" y="0"/>
                                                              <a:chExt cx="5010051" cy="7933765"/>
                                                            </a:xfrm>
                                                          </wpg:grpSpPr>
                                                          <wps:wsp>
                                                            <wps:cNvPr id="134" name="Gerade Verbindung 262"/>
                                                            <wps:cNvCnPr/>
                                                            <wps:spPr>
                                                              <a:xfrm flipV="1">
                                                                <a:off x="1413414" y="7647380"/>
                                                                <a:ext cx="0" cy="286385"/>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135" name="Gruppieren 263"/>
                                                            <wpg:cNvGrpSpPr/>
                                                            <wpg:grpSpPr>
                                                              <a:xfrm>
                                                                <a:off x="521541" y="0"/>
                                                                <a:ext cx="5010051" cy="7933765"/>
                                                                <a:chOff x="521541" y="0"/>
                                                                <a:chExt cx="5010051" cy="7933765"/>
                                                              </a:xfrm>
                                                            </wpg:grpSpPr>
                                                            <wpg:grpSp>
                                                              <wpg:cNvPr id="136" name="Gruppieren 264"/>
                                                              <wpg:cNvGrpSpPr/>
                                                              <wpg:grpSpPr>
                                                                <a:xfrm>
                                                                  <a:off x="521541" y="0"/>
                                                                  <a:ext cx="5010051" cy="7646895"/>
                                                                  <a:chOff x="521541" y="0"/>
                                                                  <a:chExt cx="5010051" cy="7646895"/>
                                                                </a:xfrm>
                                                              </wpg:grpSpPr>
                                                              <wps:wsp>
                                                                <wps:cNvPr id="137" name="Gerade Verbindung 265"/>
                                                                <wps:cNvCnPr/>
                                                                <wps:spPr>
                                                                  <a:xfrm>
                                                                    <a:off x="3136079" y="4115168"/>
                                                                    <a:ext cx="2395513" cy="0"/>
                                                                  </a:xfrm>
                                                                  <a:prstGeom prst="line">
                                                                    <a:avLst/>
                                                                  </a:prstGeom>
                                                                  <a:ln>
                                                                    <a:tailEnd type="arrow"/>
                                                                  </a:ln>
                                                                </wps:spPr>
                                                                <wps:style>
                                                                  <a:lnRef idx="3">
                                                                    <a:schemeClr val="accent2"/>
                                                                  </a:lnRef>
                                                                  <a:fillRef idx="0">
                                                                    <a:schemeClr val="accent2"/>
                                                                  </a:fillRef>
                                                                  <a:effectRef idx="2">
                                                                    <a:schemeClr val="accent2"/>
                                                                  </a:effectRef>
                                                                  <a:fontRef idx="minor">
                                                                    <a:schemeClr val="tx1"/>
                                                                  </a:fontRef>
                                                                </wps:style>
                                                                <wps:bodyPr/>
                                                              </wps:wsp>
                                                              <wpg:grpSp>
                                                                <wpg:cNvPr id="138" name="Gruppieren 266"/>
                                                                <wpg:cNvGrpSpPr/>
                                                                <wpg:grpSpPr>
                                                                  <a:xfrm>
                                                                    <a:off x="521541" y="0"/>
                                                                    <a:ext cx="5009683" cy="7646895"/>
                                                                    <a:chOff x="521541" y="0"/>
                                                                    <a:chExt cx="5009683" cy="7646895"/>
                                                                  </a:xfrm>
                                                                </wpg:grpSpPr>
                                                                <wps:wsp>
                                                                  <wps:cNvPr id="139" name="Gerade Verbindung 267"/>
                                                                  <wps:cNvCnPr/>
                                                                  <wps:spPr>
                                                                    <a:xfrm flipH="1" flipV="1">
                                                                      <a:off x="1460982" y="3083538"/>
                                                                      <a:ext cx="1357006" cy="246368"/>
                                                                    </a:xfrm>
                                                                    <a:prstGeom prst="line">
                                                                      <a:avLst/>
                                                                    </a:prstGeom>
                                                                  </wps:spPr>
                                                                  <wps:style>
                                                                    <a:lnRef idx="3">
                                                                      <a:schemeClr val="accent2"/>
                                                                    </a:lnRef>
                                                                    <a:fillRef idx="0">
                                                                      <a:schemeClr val="accent2"/>
                                                                    </a:fillRef>
                                                                    <a:effectRef idx="2">
                                                                      <a:schemeClr val="accent2"/>
                                                                    </a:effectRef>
                                                                    <a:fontRef idx="minor">
                                                                      <a:schemeClr val="tx1"/>
                                                                    </a:fontRef>
                                                                  </wps:style>
                                                                  <wps:bodyPr/>
                                                                </wps:wsp>
                                                                <wpg:grpSp>
                                                                  <wpg:cNvPr id="140" name="Gruppieren 268"/>
                                                                  <wpg:cNvGrpSpPr/>
                                                                  <wpg:grpSpPr>
                                                                    <a:xfrm>
                                                                      <a:off x="521541" y="0"/>
                                                                      <a:ext cx="5009683" cy="7646895"/>
                                                                      <a:chOff x="521541" y="0"/>
                                                                      <a:chExt cx="5009683" cy="7646895"/>
                                                                    </a:xfrm>
                                                                  </wpg:grpSpPr>
                                                                  <wps:wsp>
                                                                    <wps:cNvPr id="141" name="Rechteck 269"/>
                                                                    <wps:cNvSpPr/>
                                                                    <wps:spPr>
                                                                      <a:xfrm>
                                                                        <a:off x="852546" y="4338657"/>
                                                                        <a:ext cx="1084580" cy="5194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64818F" w14:textId="77777777" w:rsidR="000502BF" w:rsidRDefault="000502BF" w:rsidP="000502BF">
                                                                          <w:pPr>
                                                                            <w:jc w:val="center"/>
                                                                          </w:pPr>
                                                                          <w:r>
                                                                            <w:t>Greifer schlies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hteck 270"/>
                                                                    <wps:cNvSpPr/>
                                                                    <wps:spPr>
                                                                      <a:xfrm>
                                                                        <a:off x="802497" y="6617568"/>
                                                                        <a:ext cx="1174115" cy="403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CB2C5B" w14:textId="77777777" w:rsidR="000502BF" w:rsidRDefault="000502BF" w:rsidP="000502BF">
                                                                          <w:pPr>
                                                                            <w:jc w:val="center"/>
                                                                          </w:pPr>
                                                                          <w:r>
                                                                            <w:t>Greifer öff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hteck 271"/>
                                                                    <wps:cNvSpPr/>
                                                                    <wps:spPr>
                                                                      <a:xfrm>
                                                                        <a:off x="538782" y="5677133"/>
                                                                        <a:ext cx="1738630" cy="6807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717DFD" w14:textId="77777777" w:rsidR="000502BF" w:rsidRDefault="000502BF" w:rsidP="000502BF">
                                                                          <w:pPr>
                                                                            <w:jc w:val="center"/>
                                                                          </w:pPr>
                                                                          <w:r>
                                                                            <w:t>3 Sekunden warten, Hebelarm s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hteck 272"/>
                                                                    <wps:cNvSpPr/>
                                                                    <wps:spPr>
                                                                      <a:xfrm>
                                                                        <a:off x="709502" y="5114497"/>
                                                                        <a:ext cx="1371600" cy="349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FB5870" w14:textId="77777777" w:rsidR="000502BF" w:rsidRDefault="000502BF" w:rsidP="000502BF">
                                                                          <w:pPr>
                                                                            <w:jc w:val="center"/>
                                                                          </w:pPr>
                                                                          <w:r>
                                                                            <w:t>Hebelarm heb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hteck 273"/>
                                                                    <wps:cNvSpPr/>
                                                                    <wps:spPr>
                                                                      <a:xfrm>
                                                                        <a:off x="521541" y="3793223"/>
                                                                        <a:ext cx="1559560" cy="3219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7C682D" w14:textId="77777777" w:rsidR="000502BF" w:rsidRDefault="000502BF" w:rsidP="000502BF">
                                                                          <w:pPr>
                                                                            <w:jc w:val="center"/>
                                                                          </w:pPr>
                                                                          <w:r>
                                                                            <w:t>Hebelarm s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hteck 274"/>
                                                                    <wps:cNvSpPr/>
                                                                    <wps:spPr>
                                                                      <a:xfrm>
                                                                        <a:off x="880649" y="3329906"/>
                                                                        <a:ext cx="103949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B5559F" w14:textId="77777777" w:rsidR="000502BF" w:rsidRDefault="000502BF" w:rsidP="000502BF">
                                                                          <w:pPr>
                                                                            <w:jc w:val="center"/>
                                                                          </w:pPr>
                                                                          <w:r>
                                                                            <w:t>Anhal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hteck 275"/>
                                                                    <wps:cNvSpPr/>
                                                                    <wps:spPr>
                                                                      <a:xfrm>
                                                                        <a:off x="709502" y="7297645"/>
                                                                        <a:ext cx="1371600" cy="349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A29557" w14:textId="77777777" w:rsidR="000502BF" w:rsidRDefault="000502BF" w:rsidP="000502BF">
                                                                          <w:pPr>
                                                                            <w:jc w:val="center"/>
                                                                          </w:pPr>
                                                                          <w:r>
                                                                            <w:t>Hebelarm heb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Gerade Verbindung mit Pfeil 276"/>
                                                                    <wps:cNvCnPr/>
                                                                    <wps:spPr>
                                                                      <a:xfrm flipH="1">
                                                                        <a:off x="1400397" y="3076739"/>
                                                                        <a:ext cx="20652" cy="253167"/>
                                                                      </a:xfrm>
                                                                      <a:prstGeom prst="straightConnector1">
                                                                        <a:avLst/>
                                                                      </a:prstGeom>
                                                                      <a:ln>
                                                                        <a:tailEnd type="arrow"/>
                                                                      </a:ln>
                                                                    </wps:spPr>
                                                                    <wps:style>
                                                                      <a:lnRef idx="3">
                                                                        <a:schemeClr val="accent3"/>
                                                                      </a:lnRef>
                                                                      <a:fillRef idx="0">
                                                                        <a:schemeClr val="accent3"/>
                                                                      </a:fillRef>
                                                                      <a:effectRef idx="2">
                                                                        <a:schemeClr val="accent3"/>
                                                                      </a:effectRef>
                                                                      <a:fontRef idx="minor">
                                                                        <a:schemeClr val="tx1"/>
                                                                      </a:fontRef>
                                                                    </wps:style>
                                                                    <wps:bodyPr/>
                                                                  </wps:wsp>
                                                                  <wps:wsp>
                                                                    <wps:cNvPr id="149" name="Gerade Verbindung mit Pfeil 277"/>
                                                                    <wps:cNvCnPr/>
                                                                    <wps:spPr>
                                                                      <a:xfrm>
                                                                        <a:off x="1384464" y="3540500"/>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0" name="Gerade Verbindung mit Pfeil 278"/>
                                                                    <wps:cNvCnPr/>
                                                                    <wps:spPr>
                                                                      <a:xfrm>
                                                                        <a:off x="1405311" y="4078942"/>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1" name="Gerade Verbindung mit Pfeil 279"/>
                                                                    <wps:cNvCnPr/>
                                                                    <wps:spPr>
                                                                      <a:xfrm>
                                                                        <a:off x="1408392" y="4854782"/>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2" name="Gerade Verbindung mit Pfeil 280"/>
                                                                    <wps:cNvCnPr/>
                                                                    <wps:spPr>
                                                                      <a:xfrm>
                                                                        <a:off x="1408392" y="5417418"/>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53" name="Gerade Verbindung mit Pfeil 281"/>
                                                                    <wps:cNvCnPr/>
                                                                    <wps:spPr>
                                                                      <a:xfrm>
                                                                        <a:off x="1384464" y="6357853"/>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387" name="Gerade Verbindung mit Pfeil 282"/>
                                                                    <wps:cNvCnPr/>
                                                                    <wps:spPr>
                                                                      <a:xfrm>
                                                                        <a:off x="1389555" y="7020793"/>
                                                                        <a:ext cx="5748" cy="276852"/>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g:cNvPr id="388" name="Gruppieren 283"/>
                                                                    <wpg:cNvGrpSpPr/>
                                                                    <wpg:grpSpPr>
                                                                      <a:xfrm>
                                                                        <a:off x="880649" y="0"/>
                                                                        <a:ext cx="4650575" cy="4114800"/>
                                                                        <a:chOff x="-580598" y="0"/>
                                                                        <a:chExt cx="4650575" cy="4114800"/>
                                                                      </a:xfrm>
                                                                    </wpg:grpSpPr>
                                                                    <wps:wsp>
                                                                      <wps:cNvPr id="389" name="Rechteck 284"/>
                                                                      <wps:cNvSpPr/>
                                                                      <wps:spPr>
                                                                        <a:xfrm>
                                                                          <a:off x="-580598" y="2152126"/>
                                                                          <a:ext cx="106553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482FFB" w14:textId="77777777" w:rsidR="000502BF" w:rsidRDefault="000502BF" w:rsidP="000502BF">
                                                                            <w:pPr>
                                                                              <w:jc w:val="center"/>
                                                                            </w:pPr>
                                                                            <w:r>
                                                                              <w:t>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hteck 285"/>
                                                                      <wps:cNvSpPr/>
                                                                      <wps:spPr>
                                                                        <a:xfrm>
                                                                          <a:off x="2411506" y="2061883"/>
                                                                          <a:ext cx="913765" cy="501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656FF2" w14:textId="77777777" w:rsidR="000502BF" w:rsidRDefault="000502BF" w:rsidP="000502BF">
                                                                            <w:pPr>
                                                                              <w:jc w:val="center"/>
                                                                            </w:pPr>
                                                                            <w:r>
                                                                              <w:t>Gegen-verkeh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hteck 286"/>
                                                                      <wps:cNvSpPr/>
                                                                      <wps:spPr>
                                                                        <a:xfrm>
                                                                          <a:off x="2121242" y="2814107"/>
                                                                          <a:ext cx="1503319" cy="6184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8486DB" w14:textId="77777777" w:rsidR="000502BF" w:rsidRDefault="000502BF" w:rsidP="000502BF">
                                                                            <w:pPr>
                                                                              <w:jc w:val="center"/>
                                                                            </w:pPr>
                                                                            <w:r>
                                                                              <w:t>Anhalten, 3 Sekunden war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Gerade Verbindung mit Pfeil 287"/>
                                                                      <wps:cNvCnPr/>
                                                                      <wps:spPr>
                                                                        <a:xfrm flipH="1">
                                                                          <a:off x="-261" y="1577144"/>
                                                                          <a:ext cx="1604627" cy="583638"/>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398" name="Gerade Verbindung mit Pfeil 288"/>
                                                                      <wps:cNvCnPr/>
                                                                      <wps:spPr>
                                                                        <a:xfrm>
                                                                          <a:off x="1604683" y="1577789"/>
                                                                          <a:ext cx="1228164" cy="484094"/>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399" name="Gerade Verbindung mit Pfeil 289"/>
                                                                      <wps:cNvCnPr/>
                                                                      <wps:spPr>
                                                                        <a:xfrm>
                                                                          <a:off x="-47833" y="2447270"/>
                                                                          <a:ext cx="1670033" cy="19680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400" name="Gerade Verbindung mit Pfeil 290"/>
                                                                      <wps:cNvCnPr/>
                                                                      <wps:spPr>
                                                                        <a:xfrm flipH="1">
                                                                          <a:off x="1622612" y="2563533"/>
                                                                          <a:ext cx="1245777" cy="80877"/>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401" name="Gerade Verbindung mit Pfeil 291"/>
                                                                      <wps:cNvCnPr/>
                                                                      <wps:spPr>
                                                                        <a:xfrm flipH="1" flipV="1">
                                                                          <a:off x="1622946" y="1577789"/>
                                                                          <a:ext cx="15007" cy="1011549"/>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402" name="Gerade Verbindung mit Pfeil 292"/>
                                                                      <wps:cNvCnPr/>
                                                                      <wps:spPr>
                                                                        <a:xfrm>
                                                                          <a:off x="2858191" y="2563533"/>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403" name="Gerade Verbindung 293"/>
                                                                      <wps:cNvCnPr/>
                                                                      <wps:spPr>
                                                                        <a:xfrm>
                                                                          <a:off x="2868389" y="3424518"/>
                                                                          <a:ext cx="0" cy="429895"/>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404" name="Gerade Verbindung 294"/>
                                                                      <wps:cNvCnPr/>
                                                                      <wps:spPr>
                                                                        <a:xfrm flipH="1" flipV="1">
                                                                          <a:off x="2858191" y="3845598"/>
                                                                          <a:ext cx="924916" cy="261"/>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405" name="Gruppieren 295"/>
                                                                      <wpg:cNvGrpSpPr/>
                                                                      <wpg:grpSpPr>
                                                                        <a:xfrm>
                                                                          <a:off x="1147483" y="0"/>
                                                                          <a:ext cx="2635623" cy="3854413"/>
                                                                          <a:chOff x="0" y="0"/>
                                                                          <a:chExt cx="2635623" cy="3854413"/>
                                                                        </a:xfrm>
                                                                      </wpg:grpSpPr>
                                                                      <wps:wsp>
                                                                        <wps:cNvPr id="406" name="Rechteck 296"/>
                                                                        <wps:cNvSpPr/>
                                                                        <wps:spPr>
                                                                          <a:xfrm>
                                                                            <a:off x="89647" y="0"/>
                                                                            <a:ext cx="73469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3667C8" w14:textId="77777777" w:rsidR="000502BF" w:rsidRDefault="000502BF" w:rsidP="000502BF">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hteck 297"/>
                                                                        <wps:cNvSpPr/>
                                                                        <wps:spPr>
                                                                          <a:xfrm>
                                                                            <a:off x="0" y="546848"/>
                                                                            <a:ext cx="91376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3856F8" w14:textId="77777777" w:rsidR="000502BF" w:rsidRDefault="000502BF" w:rsidP="000502BF">
                                                                              <w:pPr>
                                                                                <w:jc w:val="center"/>
                                                                              </w:pPr>
                                                                              <w:r>
                                                                                <w:t>Wlan Start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hteck 298"/>
                                                                        <wps:cNvSpPr/>
                                                                        <wps:spPr>
                                                                          <a:xfrm>
                                                                            <a:off x="0" y="1281953"/>
                                                                            <a:ext cx="913765"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D56D7" w14:textId="77777777" w:rsidR="000502BF" w:rsidRDefault="000502BF" w:rsidP="000502BF">
                                                                              <w:pPr>
                                                                                <w:jc w:val="center"/>
                                                                              </w:pPr>
                                                                              <w:r>
                                                                                <w:t>Fah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Gerade Verbindung mit Pfeil 299"/>
                                                                        <wps:cNvCnPr/>
                                                                        <wps:spPr>
                                                                          <a:xfrm>
                                                                            <a:off x="457200" y="286871"/>
                                                                            <a:ext cx="0" cy="259976"/>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410" name="Gerade Verbindung mit Pfeil 300"/>
                                                                        <wps:cNvCnPr/>
                                                                        <wps:spPr>
                                                                          <a:xfrm>
                                                                            <a:off x="475129" y="1021977"/>
                                                                            <a:ext cx="0" cy="25971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411" name="Gerade Verbindung 301"/>
                                                                        <wps:cNvCnPr/>
                                                                        <wps:spPr>
                                                                          <a:xfrm flipH="1" flipV="1">
                                                                            <a:off x="2633963" y="1489712"/>
                                                                            <a:ext cx="1" cy="2364701"/>
                                                                          </a:xfrm>
                                                                          <a:prstGeom prst="line">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412" name="Gerade Verbindung mit Pfeil 302"/>
                                                                        <wps:cNvCnPr/>
                                                                        <wps:spPr>
                                                                          <a:xfrm flipH="1">
                                                                            <a:off x="914400" y="1452283"/>
                                                                            <a:ext cx="1721223" cy="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413" name="Gerade Verbindung 303"/>
                                                                      <wps:cNvCnPr/>
                                                                      <wps:spPr>
                                                                        <a:xfrm>
                                                                          <a:off x="4069977" y="1452283"/>
                                                                          <a:ext cx="0" cy="2662517"/>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414" name="Gerade Verbindung 304"/>
                                                                      <wps:cNvCnPr/>
                                                                      <wps:spPr>
                                                                        <a:xfrm>
                                                                          <a:off x="3720353" y="1452283"/>
                                                                          <a:ext cx="349624" cy="0"/>
                                                                        </a:xfrm>
                                                                        <a:prstGeom prst="line">
                                                                          <a:avLst/>
                                                                        </a:prstGeom>
                                                                      </wps:spPr>
                                                                      <wps:style>
                                                                        <a:lnRef idx="3">
                                                                          <a:schemeClr val="accent1"/>
                                                                        </a:lnRef>
                                                                        <a:fillRef idx="0">
                                                                          <a:schemeClr val="accent1"/>
                                                                        </a:fillRef>
                                                                        <a:effectRef idx="2">
                                                                          <a:schemeClr val="accent1"/>
                                                                        </a:effectRef>
                                                                        <a:fontRef idx="minor">
                                                                          <a:schemeClr val="tx1"/>
                                                                        </a:fontRef>
                                                                      </wps:style>
                                                                      <wps:bodyPr/>
                                                                    </wps:wsp>
                                                                  </wpg:grpSp>
                                                                </wpg:grpSp>
                                                              </wpg:grpSp>
                                                            </wpg:grpSp>
                                                            <wps:wsp>
                                                              <wps:cNvPr id="415" name="Gerade Verbindung 305"/>
                                                              <wps:cNvCnPr/>
                                                              <wps:spPr>
                                                                <a:xfrm>
                                                                  <a:off x="1413412" y="7933765"/>
                                                                  <a:ext cx="4117544" cy="0"/>
                                                                </a:xfrm>
                                                                <a:prstGeom prst="line">
                                                                  <a:avLst/>
                                                                </a:prstGeom>
                                                              </wps:spPr>
                                                              <wps:style>
                                                                <a:lnRef idx="3">
                                                                  <a:schemeClr val="accent1"/>
                                                                </a:lnRef>
                                                                <a:fillRef idx="0">
                                                                  <a:schemeClr val="accent1"/>
                                                                </a:fillRef>
                                                                <a:effectRef idx="2">
                                                                  <a:schemeClr val="accent1"/>
                                                                </a:effectRef>
                                                                <a:fontRef idx="minor">
                                                                  <a:schemeClr val="tx1"/>
                                                                </a:fontRef>
                                                              </wps:style>
                                                              <wps:bodyPr/>
                                                            </wps:wsp>
                                                          </wpg:grpSp>
                                                        </wpg:grpSp>
                                                        <wps:wsp>
                                                          <wps:cNvPr id="416" name="Gerade Verbindung 306"/>
                                                          <wps:cNvCnPr/>
                                                          <wps:spPr>
                                                            <a:xfrm flipV="1">
                                                              <a:off x="5531224" y="4114800"/>
                                                              <a:ext cx="374" cy="3818964"/>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417" name="Gerade Verbindung mit Pfeil 307"/>
                                                        <wps:cNvCnPr/>
                                                        <wps:spPr>
                                                          <a:xfrm>
                                                            <a:off x="-70933" y="439286"/>
                                                            <a:ext cx="931545" cy="0"/>
                                                          </a:xfrm>
                                                          <a:prstGeom prst="straightConnector1">
                                                            <a:avLst/>
                                                          </a:prstGeom>
                                                          <a:ln>
                                                            <a:tailEnd type="arrow"/>
                                                          </a:ln>
                                                        </wps:spPr>
                                                        <wps:style>
                                                          <a:lnRef idx="3">
                                                            <a:schemeClr val="accent3"/>
                                                          </a:lnRef>
                                                          <a:fillRef idx="0">
                                                            <a:schemeClr val="accent3"/>
                                                          </a:fillRef>
                                                          <a:effectRef idx="2">
                                                            <a:schemeClr val="accent3"/>
                                                          </a:effectRef>
                                                          <a:fontRef idx="minor">
                                                            <a:schemeClr val="tx1"/>
                                                          </a:fontRef>
                                                        </wps:style>
                                                        <wps:bodyPr/>
                                                      </wps:wsp>
                                                      <wps:wsp>
                                                        <wps:cNvPr id="418" name="Gerade Verbindung mit Pfeil 308"/>
                                                        <wps:cNvCnPr/>
                                                        <wps:spPr>
                                                          <a:xfrm>
                                                            <a:off x="-70933" y="986025"/>
                                                            <a:ext cx="931545" cy="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grpSp>
                                                    <wps:wsp>
                                                      <wps:cNvPr id="419" name="Textfeld 309"/>
                                                      <wps:cNvSpPr txBox="1"/>
                                                      <wps:spPr>
                                                        <a:xfrm>
                                                          <a:off x="286" y="528918"/>
                                                          <a:ext cx="439191" cy="28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93B91" w14:textId="77777777" w:rsidR="000502BF" w:rsidRDefault="000502BF" w:rsidP="000502BF">
                                                            <w:r>
                                                              <w:t>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20" name="Textfeld 310"/>
                                                    <wps:cNvSpPr txBox="1"/>
                                                    <wps:spPr>
                                                      <a:xfrm>
                                                        <a:off x="357796" y="1075603"/>
                                                        <a:ext cx="538728" cy="28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5EEBC3" w14:textId="77777777" w:rsidR="000502BF" w:rsidRDefault="000502BF" w:rsidP="000502BF">
                                                          <w:r>
                                                            <w:t>N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21" name="Gerade Verbindung mit Pfeil 311"/>
                                                  <wps:cNvCnPr/>
                                                  <wps:spPr>
                                                    <a:xfrm>
                                                      <a:off x="0" y="1136822"/>
                                                      <a:ext cx="949960" cy="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422" name="Textfeld 312"/>
                                                <wps:cNvSpPr txBox="1"/>
                                                <wps:spPr>
                                                  <a:xfrm>
                                                    <a:off x="95915" y="1202724"/>
                                                    <a:ext cx="703072" cy="286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8779A0" w14:textId="77777777" w:rsidR="000502BF" w:rsidRDefault="000502BF" w:rsidP="000502BF">
                                                      <w:r>
                                                        <w:t>Wei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423" name="Gerade Verbindung mit Pfeil 313"/>
                                            <wps:cNvCnPr>
                                              <a:stCxn id="408" idx="2"/>
                                              <a:endCxn id="424" idx="0"/>
                                            </wps:cNvCnPr>
                                            <wps:spPr>
                                              <a:xfrm flipH="1">
                                                <a:off x="154058" y="1577087"/>
                                                <a:ext cx="3006887" cy="600062"/>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g:grpSp>
                                      <wps:wsp>
                                        <wps:cNvPr id="424" name="Rechteck 314"/>
                                        <wps:cNvSpPr/>
                                        <wps:spPr>
                                          <a:xfrm>
                                            <a:off x="-59633" y="2177149"/>
                                            <a:ext cx="1302026" cy="4572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51A42D" w14:textId="77777777" w:rsidR="000502BF" w:rsidRDefault="000502BF" w:rsidP="000502BF">
                                              <w:r>
                                                <w:t>Entsorgungs-bec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5" name="Gerade Verbindung mit Pfeil 315"/>
                                      <wps:cNvCnPr/>
                                      <wps:spPr>
                                        <a:xfrm flipH="1">
                                          <a:off x="0" y="2643808"/>
                                          <a:ext cx="863987" cy="258418"/>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grpSp>
                                  <wps:wsp>
                                    <wps:cNvPr id="426" name="Gerade Verbindung mit Pfeil 316"/>
                                    <wps:cNvCnPr/>
                                    <wps:spPr>
                                      <a:xfrm flipH="1">
                                        <a:off x="420292" y="2634379"/>
                                        <a:ext cx="439424" cy="605777"/>
                                      </a:xfrm>
                                      <a:prstGeom prst="straightConnector1">
                                        <a:avLst/>
                                      </a:prstGeom>
                                      <a:ln>
                                        <a:tailEnd type="arrow"/>
                                      </a:ln>
                                    </wps:spPr>
                                    <wps:style>
                                      <a:lnRef idx="3">
                                        <a:schemeClr val="accent3"/>
                                      </a:lnRef>
                                      <a:fillRef idx="0">
                                        <a:schemeClr val="accent3"/>
                                      </a:fillRef>
                                      <a:effectRef idx="2">
                                        <a:schemeClr val="accent3"/>
                                      </a:effectRef>
                                      <a:fontRef idx="minor">
                                        <a:schemeClr val="tx1"/>
                                      </a:fontRef>
                                    </wps:style>
                                    <wps:bodyPr/>
                                  </wps:wsp>
                                </wpg:grpSp>
                                <wps:wsp>
                                  <wps:cNvPr id="427" name="Rechteck 317"/>
                                  <wps:cNvSpPr/>
                                  <wps:spPr>
                                    <a:xfrm>
                                      <a:off x="0" y="3240156"/>
                                      <a:ext cx="1039368" cy="2952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141CE6" w14:textId="77777777" w:rsidR="000502BF" w:rsidRDefault="000502BF" w:rsidP="000502BF">
                                        <w:pPr>
                                          <w:jc w:val="center"/>
                                        </w:pPr>
                                        <w:r>
                                          <w:t>Anhal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8" name="Rechteck 318"/>
                                <wps:cNvSpPr/>
                                <wps:spPr>
                                  <a:xfrm>
                                    <a:off x="119198" y="3819551"/>
                                    <a:ext cx="1207715" cy="2952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A5997D" w14:textId="77777777" w:rsidR="000502BF" w:rsidRDefault="000502BF" w:rsidP="000502BF">
                                      <w:pPr>
                                        <w:jc w:val="center"/>
                                      </w:pPr>
                                      <w:r>
                                        <w:t>Müll auslee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Gerade Verbindung mit Pfeil 319"/>
                                <wps:cNvCnPr/>
                                <wps:spPr>
                                  <a:xfrm>
                                    <a:off x="708528" y="3535405"/>
                                    <a:ext cx="14528" cy="284146"/>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430" name="Gerade Verbindung 320"/>
                              <wps:cNvCnPr/>
                              <wps:spPr>
                                <a:xfrm flipV="1">
                                  <a:off x="407505" y="1490869"/>
                                  <a:ext cx="419" cy="1412315"/>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431" name="Gerade Verbindung 321"/>
                            <wps:cNvCnPr/>
                            <wps:spPr>
                              <a:xfrm flipV="1">
                                <a:off x="407505" y="1451113"/>
                                <a:ext cx="3409254" cy="39756"/>
                              </a:xfrm>
                              <a:prstGeom prst="line">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432" name="Rechteck 322"/>
                          <wps:cNvSpPr/>
                          <wps:spPr>
                            <a:xfrm>
                              <a:off x="237366" y="4449768"/>
                              <a:ext cx="1207714" cy="2952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DD6EFD" w14:textId="77777777" w:rsidR="000502BF" w:rsidRDefault="000502BF" w:rsidP="000502BF">
                                <w:pPr>
                                  <w:jc w:val="center"/>
                                </w:pPr>
                                <w:r>
                                  <w:t>Ferti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Gerade Verbindung mit Pfeil 323"/>
                          <wps:cNvCnPr/>
                          <wps:spPr>
                            <a:xfrm flipH="1">
                              <a:off x="841224" y="4114800"/>
                              <a:ext cx="3" cy="334968"/>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grpSp>
                      <wps:wsp>
                        <wps:cNvPr id="434" name="Gerade Verbindung 324"/>
                        <wps:cNvCnPr/>
                        <wps:spPr>
                          <a:xfrm>
                            <a:off x="3786809" y="3329608"/>
                            <a:ext cx="318048" cy="785192"/>
                          </a:xfrm>
                          <a:prstGeom prst="line">
                            <a:avLst/>
                          </a:prstGeom>
                        </wps:spPr>
                        <wps:style>
                          <a:lnRef idx="3">
                            <a:schemeClr val="accent2"/>
                          </a:lnRef>
                          <a:fillRef idx="0">
                            <a:schemeClr val="accent2"/>
                          </a:fillRef>
                          <a:effectRef idx="2">
                            <a:schemeClr val="accent2"/>
                          </a:effectRef>
                          <a:fontRef idx="minor">
                            <a:schemeClr val="tx1"/>
                          </a:fontRef>
                        </wps:style>
                        <wps:bodyPr/>
                      </wps:wsp>
                    </wpg:wgp>
                  </a:graphicData>
                </a:graphic>
                <wp14:sizeRelH relativeFrom="margin">
                  <wp14:pctWidth>0</wp14:pctWidth>
                </wp14:sizeRelH>
              </wp:anchor>
            </w:drawing>
          </mc:Choice>
          <mc:Fallback>
            <w:pict>
              <v:group w14:anchorId="36F08220" id="Gruppieren_x0020_101" o:spid="_x0000_s1026" style="position:absolute;left:0;text-align:left;margin-left:-18.7pt;margin-top:21.3pt;width:482.05pt;height:624.65pt;z-index:251697664;mso-width-relative:margin" coordsize="6501254,79330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">
                <v:group id="Gruppieren_x0020_102" o:spid="_x0000_s1027" style="position:absolute;width:6501254;height:7933055" coordorigin="237366" coordsize="6501260,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JGNcUAAADbAAAA&#10;DwAAAAAAAAAAAAAAAACpAgAAZHJzL2Rvd25yZXYueG1sUEsFBgAAAAAEAAQA+gAAAJsDAAAAAA==&#10;">
                  <v:group id="Gruppieren_x0020_103" o:spid="_x0000_s1028" style="position:absolute;left:237369;width:6501257;height:7933055" coordorigin="237369" coordsize="6501257,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0vuOuxQAAANsAAAAPAAAAZHJzL2Rvd25yZXYueG1sRI9Pa8JAFMTvQr/D8gq9&#10;1U1a0kp0FZG29CAFk4J4e2SfSTD7NmS3+fPtXaHgcZiZ3zCrzWga0VPnassK4nkEgriwuuZSwW/+&#10;+bwA4TyyxsYyKZjIwWb9MFthqu3AB+ozX4oAYZeigsr7NpXSFRUZdHPbEgfvbDuDPsiulLrDIcBN&#10;I1+i6E0arDksVNjSrqLikv0ZBV8DDtvX+KPfX8676ZQnP8d9TEo9PY7bJQhPo7+H/9vfWkHyD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9L7jrsUAAADbAAAA&#10;DwAAAAAAAAAAAAAAAACpAgAAZHJzL2Rvd25yZXYueG1sUEsFBgAAAAAEAAQA+gAAAJsDAAAAAA==&#10;">
                    <v:group id="Gruppieren_x0020_104" o:spid="_x0000_s1029" style="position:absolute;left:237369;width:6501257;height:7933055" coordorigin="237369" coordsize="6501257,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group id="Gruppieren_x0020_105" o:spid="_x0000_s1030" style="position:absolute;left:237369;width:6501257;height:7933055" coordorigin="119198" coordsize="6501257,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dJHxQAAANsAAAAPAAAAZHJzL2Rvd25yZXYueG1sRI9Pa8JAFMTvQr/D8gq9&#10;1U1aUmp0FZG29CAFk4J4e2SfSTD7NmS3+fPtXaHgcZiZ3zCrzWga0VPnassK4nkEgriwuuZSwW/+&#10;+fwOwnlkjY1lUjCRg836YbbCVNuBD9RnvhQBwi5FBZX3bSqlKyoy6Oa2JQ7e2XYGfZBdKXWHQ4Cb&#10;Rr5E0Zs0WHNYqLClXUXFJfszCr4GHLav8Ue/v5x30ylPfo77mJR6ehy3SxCeRn8P/7e/tYJkAb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6m3SR8UAAADbAAAA&#10;DwAAAAAAAAAAAAAAAACpAgAAZHJzL2Rvd25yZXYueG1sUEsFBgAAAAAEAAQA+gAAAJsDAAAAAA==&#10;">
                        <v:group id="Gruppieren_x0020_106" o:spid="_x0000_s1031" style="position:absolute;left:188843;width:6431612;height:7933055" coordsize="6431612,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group id="Gruppieren_x0020_107" o:spid="_x0000_s1032" style="position:absolute;left:99392;width:6332220;height:7933055" coordsize="6332220,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ncU/MUAAADbAAAA&#10;DwAAAAAAAAAAAAAAAACpAgAAZHJzL2Rvd25yZXYueG1sUEsFBgAAAAAEAAQA+gAAAJsDAAAAAA==&#10;">
                            <v:group id="Gruppieren_x0020_108" o:spid="_x0000_s1033" style="position:absolute;width:6332220;height:7933055" coordsize="6332361,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group id="Gruppieren_x0020_109" o:spid="_x0000_s1034" style="position:absolute;left:208723;width:6123638;height:7933055" coordorigin="-59633" coordsize="6123638,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6S8QxAAAANsAAAAPAAAAZHJzL2Rvd25yZXYueG1sRI9Bi8IwFITvwv6H8Ba8&#10;aVpFka5RRFzxIAtWQfb2aJ5tsXkpTbat/94ICx6HmfmGWa57U4mWGldaVhCPIxDEmdUl5wou5+/R&#10;AoTzyBory6TgQQ7Wq4/BEhNtOz5Rm/pcBAi7BBUU3teJlC4ryKAb25o4eDfbGPRBNrnUDXYBbio5&#10;iaK5NFhyWCiwpm1B2T39Mwr2HXababxrj/fb9vF7nv1cjzEpNfzsN18gPPX+Hf5vH7SC+RR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F6S8QxAAAANsAAAAP&#10;AAAAAAAAAAAAAAAAAKkCAABkcnMvZG93bnJldi54bWxQSwUGAAAAAAQABAD6AAAAmgMAAAAA&#10;">
                                <v:group id="Gruppieren_x0020_114" o:spid="_x0000_s1035" style="position:absolute;left:437322;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64MW7DAAAA3AAAAA8A&#10;AAAAAAAAAAAAAAAAqQIAAGRycy9kb3ducmV2LnhtbFBLBQYAAAAABAAEAPoAAACZAwAAAAA=&#10;">
                                  <v:shapetype id="_x0000_t32" coordsize="21600,21600" o:spt="32" o:oned="t" path="m0,0l21600,21600e" filled="f">
                                    <v:path arrowok="t" fillok="f" o:connecttype="none"/>
                                    <o:lock v:ext="edit" shapetype="t"/>
                                  </v:shapetype>
                                  <v:shape id="Gerade_x0020_Verbindung_x0020_mit_x0020_Pfeil_x0020_115" o:spid="_x0000_s1036" type="#_x0000_t32" style="position:absolute;left:1500808;top:2454965;width:0;height:2952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y1DMEAAADcAAAADwAAAGRycy9kb3ducmV2LnhtbERP22oCMRB9L/gPYYS+1axFrKxGEasg&#10;PtTrBwybcbO4maybuKZ/3xQKfZvDuc5sEW0tOmp95VjBcJCBIC6crrhUcDlv3iYgfEDWWDsmBd/k&#10;YTHvvcww1+7JR+pOoRQphH2OCkwITS6lLwxZ9APXECfu6lqLIcG2lLrFZwq3tXzPsrG0WHFqMNjQ&#10;ylBxOz2sgvtovd8F7rZm9Bn3981Xd4sHqdRrPy6nIALF8C/+c291mj/8gN9n0gVy/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rLUMwQAAANwAAAAPAAAAAAAAAAAAAAAA&#10;AKECAABkcnMvZG93bnJldi54bWxQSwUGAAAAAAQABAD5AAAAjwMAAAAA&#10;" strokecolor="#a5a5a5 [3206]" strokeweight="1.5pt">
                                    <v:stroke endarrow="open" joinstyle="miter"/>
                                  </v:shape>
                                  <v:group id="Gruppieren_x0020_116" o:spid="_x0000_s1037"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sA/wgAAANwAAAAPAAAAZHJzL2Rvd25yZXYueG1sRE9Ni8IwEL0L+x/CLHjT&#10;tK4uUo0isiseRFAXxNvQjG2xmZQm29Z/bwTB2zze58yXnSlFQ7UrLCuIhxEI4tTqgjMFf6ffwRSE&#10;88gaS8uk4E4OlouP3hwTbVs+UHP0mQgh7BJUkHtfJVK6NCeDbmgr4sBdbW3QB1hnUtfYhnBTylEU&#10;fUuDBYeGHCta55Tejv9GwabFdvUV/zS723V9v5wm+/MuJqX6n91qBsJT59/il3urw/zRGJ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f0rAP8IAAADcAAAADwAA&#10;AAAAAAAAAAAAAACpAgAAZHJzL2Rvd25yZXYueG1sUEsFBgAAAAAEAAQA+gAAAJgDAAAAAA==&#10;">
                                    <v:group id="Gruppieren_x0020_118" o:spid="_x0000_s1038"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AGZaTDAAAA3AAAAA8A&#10;AAAAAAAAAAAAAAAAqQIAAGRycy9kb3ducmV2LnhtbFBLBQYAAAAABAAEAPoAAACZAwAAAAA=&#10;">
                                      <v:rect id="Rechteck_x0020_119" o:spid="_x0000_s1039" style="position:absolute;left:898055;top:2700544;width:1329905;height:3759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6MvwAA&#10;ANwAAAAPAAAAZHJzL2Rvd25yZXYueG1sRI/NCsIwEITvgu8QVvCmqR5UqlFEEETw4M8DLM3aVJtN&#10;aaJt394IgrddZna+2dWmtaV4U+0Lxwom4wQEceZ0wbmC23U/WoDwAVlj6ZgUdORhs+73Vphq1/CZ&#10;3peQixjCPkUFJoQqldJnhiz6sauIo3Z3tcUQ1zqXusYmhttSTpNkJi0WHAkGK9oZyp6Xl40QpHM3&#10;mTe758m0x4LK7kGvTqnhoN0uQQRqw9/8uz7oWH86g+8zcQK5/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9ePoy/AAAA3AAAAA8AAAAAAAAAAAAAAAAAlwIAAGRycy9kb3ducmV2&#10;LnhtbFBLBQYAAAAABAAEAPUAAACDAwAAAAA=&#10;" fillcolor="#5b9bd5 [3204]" strokecolor="#1f4d78 [1604]" strokeweight="1pt">
                                        <v:textbox>
                                          <w:txbxContent>
                                            <w:p w14:paraId="67CCFF21" w14:textId="77777777" w:rsidR="000502BF" w:rsidRDefault="000502BF" w:rsidP="000502BF">
                                              <w:r>
                                                <w:t>Richtige Farbe?</w:t>
                                              </w:r>
                                            </w:p>
                                          </w:txbxContent>
                                        </v:textbox>
                                      </v:rect>
                                      <v:group id="Gruppieren_x0020_121" o:spid="_x0000_s1040"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PmF5IwgAAANwAAAAPAAAAZHJzL2Rvd25yZXYueG1sRE9Ni8IwEL0L+x/CLHjT&#10;tC66Uo0isiseRFAXxNvQjG2xmZQm29Z/bwTB2zze58yXnSlFQ7UrLCuIhxEI4tTqgjMFf6ffwRSE&#10;88gaS8uk4E4OlouP3hwTbVs+UHP0mQgh7BJUkHtfJVK6NCeDbmgr4sBdbW3QB1hnUtfYhnBTylEU&#10;TaTBgkNDjhWtc0pvx3+jYNNiu/qKf5rd7bq+X07j/XkXk1L9z241A+Gp82/xy73VYf7oG5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j5heSMIAAADcAAAADwAA&#10;AAAAAAAAAAAAAACpAgAAZHJzL2Rvd25yZXYueG1sUEsFBgAAAAAEAAQA+gAAAJgDAAAAAA==&#10;">
                                        <v:group id="Gruppieren_x0020_122" o:spid="_x0000_s1041" style="position:absolute;width:5626683;height:7933055" coordsize="5626683,79330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B8o6xQAAANwAAAAPAAAAZHJzL2Rvd25yZXYueG1sRI9Ba8JAEIXvgv9hGaE3&#10;3cSiSOoqIm3pQQS1UHobsmMSzM6G7DaJ/75zELzN8N689816O7haddSGyrOBdJaAIs69rbgw8H35&#10;mK5AhYhssfZMBu4UYLsZj9aYWd/zibpzLJSEcMjQQBljk2kd8pIchplviEW7+tZhlLUttG2xl3BX&#10;63mSLLXDiqWhxIb2JeW3858z8Nljv3tN37vD7bq//14Wx59DSsa8TIbdG6hIQ3yaH9dfVvDnQiv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fKOsUAAADcAAAA&#10;DwAAAAAAAAAAAAAAAACpAgAAZHJzL2Rvd25yZXYueG1sUEsFBgAAAAAEAAQA+gAAAJsDAAAAAA==&#10;">
                                          <v:group id="Gruppieren_x0020_126" o:spid="_x0000_s1042" style="position:absolute;left:24713;width:5601970;height:7933055" coordorigin="286870,331682" coordsize="5601970,79334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S2+hwgAAANwAAAAPAAAAZHJzL2Rvd25yZXYueG1sRE9Ni8IwEL0L+x/CLHjT&#10;tC7KWo0isiseRFAXxNvQjG2xmZQm29Z/bwTB2zze58yXnSlFQ7UrLCuIhxEI4tTqgjMFf6ffwTcI&#10;55E1lpZJwZ0cLBcfvTkm2rZ8oOboMxFC2CWoIPe+SqR0aU4G3dBWxIG72tqgD7DOpK6xDeGmlKMo&#10;mkiDBYeGHCta55Tejv9GwabFdvUV/zS723V9v5zG+/MuJqX6n91qBsJT59/il3urw/zRFJ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kUtvocIAAADcAAAADwAA&#10;AAAAAAAAAAAAAACpAgAAZHJzL2Rvd25yZXYueG1sUEsFBgAAAAAEAAQA+gAAAJgDAAAAAA==&#10;">
                                            <v:group id="Gruppieren_x0020_127" o:spid="_x0000_s1043" style="position:absolute;left:286870;top:331682;width:5601970;height:7933478" coordorigin="-70932,331682" coordsize="5602417,79334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qFDhxQAAANwAAAAPAAAAZHJzL2Rvd25yZXYueG1sRI9Ba8JAEIXvgv9hGaE3&#10;3aSiSOoqIm3pQQS1UHobsmMSzM6G7DaJ/75zELzN8N689816O7haddSGyrOBdJaAIs69rbgw8H35&#10;mK5AhYhssfZMBu4UYLsZj9aYWd/zibpzLJSEcMjQQBljk2kd8pIchplviEW7+tZhlLUttG2xl3BX&#10;69ckWWqHFUtDiQ3tS8pv5z9n4LPHfjdP37vD7bq//14Wx59DSsa8TIbdG6hIQ3yaH9dfVvDngi/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hahQ4cUAAADcAAAA&#10;DwAAAAAAAAAAAAAAAACpAgAAZHJzL2Rvd25yZXYueG1sUEsFBgAAAAAEAAQA+gAAAJsDAAAAAA==&#10;">
                                              <v:group id="Gruppieren_x0020_201" o:spid="_x0000_s1044" style="position:absolute;left:-70932;top:331682;width:5602417;height:7933478" coordorigin="-70933,331694" coordsize="5602531,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q5PV6wQAAANwAAAAPAAAA&#10;AAAAAAAAAAAAAKkCAABkcnMvZG93bnJldi54bWxQSwUGAAAAAAQABAD6AAAAlwMAAAAA&#10;">
                                                <v:group id="Gruppieren_x0020_244" o:spid="_x0000_s1045" style="position:absolute;left:521541;top:331694;width:5010057;height:7933765" coordorigin="521541" coordsize="5010057,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jZrDcIAAADcAAAADwAA&#10;AAAAAAAAAAAAAACpAgAAZHJzL2Rvd25yZXYueG1sUEsFBgAAAAAEAAQA+gAAAJgDAAAAAA==&#10;">
                                                  <v:group id="Gruppieren_x0020_254" o:spid="_x0000_s1046" style="position:absolute;left:521541;width:5010051;height:7933765" coordorigin="521541" coordsize="5010051,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V6zpbDAAAA3AAAAA8A&#10;AAAAAAAAAAAAAAAAqQIAAGRycy9kb3ducmV2LnhtbFBLBQYAAAAABAAEAPoAAACZAwAAAAA=&#10;">
                                                    <v:line id="Gerade_x0020_Verbindung_x0020_262" o:spid="_x0000_s1047" style="position:absolute;flip:y;visibility:visible;mso-wrap-style:square" from="1413414,7647380" to="1413414,7933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5EAS8IAAADcAAAADwAAAAAAAAAAAAAA&#10;AAChAgAAZHJzL2Rvd25yZXYueG1sUEsFBgAAAAAEAAQA+QAAAJADAAAAAA==&#10;" strokecolor="#5b9bd5 [3204]" strokeweight="1.5pt">
                                                      <v:stroke joinstyle="miter"/>
                                                    </v:line>
                                                    <v:group id="Gruppieren_x0020_263" o:spid="_x0000_s1048" style="position:absolute;left:521541;width:5010051;height:7933765" coordorigin="521541" coordsize="5010051,79337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JXf83nDAAAA3AAAAA8A&#10;AAAAAAAAAAAAAAAAqQIAAGRycy9kb3ducmV2LnhtbFBLBQYAAAAABAAEAPoAAACZAwAAAAA=&#10;">
                                                      <v:group id="Gruppieren_x0020_264" o:spid="_x0000_s1049" style="position:absolute;left:521541;width:5010051;height:7646895" coordorigin="521541" coordsize="5010051,76468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1tDsIAAADcAAAADwAA&#10;AAAAAAAAAAAAAACpAgAAZHJzL2Rvd25yZXYueG1sUEsFBgAAAAAEAAQA+gAAAJgDAAAAAA==&#10;">
                                                        <v:line id="Gerade_x0020_Verbindung_x0020_265" o:spid="_x0000_s1050" style="position:absolute;visibility:visible;mso-wrap-style:square" from="3136079,4115168" to="5531592,41151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rUlMAAAADcAAAADwAAAGRycy9kb3ducmV2LnhtbERPTYvCMBC9C/6HMII3TbuKLl1jUVHQ&#10;o3Vhr0Mz25ZtJiXJav33RhC8zeN9zirvTSuu5HxjWUE6TUAQl1Y3XCn4vhwmnyB8QNbYWiYFd/KQ&#10;r4eDFWba3vhM1yJUIoawz1BBHUKXSenLmgz6qe2II/drncEQoaukdniL4aaVH0mykAYbjg01drSr&#10;qfwr/o0Cd+x+Ln67kOn+bmdyw+fT3GyVGo/6zReIQH14i1/uo47zZ0t4PhMvkOsH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5K1JTAAAAA3AAAAA8AAAAAAAAAAAAAAAAA&#10;oQIAAGRycy9kb3ducmV2LnhtbFBLBQYAAAAABAAEAPkAAACOAwAAAAA=&#10;" strokecolor="#ed7d31 [3205]" strokeweight="1.5pt">
                                                          <v:stroke endarrow="open" joinstyle="miter"/>
                                                        </v:line>
                                                        <v:group id="Gruppieren_x0020_266" o:spid="_x0000_s1051" style="position:absolute;left:521541;width:5009683;height:7646895" coordorigin="521541" coordsize="5009683,76468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3lznxQAAANwAAAAPAAAAZHJzL2Rvd25yZXYueG1sRI9Ba8JAEIXvgv9hGaE3&#10;3aSiSOoqIm3pQQS1UHobsmMSzM6G7DaJ/75zELzN8N689816O7haddSGyrOBdJaAIs69rbgw8H35&#10;mK5AhYhssfZMBu4UYLsZj9aYWd/zibpzLJSEcMjQQBljk2kd8pIchplviEW7+tZhlLUttG2xl3BX&#10;69ckWWqHFUtDiQ3tS8pv5z9n4LPHfjdP37vD7bq//14Wx59DSsa8TIbdG6hIQ3yaH9dfVvDnQiv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95c58UAAADcAAAA&#10;DwAAAAAAAAAAAAAAAACpAgAAZHJzL2Rvd25yZXYueG1sUEsFBgAAAAAEAAQA+gAAAJsDAAAAAA==&#10;">
                                                          <v:line id="Gerade_x0020_Verbindung_x0020_267" o:spid="_x0000_s1052" style="position:absolute;flip:x y;visibility:visible;mso-wrap-style:square" from="1460982,3083538" to="2817988,33299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Su4TMQAAADcAAAADwAAAGRycy9kb3ducmV2LnhtbERP30vDMBB+F/Y/hBv45lKVDa1LyxwM&#10;ZKCb22SvR3M23ZJLaeJW/euNMPDtPr6fNy17Z8WJutB4VnA7ykAQV143XCvYbRc3DyBCRNZoPZOC&#10;bwpQFoOrKeban/mdTptYixTCIUcFJsY2lzJUhhyGkW+JE/fpO4cxwa6WusNzCndW3mXZRDpsODUY&#10;bGluqDpuvpyC2euz28vD0trs520VeT3ef5hWqethP3sCEamP/+KL+0Wn+feP8PdMukAW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K7hMxAAAANwAAAAPAAAAAAAAAAAA&#10;AAAAAKECAABkcnMvZG93bnJldi54bWxQSwUGAAAAAAQABAD5AAAAkgMAAAAA&#10;" strokecolor="#ed7d31 [3205]" strokeweight="1.5pt">
                                                            <v:stroke joinstyle="miter"/>
                                                          </v:line>
                                                          <v:group id="Gruppieren_x0020_268" o:spid="_x0000_s1053" style="position:absolute;left:521541;width:5009683;height:7646895" coordorigin="521541" coordsize="5009683,76468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riOcxgAAANwAAAAPAAAAZHJzL2Rvd25yZXYueG1sRI9Pa8JAEMXvhX6HZQq9&#10;1U1sKyW6ioiKByn4B4q3ITsmwexsyK5J/PadQ6G3Gd6b934zWwyuVh21ofJsIB0loIhzbysuDJxP&#10;m7cvUCEiW6w9k4EHBVjMn59mmFnf84G6YyyUhHDI0EAZY5NpHfKSHIaRb4hFu/rWYZS1LbRtsZdw&#10;V+txkky0w4qlocSGViXlt+PdGdj22C/f03W3v11Xj8vp8/tnn5Ixry/Dcgoq0hD/zX/XOyv4H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2uI5zGAAAA3AAA&#10;AA8AAAAAAAAAAAAAAAAAqQIAAGRycy9kb3ducmV2LnhtbFBLBQYAAAAABAAEAPoAAACcAwAAAAA=&#10;">
                                                            <v:rect id="Rechteck_x0020_269" o:spid="_x0000_s1054" style="position:absolute;left:852546;top:4338657;width:1084580;height:5194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aENYwgAA&#10;ANwAAAAPAAAAZHJzL2Rvd25yZXYueG1sRI/disIwEIXvF3yHMIJ3a1qRVbqmsgiCCF748wBDM9t0&#10;20xKE2379kYQ9m6Gc+Z8ZzbbwTbiQZ2vHCtI5wkI4sLpiksFt+v+cw3CB2SNjWNSMJKHbT752GCm&#10;Xc9nelxCKWII+wwVmBDaTEpfGLLo564ljtqv6yyGuHal1B32Mdw2cpEkX9JixZFgsKWdoaK+3G2E&#10;IJ3HdNXv6pMZjhU14x/dR6Vm0+HnG0SgIfyb39cHHesvU3g9EyeQ+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1oQ1jCAAAA3AAAAA8AAAAAAAAAAAAAAAAAlwIAAGRycy9kb3du&#10;cmV2LnhtbFBLBQYAAAAABAAEAPUAAACGAwAAAAA=&#10;" fillcolor="#5b9bd5 [3204]" strokecolor="#1f4d78 [1604]" strokeweight="1pt">
                                                              <v:textbox>
                                                                <w:txbxContent>
                                                                  <w:p w14:paraId="3E64818F" w14:textId="77777777" w:rsidR="000502BF" w:rsidRDefault="000502BF" w:rsidP="000502BF">
                                                                    <w:pPr>
                                                                      <w:jc w:val="center"/>
                                                                    </w:pPr>
                                                                    <w:r>
                                                                      <w:t>Greifer schliessen</w:t>
                                                                    </w:r>
                                                                  </w:p>
                                                                </w:txbxContent>
                                                              </v:textbox>
                                                            </v:rect>
                                                            <v:rect id="Rechteck_x0020_270" o:spid="_x0000_s1055" style="position:absolute;left:802497;top:6617568;width:1174115;height:403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t0vwwAA&#10;ANwAAAAPAAAAZHJzL2Rvd25yZXYueG1sRI/dasJAEIXvhb7DMgXvdKNIKzGrFKEgghexPsCQHbMx&#10;2dmQXfPz9m6h0LsZzpnznckOo21ET52vHCtYLRMQxIXTFZcKbj/fiy0IH5A1No5JwUQeDvu3WYap&#10;dgPn1F9DKWII+xQVmBDaVEpfGLLol64ljtrddRZDXLtS6g6HGG4buU6SD2mx4kgw2NLRUFFfnzZC&#10;kPJp9Tkc64sZzxU104Oek1Lz9/FrByLQGP7Nf9cnHetv1vD7TJxA7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dut0vwwAAANwAAAAPAAAAAAAAAAAAAAAAAJcCAABkcnMvZG93&#10;bnJldi54bWxQSwUGAAAAAAQABAD1AAAAhwMAAAAA&#10;" fillcolor="#5b9bd5 [3204]" strokecolor="#1f4d78 [1604]" strokeweight="1pt">
                                                              <v:textbox>
                                                                <w:txbxContent>
                                                                  <w:p w14:paraId="30CB2C5B" w14:textId="77777777" w:rsidR="000502BF" w:rsidRDefault="000502BF" w:rsidP="000502BF">
                                                                    <w:pPr>
                                                                      <w:jc w:val="center"/>
                                                                    </w:pPr>
                                                                    <w:r>
                                                                      <w:t>Greifer öffnen</w:t>
                                                                    </w:r>
                                                                  </w:p>
                                                                </w:txbxContent>
                                                              </v:textbox>
                                                            </v:rect>
                                                            <v:rect id="Rechteck_x0020_271" o:spid="_x0000_s1056" style="position:absolute;left:538782;top:5677133;width:1738630;height:6807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9ni0wgAA&#10;ANwAAAAPAAAAZHJzL2Rvd25yZXYueG1sRI/disIwEIXvF3yHMIJ3a+oPKtUoIggi7IU/DzA0Y1Nt&#10;JqWJtn17syB4N8M5c74zq01rS/Gi2heOFYyGCQjizOmCcwXXy/53AcIHZI2lY1LQkYfNuvezwlS7&#10;hk/0OodcxBD2KSowIVSplD4zZNEPXUUctZurLYa41rnUNTYx3JZynCQzabHgSDBY0c5Q9jg/bYQg&#10;nbrRvNk9/kx7LKjs7vTslBr02+0SRKA2fM2f64OO9acT+H8mTiDX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L2eLTCAAAA3AAAAA8AAAAAAAAAAAAAAAAAlwIAAGRycy9kb3du&#10;cmV2LnhtbFBLBQYAAAAABAAEAPUAAACGAwAAAAA=&#10;" fillcolor="#5b9bd5 [3204]" strokecolor="#1f4d78 [1604]" strokeweight="1pt">
                                                              <v:textbox>
                                                                <w:txbxContent>
                                                                  <w:p w14:paraId="7D717DFD" w14:textId="77777777" w:rsidR="000502BF" w:rsidRDefault="000502BF" w:rsidP="000502BF">
                                                                    <w:pPr>
                                                                      <w:jc w:val="center"/>
                                                                    </w:pPr>
                                                                    <w:r>
                                                                      <w:t>3 Sekunden warten, Hebelarm senken</w:t>
                                                                    </w:r>
                                                                  </w:p>
                                                                </w:txbxContent>
                                                              </v:textbox>
                                                            </v:rect>
                                                            <v:rect id="Rechteck_x0020_272" o:spid="_x0000_s1057" style="position:absolute;left:709502;top:5114497;width:1371600;height:3492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H+DAwwAA&#10;ANwAAAAPAAAAZHJzL2Rvd25yZXYueG1sRI/disIwEIXvF3yHMIJ329RFVqmmRQRhEfbCnwcYmrGp&#10;NpPSRNu+/UYQ9m6Gc+Z8ZzbFYBvxpM7XjhXMkxQEcel0zZWCy3n/uQLhA7LGxjEpGMlDkU8+Nphp&#10;1/ORnqdQiRjCPkMFJoQ2k9KXhiz6xLXEUbu6zmKIa1dJ3WEfw20jv9L0W1qsORIMtrQzVN5PDxsh&#10;SMdxvux3918zHGpqxhs9RqVm02G7BhFoCP/m9/WPjvUXC3g9EyeQ+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H+DAwwAAANwAAAAPAAAAAAAAAAAAAAAAAJcCAABkcnMvZG93&#10;bnJldi54bWxQSwUGAAAAAAQABAD1AAAAhwMAAAAA&#10;" fillcolor="#5b9bd5 [3204]" strokecolor="#1f4d78 [1604]" strokeweight="1pt">
                                                              <v:textbox>
                                                                <w:txbxContent>
                                                                  <w:p w14:paraId="05FB5870" w14:textId="77777777" w:rsidR="000502BF" w:rsidRDefault="000502BF" w:rsidP="000502BF">
                                                                    <w:pPr>
                                                                      <w:jc w:val="center"/>
                                                                    </w:pPr>
                                                                    <w:r>
                                                                      <w:t>Hebelarm heben</w:t>
                                                                    </w:r>
                                                                  </w:p>
                                                                </w:txbxContent>
                                                              </v:textbox>
                                                            </v:rect>
                                                            <v:rect id="Rechteck_x0020_273" o:spid="_x0000_s1058" style="position:absolute;left:521541;top:3793223;width:1559560;height:3219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U0VbwQAA&#10;ANwAAAAPAAAAZHJzL2Rvd25yZXYueG1sRI/disIwEIXvF3yHMIJ3a6r4RzWKCIIIe+HPAwzN2FSb&#10;SWmibd/eLAjezXDOnO/MatPaUryo9oVjBaNhAoI4c7rgXMH1sv9dgPABWWPpmBR05GGz7v2sMNWu&#10;4RO9ziEXMYR9igpMCFUqpc8MWfRDVxFH7eZqiyGudS51jU0Mt6UcJ8lMWiw4EgxWtDOUPc5PGyFI&#10;p240b3aPP9MeCyq7Oz07pQb9drsEEagNX/Pn+qBj/ckU/p+JE8j1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lNFW8EAAADcAAAADwAAAAAAAAAAAAAAAACXAgAAZHJzL2Rvd25y&#10;ZXYueG1sUEsFBgAAAAAEAAQA9QAAAIUDAAAAAA==&#10;" fillcolor="#5b9bd5 [3204]" strokecolor="#1f4d78 [1604]" strokeweight="1pt">
                                                              <v:textbox>
                                                                <w:txbxContent>
                                                                  <w:p w14:paraId="167C682D" w14:textId="77777777" w:rsidR="000502BF" w:rsidRDefault="000502BF" w:rsidP="000502BF">
                                                                    <w:pPr>
                                                                      <w:jc w:val="center"/>
                                                                    </w:pPr>
                                                                    <w:r>
                                                                      <w:t>Hebelarm senken</w:t>
                                                                    </w:r>
                                                                  </w:p>
                                                                </w:txbxContent>
                                                              </v:textbox>
                                                            </v:rect>
                                                            <v:rect id="Rechteck_x0020_274" o:spid="_x0000_s1059" style="position:absolute;left:880649;top:3329906;width:103949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gdsswwAA&#10;ANwAAAAPAAAAZHJzL2Rvd25yZXYueG1sRI/RasJAEEXfC/7DMoJvdWMpscSsIoJQCj5E/YAhO83G&#10;ZGdDdjXJ37tCoW8z3Dv33Ml3o23Fg3pfO1awWiYgiEuna64UXC/H9y8QPiBrbB2Tgok87Laztxwz&#10;7QYu6HEOlYgh7DNUYELoMil9aciiX7qOOGq/rrcY4tpXUvc4xHDbyo8kSaXFmiPBYEcHQ2VzvtsI&#10;QSqm1Xo4NCcz/tTUTje6T0ot5uN+AyLQGP7Nf9ffOtb/TOH1TJxAbp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gdsswwAAANwAAAAPAAAAAAAAAAAAAAAAAJcCAABkcnMvZG93&#10;bnJldi54bWxQSwUGAAAAAAQABAD1AAAAhwMAAAAA&#10;" fillcolor="#5b9bd5 [3204]" strokecolor="#1f4d78 [1604]" strokeweight="1pt">
                                                              <v:textbox>
                                                                <w:txbxContent>
                                                                  <w:p w14:paraId="3DB5559F" w14:textId="77777777" w:rsidR="000502BF" w:rsidRDefault="000502BF" w:rsidP="000502BF">
                                                                    <w:pPr>
                                                                      <w:jc w:val="center"/>
                                                                    </w:pPr>
                                                                    <w:r>
                                                                      <w:t>Anhalten</w:t>
                                                                    </w:r>
                                                                  </w:p>
                                                                </w:txbxContent>
                                                              </v:textbox>
                                                            </v:rect>
                                                            <v:rect id="Rechteck_x0020_275" o:spid="_x0000_s1060" style="position:absolute;left:709502;top:7297645;width:1371600;height:3492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zX63wwAA&#10;ANwAAAAPAAAAZHJzL2Rvd25yZXYueG1sRI/RasJAEEXfC/7DMoJvdWMptcSsIoJQCj4k+gFDdpqN&#10;yc6G7GqSv3eFgm8z3Dv33Ml2o23FnXpfO1awWiYgiEuna64UXM7H928QPiBrbB2Tgok87LaztwxT&#10;7QbO6V6ESsQQ9ikqMCF0qZS+NGTRL11HHLU/11sMce0rqXscYrht5UeSfEmLNUeCwY4OhsqmuNkI&#10;Qcqn1Xo4NCcz/tbUTle6TUot5uN+AyLQGF7m/+sfHet/ruH5TJxAb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zX63wwAAANwAAAAPAAAAAAAAAAAAAAAAAJcCAABkcnMvZG93&#10;bnJldi54bWxQSwUGAAAAAAQABAD1AAAAhwMAAAAA&#10;" fillcolor="#5b9bd5 [3204]" strokecolor="#1f4d78 [1604]" strokeweight="1pt">
                                                              <v:textbox>
                                                                <w:txbxContent>
                                                                  <w:p w14:paraId="70A29557" w14:textId="77777777" w:rsidR="000502BF" w:rsidRDefault="000502BF" w:rsidP="000502BF">
                                                                    <w:pPr>
                                                                      <w:jc w:val="center"/>
                                                                    </w:pPr>
                                                                    <w:r>
                                                                      <w:t>Hebelarm heben</w:t>
                                                                    </w:r>
                                                                  </w:p>
                                                                </w:txbxContent>
                                                              </v:textbox>
                                                            </v:rect>
                                                            <v:shape id="Gerade_x0020_Verbindung_x0020_mit_x0020_Pfeil_x0020_276" o:spid="_x0000_s1061" type="#_x0000_t32" style="position:absolute;left:1400397;top:3076739;width:20652;height:25316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iTB9MYAAADcAAAADwAAAGRycy9kb3ducmV2LnhtbESPQWvCQBCF74X+h2UKvRTdtBQp0VWk&#10;baCXqlXB65Ads6nZ2TS7jfHfO4dCbzO8N+99M1sMvlE9dbEObOBxnIEiLoOtuTKw3xWjF1AxIVts&#10;ApOBC0VYzG9vZpjbcOYv6repUhLCMUcDLqU21zqWjjzGcWiJRTuGzmOStau07fAs4b7RT1k20R5r&#10;lgaHLb06Kk/bX2+g/37z8fDepB+3Dp+Xh9WmKE5LY+7vhuUUVKIh/Zv/rj+s4D8LrTwjE+j5F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IkwfTGAAAA3AAAAA8AAAAAAAAA&#10;AAAAAAAAoQIAAGRycy9kb3ducmV2LnhtbFBLBQYAAAAABAAEAPkAAACUAwAAAAA=&#10;" strokecolor="#a5a5a5 [3206]" strokeweight="1.5pt">
                                                              <v:stroke endarrow="open" joinstyle="miter"/>
                                                            </v:shape>
                                                            <v:shape id="Gerade_x0020_Verbindung_x0020_mit_x0020_Pfeil_x0020_277" o:spid="_x0000_s1062" type="#_x0000_t32" style="position:absolute;left:1384464;top:3540500;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oTb8MAAADcAAAADwAAAGRycy9kb3ducmV2LnhtbERPTWsCMRC9C/6HMII3zVpssatRSrVS&#10;SqFoq+dhM+6u3UzWJOraX28Eobd5vM+ZzBpTiRM5X1pWMOgnIIgzq0vOFfx8v/VGIHxA1lhZJgUX&#10;8jCbtlsTTLU984pO65CLGMI+RQVFCHUqpc8KMuj7tiaO3M46gyFCl0vt8BzDTSUfkuRJGiw5NhRY&#10;02tB2e/6aBQsvPOPy/2X2cy3Mnz+LQ6rZfOhVLfTvIxBBGrCv/juftdx/vAZbs/EC+T0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oqE2/DAAAA3AAAAA8AAAAAAAAAAAAA&#10;AAAAoQIAAGRycy9kb3ducmV2LnhtbFBLBQYAAAAABAAEAPkAAACRAwAAAAA=&#10;" strokecolor="#5b9bd5 [3204]" strokeweight="1.5pt">
                                                              <v:stroke endarrow="open" joinstyle="miter"/>
                                                            </v:shape>
                                                            <v:shape id="Gerade_x0020_Verbindung_x0020_mit_x0020_Pfeil_x0020_278" o:spid="_x0000_s1063" type="#_x0000_t32" style="position:absolute;left:1405311;top:4078942;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sksL8YAAADcAAAADwAAAGRycy9kb3ducmV2LnhtbESPT2sCQQzF74V+hyGF3upsC5ayOopY&#10;K1KE4t9z2Im7qzuZ7cyoaz99cyj0lvBe3vtlOO5coy4UYu3ZwHMvA0VceFtzaWC7+Xh6AxUTssXG&#10;Mxm4UYTx6P5uiLn1V17RZZ1KJSEcczRQpdTmWseiIoex51ti0Q4+OEyyhlLbgFcJd41+ybJX7bBm&#10;aaiwpWlFxWl9dgZmMcT+/Pjldu97nZY/s+/VvPs05vGhmwxAJerSv/nvemEFvy/48oxMoE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7JLC/GAAAA3AAAAA8AAAAAAAAA&#10;AAAAAAAAoQIAAGRycy9kb3ducmV2LnhtbFBLBQYAAAAABAAEAPkAAACUAwAAAAA=&#10;" strokecolor="#5b9bd5 [3204]" strokeweight="1.5pt">
                                                              <v:stroke endarrow="open" joinstyle="miter"/>
                                                            </v:shape>
                                                            <v:shape id="Gerade_x0020_Verbindung_x0020_mit_x0020_Pfeil_x0020_279" o:spid="_x0000_s1064" type="#_x0000_t32" style="position:absolute;left:1408392;top:4854782;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YWJtMIAAADcAAAADwAAAGRycy9kb3ducmV2LnhtbERPTWsCMRC9F/wPYYTeataCRVajFLUi&#10;RRCteh42093VzWSbRF399UYQepvH+5zhuDGVOJPzpWUF3U4CgjizuuRcwfbn660PwgdkjZVlUnAl&#10;D+NR62WIqbYXXtN5E3IRQ9inqKAIoU6l9FlBBn3H1sSR+7XOYIjQ5VI7vMRwU8n3JPmQBkuODQXW&#10;NCkoO25ORsHMO9+bH1ZmN93LsLzN/tbz5lup13bzOQARqAn/4qd7oeP8Xhcez8QL5Og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YWJtMIAAADcAAAADwAAAAAAAAAAAAAA&#10;AAChAgAAZHJzL2Rvd25yZXYueG1sUEsFBgAAAAAEAAQA+QAAAJADAAAAAA==&#10;" strokecolor="#5b9bd5 [3204]" strokeweight="1.5pt">
                                                              <v:stroke endarrow="open" joinstyle="miter"/>
                                                            </v:shape>
                                                            <v:shape id="Gerade_x0020_Verbindung_x0020_mit_x0020_Pfeil_x0020_280" o:spid="_x0000_s1065" type="#_x0000_t32" style="position:absolute;left:1408392;top:5417418;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VcXw8IAAADcAAAADwAAAGRycy9kb3ducmV2LnhtbERP22oCMRB9F/yHMIJvmlWwlK1RxBtS&#10;CkVt+zxsxt3VzWRNom79elMo+DaHc53xtDGVuJLzpWUFg34CgjizuuRcwdd+1XsF4QOyxsoyKfgl&#10;D9NJuzXGVNsbb+m6C7mIIexTVFCEUKdS+qwgg75va+LIHawzGCJ0udQObzHcVHKYJC/SYMmxocCa&#10;5gVlp93FKFh650fr46f5XvzI8HFfnrfr5l2pbqeZvYEI1ISn+N+90XH+aAh/z8QL5OQ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VcXw8IAAADcAAAADwAAAAAAAAAAAAAA&#10;AAChAgAAZHJzL2Rvd25yZXYueG1sUEsFBgAAAAAEAAQA+QAAAJADAAAAAA==&#10;" strokecolor="#5b9bd5 [3204]" strokeweight="1.5pt">
                                                              <v:stroke endarrow="open" joinstyle="miter"/>
                                                            </v:shape>
                                                            <v:shape id="Gerade_x0020_Verbindung_x0020_mit_x0020_Pfeil_x0020_281" o:spid="_x0000_s1066" type="#_x0000_t32" style="position:absolute;left:1384464;top:6357853;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huyWMMAAADcAAAADwAAAGRycy9kb3ducmV2LnhtbERP22oCMRB9L/Qfwgi+dbNaFFmNUtRK&#10;KYJ46/Owme5uu5msSdRtv74pCL7N4VxnMmtNLS7kfGVZQS9JQRDnVldcKDjsX59GIHxA1lhbJgU/&#10;5GE2fXyYYKbtlbd02YVCxBD2GSooQ2gyKX1ekkGf2IY4cp/WGQwRukJqh9cYbmrZT9OhNFhxbCix&#10;oXlJ+ffubBQsvfOD1dfGHBcfMqx/l6ftqn1XqttpX8YgArXhLr6533ScP3iG/2fiBXL6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4bsljDAAAA3AAAAA8AAAAAAAAAAAAA&#10;AAAAoQIAAGRycy9kb3ducmV2LnhtbFBLBQYAAAAABAAEAPkAAACRAwAAAAA=&#10;" strokecolor="#5b9bd5 [3204]" strokeweight="1.5pt">
                                                              <v:stroke endarrow="open" joinstyle="miter"/>
                                                            </v:shape>
                                                            <v:shape id="Gerade_x0020_Verbindung_x0020_mit_x0020_Pfeil_x0020_282" o:spid="_x0000_s1067" type="#_x0000_t32" style="position:absolute;left:1389555;top:7020793;width:5748;height:27685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T2/cYAAADcAAAADwAAAGRycy9kb3ducmV2LnhtbESP3WoCMRSE7wt9h3AK3tVsFa1sjSJW&#10;RUQo/rTXh83p7tbNyTaJuvr0Rij0cpiZb5jhuDGVOJHzpWUFL+0EBHFmdcm5gv1u/jwA4QOyxsoy&#10;KbiQh/Ho8WGIqbZn3tBpG3IRIexTVFCEUKdS+qwgg75ta+LofVtnMETpcqkdniPcVLKTJH1psOS4&#10;UGBN04Kyw/ZoFMy8873Fz4f5fP+SYX2d/W4WzUqp1lMzeQMRqAn/4b/2UivoDl7hfiYeATm6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KE9v3GAAAA3AAAAA8AAAAAAAAA&#10;AAAAAAAAoQIAAGRycy9kb3ducmV2LnhtbFBLBQYAAAAABAAEAPkAAACUAwAAAAA=&#10;" strokecolor="#5b9bd5 [3204]" strokeweight="1.5pt">
                                                              <v:stroke endarrow="open" joinstyle="miter"/>
                                                            </v:shape>
                                                            <v:group id="Gruppieren_x0020_283" o:spid="_x0000_s1068" style="position:absolute;left:880649;width:4650575;height:4114800" coordorigin="-580598" coordsize="4650575,4114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daX74cIAAADcAAAADwAA&#10;AAAAAAAAAAAAAACpAgAAZHJzL2Rvd25yZXYueG1sUEsFBgAAAAAEAAQA+gAAAJgDAAAAAA==&#10;">
                                                              <v:rect id="Rechteck_x0020_284" o:spid="_x0000_s1069" style="position:absolute;left:-580598;top:2152126;width:1065530;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Y5slwgAA&#10;ANwAAAAPAAAAZHJzL2Rvd25yZXYueG1sRI/disIwEIXvhX2HMAveaeoKrtZGWQRBhL3w5wGGZmxq&#10;m0lpom3f3iwIe3k4Px8n2/a2Fk9qfelYwWyagCDOnS65UHC97CdLED4ga6wdk4KBPGw3H6MMU+06&#10;PtHzHAoRR9inqMCE0KRS+tyQRT91DXH0bq61GKJsC6lb7OK4reVXkiykxZIjwWBDO0N5dX7YCEE6&#10;DbPvblf9mv5YUj3c6TEoNf7sf9YgAvXhP/xuH7SC+XIFf2fiEZ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jmyXCAAAA3AAAAA8AAAAAAAAAAAAAAAAAlwIAAGRycy9kb3du&#10;cmV2LnhtbFBLBQYAAAAABAAEAPUAAACGAwAAAAA=&#10;" fillcolor="#5b9bd5 [3204]" strokecolor="#1f4d78 [1604]" strokeweight="1pt">
                                                                <v:textbox>
                                                                  <w:txbxContent>
                                                                    <w:p w14:paraId="28482FFB" w14:textId="77777777" w:rsidR="000502BF" w:rsidRDefault="000502BF" w:rsidP="000502BF">
                                                                      <w:pPr>
                                                                        <w:jc w:val="center"/>
                                                                      </w:pPr>
                                                                      <w:r>
                                                                        <w:t>Container?</w:t>
                                                                      </w:r>
                                                                    </w:p>
                                                                  </w:txbxContent>
                                                                </v:textbox>
                                                              </v:rect>
                                                              <v:rect id="Rechteck_x0020_285" o:spid="_x0000_s1070" style="position:absolute;left:2411506;top:2061883;width:913765;height:50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gKRlvwAA&#10;ANwAAAAPAAAAZHJzL2Rvd25yZXYueG1sRE/NasJAEL4LvsMyQm+6sULV6CoiFKTQg7YPMGTHbDQ7&#10;G7KrSd6+cyh4/Pj+t/ve1+pJbawCG5jPMlDERbAVlwZ+fz6nK1AxIVusA5OBgSLsd+PRFnMbOj7T&#10;85JKJSEcczTgUmpyrWPhyGOchYZYuGtoPSaBbalti52E+1q/Z9mH9lixNDhs6OiouF8eXkqQzsN8&#10;2R3v367/qqgebvQYjHmb9IcNqER9eon/3SdrYLGW+XJGjoDe/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GApGW/AAAA3AAAAA8AAAAAAAAAAAAAAAAAlwIAAGRycy9kb3ducmV2&#10;LnhtbFBLBQYAAAAABAAEAPUAAACDAwAAAAA=&#10;" fillcolor="#5b9bd5 [3204]" strokecolor="#1f4d78 [1604]" strokeweight="1pt">
                                                                <v:textbox>
                                                                  <w:txbxContent>
                                                                    <w:p w14:paraId="74656FF2" w14:textId="77777777" w:rsidR="000502BF" w:rsidRDefault="000502BF" w:rsidP="000502BF">
                                                                      <w:pPr>
                                                                        <w:jc w:val="center"/>
                                                                      </w:pPr>
                                                                      <w:r>
                                                                        <w:t>Gegen-verkehr?</w:t>
                                                                      </w:r>
                                                                    </w:p>
                                                                  </w:txbxContent>
                                                                </v:textbox>
                                                              </v:rect>
                                                              <v:rect id="Rechteck_x0020_286" o:spid="_x0000_s1071" style="position:absolute;left:2121242;top:2814107;width:1503319;height:6184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AH+wgAA&#10;ANwAAAAPAAAAZHJzL2Rvd25yZXYueG1sRI/LasMwEEX3gf6DmEJ3sewW0taJbEogEApdOOkHDNbU&#10;cmKNjKX48fdVIdDl5T4Od1fOthMjDb51rCBLUhDEtdMtNwq+z4f1GwgfkDV2jknBQh7K4mG1w1y7&#10;iSsaT6ERcYR9jgpMCH0upa8NWfSJ64mj9+MGiyHKoZF6wCmO204+p+lGWmw5Egz2tDdUX083GyFI&#10;1ZK9Tvvrl5k/W+qWC90WpZ4e548tiEBz+A/f20et4OU9g78z8QjI4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7MAf7CAAAA3AAAAA8AAAAAAAAAAAAAAAAAlwIAAGRycy9kb3du&#10;cmV2LnhtbFBLBQYAAAAABAAEAPUAAACGAwAAAAA=&#10;" fillcolor="#5b9bd5 [3204]" strokecolor="#1f4d78 [1604]" strokeweight="1pt">
                                                                <v:textbox>
                                                                  <w:txbxContent>
                                                                    <w:p w14:paraId="728486DB" w14:textId="77777777" w:rsidR="000502BF" w:rsidRDefault="000502BF" w:rsidP="000502BF">
                                                                      <w:pPr>
                                                                        <w:jc w:val="center"/>
                                                                      </w:pPr>
                                                                      <w:r>
                                                                        <w:t>Anhalten, 3 Sekunden warten</w:t>
                                                                      </w:r>
                                                                    </w:p>
                                                                  </w:txbxContent>
                                                                </v:textbox>
                                                              </v:rect>
                                                              <v:shape id="Gerade_x0020_Verbindung_x0020_mit_x0020_Pfeil_x0020_287" o:spid="_x0000_s1072" type="#_x0000_t32" style="position:absolute;left:-261;top:1577144;width:1604627;height:58363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vc6QscAAADcAAAADwAAAGRycy9kb3ducmV2LnhtbESPQWvCQBSE70L/w/IKXqRuWomtqZtQ&#10;KqKCB5sWvD6yr0na7NuQXTX+e1cQPA4z8w0zz3rTiCN1rras4HkcgSAurK65VPDzvXx6A+E8ssbG&#10;Mik4k4MsfRjMMdH2xF90zH0pAoRdggoq79tESldUZNCNbUscvF/bGfRBdqXUHZ4C3DTyJYqm0mDN&#10;YaHClj4rKv7zg1Ew2k5j2qz2f80ybtc7HZ+3i1Gt1PCx/3gH4an39/CtvdYKJrNXuJ4JR0Cm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a9zpCxwAAANwAAAAPAAAAAAAA&#10;AAAAAAAAAKECAABkcnMvZG93bnJldi54bWxQSwUGAAAAAAQABAD5AAAAlQMAAAAA&#10;" strokecolor="#5b9bd5 [3204]" strokeweight="1.5pt">
                                                                <v:stroke endarrow="open" joinstyle="miter"/>
                                                              </v:shape>
                                                              <v:shape id="Gerade_x0020_Verbindung_x0020_mit_x0020_Pfeil_x0020_288" o:spid="_x0000_s1073" type="#_x0000_t32" style="position:absolute;left:1604683;top:1577789;width:1228164;height:48409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sL0UsMAAADcAAAADwAAAGRycy9kb3ducmV2LnhtbERPTWsCMRC9F/wPYQRvNWtFsatRpFop&#10;RRBt9Txsxt3VzWRNUt3665uD0OPjfU9mjanElZwvLSvodRMQxJnVJecKvr/en0cgfEDWWFkmBb/k&#10;YTZtPU0w1fbGW7ruQi5iCPsUFRQh1KmUPivIoO/amjhyR+sMhghdLrXDWww3lXxJkqE0WHJsKLCm&#10;t4Ky8+7HKFh65wer08bsFwcZ1vflZbtqPpXqtJv5GESgJvyLH+4PraD/GtfGM/EIyOk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bC9FLDAAAA3AAAAA8AAAAAAAAAAAAA&#10;AAAAoQIAAGRycy9kb3ducmV2LnhtbFBLBQYAAAAABAAEAPkAAACRAwAAAAA=&#10;" strokecolor="#5b9bd5 [3204]" strokeweight="1.5pt">
                                                                <v:stroke endarrow="open" joinstyle="miter"/>
                                                              </v:shape>
                                                              <v:shape id="Gerade_x0020_Verbindung_x0020_mit_x0020_Pfeil_x0020_289" o:spid="_x0000_s1074" type="#_x0000_t32" style="position:absolute;left:-47833;top:2447270;width:1670033;height:19680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QJKB8cAAADcAAAADwAAAGRycy9kb3ducmV2LnhtbESPQWvCQBSE74L/YXlCb2ZjC2KiqxSL&#10;tIcqNJWKt2f2NYlm34bsqml/fbcgeBxm5htmtuhMLS7UusqyglEUgyDOra64ULD9XA0nIJxH1lhb&#10;JgU/5GAx7/dmmGp75Q+6ZL4QAcIuRQWl900qpctLMugi2xAH79u2Bn2QbSF1i9cAN7V8jOOxNFhx&#10;WCixoWVJ+Sk7GwVf6+VqlG3zxMQv5/f97vVYbQ6/Sj0MuucpCE+dv4dv7Tet4ClJ4P9MOAJy/g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pAkoHxwAAANwAAAAPAAAAAAAA&#10;AAAAAAAAAKECAABkcnMvZG93bnJldi54bWxQSwUGAAAAAAQABAD5AAAAlQMAAAAA&#10;" strokecolor="#ed7d31 [3205]" strokeweight="1.5pt">
                                                                <v:stroke endarrow="open" joinstyle="miter"/>
                                                              </v:shape>
                                                              <v:shape id="Gerade_x0020_Verbindung_x0020_mit_x0020_Pfeil_x0020_290" o:spid="_x0000_s1075" type="#_x0000_t32" style="position:absolute;left:1622612;top:2563533;width:1245777;height:8087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kBBnL0AAADcAAAADwAAAGRycy9kb3ducmV2LnhtbERPuwrCMBTdBf8hXMHNpoqIVGOpguCk&#10;+Bh0uzTXttjclCZq/XszCI6H816mnanFi1pXWVYwjmIQxLnVFRcKLuftaA7CeWSNtWVS8CEH6arf&#10;W2Ki7ZuP9Dr5QoQQdgkqKL1vEildXpJBF9mGOHB32xr0AbaF1C2+Q7ip5SSOZ9JgxaGhxIY2JeWP&#10;09MoeEpT0BoPky67ru3tIGven8dKDQddtgDhqfN/8c+90wqmcZgfzoQjIFdfAA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A5AQZy9AAAA3AAAAA8AAAAAAAAAAAAAAAAAoQIA&#10;AGRycy9kb3ducmV2LnhtbFBLBQYAAAAABAAEAPkAAACLAwAAAAA=&#10;" strokecolor="#ed7d31 [3205]" strokeweight="1.5pt">
                                                                <v:stroke endarrow="open" joinstyle="miter"/>
                                                              </v:shape>
                                                              <v:shape id="Gerade_x0020_Verbindung_x0020_mit_x0020_Pfeil_x0020_291" o:spid="_x0000_s1076" type="#_x0000_t32" style="position:absolute;left:1622946;top:1577789;width:15007;height:1011549;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LPmsQAAADcAAAADwAAAGRycy9kb3ducmV2LnhtbESP0WoCMRRE3wv+Q7iFvpSaVaTU1Sgq&#10;FhZ86rYfcLu5brZubpYk6urXG0Ho4zAzZ5j5sretOJEPjWMFo2EGgrhyuuFawc/359sHiBCRNbaO&#10;ScGFAiwXg6c55tqd+YtOZaxFgnDIUYGJsculDJUhi2HoOuLk7Z23GJP0tdQezwluWznOsndpseG0&#10;YLCjjaHqUB6tgp0/lNvdX7OW0yJI81scp1fzqtTLc7+agYjUx//wo11oBZNsBPcz6QjIx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Ms+axAAAANwAAAAPAAAAAAAAAAAA&#10;AAAAAKECAABkcnMvZG93bnJldi54bWxQSwUGAAAAAAQABAD5AAAAkgMAAAAA&#10;" strokecolor="#5b9bd5 [3204]" strokeweight="1.5pt">
                                                                <v:stroke endarrow="open" joinstyle="miter"/>
                                                              </v:shape>
                                                              <v:shape id="Gerade_x0020_Verbindung_x0020_mit_x0020_Pfeil_x0020_292" o:spid="_x0000_s1077" type="#_x0000_t32" style="position:absolute;left:2858191;top:2563533;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4qbWsYAAADcAAAADwAAAGRycy9kb3ducmV2LnhtbESP3WoCMRSE7wt9h3AE77pZRYusRimt&#10;SpGC+Nfrw+Z0d9vNyZqkuvbpTUHwcpiZb5jJrDW1OJHzlWUFvSQFQZxbXXGhYL9bPI1A+ICssbZM&#10;Ci7kYTZ9fJhgpu2ZN3TahkJECPsMFZQhNJmUPi/JoE9sQxy9L+sMhihdIbXDc4SbWvbT9FkarDgu&#10;lNjQa0n5z/bXKJh754fL77U5vH3K8PE3P26W7Uqpbqd9GYMI1IZ7+NZ+1woGaR/+z8QjIKd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Km1rGAAAA3AAAAA8AAAAAAAAA&#10;AAAAAAAAoQIAAGRycy9kb3ducmV2LnhtbFBLBQYAAAAABAAEAPkAAACUAwAAAAA=&#10;" strokecolor="#5b9bd5 [3204]" strokeweight="1.5pt">
                                                                <v:stroke endarrow="open" joinstyle="miter"/>
                                                              </v:shape>
                                                              <v:line id="Gerade_x0020_Verbindung_x0020_293" o:spid="_x0000_s1078" style="position:absolute;visibility:visible;mso-wrap-style:square" from="2868389,3424518" to="2868389,38544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rwm3cUAAADcAAAADwAAAGRycy9kb3ducmV2LnhtbESPzWrDMBCE74G+g9hCb4kct0mDG8UU&#10;Q01PIU7zAIu1sU2tlbFU//Tpq0Igx2FmvmH26WRaMVDvGssK1qsIBHFpdcOVgsvXx3IHwnlkja1l&#10;UjCTg/TwsNhjou3IBQ1nX4kAYZeggtr7LpHSlTUZdCvbEQfvanuDPsi+krrHMcBNK+Mo2kqDDYeF&#10;GjvKaiq/zz9GwfH3kjeb9ZDPWVFt8DUfnYlPSj09Tu9vIDxN/h6+tT+1gpfoGf7PhCMgD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rwm3cUAAADcAAAADwAAAAAAAAAA&#10;AAAAAAChAgAAZHJzL2Rvd25yZXYueG1sUEsFBgAAAAAEAAQA+QAAAJMDAAAAAA==&#10;" strokecolor="#5b9bd5 [3204]" strokeweight="1.5pt">
                                                                <v:stroke joinstyle="miter"/>
                                                              </v:line>
                                                              <v:line id="Gerade_x0020_Verbindung_x0020_294" o:spid="_x0000_s1079" style="position:absolute;flip:x y;visibility:visible;mso-wrap-style:square" from="2858191,3845598" to="3783107,38458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uAccQAAADcAAAADwAAAGRycy9kb3ducmV2LnhtbESPQWvCQBSE70L/w/IKvemmohJSVymN&#10;BQUvpvX+zL4modm3MbtqzK93BcHjMDPfMPNlZ2pxptZVlhW8jyIQxLnVFRcKfn++hzEI55E11pZJ&#10;wZUcLBcvgzkm2l54R+fMFyJA2CWooPS+SaR0eUkG3cg2xMH7s61BH2RbSN3iJcBNLcdRNJMGKw4L&#10;JTb0VVL+n52Mgmzfx5KPh+2h79N9vEn7FU1Tpd5eu88PEJ46/ww/2mutYBJN4H4mHAG5u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64BxxAAAANwAAAAPAAAAAAAAAAAA&#10;AAAAAKECAABkcnMvZG93bnJldi54bWxQSwUGAAAAAAQABAD5AAAAkgMAAAAA&#10;" strokecolor="#5b9bd5 [3204]" strokeweight="1.5pt">
                                                                <v:stroke joinstyle="miter"/>
                                                              </v:line>
                                                              <v:group id="Gruppieren_x0020_295" o:spid="_x0000_s1080" style="position:absolute;left:1147483;width:2635623;height:3854413" coordsize="2635623,38544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bdmkDGAAAA3AAA&#10;AA8AAAAAAAAAAAAAAAAAqQIAAGRycy9kb3ducmV2LnhtbFBLBQYAAAAABAAEAPoAAACcAwAAAAA=&#10;">
                                                                <v:rect id="Rechteck_x0020_296" o:spid="_x0000_s1081" style="position:absolute;left:89647;width:73469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hcFowQAA&#10;ANwAAAAPAAAAZHJzL2Rvd25yZXYueG1sRI/disIwEIXvBd8hzMLe2VQRla5pWQRBhL3w5wGGZmy6&#10;NpPSRNu+/WZB8PJwfj7OthhsI57U+dqxgnmSgiAuna65UnC97GcbED4ga2wck4KRPBT5dLLFTLue&#10;T/Q8h0rEEfYZKjAhtJmUvjRk0SeuJY7ezXUWQ5RdJXWHfRy3jVyk6UparDkSDLa0M1Tezw8bIUin&#10;cb7ud/cfMxxrasZfeoxKfX4M318gAg3hHX61D1rBMl3B/5l4BGT+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YXBaMEAAADcAAAADwAAAAAAAAAAAAAAAACXAgAAZHJzL2Rvd25y&#10;ZXYueG1sUEsFBgAAAAAEAAQA9QAAAIUDAAAAAA==&#10;" fillcolor="#5b9bd5 [3204]" strokecolor="#1f4d78 [1604]" strokeweight="1pt">
                                                                  <v:textbox>
                                                                    <w:txbxContent>
                                                                      <w:p w14:paraId="613667C8" w14:textId="77777777" w:rsidR="000502BF" w:rsidRDefault="000502BF" w:rsidP="000502BF">
                                                                        <w:pPr>
                                                                          <w:jc w:val="center"/>
                                                                        </w:pPr>
                                                                        <w:r>
                                                                          <w:t>Start</w:t>
                                                                        </w:r>
                                                                      </w:p>
                                                                    </w:txbxContent>
                                                                  </v:textbox>
                                                                </v:rect>
                                                                <v:rect id="Rechteck_x0020_297" o:spid="_x0000_s1082" style="position:absolute;top:546848;width:913765;height:4749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yWTzwQAA&#10;ANwAAAAPAAAAZHJzL2Rvd25yZXYueG1sRI/disIwEIXvBd8hzMLe2VQRla5pWQRBhL3w5wGGZmy6&#10;NpPSRNu+/WZB8PJwfj7OthhsI57U+dqxgnmSgiAuna65UnC97GcbED4ga2wck4KRPBT5dLLFTLue&#10;T/Q8h0rEEfYZKjAhtJmUvjRk0SeuJY7ezXUWQ5RdJXWHfRy3jVyk6UparDkSDLa0M1Tezw8bIUin&#10;cb7ud/cfMxxrasZfeoxKfX4M318gAg3hHX61D1rBMl3D/5l4BGT+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Nslk88EAAADcAAAADwAAAAAAAAAAAAAAAACXAgAAZHJzL2Rvd25y&#10;ZXYueG1sUEsFBgAAAAAEAAQA9QAAAIUDAAAAAA==&#10;" fillcolor="#5b9bd5 [3204]" strokecolor="#1f4d78 [1604]" strokeweight="1pt">
                                                                  <v:textbox>
                                                                    <w:txbxContent>
                                                                      <w:p w14:paraId="7F3856F8" w14:textId="77777777" w:rsidR="000502BF" w:rsidRDefault="000502BF" w:rsidP="000502BF">
                                                                        <w:pPr>
                                                                          <w:jc w:val="center"/>
                                                                        </w:pPr>
                                                                        <w:r>
                                                                          <w:t>Wlan Startsignal</w:t>
                                                                        </w:r>
                                                                      </w:p>
                                                                    </w:txbxContent>
                                                                  </v:textbox>
                                                                </v:rect>
                                                                <v:rect id="Rechteck_x0020_298" o:spid="_x0000_s1083" style="position:absolute;top:1281953;width:913765;height:295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VvCBvwAA&#10;ANwAAAAPAAAAZHJzL2Rvd25yZXYueG1sRE/NisIwEL4LvkMYYW+ausgq1SgiCIuwB38eYGjGptpM&#10;ShNt+/Y7h4U9fnz/m13va/WmNlaBDcxnGSjiItiKSwO363G6AhUTssU6MBkYKMJuOx5tMLeh4zO9&#10;L6lUEsIxRwMupSbXOhaOPMZZaIiFu4fWYxLYltq22Em4r/Vnln1pjxVLg8OGDo6K5+XlpQTpPMyX&#10;3eH54/pTRfXwoNdgzMek369BJerTv/jP/W0NLDJZK2fkCOjtL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dW8IG/AAAA3AAAAA8AAAAAAAAAAAAAAAAAlwIAAGRycy9kb3ducmV2&#10;LnhtbFBLBQYAAAAABAAEAPUAAACDAwAAAAA=&#10;" fillcolor="#5b9bd5 [3204]" strokecolor="#1f4d78 [1604]" strokeweight="1pt">
                                                                  <v:textbox>
                                                                    <w:txbxContent>
                                                                      <w:p w14:paraId="2F6D56D7" w14:textId="77777777" w:rsidR="000502BF" w:rsidRDefault="000502BF" w:rsidP="000502BF">
                                                                        <w:pPr>
                                                                          <w:jc w:val="center"/>
                                                                        </w:pPr>
                                                                        <w:r>
                                                                          <w:t>Fahren</w:t>
                                                                        </w:r>
                                                                      </w:p>
                                                                    </w:txbxContent>
                                                                  </v:textbox>
                                                                </v:rect>
                                                                <v:shape id="Gerade_x0020_Verbindung_x0020_mit_x0020_Pfeil_x0020_299" o:spid="_x0000_s1084" type="#_x0000_t32" style="position:absolute;left:457200;top:286871;width:0;height:25997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S4JK8YAAADcAAAADwAAAGRycy9kb3ducmV2LnhtbESP3WoCMRSE74W+QziCd5q1aKmrUUpr&#10;RYog/rTXh81xd9vNyTaJuvbpjVDwcpiZb5jJrDGVOJHzpWUF/V4CgjizuuRcwX733n0G4QOyxsoy&#10;KbiQh9n0oTXBVNszb+i0DbmIEPYpKihCqFMpfVaQQd+zNXH0DtYZDFG6XGqH5wg3lXxMkidpsOS4&#10;UGBNrwVlP9ujUTD3zg8X32vz+fYlw+pv/rtZNB9KddrNyxhEoCbcw//tpVYwSEZwOxOPgJxe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EuCSvGAAAA3AAAAA8AAAAAAAAA&#10;AAAAAAAAoQIAAGRycy9kb3ducmV2LnhtbFBLBQYAAAAABAAEAPkAAACUAwAAAAA=&#10;" strokecolor="#5b9bd5 [3204]" strokeweight="1.5pt">
                                                                  <v:stroke endarrow="open" joinstyle="miter"/>
                                                                </v:shape>
                                                                <v:shape id="Gerade_x0020_Verbindung_x0020_mit_x0020_Pfeil_x0020_300" o:spid="_x0000_s1085" type="#_x0000_t32" style="position:absolute;left:475129;top:1021977;width:0;height:259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c02a8IAAADcAAAADwAAAGRycy9kb3ducmV2LnhtbERPy2oCMRTdF/yHcIXuakZpRUajiFqR&#10;UhCf68vkOjM6uZkmUaf9+mYhuDyc92jSmErcyPnSsoJuJwFBnFldcq5gv/t8G4DwAVljZZkU/JKH&#10;ybj1MsJU2ztv6LYNuYgh7FNUUIRQp1L6rCCDvmNr4sidrDMYInS51A7vMdxUspckfWmw5NhQYE2z&#10;grLL9moULLzzH8vz2hzmRxm+/xY/m2XzpdRru5kOQQRqwlP8cK+0gvdunB/PxCMg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c02a8IAAADcAAAADwAAAAAAAAAAAAAA&#10;AAChAgAAZHJzL2Rvd25yZXYueG1sUEsFBgAAAAAEAAQA+QAAAJADAAAAAA==&#10;" strokecolor="#5b9bd5 [3204]" strokeweight="1.5pt">
                                                                  <v:stroke endarrow="open" joinstyle="miter"/>
                                                                </v:shape>
                                                                <v:line id="Gerade_x0020_Verbindung_x0020_301" o:spid="_x0000_s1086" style="position:absolute;flip:x y;visibility:visible;mso-wrap-style:square" from="2633963,1489712" to="2633964,38544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UqU2sEAAADcAAAADwAAAGRycy9kb3ducmV2LnhtbESPQYvCMBSE74L/ITzBmyYVEalGWdRd&#10;9iZW8fy2eduWbV5KE2v33xtB8DjMzDfMetvbWnTU+sqxhmSqQBDnzlRcaLicPydLED4gG6wdk4Z/&#10;8rDdDAdrTI2784m6LBQiQtinqKEMoUml9HlJFv3UNcTR+3WtxRBlW0jT4j3CbS1nSi2kxYrjQokN&#10;7UrK/7Kb1XA9Fv4Lq67JQvZzOKr9bakUaT0e9R8rEIH68A6/2t9GwzxJ4HkmHgG5e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SpTawQAAANwAAAAPAAAAAAAAAAAAAAAA&#10;AKECAABkcnMvZG93bnJldi54bWxQSwUGAAAAAAQABAD5AAAAjwMAAAAA&#10;" strokecolor="#5b9bd5 [3204]" strokeweight="1.5pt">
                                                                  <v:stroke endarrow="open" joinstyle="miter"/>
                                                                </v:line>
                                                                <v:shape id="Gerade_x0020_Verbindung_x0020_mit_x0020_Pfeil_x0020_302" o:spid="_x0000_s1087" type="#_x0000_t32" style="position:absolute;left:914400;top:1452283;width:1721223;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X5cUAAADcAAAADwAAAGRycy9kb3ducmV2LnhtbESPT4vCMBTE74LfITxhL6Kpsi1SjSKK&#10;rIIH/4HXR/O27dq8lCar9dubhQWPw8z8hpktWlOJOzWutKxgNIxAEGdWl5wruJw3gwkI55E1VpZJ&#10;wZMcLObdzgxTbR98pPvJ5yJA2KWooPC+TqV0WUEG3dDWxMH7to1BH2STS93gI8BNJcdRlEiDJYeF&#10;AmtaFZTdTr9GQX+fxLT7uv5Um7jeHnT83K/7pVIfvXY5BeGp9e/wf3urFXyOxvB3JhwBOX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lX5cUAAADcAAAADwAAAAAAAAAA&#10;AAAAAAChAgAAZHJzL2Rvd25yZXYueG1sUEsFBgAAAAAEAAQA+QAAAJMDAAAAAA==&#10;" strokecolor="#5b9bd5 [3204]" strokeweight="1.5pt">
                                                                  <v:stroke endarrow="open" joinstyle="miter"/>
                                                                </v:shape>
                                                              </v:group>
                                                              <v:line id="Gerade_x0020_Verbindung_x0020_303" o:spid="_x0000_s1088" style="position:absolute;visibility:visible;mso-wrap-style:square" from="4069977,1452283" to="4069977,4114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2WwAMMAAADcAAAADwAAAGRycy9kb3ducmV2LnhtbESP3YrCMBSE74V9h3AW9k7T+rdSjbII&#10;Fq9EXR/g0BzbYnNSmmxb9+mNIHg5zMw3zGrTm0q01LjSsoJ4FIEgzqwuOVdw+d0NFyCcR9ZYWSYF&#10;d3KwWX8MVpho2/GJ2rPPRYCwS1BB4X2dSOmyggy6ka2Jg3e1jUEfZJNL3WAX4KaS4yiaS4Mlh4UC&#10;a9oWlN3Of0bB4f+SlrO4Te/bUz7D77RzZnxU6uuz/1mC8NT7d/jV3msF03gCzzPhCMj1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NlsADDAAAA3AAAAA8AAAAAAAAAAAAA&#10;AAAAoQIAAGRycy9kb3ducmV2LnhtbFBLBQYAAAAABAAEAPkAAACRAwAAAAA=&#10;" strokecolor="#5b9bd5 [3204]" strokeweight="1.5pt">
                                                                <v:stroke joinstyle="miter"/>
                                                              </v:line>
                                                              <v:line id="Gerade_x0020_Verbindung_x0020_304" o:spid="_x0000_s1089" style="position:absolute;visibility:visible;mso-wrap-style:square" from="3720353,1452283" to="4069977,14522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IwodMQAAADcAAAADwAAAGRycy9kb3ducmV2LnhtbESP0WqDQBRE3wv5h+UW8lZXQ9IE6xpC&#10;oJKn0iR+wMW9Val7V9ytmnx9tlDo4zAzZ5hsP5tOjDS41rKCJIpBEFdWt1wrKK/vLzsQziNr7CyT&#10;ghs52OeLpwxTbSc+03jxtQgQdikqaLzvUyld1ZBBF9meOHhfdjDogxxqqQecAtx0chXHr9Jgy2Gh&#10;wZ6ODVXflx+j4ONeFu0mGYvb8VxvcFtMzqw+lVo+z4c3EJ5m/x/+a5+0gnWyht8z4QjI/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8jCh0xAAAANwAAAAPAAAAAAAAAAAA&#10;AAAAAKECAABkcnMvZG93bnJldi54bWxQSwUGAAAAAAQABAD5AAAAkgMAAAAA&#10;" strokecolor="#5b9bd5 [3204]" strokeweight="1.5pt">
                                                                <v:stroke joinstyle="miter"/>
                                                              </v:line>
                                                            </v:group>
                                                          </v:group>
                                                        </v:group>
                                                      </v:group>
                                                      <v:line id="Gerade_x0020_Verbindung_x0020_305" o:spid="_x0000_s1090" style="position:absolute;visibility:visible;mso-wrap-style:square" from="1413412,7933765" to="5530956,7933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8CN78MAAADcAAAADwAAAGRycy9kb3ducmV2LnhtbESP3YrCMBSE74V9h3AWvNO0stWlGmUR&#10;tngl/j3AoTnbFpuT0mTb6tMbQfBymJlvmNVmMLXoqHWVZQXxNAJBnFtdcaHgcv6dfINwHlljbZkU&#10;3MjBZv0xWmGqbc9H6k6+EAHCLkUFpfdNKqXLSzLoprYhDt6fbQ36INtC6hb7ADe1nEXRXBqsOCyU&#10;2NC2pPx6+jcK9vdLViVxl922xyLBRdY7MzsoNf4cfpYgPA3+HX61d1rBV5zA80w4AnL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PAje/DAAAA3AAAAA8AAAAAAAAAAAAA&#10;AAAAoQIAAGRycy9kb3ducmV2LnhtbFBLBQYAAAAABAAEAPkAAACRAwAAAAA=&#10;" strokecolor="#5b9bd5 [3204]" strokeweight="1.5pt">
                                                        <v:stroke joinstyle="miter"/>
                                                      </v:line>
                                                    </v:group>
                                                  </v:group>
                                                  <v:line id="Gerade_x0020_Verbindung_x0020_306" o:spid="_x0000_s1091" style="position:absolute;flip:y;visibility:visible;mso-wrap-style:square" from="5531224,4114800" to="5531598,7933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tTEQ8QAAADcAAAADwAAAGRycy9kb3ducmV2LnhtbESP0WrCQBRE3wv+w3IF3+omRWxIXUWU&#10;gohgTfMBl+xtEpq9G3dXjX/vCoU+DjNzhlmsBtOJKznfWlaQThMQxJXVLdcKyu/P1wyED8gaO8uk&#10;4E4eVsvRywJzbW98omsRahEh7HNU0ITQ51L6qiGDfmp74uj9WGcwROlqqR3eItx08i1J5tJgy3Gh&#10;wZ42DVW/xcUo2Kbvh/RM7ktmx+0+KeuipHOr1GQ8rD9ABBrCf/ivvdMKZukcnmfiEZDL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1MRDxAAAANwAAAAPAAAAAAAAAAAA&#10;AAAAAKECAABkcnMvZG93bnJldi54bWxQSwUGAAAAAAQABAD5AAAAkgMAAAAA&#10;" strokecolor="#5b9bd5 [3204]" strokeweight="1.5pt">
                                                    <v:stroke joinstyle="miter"/>
                                                  </v:line>
                                                </v:group>
                                                <v:shape id="Gerade_x0020_Verbindung_x0020_mit_x0020_Pfeil_x0020_307" o:spid="_x0000_s1092" type="#_x0000_t32" style="position:absolute;left:-70933;top:439286;width:93154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8IWiMQAAADcAAAADwAAAGRycy9kb3ducmV2LnhtbESP3WoCMRSE7wt9h3AKvatZZbGyNUqp&#10;CuKFf+0DHDanm8XNybqJa/r2RhB6OczMN8x0Hm0jeup87VjBcJCBIC6drrlS8PO9epuA8AFZY+OY&#10;FPyRh/ns+WmKhXZXPlB/DJVIEPYFKjAhtIWUvjRk0Q9cS5y8X9dZDEl2ldQdXhPcNnKUZWNpsea0&#10;YLClL0Pl6XixCs75crcJ3K9Nvoi782rbn+JeKvX6Ej8/QASK4T/8aK+1gnz4Dvcz6Qj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TwhaIxAAAANwAAAAPAAAAAAAAAAAA&#10;AAAAAKECAABkcnMvZG93bnJldi54bWxQSwUGAAAAAAQABAD5AAAAkgMAAAAA&#10;" strokecolor="#a5a5a5 [3206]" strokeweight="1.5pt">
                                                  <v:stroke endarrow="open" joinstyle="miter"/>
                                                </v:shape>
                                                <v:shape id="Gerade_x0020_Verbindung_x0020_mit_x0020_Pfeil_x0020_308" o:spid="_x0000_s1093" type="#_x0000_t32" style="position:absolute;left:-70933;top:986025;width:93154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zcho8UAAADcAAAADwAAAGRycy9kb3ducmV2LnhtbERPTWvCQBC9F/wPywi91U1KKTW6ilik&#10;HqzQKIq3MTsmsdnZkF2T1F/fPRR6fLzv6bw3lWipcaVlBfEoAkGcWV1yrmC/Wz29gXAeWWNlmRT8&#10;kIP5bPAwxUTbjr+oTX0uQgi7BBUU3teJlC4ryKAb2Zo4cBfbGPQBNrnUDXYh3FTyOYpepcGSQ0OB&#10;NS0Lyr7Tm1Fw+Fyu4nSfjU30ftucjh/Xcnu+K/U47BcTEJ56/y/+c6+1gpc4rA1nwhGQs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zcho8UAAADcAAAADwAAAAAAAAAA&#10;AAAAAAChAgAAZHJzL2Rvd25yZXYueG1sUEsFBgAAAAAEAAQA+QAAAJMDAAAAAA==&#10;" strokecolor="#ed7d31 [3205]" strokeweight="1.5pt">
                                                  <v:stroke endarrow="open" joinstyle="miter"/>
                                                </v:shape>
                                              </v:group>
                                              <v:shapetype id="_x0000_t202" coordsize="21600,21600" o:spt="202" path="m0,0l0,21600,21600,21600,21600,0xe">
                                                <v:stroke joinstyle="miter"/>
                                                <v:path gradientshapeok="t" o:connecttype="rect"/>
                                              </v:shapetype>
                                              <v:shape id="Textfeld_x0020_309" o:spid="_x0000_s1094" type="#_x0000_t202" style="position:absolute;left:286;top:528918;width:439191;height:28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GZbHxgAA&#10;ANwAAAAPAAAAZHJzL2Rvd25yZXYueG1sRI9Pi8IwFMTvC36H8ARva6qsi1ajSEFWxD345+Lt2Tzb&#10;YvNSm6jVT79ZEDwOM/MbZjJrTCluVLvCsoJeNwJBnFpdcKZgv1t8DkE4j6yxtEwKHuRgNm19TDDW&#10;9s4bum19JgKEXYwKcu+rWEqX5mTQdW1FHLyTrQ36IOtM6hrvAW5K2Y+ib2mw4LCQY0VJTul5ezUK&#10;VsniFzfHvhk+y+RnfZpXl/1hoFSn3czHIDw1/h1+tZdawVdvBP9nwhGQ0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GZbHxgAAANwAAAAPAAAAAAAAAAAAAAAAAJcCAABkcnMv&#10;ZG93bnJldi54bWxQSwUGAAAAAAQABAD1AAAAigMAAAAA&#10;" filled="f" stroked="f" strokeweight=".5pt">
                                                <v:textbox>
                                                  <w:txbxContent>
                                                    <w:p w14:paraId="10A93B91" w14:textId="77777777" w:rsidR="000502BF" w:rsidRDefault="000502BF" w:rsidP="000502BF">
                                                      <w:r>
                                                        <w:t>Ja</w:t>
                                                      </w:r>
                                                    </w:p>
                                                  </w:txbxContent>
                                                </v:textbox>
                                              </v:shape>
                                            </v:group>
                                            <v:shape id="Textfeld_x0020_310" o:spid="_x0000_s1095" type="#_x0000_t202" style="position:absolute;left:357796;top:1075603;width:538728;height:28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T/XnwwAA&#10;ANwAAAAPAAAAZHJzL2Rvd25yZXYueG1sRE/LisIwFN0L8w/hDrjTdMoopWMUKYiD6MLHxt21ubZl&#10;mptOE7X69WYhuDyc92TWmVpcqXWVZQVfwwgEcW51xYWCw34xSEA4j6yxtkwK7uRgNv3oTTDV9sZb&#10;uu58IUIIuxQVlN43qZQuL8mgG9qGOHBn2xr0AbaF1C3eQripZRxFY2mw4tBQYkNZSfnf7mIUrLLF&#10;Bren2CSPOluuz/Pm/3AcKdX/7OY/IDx1/i1+uX+1gu84zA9nwhGQ0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T/XnwwAAANwAAAAPAAAAAAAAAAAAAAAAAJcCAABkcnMvZG93&#10;bnJldi54bWxQSwUGAAAAAAQABAD1AAAAhwMAAAAA&#10;" filled="f" stroked="f" strokeweight=".5pt">
                                              <v:textbox>
                                                <w:txbxContent>
                                                  <w:p w14:paraId="475EEBC3" w14:textId="77777777" w:rsidR="000502BF" w:rsidRDefault="000502BF" w:rsidP="000502BF">
                                                    <w:r>
                                                      <w:t>Nein</w:t>
                                                    </w:r>
                                                  </w:p>
                                                </w:txbxContent>
                                              </v:textbox>
                                            </v:shape>
                                          </v:group>
                                          <v:shape id="Gerade_x0020_Verbindung_x0020_mit_x0020_Pfeil_x0020_311" o:spid="_x0000_s1096" type="#_x0000_t32" style="position:absolute;top:1136822;width:94996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1ZTcYAAADcAAAADwAAAGRycy9kb3ducmV2LnhtbESP3WoCMRSE74W+QzgF79ysYkVWo5RW&#10;pRRB/L0+bE53t92crEmq2z59UxC8HGbmG2Y6b00tLuR8ZVlBP0lBEOdWV1woOOyXvTEIH5A11pZJ&#10;wQ95mM8eOlPMtL3yli67UIgIYZ+hgjKEJpPS5yUZ9IltiKP3YZ3BEKUrpHZ4jXBTy0GajqTBiuNC&#10;iQ29lJR/7b6NgoV3/mn1uTHH15MM69/Febtq35XqPrbPExCB2nAP39pvWsFw0If/M/EIyN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TtWU3GAAAA3AAAAA8AAAAAAAAA&#10;AAAAAAAAoQIAAGRycy9kb3ducmV2LnhtbFBLBQYAAAAABAAEAPkAAACUAwAAAAA=&#10;" strokecolor="#5b9bd5 [3204]" strokeweight="1.5pt">
                                            <v:stroke endarrow="open" joinstyle="miter"/>
                                          </v:shape>
                                        </v:group>
                                        <v:shape id="Textfeld_x0020_312" o:spid="_x0000_s1097" type="#_x0000_t202" style="position:absolute;left:95915;top:1202724;width:703072;height:2868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0c4LxQAA&#10;ANwAAAAPAAAAZHJzL2Rvd25yZXYueG1sRI9Pi8IwFMTvC/sdwlvwtqYWFekaRQqyInrwz8Xb2+bZ&#10;FpuXbhO1+umNIHgcZuY3zHjamkpcqHGlZQW9bgSCOLO65FzBfjf/HoFwHlljZZkU3MjBdPL5McZE&#10;2ytv6LL1uQgQdgkqKLyvEyldVpBB17U1cfCOtjHog2xyqRu8BripZBxFQ2mw5LBQYE1pQdlpezYK&#10;lul8jZu/2IzuVfq7Os7q//1hoFTnq539gPDU+nf41V5oBf04hueZcATk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DRzgvFAAAA3AAAAA8AAAAAAAAAAAAAAAAAlwIAAGRycy9k&#10;b3ducmV2LnhtbFBLBQYAAAAABAAEAPUAAACJAwAAAAA=&#10;" filled="f" stroked="f" strokeweight=".5pt">
                                          <v:textbox>
                                            <w:txbxContent>
                                              <w:p w14:paraId="1F8779A0" w14:textId="77777777" w:rsidR="000502BF" w:rsidRDefault="000502BF" w:rsidP="000502BF">
                                                <w:r>
                                                  <w:t>Weiter</w:t>
                                                </w:r>
                                              </w:p>
                                            </w:txbxContent>
                                          </v:textbox>
                                        </v:shape>
                                      </v:group>
                                    </v:group>
                                    <v:shape id="Gerade_x0020_Verbindung_x0020_mit_x0020_Pfeil_x0020_313" o:spid="_x0000_s1098" type="#_x0000_t32" style="position:absolute;left:154058;top:1577087;width:3006887;height:60006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tk4w8cAAADcAAAADwAAAGRycy9kb3ducmV2LnhtbESPQWvCQBSE70L/w/IKXkLd1Bop0VVK&#10;RRohB7UFr4/sM4nNvg3ZbYz/3i0Uehxm5htmuR5MI3rqXG1ZwfMkBkFcWF1zqeDrc/v0CsJ5ZI2N&#10;ZVJwIwfr1cNoiam2Vz5Qf/SlCBB2KSqovG9TKV1RkUE3sS1x8M62M+iD7EqpO7wGuGnkNI7n0mDN&#10;YaHClt4rKr6PP0ZBlM8T2n2cLs02abO9Tm75JqqVGj8ObwsQngb/H/5rZ1rBbPoCv2fCEZCrO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G2TjDxwAAANwAAAAPAAAAAAAA&#10;AAAAAAAAAKECAABkcnMvZG93bnJldi54bWxQSwUGAAAAAAQABAD5AAAAlQMAAAAA&#10;" strokecolor="#5b9bd5 [3204]" strokeweight="1.5pt">
                                      <v:stroke endarrow="open" joinstyle="miter"/>
                                    </v:shape>
                                  </v:group>
                                </v:group>
                                <v:rect id="Rechteck_x0020_314" o:spid="_x0000_s1099" style="position:absolute;left:-59633;top:2177149;width:1302026;height:4572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qbkwAAA&#10;ANwAAAAPAAAAZHJzL2Rvd25yZXYueG1sRI/disIwEIXvBd8hjOCdTRVZpRpFBEGEvfDnAYZmbKrN&#10;pDTRtm+/EYS9PJyfj7PedrYSb2p86VjBNElBEOdOl1wouF0PkyUIH5A1Vo5JQU8etpvhYI2Zdi2f&#10;6X0JhYgj7DNUYEKoMyl9bsiiT1xNHL27ayyGKJtC6gbbOG4rOUvTH2mx5EgwWNPeUP68vGyEIJ37&#10;6aLdP39Ndyqp6h/06pUaj7rdCkSgLvyHv+2jVjCfzeFzJh4Bufk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NrqbkwAAAANwAAAAPAAAAAAAAAAAAAAAAAJcCAABkcnMvZG93bnJl&#10;di54bWxQSwUGAAAAAAQABAD1AAAAhAMAAAAA&#10;" fillcolor="#5b9bd5 [3204]" strokecolor="#1f4d78 [1604]" strokeweight="1pt">
                                  <v:textbox>
                                    <w:txbxContent>
                                      <w:p w14:paraId="2B51A42D" w14:textId="77777777" w:rsidR="000502BF" w:rsidRDefault="000502BF" w:rsidP="000502BF">
                                        <w:r>
                                          <w:t>Entsorgungs-becken?</w:t>
                                        </w:r>
                                      </w:p>
                                    </w:txbxContent>
                                  </v:textbox>
                                </v:rect>
                              </v:group>
                              <v:shape id="Gerade_x0020_Verbindung_x0020_mit_x0020_Pfeil_x0020_315" o:spid="_x0000_s1100" type="#_x0000_t32" style="position:absolute;top:2643808;width:863987;height:25841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YK+ZMAAAADcAAAADwAAAGRycy9kb3ducmV2LnhtbESPzQrCMBCE74LvEFbwpqlFRapRVBA8&#10;Kf4c9LY0a1tsNqWJWt/eCILHYWa+YWaLxpTiSbUrLCsY9CMQxKnVBWcKzqdNbwLCeWSNpWVS8CYH&#10;i3m7NcNE2xcf6Hn0mQgQdgkqyL2vEildmpNB17cVcfButjbog6wzqWt8BbgpZRxFY2mw4LCQY0Xr&#10;nNL78WEUPKTJaIX7uFleVva6lyXvTgOlup1mOQXhqfH/8K+91QqG8Qi+Z8IRkPM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WCvmTAAAAA3AAAAA8AAAAAAAAAAAAAAAAA&#10;oQIAAGRycy9kb3ducmV2LnhtbFBLBQYAAAAABAAEAPkAAACOAwAAAAA=&#10;" strokecolor="#ed7d31 [3205]" strokeweight="1.5pt">
                                <v:stroke endarrow="open" joinstyle="miter"/>
                              </v:shape>
                            </v:group>
                            <v:shape id="Gerade_x0020_Verbindung_x0020_mit_x0020_Pfeil_x0020_316" o:spid="_x0000_s1101" type="#_x0000_t32" style="position:absolute;left:420292;top:2634379;width:439424;height:60577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a2OcUAAADcAAAADwAAAGRycy9kb3ducmV2LnhtbESPQWvCQBSE74L/YXmCl1I3lSKSuoqo&#10;gV6qrRZ6fWSf2Wj2bZrdxvjvXaHgcZiZb5jZorOVaKnxpWMFL6MEBHHudMmFgu9D9jwF4QOyxsox&#10;KbiSh8W835thqt2Fv6jdh0JECPsUFZgQ6lRKnxuy6EeuJo7e0TUWQ5RNIXWDlwi3lRwnyURaLDku&#10;GKxpZSg/7/+sgva0tv5nU4Vfs3Mf16ftZ5adl0oNB93yDUSgLjzC/+13reB1PIH7mXgE5Pw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Ea2OcUAAADcAAAADwAAAAAAAAAA&#10;AAAAAAChAgAAZHJzL2Rvd25yZXYueG1sUEsFBgAAAAAEAAQA+QAAAJMDAAAAAA==&#10;" strokecolor="#a5a5a5 [3206]" strokeweight="1.5pt">
                              <v:stroke endarrow="open" joinstyle="miter"/>
                            </v:shape>
                          </v:group>
                          <v:rect id="Rechteck_x0020_317" o:spid="_x0000_s1102" style="position:absolute;top:3240156;width:1039368;height:2952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fDiTwQAA&#10;ANwAAAAPAAAAZHJzL2Rvd25yZXYueG1sRI/disIwEIXvhX2HMAve2VQRla5pWQRBBC90fYChmW26&#10;NpPSRNu+vRGEvTycn4+zLQbbiAd1vnasYJ6kIIhLp2uuFFx/9rMNCB+QNTaOScFIHor8Y7LFTLue&#10;z/S4hErEEfYZKjAhtJmUvjRk0SeuJY7er+sshii7SuoO+zhuG7lI05W0WHMkGGxpZ6i8Xe42QpDO&#10;43zd724nMxxrasY/uo9KTT+H7y8QgYbwH363D1rBcrGG15l4BGT+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Xw4k8EAAADcAAAADwAAAAAAAAAAAAAAAACXAgAAZHJzL2Rvd25y&#10;ZXYueG1sUEsFBgAAAAAEAAQA9QAAAIUDAAAAAA==&#10;" fillcolor="#5b9bd5 [3204]" strokecolor="#1f4d78 [1604]" strokeweight="1pt">
                            <v:textbox>
                              <w:txbxContent>
                                <w:p w14:paraId="76141CE6" w14:textId="77777777" w:rsidR="000502BF" w:rsidRDefault="000502BF" w:rsidP="000502BF">
                                  <w:pPr>
                                    <w:jc w:val="center"/>
                                  </w:pPr>
                                  <w:r>
                                    <w:t>Anhalten</w:t>
                                  </w:r>
                                </w:p>
                              </w:txbxContent>
                            </v:textbox>
                          </v:rect>
                        </v:group>
                        <v:rect id="Rechteck_x0020_318" o:spid="_x0000_s1103" style="position:absolute;left:119198;top:3819551;width:1207715;height:2952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46zhvgAA&#10;ANwAAAAPAAAAZHJzL2Rvd25yZXYueG1sRE/NisIwEL4LvkMYwZumyrIu1SgiCLKwB3UfYGjGptpM&#10;ShNt+/bOYWGPH9//Ztf7Wr2ojVVgA4t5Boq4CLbi0sDv9Tj7AhUTssU6MBkYKMJuOx5tMLeh4zO9&#10;LqlUEsIxRwMupSbXOhaOPMZ5aIiFu4XWYxLYltq22Em4r/Uyyz61x4qlwWFDB0fF4/L0UoJ0Hhar&#10;7vD4cf13RfVwp+dgzHTS79egEvXpX/znPlkDH0tZK2fkCOjt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DOOs4b4AAADcAAAADwAAAAAAAAAAAAAAAACXAgAAZHJzL2Rvd25yZXYu&#10;eG1sUEsFBgAAAAAEAAQA9QAAAIIDAAAAAA==&#10;" fillcolor="#5b9bd5 [3204]" strokecolor="#1f4d78 [1604]" strokeweight="1pt">
                          <v:textbox>
                            <w:txbxContent>
                              <w:p w14:paraId="7CA5997D" w14:textId="77777777" w:rsidR="000502BF" w:rsidRDefault="000502BF" w:rsidP="000502BF">
                                <w:pPr>
                                  <w:jc w:val="center"/>
                                </w:pPr>
                                <w:r>
                                  <w:t>Müll ausleeren</w:t>
                                </w:r>
                              </w:p>
                            </w:txbxContent>
                          </v:textbox>
                        </v:rect>
                        <v:shape id="Gerade_x0020_Verbindung_x0020_mit_x0020_Pfeil_x0020_319" o:spid="_x0000_s1104" type="#_x0000_t32" style="position:absolute;left:708528;top:3535405;width:14528;height:28414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ptVS8YAAADcAAAADwAAAGRycy9kb3ducmV2LnhtbESP3WoCMRSE7wu+QzhC72pWaYuuRinV&#10;SimC+Ht92Bx3Vzcna5Lqtk/fFAQvh5n5hhlNGlOJCzlfWlbQ7SQgiDOrS84VbDcfT30QPiBrrCyT&#10;gh/yMBm3HkaYanvlFV3WIRcRwj5FBUUIdSqlzwoy6Du2Jo7ewTqDIUqXS+3wGuGmkr0keZUGS44L&#10;Bdb0XlB2Wn8bBTPv/Mv8uDS76V6Gxe/svJo3X0o9tpu3IYhATbiHb+1PreC5N4D/M/EIyPE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qbVUvGAAAA3AAAAA8AAAAAAAAA&#10;AAAAAAAAoQIAAGRycy9kb3ducmV2LnhtbFBLBQYAAAAABAAEAPkAAACUAwAAAAA=&#10;" strokecolor="#5b9bd5 [3204]" strokeweight="1.5pt">
                          <v:stroke endarrow="open" joinstyle="miter"/>
                        </v:shape>
                      </v:group>
                      <v:line id="Gerade_x0020_Verbindung_x0020_320" o:spid="_x0000_s1105" style="position:absolute;flip:y;visibility:visible;mso-wrap-style:square" from="407505,1490869" to="407924,29031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SlzMIAAADcAAAADwAAAGRycy9kb3ducmV2LnhtbERP3WrCMBS+H/gO4Qi7m2m3MUtnWmQi&#10;jCFMax/g0Jy1xeakJlG7tzcXg11+fP+rcjKDuJLzvWUF6SIBQdxY3XOroD5unzIQPiBrHCyTgl/y&#10;UBazhxXm2t74QNcqtCKGsM9RQRfCmEvpm44M+oUdiSP3Y53BEKFrpXZ4i+FmkM9J8iYN9hwbOhzp&#10;o6PmVF2Mgk263KVncnuZfW++krqtajr3Sj3Op/U7iEBT+Bf/uT+1gteXOD+eiUdAFn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cSlzMIAAADcAAAADwAAAAAAAAAAAAAA&#10;AAChAgAAZHJzL2Rvd25yZXYueG1sUEsFBgAAAAAEAAQA+QAAAJADAAAAAA==&#10;" strokecolor="#5b9bd5 [3204]" strokeweight="1.5pt">
                        <v:stroke joinstyle="miter"/>
                      </v:line>
                    </v:group>
                    <v:line id="Gerade_x0020_Verbindung_x0020_321" o:spid="_x0000_s1106" style="position:absolute;flip:y;visibility:visible;mso-wrap-style:square" from="407505,1451113" to="3816759,1490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ll/S8UAAADcAAAADwAAAGRycy9kb3ducmV2LnhtbESP3WrCQBCF7wXfYZlCb6Ru/Cs1ugli&#10;aRG8KKZ5gDE7JqHZ2ZjdmvTtu4WCl4fz83G26WAacaPO1ZYVzKYRCOLC6ppLBfnn29MLCOeRNTaW&#10;ScEPOUiT8WiLsbY9n+iW+VKEEXYxKqi8b2MpXVGRQTe1LXHwLrYz6IPsSqk77MO4aeQ8ip6lwZoD&#10;ocKW9hUVX9m3CZCcVpP+46iz99cj78+Rnyyua6UeH4bdBoSnwd/D/+2DVrBczODvTDgCMvk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ll/S8UAAADcAAAADwAAAAAAAAAA&#10;AAAAAAChAgAAZHJzL2Rvd25yZXYueG1sUEsFBgAAAAAEAAQA+QAAAJMDAAAAAA==&#10;" strokecolor="#5b9bd5 [3204]" strokeweight="1.5pt">
                      <v:stroke endarrow="open" joinstyle="miter"/>
                    </v:line>
                  </v:group>
                  <v:rect id="Rechteck_x0020_322" o:spid="_x0000_s1107" style="position:absolute;left:237366;top:4449768;width:1207714;height:2952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0g3WwQAA&#10;ANwAAAAPAAAAZHJzL2Rvd25yZXYueG1sRI/bisIwFEXfB/yHcATfxtQLKtUoIggizIOXDzg0x6ba&#10;nJQm2vbvzYDg42ZfFnu1aW0pXlT7wrGC0TABQZw5XXCu4HrZ/y5A+ICssXRMCjrysFn3flaYatfw&#10;iV7nkIs4wj5FBSaEKpXSZ4Ys+qGriKN3c7XFEGWdS11jE8dtKcdJMpMWC44EgxXtDGWP89NGCNKp&#10;G82b3ePPtMeCyu5Oz06pQb/dLkEEasM3/GkftILpZAz/Z+IRkO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NIN1sEAAADcAAAADwAAAAAAAAAAAAAAAACXAgAAZHJzL2Rvd25y&#10;ZXYueG1sUEsFBgAAAAAEAAQA9QAAAIUDAAAAAA==&#10;" fillcolor="#5b9bd5 [3204]" strokecolor="#1f4d78 [1604]" strokeweight="1pt">
                    <v:textbox>
                      <w:txbxContent>
                        <w:p w14:paraId="71DD6EFD" w14:textId="77777777" w:rsidR="000502BF" w:rsidRDefault="000502BF" w:rsidP="000502BF">
                          <w:pPr>
                            <w:jc w:val="center"/>
                          </w:pPr>
                          <w:r>
                            <w:t>Fertig</w:t>
                          </w:r>
                        </w:p>
                      </w:txbxContent>
                    </v:textbox>
                  </v:rect>
                  <v:shape id="Gerade_x0020_Verbindung_x0020_mit_x0020_Pfeil_x0020_323" o:spid="_x0000_s1108" type="#_x0000_t32" style="position:absolute;left:841224;top:4114800;width:3;height:33496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wCuHsUAAADcAAAADwAAAGRycy9kb3ducmV2LnhtbESPT4vCMBTE7wv7HcJb8CKaqluRapRF&#10;ERU8+A+8Ppq3bXebl9JErd/eCILHYWZ+w0xmjSnFlWpXWFbQ60YgiFOrC84UnI7LzgiE88gaS8uk&#10;4E4OZtPPjwkm2t54T9eDz0SAsEtQQe59lUjp0pwMuq6tiIP3a2uDPsg6k7rGW4CbUvajaCgNFhwW&#10;cqxonlP6f7gYBe3tMKbN6vxXLuNqvdPxfbtoF0q1vpqfMQhPjX+HX+21VvA9GMDzTDgCcvo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wCuHsUAAADcAAAADwAAAAAAAAAA&#10;AAAAAAChAgAAZHJzL2Rvd25yZXYueG1sUEsFBgAAAAAEAAQA+QAAAJMDAAAAAA==&#10;" strokecolor="#5b9bd5 [3204]" strokeweight="1.5pt">
                    <v:stroke endarrow="open" joinstyle="miter"/>
                  </v:shape>
                </v:group>
                <v:line id="Gerade_x0020_Verbindung_x0020_324" o:spid="_x0000_s1109" style="position:absolute;visibility:visible;mso-wrap-style:square" from="3786809,3329608" to="4104857,4114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6/kPsUAAADcAAAADwAAAGRycy9kb3ducmV2LnhtbESP3WrCQBSE7wu+w3IK3tWNNZU0uopU&#10;hBR6488DHLKnSWz2bMgeNfbpu4VCL4eZ+YZZrgfXqiv1ofFsYDpJQBGX3jZcGTgdd08ZqCDIFlvP&#10;ZOBOAdar0cMSc+tvvKfrQSoVIRxyNFCLdLnWoazJYZj4jjh6n753KFH2lbY93iLctfo5SebaYcNx&#10;ocaO3moqvw4XZ+Bddh/Z+Tv1xZSOWTfbvhb4IsaMH4fNApTQIP/hv3ZhDaSzFH7PxCO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6/kPsUAAADcAAAADwAAAAAAAAAA&#10;AAAAAAChAgAAZHJzL2Rvd25yZXYueG1sUEsFBgAAAAAEAAQA+QAAAJMDAAAAAA==&#10;" strokecolor="#ed7d31 [3205]" strokeweight="1.5pt">
                  <v:stroke joinstyle="miter"/>
                </v:line>
                <w10:wrap type="topAndBottom"/>
              </v:group>
            </w:pict>
          </mc:Fallback>
        </mc:AlternateContent>
      </w:r>
      <w:bookmarkEnd w:id="22"/>
    </w:p>
    <w:p w14:paraId="78688BD6" w14:textId="77777777" w:rsidR="00316FB5" w:rsidRPr="00C13B8E" w:rsidRDefault="00316FB5" w:rsidP="00D137FF">
      <w:pPr>
        <w:jc w:val="both"/>
        <w:rPr>
          <w:rFonts w:ascii="Calibri" w:hAnsi="Calibri"/>
        </w:rPr>
      </w:pPr>
      <w:r w:rsidRPr="00C13B8E">
        <w:rPr>
          <w:rFonts w:ascii="Calibri" w:hAnsi="Calibri"/>
        </w:rPr>
        <w:br w:type="page"/>
      </w:r>
    </w:p>
    <w:p w14:paraId="5DC986C1" w14:textId="77777777" w:rsidR="00D07800" w:rsidRPr="00613438" w:rsidRDefault="008D461E" w:rsidP="00D137FF">
      <w:pPr>
        <w:pStyle w:val="Heading1"/>
        <w:jc w:val="both"/>
      </w:pPr>
      <w:bookmarkStart w:id="23" w:name="_Toc437601089"/>
      <w:r w:rsidRPr="00613438">
        <w:lastRenderedPageBreak/>
        <w:t>Komponentenbeschreibung</w:t>
      </w:r>
      <w:bookmarkEnd w:id="23"/>
    </w:p>
    <w:p w14:paraId="17437741" w14:textId="77777777" w:rsidR="00436510" w:rsidRPr="00C13B8E" w:rsidRDefault="00436510" w:rsidP="00D137FF">
      <w:pPr>
        <w:jc w:val="both"/>
        <w:rPr>
          <w:rFonts w:ascii="Calibri" w:hAnsi="Calibri"/>
        </w:rPr>
      </w:pPr>
      <w:r w:rsidRPr="00C13B8E">
        <w:rPr>
          <w:rFonts w:ascii="Calibri" w:hAnsi="Calibri"/>
        </w:rPr>
        <w:t>Das Lösungskonzept nach der Variante 1 besteht aus einem Zweipunktgreifer mit Hebelarm, einem Fahrgestell mit vier Rädern und einer Achsschenkellenkung und eine Klappe zur Entleerung</w:t>
      </w:r>
      <w:r w:rsidR="00406323" w:rsidRPr="00C13B8E">
        <w:rPr>
          <w:rFonts w:ascii="Calibri" w:hAnsi="Calibri"/>
        </w:rPr>
        <w:t xml:space="preserve"> oder einer Kippmulde</w:t>
      </w:r>
      <w:r w:rsidRPr="00C13B8E">
        <w:rPr>
          <w:rFonts w:ascii="Calibri" w:hAnsi="Calibri"/>
        </w:rPr>
        <w:t xml:space="preserve">. Die Energieversorgung wird durch ein LiPo Akku sichergestellt. </w:t>
      </w:r>
    </w:p>
    <w:p w14:paraId="1242A3A0" w14:textId="77777777" w:rsidR="00436510" w:rsidRPr="00C13B8E" w:rsidRDefault="00436510" w:rsidP="00D137FF">
      <w:pPr>
        <w:jc w:val="both"/>
        <w:rPr>
          <w:rFonts w:ascii="Calibri" w:hAnsi="Calibri"/>
        </w:rPr>
      </w:pPr>
      <w:r w:rsidRPr="00C13B8E">
        <w:rPr>
          <w:rFonts w:ascii="Calibri" w:hAnsi="Calibri"/>
        </w:rPr>
        <w:t xml:space="preserve">Als Rechenwerk werden ein RED Brick und ein Raspberry Pi 2 eingesetzt. Die Wahl der Sensoren liegt momentan bei einer Kamera und einem RGB-Sensor. Im Folgenden werden die verschiedenen Teilfunktionen beschrieben und die Wahl dieser Funktion begründet. </w:t>
      </w:r>
    </w:p>
    <w:p w14:paraId="218BEEA5" w14:textId="77777777" w:rsidR="00436510" w:rsidRPr="00C13B8E" w:rsidRDefault="00436510" w:rsidP="00D137FF">
      <w:pPr>
        <w:jc w:val="both"/>
        <w:rPr>
          <w:rFonts w:ascii="Calibri" w:hAnsi="Calibri"/>
        </w:rPr>
      </w:pPr>
    </w:p>
    <w:p w14:paraId="104EE84A" w14:textId="77777777" w:rsidR="008D461E" w:rsidRPr="00613438" w:rsidRDefault="008D461E" w:rsidP="00D137FF">
      <w:pPr>
        <w:pStyle w:val="Heading2"/>
        <w:jc w:val="both"/>
      </w:pPr>
      <w:bookmarkStart w:id="24" w:name="_Toc437601090"/>
      <w:r w:rsidRPr="00613438">
        <w:t>Hebemechanismus und Greifer</w:t>
      </w:r>
      <w:bookmarkEnd w:id="24"/>
    </w:p>
    <w:p w14:paraId="3E322923" w14:textId="77777777" w:rsidR="00BD08AD" w:rsidRPr="00613438" w:rsidRDefault="003C15B6" w:rsidP="00574883">
      <w:pPr>
        <w:pStyle w:val="Heading3"/>
      </w:pPr>
      <w:bookmarkStart w:id="25" w:name="_Toc437601091"/>
      <w:r w:rsidRPr="00613438">
        <w:t>Funktionsweise</w:t>
      </w:r>
      <w:bookmarkEnd w:id="25"/>
    </w:p>
    <w:p w14:paraId="2560FDC8" w14:textId="77777777" w:rsidR="00BD08AD" w:rsidRPr="00C13B8E" w:rsidRDefault="00EF2144" w:rsidP="00D137FF">
      <w:pPr>
        <w:jc w:val="both"/>
        <w:rPr>
          <w:rFonts w:ascii="Calibri" w:hAnsi="Calibri"/>
        </w:rPr>
      </w:pPr>
      <w:r w:rsidRPr="00C13B8E">
        <w:rPr>
          <w:rFonts w:ascii="Calibri" w:hAnsi="Calibri"/>
        </w:rPr>
        <w:t>Ziel ist es, den Containers sicher und fest zu greifen, schnell und kontrolliert zu entleeren und schlussendlich wieder auf seine Position zurückzulegen. Mittels zwei Servomotoren werden Hebelarm und Greifer rein- und rausgeschwenkt und auf- und zugemacht.</w:t>
      </w:r>
    </w:p>
    <w:p w14:paraId="14F4A1DF" w14:textId="77777777" w:rsidR="00BD08AD" w:rsidRPr="00C13B8E" w:rsidRDefault="00BD08AD" w:rsidP="00D137FF">
      <w:pPr>
        <w:jc w:val="both"/>
        <w:rPr>
          <w:rFonts w:ascii="Calibri" w:hAnsi="Calibri"/>
        </w:rPr>
      </w:pPr>
    </w:p>
    <w:p w14:paraId="07F2B50B" w14:textId="77777777" w:rsidR="00BD08AD" w:rsidRPr="00613438" w:rsidRDefault="003C15B6" w:rsidP="00574883">
      <w:pPr>
        <w:pStyle w:val="Heading3"/>
      </w:pPr>
      <w:bookmarkStart w:id="26" w:name="_Toc437601092"/>
      <w:r w:rsidRPr="00613438">
        <w:t>Detaillierte Beschreibung</w:t>
      </w:r>
      <w:bookmarkEnd w:id="26"/>
    </w:p>
    <w:p w14:paraId="05180FFC" w14:textId="77777777" w:rsidR="00BD08AD" w:rsidRPr="00C13B8E" w:rsidRDefault="00BD08AD" w:rsidP="00D137FF">
      <w:pPr>
        <w:jc w:val="both"/>
        <w:rPr>
          <w:rFonts w:ascii="Calibri" w:hAnsi="Calibri"/>
        </w:rPr>
      </w:pPr>
      <w:r w:rsidRPr="00C13B8E">
        <w:rPr>
          <w:rFonts w:ascii="Calibri" w:hAnsi="Calibri"/>
        </w:rPr>
        <w:t xml:space="preserve">Beim Hebelarm handelt es sich um einen Zweipunktgreifer, welcher mittels einem Servomotor beide Greiferplatten auf- und zumachen kann. Anhand der unteren Skizze sind die Bemassungen der am jeweiligen Arm zu erkennen. Ausschlaggeben für die Länge des Greifers ist die maximale Gesamthöhe des Fahrzeuges, welche von Beginn weg festgelegt wurde. Die Bedeutung dieser Länge ist in </w:t>
      </w:r>
      <w:r w:rsidR="007D6FB3" w:rsidRPr="00C13B8E">
        <w:rPr>
          <w:rFonts w:ascii="Calibri" w:hAnsi="Calibri"/>
        </w:rPr>
        <w:fldChar w:fldCharType="begin"/>
      </w:r>
      <w:r w:rsidR="007D6FB3" w:rsidRPr="00C13B8E">
        <w:rPr>
          <w:rFonts w:ascii="Calibri" w:hAnsi="Calibri"/>
        </w:rPr>
        <w:instrText xml:space="preserve"> REF _Ref311449465 \h </w:instrText>
      </w:r>
      <w:r w:rsidR="007D6FB3" w:rsidRPr="00C13B8E">
        <w:rPr>
          <w:rFonts w:ascii="Calibri" w:hAnsi="Calibri"/>
        </w:rPr>
      </w:r>
      <w:r w:rsidR="007D6FB3" w:rsidRPr="00C13B8E">
        <w:rPr>
          <w:rFonts w:ascii="Calibri" w:hAnsi="Calibri"/>
        </w:rPr>
        <w:fldChar w:fldCharType="separate"/>
      </w:r>
      <w:r w:rsidR="00C50A5A">
        <w:t xml:space="preserve">Abbildung </w:t>
      </w:r>
      <w:r w:rsidR="007D6FB3" w:rsidRPr="00C13B8E">
        <w:rPr>
          <w:rFonts w:ascii="Calibri" w:hAnsi="Calibri"/>
        </w:rPr>
        <w:fldChar w:fldCharType="end"/>
      </w:r>
      <w:r w:rsidR="007D6FB3" w:rsidRPr="00C13B8E">
        <w:rPr>
          <w:rFonts w:ascii="Calibri" w:hAnsi="Calibri"/>
        </w:rPr>
        <w:t xml:space="preserve">3 </w:t>
      </w:r>
      <w:r w:rsidRPr="00C13B8E">
        <w:rPr>
          <w:rFonts w:ascii="Calibri" w:hAnsi="Calibri"/>
        </w:rPr>
        <w:t>besser ersichtlich, da der Hebelarm in vertikaler Ausrichtung gelagert wird und so die vorgegebene Höhe nicht überschreiten darf.</w:t>
      </w:r>
    </w:p>
    <w:p w14:paraId="0729F7BD" w14:textId="77777777" w:rsidR="00BD08AD" w:rsidRPr="00C13B8E" w:rsidRDefault="00BD08AD" w:rsidP="00D137FF">
      <w:pPr>
        <w:jc w:val="both"/>
        <w:rPr>
          <w:rFonts w:ascii="Calibri" w:hAnsi="Calibri"/>
        </w:rPr>
      </w:pPr>
      <w:r w:rsidRPr="00C13B8E">
        <w:rPr>
          <w:rFonts w:ascii="Calibri" w:hAnsi="Calibri"/>
        </w:rPr>
        <w:t>Ebenfalls zu bemerken, ist dass die Rotationsachse (rot) im Lösungskonzept möglichst tief liegt, da so eine maximale Hebelarmlänge erreicht wird ohne die Höhenvorgaben zu verletzen.</w:t>
      </w:r>
    </w:p>
    <w:p w14:paraId="7011C22F" w14:textId="378F06E3" w:rsidR="007D754C" w:rsidRPr="00C13B8E" w:rsidRDefault="00A51520" w:rsidP="00D137FF">
      <w:pPr>
        <w:jc w:val="both"/>
        <w:rPr>
          <w:rFonts w:ascii="Calibri" w:hAnsi="Calibri"/>
        </w:rPr>
      </w:pPr>
      <w:r>
        <w:rPr>
          <w:rFonts w:ascii="Calibri" w:hAnsi="Calibri"/>
          <w:lang w:val="en-US"/>
        </w:rPr>
        <mc:AlternateContent>
          <mc:Choice Requires="wpg">
            <w:drawing>
              <wp:anchor distT="0" distB="0" distL="114300" distR="114300" simplePos="0" relativeHeight="251692544" behindDoc="0" locked="0" layoutInCell="1" allowOverlap="1" wp14:anchorId="5A312697" wp14:editId="4C5026BD">
                <wp:simplePos x="0" y="0"/>
                <wp:positionH relativeFrom="column">
                  <wp:posOffset>231843</wp:posOffset>
                </wp:positionH>
                <wp:positionV relativeFrom="paragraph">
                  <wp:posOffset>192256</wp:posOffset>
                </wp:positionV>
                <wp:extent cx="2830830" cy="2172308"/>
                <wp:effectExtent l="0" t="0" r="0" b="12700"/>
                <wp:wrapThrough wrapText="bothSides">
                  <wp:wrapPolygon edited="0">
                    <wp:start x="0" y="0"/>
                    <wp:lineTo x="0" y="21474"/>
                    <wp:lineTo x="21319" y="21474"/>
                    <wp:lineTo x="21319" y="0"/>
                    <wp:lineTo x="0" y="0"/>
                  </wp:wrapPolygon>
                </wp:wrapThrough>
                <wp:docPr id="47" name="Group 47"/>
                <wp:cNvGraphicFramePr/>
                <a:graphic xmlns:a="http://schemas.openxmlformats.org/drawingml/2006/main">
                  <a:graphicData uri="http://schemas.microsoft.com/office/word/2010/wordprocessingGroup">
                    <wpg:wgp>
                      <wpg:cNvGrpSpPr/>
                      <wpg:grpSpPr>
                        <a:xfrm>
                          <a:off x="0" y="0"/>
                          <a:ext cx="2830830" cy="2172308"/>
                          <a:chOff x="0" y="0"/>
                          <a:chExt cx="2830830" cy="2172308"/>
                        </a:xfrm>
                      </wpg:grpSpPr>
                      <pic:pic xmlns:pic="http://schemas.openxmlformats.org/drawingml/2006/picture">
                        <pic:nvPicPr>
                          <pic:cNvPr id="103" name="Picture 103" descr="Macintosh HD:Users:valentinpeltier:Desktop:Screen Shot 2015-12-10 at 9.41.36 AM copy.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0830" cy="2058670"/>
                          </a:xfrm>
                          <a:prstGeom prst="rect">
                            <a:avLst/>
                          </a:prstGeom>
                          <a:noFill/>
                          <a:ln>
                            <a:noFill/>
                          </a:ln>
                        </pic:spPr>
                      </pic:pic>
                      <wps:wsp>
                        <wps:cNvPr id="46" name="Text Box 46"/>
                        <wps:cNvSpPr txBox="1"/>
                        <wps:spPr>
                          <a:xfrm>
                            <a:off x="0" y="2010383"/>
                            <a:ext cx="2830830" cy="161925"/>
                          </a:xfrm>
                          <a:prstGeom prst="rect">
                            <a:avLst/>
                          </a:prstGeom>
                          <a:solidFill>
                            <a:prstClr val="white"/>
                          </a:solidFill>
                          <a:ln>
                            <a:noFill/>
                          </a:ln>
                          <a:effectLst/>
                        </wps:spPr>
                        <wps:txbx>
                          <w:txbxContent>
                            <w:p w14:paraId="7E0E6E79" w14:textId="623FC7C3" w:rsidR="00A51520" w:rsidRPr="007B22A5" w:rsidRDefault="00A51520" w:rsidP="00A51520">
                              <w:pPr>
                                <w:pStyle w:val="Caption"/>
                                <w:rPr>
                                  <w:rFonts w:eastAsia="MS Mincho"/>
                                  <w:noProof/>
                                </w:rPr>
                              </w:pPr>
                              <w:r>
                                <w:t xml:space="preserve">Abbildung </w:t>
                              </w:r>
                              <w:r>
                                <w:fldChar w:fldCharType="begin"/>
                              </w:r>
                              <w:r>
                                <w:instrText xml:space="preserve"> SEQ Abbildung \* ARABIC </w:instrText>
                              </w:r>
                              <w:r>
                                <w:fldChar w:fldCharType="separate"/>
                              </w:r>
                              <w:r>
                                <w:rPr>
                                  <w:noProof/>
                                </w:rPr>
                                <w:t>2</w:t>
                              </w:r>
                              <w:r>
                                <w:fldChar w:fldCharType="end"/>
                              </w:r>
                              <w:r>
                                <w:t>: Greifarm Oben-Ansic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312697" id="Group_x0020_47" o:spid="_x0000_s1110" style="position:absolute;left:0;text-align:left;margin-left:18.25pt;margin-top:15.15pt;width:222.9pt;height:171.05pt;z-index:251692544" coordsize="2830830,21723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103" o:spid="_x0000_s1111" type="#_x0000_t75" alt="Macintosh HD:Users:valentinpeltier:Desktop:Screen Shot 2015-12-10 at 9.41.36 AM copy.png" style="position:absolute;width:2830830;height:20586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I&#10;V8TCAAAA3AAAAA8AAABkcnMvZG93bnJldi54bWxET01rAjEQvRf8D2EEbzXrClvZGkUF0R67rYfe&#10;hs10s3QzWZOo6783hUJv83ifs1wPthNX8qF1rGA2zUAQ10633Cj4/Ng/L0CEiKyxc0wK7hRgvRo9&#10;LbHU7sbvdK1iI1IIhxIVmBj7UspQG7IYpq4nTty38xZjgr6R2uMthdtO5llWSIstpwaDPe0M1T/V&#10;xSo4VotTfija89vJ7PKvbvuylYVXajIeNq8gIg3xX/znPuo0P5vD7zPpArl6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3CFfEwgAAANwAAAAPAAAAAAAAAAAAAAAAAJwCAABk&#10;cnMvZG93bnJldi54bWxQSwUGAAAAAAQABAD3AAAAiwMAAAAA&#10;">
                  <v:imagedata r:id="rId9" o:title="Screen Shot 2015-12-10 at 9.41.36 AM copy.png"/>
                  <v:path arrowok="t"/>
                </v:shape>
                <v:shape id="Text_x0020_Box_x0020_46" o:spid="_x0000_s1112" type="#_x0000_t202" style="position:absolute;top:2010383;width:283083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Z4k0xgAA&#10;ANsAAAAPAAAAZHJzL2Rvd25yZXYueG1sRI9BS8NAFITvBf/D8gQvxW60IUjstpSiYL2Uxly8PbKv&#10;2Wj2bdjdtPHfu4LQ4zAz3zCrzWR7cSYfOscKHhYZCOLG6Y5bBfXH6/0TiBCRNfaOScEPBdisb2Yr&#10;LLW78JHOVWxFgnAoUYGJcSilDI0hi2HhBuLknZy3GJP0rdQeLwlue/mYZYW02HFaMDjQzlDzXY1W&#10;wSH/PJj5eHp53+ZLv6/HXfHVVkrd3U7bZxCRpngN/7fftIK8gL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lZ4k0xgAAANsAAAAPAAAAAAAAAAAAAAAAAJcCAABkcnMv&#10;ZG93bnJldi54bWxQSwUGAAAAAAQABAD1AAAAigMAAAAA&#10;" stroked="f">
                  <v:textbox style="mso-fit-shape-to-text:t" inset="0,0,0,0">
                    <w:txbxContent>
                      <w:p w14:paraId="7E0E6E79" w14:textId="623FC7C3" w:rsidR="00A51520" w:rsidRPr="007B22A5" w:rsidRDefault="00A51520" w:rsidP="00A51520">
                        <w:pPr>
                          <w:pStyle w:val="Caption"/>
                          <w:rPr>
                            <w:rFonts w:eastAsia="MS Mincho"/>
                            <w:noProof/>
                          </w:rPr>
                        </w:pPr>
                        <w:r>
                          <w:t xml:space="preserve">Abbildung </w:t>
                        </w:r>
                        <w:r>
                          <w:fldChar w:fldCharType="begin"/>
                        </w:r>
                        <w:r>
                          <w:instrText xml:space="preserve"> SEQ Abbildung \* ARABIC </w:instrText>
                        </w:r>
                        <w:r>
                          <w:fldChar w:fldCharType="separate"/>
                        </w:r>
                        <w:r>
                          <w:rPr>
                            <w:noProof/>
                          </w:rPr>
                          <w:t>2</w:t>
                        </w:r>
                        <w:r>
                          <w:fldChar w:fldCharType="end"/>
                        </w:r>
                        <w:r>
                          <w:t>: Greifarm Oben-Ansicht</w:t>
                        </w:r>
                      </w:p>
                    </w:txbxContent>
                  </v:textbox>
                </v:shape>
                <w10:wrap type="through"/>
              </v:group>
            </w:pict>
          </mc:Fallback>
        </mc:AlternateContent>
      </w:r>
    </w:p>
    <w:p w14:paraId="74536B93" w14:textId="0508148D" w:rsidR="007D754C" w:rsidRPr="00C13B8E" w:rsidRDefault="00A51520" w:rsidP="00D137FF">
      <w:pPr>
        <w:jc w:val="both"/>
        <w:rPr>
          <w:rFonts w:ascii="Calibri" w:hAnsi="Calibri"/>
        </w:rPr>
      </w:pPr>
      <w:r>
        <w:rPr>
          <w:rFonts w:ascii="Calibri" w:hAnsi="Calibri"/>
          <w:lang w:val="en-US"/>
        </w:rPr>
        <mc:AlternateContent>
          <mc:Choice Requires="wpg">
            <w:drawing>
              <wp:anchor distT="0" distB="0" distL="114300" distR="114300" simplePos="0" relativeHeight="251695616" behindDoc="0" locked="0" layoutInCell="1" allowOverlap="1" wp14:anchorId="22090FC9" wp14:editId="39EAF4CE">
                <wp:simplePos x="0" y="0"/>
                <wp:positionH relativeFrom="column">
                  <wp:posOffset>3429000</wp:posOffset>
                </wp:positionH>
                <wp:positionV relativeFrom="paragraph">
                  <wp:posOffset>343427</wp:posOffset>
                </wp:positionV>
                <wp:extent cx="1761490" cy="1841567"/>
                <wp:effectExtent l="0" t="0" r="0" b="12700"/>
                <wp:wrapThrough wrapText="bothSides">
                  <wp:wrapPolygon edited="0">
                    <wp:start x="0" y="0"/>
                    <wp:lineTo x="0" y="16088"/>
                    <wp:lineTo x="10590" y="19068"/>
                    <wp:lineTo x="0" y="19366"/>
                    <wp:lineTo x="0" y="21451"/>
                    <wp:lineTo x="21180" y="21451"/>
                    <wp:lineTo x="21180" y="19366"/>
                    <wp:lineTo x="10590" y="19068"/>
                    <wp:lineTo x="21180" y="16088"/>
                    <wp:lineTo x="21180" y="0"/>
                    <wp:lineTo x="0" y="0"/>
                  </wp:wrapPolygon>
                </wp:wrapThrough>
                <wp:docPr id="49" name="Group 49"/>
                <wp:cNvGraphicFramePr/>
                <a:graphic xmlns:a="http://schemas.openxmlformats.org/drawingml/2006/main">
                  <a:graphicData uri="http://schemas.microsoft.com/office/word/2010/wordprocessingGroup">
                    <wpg:wgp>
                      <wpg:cNvGrpSpPr/>
                      <wpg:grpSpPr>
                        <a:xfrm>
                          <a:off x="0" y="0"/>
                          <a:ext cx="1761490" cy="1841567"/>
                          <a:chOff x="0" y="0"/>
                          <a:chExt cx="1761490" cy="1841567"/>
                        </a:xfrm>
                      </wpg:grpSpPr>
                      <pic:pic xmlns:pic="http://schemas.openxmlformats.org/drawingml/2006/picture">
                        <pic:nvPicPr>
                          <pic:cNvPr id="102" name="Picture 102" descr="Macintosh HD:Users:valentinpeltier:Desktop:Screen Shot 2015-12-10 at 9.41.36 AM.pn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61490" cy="1371600"/>
                          </a:xfrm>
                          <a:prstGeom prst="rect">
                            <a:avLst/>
                          </a:prstGeom>
                          <a:noFill/>
                          <a:ln>
                            <a:noFill/>
                          </a:ln>
                        </pic:spPr>
                      </pic:pic>
                      <wps:wsp>
                        <wps:cNvPr id="48" name="Text Box 48"/>
                        <wps:cNvSpPr txBox="1"/>
                        <wps:spPr>
                          <a:xfrm>
                            <a:off x="0" y="1679642"/>
                            <a:ext cx="1761490" cy="161925"/>
                          </a:xfrm>
                          <a:prstGeom prst="rect">
                            <a:avLst/>
                          </a:prstGeom>
                          <a:solidFill>
                            <a:prstClr val="white"/>
                          </a:solidFill>
                          <a:ln>
                            <a:noFill/>
                          </a:ln>
                          <a:effectLst/>
                        </wps:spPr>
                        <wps:txbx>
                          <w:txbxContent>
                            <w:p w14:paraId="36C11C2C" w14:textId="0C414527" w:rsidR="00A51520" w:rsidRPr="00C2761D" w:rsidRDefault="00A51520" w:rsidP="00A51520">
                              <w:pPr>
                                <w:pStyle w:val="Caption"/>
                                <w:rPr>
                                  <w:rFonts w:eastAsia="MS Mincho"/>
                                  <w:noProof/>
                                </w:rPr>
                              </w:pPr>
                              <w:r>
                                <w:t xml:space="preserve">Abbildung </w:t>
                              </w:r>
                              <w:r>
                                <w:fldChar w:fldCharType="begin"/>
                              </w:r>
                              <w:r>
                                <w:instrText xml:space="preserve"> SEQ Abbildung \* ARABIC </w:instrText>
                              </w:r>
                              <w:r>
                                <w:fldChar w:fldCharType="separate"/>
                              </w:r>
                              <w:r>
                                <w:rPr>
                                  <w:noProof/>
                                </w:rPr>
                                <w:t>3</w:t>
                              </w:r>
                              <w:r>
                                <w:fldChar w:fldCharType="end"/>
                              </w:r>
                              <w:r>
                                <w:t>: Greifarm Seitenansic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090FC9" id="Group_x0020_49" o:spid="_x0000_s1113" style="position:absolute;left:0;text-align:left;margin-left:270pt;margin-top:27.05pt;width:138.7pt;height:145pt;z-index:251695616" coordsize="1761490,184156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">
                <v:shape id="Picture_x0020_102" o:spid="_x0000_s1114" type="#_x0000_t75" alt="Macintosh HD:Users:valentinpeltier:Desktop:Screen Shot 2015-12-10 at 9.41.36 AM.png" style="position:absolute;width:1761490;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kC&#10;+m7BAAAA3AAAAA8AAABkcnMvZG93bnJldi54bWxET01rAjEQvRf8D2GE3mrWgFJXo6hQKz111Yu3&#10;YTPuLm4mS5Lq9t83BcHbPN7nLFa9bcWNfGgcaxiPMhDEpTMNVxpOx4+3dxAhIhtsHZOGXwqwWg5e&#10;Fpgbd+eCbodYiRTCIUcNdYxdLmUoa7IYRq4jTtzFeYsxQV9J4/Gewm0rVZZNpcWGU0ONHW1rKq+H&#10;H6th8vVZ4Ol7d95s1FW64qhm0SutX4f9eg4iUh+f4od7b9L8TMH/M+kCuf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kC+m7BAAAA3AAAAA8AAAAAAAAAAAAAAAAAnAIAAGRy&#10;cy9kb3ducmV2LnhtbFBLBQYAAAAABAAEAPcAAACKAwAAAAA=&#10;">
                  <v:imagedata r:id="rId11" o:title="Screen Shot 2015-12-10 at 9.41.36 AM.png"/>
                  <v:path arrowok="t"/>
                </v:shape>
                <v:shape id="Text_x0020_Box_x0020_48" o:spid="_x0000_s1115" type="#_x0000_t202" style="position:absolute;top:1679642;width:176149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tLjdwgAA&#10;ANsAAAAPAAAAZHJzL2Rvd25yZXYueG1sRE/Pa8IwFL4P/B/CG3gZM9UVkWoUkQ02L2L1stujeTZ1&#10;zUtJUu3+e3MY7Pjx/V5tBtuKG/nQOFYwnWQgiCunG64VnE8frwsQISJrbB2Tgl8KsFmPnlZYaHfn&#10;I93KWIsUwqFABSbGrpAyVIYshonriBN3cd5iTNDXUnu8p3DbylmWzaXFhlODwY52hqqfsrcKDvn3&#10;wbz0l/f9Nn/zX+d+N7/WpVLj52G7BBFpiP/iP/enVpCnselL+gFy/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u0uN3CAAAA2wAAAA8AAAAAAAAAAAAAAAAAlwIAAGRycy9kb3du&#10;cmV2LnhtbFBLBQYAAAAABAAEAPUAAACGAwAAAAA=&#10;" stroked="f">
                  <v:textbox style="mso-fit-shape-to-text:t" inset="0,0,0,0">
                    <w:txbxContent>
                      <w:p w14:paraId="36C11C2C" w14:textId="0C414527" w:rsidR="00A51520" w:rsidRPr="00C2761D" w:rsidRDefault="00A51520" w:rsidP="00A51520">
                        <w:pPr>
                          <w:pStyle w:val="Caption"/>
                          <w:rPr>
                            <w:rFonts w:eastAsia="MS Mincho"/>
                            <w:noProof/>
                          </w:rPr>
                        </w:pPr>
                        <w:r>
                          <w:t xml:space="preserve">Abbildung </w:t>
                        </w:r>
                        <w:r>
                          <w:fldChar w:fldCharType="begin"/>
                        </w:r>
                        <w:r>
                          <w:instrText xml:space="preserve"> SEQ Abbildung \* ARABIC </w:instrText>
                        </w:r>
                        <w:r>
                          <w:fldChar w:fldCharType="separate"/>
                        </w:r>
                        <w:r>
                          <w:rPr>
                            <w:noProof/>
                          </w:rPr>
                          <w:t>3</w:t>
                        </w:r>
                        <w:r>
                          <w:fldChar w:fldCharType="end"/>
                        </w:r>
                        <w:r>
                          <w:t>: Greifarm Seitenansicht</w:t>
                        </w:r>
                      </w:p>
                    </w:txbxContent>
                  </v:textbox>
                </v:shape>
                <w10:wrap type="through"/>
              </v:group>
            </w:pict>
          </mc:Fallback>
        </mc:AlternateContent>
      </w:r>
    </w:p>
    <w:p w14:paraId="3F52D2D3" w14:textId="772DCB8B" w:rsidR="00BD08AD" w:rsidRPr="00C13B8E" w:rsidRDefault="00BD08AD" w:rsidP="00D137FF">
      <w:pPr>
        <w:jc w:val="both"/>
        <w:rPr>
          <w:rFonts w:ascii="Calibri" w:hAnsi="Calibri"/>
        </w:rPr>
      </w:pPr>
      <w:r w:rsidRPr="00C13B8E">
        <w:rPr>
          <w:rFonts w:ascii="Calibri" w:hAnsi="Calibri"/>
        </w:rPr>
        <w:t xml:space="preserve">Beim Greifen des Containers ist ausserdem zu bemerken, dass die Klemmen nicht beliebig weit aufgemacht werden können. Es gilt zu beachten, dass nebenstehende Gegenstände nicht umgerührt werden dürfen, womit die Dicke der einzelnen Klemmen (10) und die Breite des Greifarms (55) ausschlaggebend sind. Dies verlangt </w:t>
      </w:r>
      <w:r w:rsidRPr="00C13B8E">
        <w:rPr>
          <w:rFonts w:ascii="Calibri" w:hAnsi="Calibri"/>
        </w:rPr>
        <w:lastRenderedPageBreak/>
        <w:t xml:space="preserve">eine präzise Positionierung des Fahrzeugs was in </w:t>
      </w:r>
      <w:r w:rsidR="000E2FEA">
        <w:rPr>
          <w:rFonts w:ascii="Calibri" w:hAnsi="Calibri"/>
        </w:rPr>
        <w:fldChar w:fldCharType="begin"/>
      </w:r>
      <w:r w:rsidR="000E2FEA">
        <w:rPr>
          <w:rFonts w:ascii="Calibri" w:hAnsi="Calibri"/>
        </w:rPr>
        <w:instrText xml:space="preserve"> REF _Ref437601202 \h </w:instrText>
      </w:r>
      <w:r w:rsidR="000E2FEA">
        <w:rPr>
          <w:rFonts w:ascii="Calibri" w:hAnsi="Calibri"/>
        </w:rPr>
      </w:r>
      <w:r w:rsidR="000E2FEA">
        <w:rPr>
          <w:rFonts w:ascii="Calibri" w:hAnsi="Calibri"/>
        </w:rPr>
        <w:fldChar w:fldCharType="separate"/>
      </w:r>
      <w:r w:rsidR="000E2FEA" w:rsidRPr="000E2FEA">
        <w:rPr>
          <w:rFonts w:asciiTheme="minorHAnsi" w:hAnsiTheme="minorHAnsi"/>
        </w:rPr>
        <w:t>Kamera Spurhaltung</w:t>
      </w:r>
      <w:r w:rsidR="000E2FEA">
        <w:rPr>
          <w:rFonts w:ascii="Calibri" w:hAnsi="Calibri"/>
        </w:rPr>
        <w:fldChar w:fldCharType="end"/>
      </w:r>
      <w:r w:rsidR="000E2FEA">
        <w:rPr>
          <w:rFonts w:ascii="Calibri" w:hAnsi="Calibri"/>
        </w:rPr>
        <w:t xml:space="preserve"> </w:t>
      </w:r>
      <w:r w:rsidRPr="00C13B8E">
        <w:rPr>
          <w:rFonts w:ascii="Calibri" w:hAnsi="Calibri"/>
        </w:rPr>
        <w:t>genauer beschrieben wird.</w:t>
      </w:r>
    </w:p>
    <w:p w14:paraId="676EBC32" w14:textId="77777777" w:rsidR="00BD08AD" w:rsidRPr="00C13B8E" w:rsidRDefault="00BD08AD" w:rsidP="00D137FF">
      <w:pPr>
        <w:jc w:val="both"/>
        <w:rPr>
          <w:rFonts w:ascii="Calibri" w:hAnsi="Calibri"/>
        </w:rPr>
      </w:pPr>
    </w:p>
    <w:p w14:paraId="1E36B850" w14:textId="77777777" w:rsidR="00BD08AD" w:rsidRPr="00613438" w:rsidRDefault="00BD08AD" w:rsidP="00574883">
      <w:pPr>
        <w:pStyle w:val="Heading3"/>
      </w:pPr>
      <w:bookmarkStart w:id="27" w:name="_Toc437601093"/>
      <w:r w:rsidRPr="00613438">
        <w:t>Begründung</w:t>
      </w:r>
      <w:bookmarkEnd w:id="27"/>
    </w:p>
    <w:p w14:paraId="344988FD" w14:textId="77777777" w:rsidR="00BD08AD" w:rsidRPr="00C13B8E" w:rsidRDefault="00BD08AD" w:rsidP="00D137FF">
      <w:pPr>
        <w:jc w:val="both"/>
        <w:rPr>
          <w:rFonts w:ascii="Calibri" w:hAnsi="Calibri"/>
        </w:rPr>
      </w:pPr>
      <w:r w:rsidRPr="00C13B8E">
        <w:rPr>
          <w:rFonts w:ascii="Calibri" w:hAnsi="Calibri"/>
        </w:rPr>
        <w:t>Um den Greifarm zu betätigen, wurden verschiedene Varianten in Erwägung gezogen. So kamen unter anderem ein zahnradgetriebenes Gelenk, eine Seilwinde, eine Schraubung oder ein Servomotor in Frage. Aus all diesen Möglichkeiten wurde der Servomotor gewählt, da dieser das Mehrfache der benötigten Leistung liefern kann. Damit können Risiken, wie das Verlieren des Containers beim Heben, von Beginn weg ausgeschlossen werden.</w:t>
      </w:r>
    </w:p>
    <w:p w14:paraId="04192708" w14:textId="77777777" w:rsidR="00BD08AD" w:rsidRPr="00C13B8E" w:rsidRDefault="00BD08AD" w:rsidP="00D137FF">
      <w:pPr>
        <w:jc w:val="both"/>
        <w:rPr>
          <w:rFonts w:ascii="Calibri" w:hAnsi="Calibri" w:cs="Arial"/>
          <w:color w:val="000000"/>
          <w:szCs w:val="22"/>
        </w:rPr>
      </w:pPr>
    </w:p>
    <w:p w14:paraId="53FB1E92" w14:textId="77777777" w:rsidR="00BD08AD" w:rsidRPr="00C13B8E" w:rsidRDefault="00BD08AD" w:rsidP="00D137FF">
      <w:pPr>
        <w:jc w:val="both"/>
        <w:rPr>
          <w:rFonts w:ascii="Calibri" w:hAnsi="Calibri"/>
        </w:rPr>
      </w:pPr>
      <w:r w:rsidRPr="00C13B8E">
        <w:rPr>
          <w:rFonts w:ascii="Calibri" w:hAnsi="Calibri"/>
        </w:rPr>
        <w:t>Die Wahl des Servomotors hat auch ihren Einfluss auf die Gestaltung des Greifers. Würde anstelle eines Servomotors eine Seilwinde gewählt, wäre ein Saugrohr die bessere Wahl und ein Förderband wäre besser mit einem Zahnrad anzutreiben.</w:t>
      </w:r>
    </w:p>
    <w:p w14:paraId="63D09783" w14:textId="77777777" w:rsidR="00BD08AD" w:rsidRPr="00C13B8E" w:rsidRDefault="00BD08AD" w:rsidP="00D137FF">
      <w:pPr>
        <w:jc w:val="both"/>
        <w:rPr>
          <w:rFonts w:ascii="Calibri" w:hAnsi="Calibri" w:cs="Arial"/>
          <w:color w:val="000000"/>
          <w:szCs w:val="22"/>
        </w:rPr>
      </w:pPr>
    </w:p>
    <w:p w14:paraId="54515993" w14:textId="72E55799" w:rsidR="00BD08AD" w:rsidRPr="00C13B8E" w:rsidRDefault="00BD08AD" w:rsidP="00D137FF">
      <w:pPr>
        <w:jc w:val="both"/>
        <w:rPr>
          <w:rFonts w:ascii="Calibri" w:hAnsi="Calibri"/>
        </w:rPr>
      </w:pPr>
      <w:r w:rsidRPr="00C13B8E">
        <w:rPr>
          <w:rFonts w:ascii="Calibri" w:hAnsi="Calibri"/>
        </w:rPr>
        <w:t xml:space="preserve">In der untenstehenden </w:t>
      </w:r>
      <w:r w:rsidR="000E2FEA">
        <w:rPr>
          <w:rFonts w:ascii="Calibri" w:hAnsi="Calibri"/>
          <w:highlight w:val="yellow"/>
        </w:rPr>
        <w:fldChar w:fldCharType="begin"/>
      </w:r>
      <w:r w:rsidR="000E2FEA">
        <w:rPr>
          <w:rFonts w:ascii="Calibri" w:hAnsi="Calibri"/>
        </w:rPr>
        <w:instrText xml:space="preserve"> REF _Ref437601246 \h </w:instrText>
      </w:r>
      <w:r w:rsidR="000E2FEA">
        <w:rPr>
          <w:rFonts w:ascii="Calibri" w:hAnsi="Calibri"/>
          <w:highlight w:val="yellow"/>
        </w:rPr>
      </w:r>
      <w:r w:rsidR="000E2FEA">
        <w:rPr>
          <w:rFonts w:ascii="Calibri" w:hAnsi="Calibri"/>
          <w:highlight w:val="yellow"/>
        </w:rPr>
        <w:fldChar w:fldCharType="separate"/>
      </w:r>
      <w:r w:rsidR="000E2FEA">
        <w:t>Abbildung 2</w:t>
      </w:r>
      <w:r w:rsidR="000E2FEA">
        <w:rPr>
          <w:rFonts w:ascii="Calibri" w:hAnsi="Calibri"/>
          <w:highlight w:val="yellow"/>
        </w:rPr>
        <w:fldChar w:fldCharType="end"/>
      </w:r>
      <w:r w:rsidR="000E2FEA">
        <w:rPr>
          <w:rFonts w:ascii="Calibri" w:hAnsi="Calibri"/>
        </w:rPr>
        <w:t xml:space="preserve"> </w:t>
      </w:r>
      <w:r w:rsidRPr="00C13B8E">
        <w:rPr>
          <w:rFonts w:ascii="Calibri" w:hAnsi="Calibri"/>
        </w:rPr>
        <w:t>ist ein Greifarm zu sehen. Die roten Pfeile indizieren die Positionen der beiden Servomotoren, welche einerseits zum Antrieb des Arms (1) und andererseits zum Öffnen und Schliessen der Klemmen benützt werden (2). Zu erwähnen ist, dass der Greifarm nicht beliebig lang sein darf. Dies aufgrund der volumenbegrenzten Produktanforderungen.</w:t>
      </w:r>
    </w:p>
    <w:p w14:paraId="4FE64633" w14:textId="66D3110B" w:rsidR="00BD08AD" w:rsidRPr="00C13B8E" w:rsidRDefault="0052435B" w:rsidP="00D137FF">
      <w:pPr>
        <w:jc w:val="both"/>
        <w:rPr>
          <w:rFonts w:ascii="Calibri" w:hAnsi="Calibri"/>
        </w:rPr>
      </w:pPr>
      <w:r>
        <w:rPr>
          <w:lang w:val="en-US"/>
        </w:rPr>
        <mc:AlternateContent>
          <mc:Choice Requires="wpg">
            <w:drawing>
              <wp:anchor distT="0" distB="0" distL="114300" distR="114300" simplePos="0" relativeHeight="251640320" behindDoc="0" locked="0" layoutInCell="1" allowOverlap="1" wp14:anchorId="2BFADEC0" wp14:editId="05BE5C01">
                <wp:simplePos x="0" y="0"/>
                <wp:positionH relativeFrom="column">
                  <wp:posOffset>-113665</wp:posOffset>
                </wp:positionH>
                <wp:positionV relativeFrom="paragraph">
                  <wp:posOffset>238125</wp:posOffset>
                </wp:positionV>
                <wp:extent cx="5777865" cy="2738120"/>
                <wp:effectExtent l="0" t="0" r="0" b="5080"/>
                <wp:wrapTopAndBottom/>
                <wp:docPr id="248" name="Group 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7865" cy="2738120"/>
                          <a:chOff x="0" y="0"/>
                          <a:chExt cx="5777865" cy="2738120"/>
                        </a:xfrm>
                      </wpg:grpSpPr>
                      <wpg:grpSp>
                        <wpg:cNvPr id="94" name="Group 94"/>
                        <wpg:cNvGrpSpPr/>
                        <wpg:grpSpPr>
                          <a:xfrm>
                            <a:off x="0" y="0"/>
                            <a:ext cx="5777865" cy="2519045"/>
                            <a:chOff x="125730" y="0"/>
                            <a:chExt cx="5777865" cy="2519045"/>
                          </a:xfrm>
                        </wpg:grpSpPr>
                        <pic:pic xmlns:pic="http://schemas.openxmlformats.org/drawingml/2006/picture">
                          <pic:nvPicPr>
                            <pic:cNvPr id="95" name="Picture 95" descr="Macintosh HD:Users:valentinpeltier:Desktop:PREN + Docu:Hebelarm seitlich.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914400" y="0"/>
                              <a:ext cx="4003040" cy="2519045"/>
                            </a:xfrm>
                            <a:prstGeom prst="rect">
                              <a:avLst/>
                            </a:prstGeom>
                            <a:noFill/>
                            <a:ln>
                              <a:noFill/>
                            </a:ln>
                            <a:extLst>
                              <a:ext uri="{FAA26D3D-D897-4be2-8F04-BA451C77F1D7}">
                                <ma14:placeholderFlag xmlns:ma14="http://schemas.microsoft.com/office/mac/drawingml/2011/main"/>
                              </a:ext>
                            </a:extLst>
                          </pic:spPr>
                        </pic:pic>
                        <wps:wsp>
                          <wps:cNvPr id="96" name="Straight Arrow Connector 96"/>
                          <wps:cNvCnPr/>
                          <wps:spPr>
                            <a:xfrm flipH="1">
                              <a:off x="4800600" y="1485900"/>
                              <a:ext cx="685800" cy="34290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s:wsp>
                          <wps:cNvPr id="97" name="Straight Arrow Connector 97"/>
                          <wps:cNvCnPr/>
                          <wps:spPr>
                            <a:xfrm>
                              <a:off x="457200" y="457200"/>
                              <a:ext cx="2514600" cy="57150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s:wsp>
                          <wps:cNvPr id="98" name="Text Box 98"/>
                          <wps:cNvSpPr txBox="1"/>
                          <wps:spPr>
                            <a:xfrm>
                              <a:off x="5332095" y="1193148"/>
                              <a:ext cx="571500" cy="457200"/>
                            </a:xfrm>
                            <a:prstGeom prst="rect">
                              <a:avLst/>
                            </a:prstGeom>
                            <a:noFill/>
                            <a:ln>
                              <a:noFill/>
                            </a:ln>
                            <a:effectLst/>
                            <a:extLst>
                              <a:ext uri="{C572A759-6A51-4108-AA02-DFA0A04FC94B}">
                                <ma14:wrappingTextBoxFlag xmlns:ma14="http://schemas.microsoft.com/office/mac/drawingml/2011/main"/>
                              </a:ext>
                            </a:extLst>
                          </wps:spPr>
                          <wps:txbx>
                            <w:txbxContent>
                              <w:p w14:paraId="4BE36981" w14:textId="77777777" w:rsidR="00A51520" w:rsidRPr="009B1950" w:rsidRDefault="00A51520" w:rsidP="00BD08AD">
                                <w:pPr>
                                  <w:rPr>
                                    <w:sz w:val="28"/>
                                  </w:rPr>
                                </w:pPr>
                                <w:r w:rsidRPr="009B1950">
                                  <w:rPr>
                                    <w:sz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25730" y="200660"/>
                              <a:ext cx="571500" cy="457200"/>
                            </a:xfrm>
                            <a:prstGeom prst="rect">
                              <a:avLst/>
                            </a:prstGeom>
                            <a:noFill/>
                            <a:ln>
                              <a:noFill/>
                            </a:ln>
                            <a:effectLst/>
                            <a:extLst>
                              <a:ext uri="{C572A759-6A51-4108-AA02-DFA0A04FC94B}">
                                <ma14:wrappingTextBoxFlag xmlns:ma14="http://schemas.microsoft.com/office/mac/drawingml/2011/main"/>
                              </a:ext>
                            </a:extLst>
                          </wps:spPr>
                          <wps:txbx>
                            <w:txbxContent>
                              <w:p w14:paraId="0F73DE69" w14:textId="77777777" w:rsidR="00A51520" w:rsidRPr="009B1950" w:rsidRDefault="00A51520" w:rsidP="00BD08AD">
                                <w:pPr>
                                  <w:rPr>
                                    <w:sz w:val="28"/>
                                  </w:rPr>
                                </w:pPr>
                                <w:r w:rsidRPr="009B1950">
                                  <w:rPr>
                                    <w:sz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7" name="Text Box 247"/>
                        <wps:cNvSpPr txBox="1"/>
                        <wps:spPr>
                          <a:xfrm>
                            <a:off x="800100" y="2576195"/>
                            <a:ext cx="497776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9E3DCAD" w14:textId="51ADC2D0" w:rsidR="00A51520" w:rsidRPr="001328A1" w:rsidRDefault="00A51520" w:rsidP="007D754C">
                              <w:pPr>
                                <w:pStyle w:val="Caption"/>
                                <w:rPr>
                                  <w:noProof/>
                                  <w:lang w:eastAsia="en-US"/>
                                </w:rPr>
                              </w:pPr>
                              <w:bookmarkStart w:id="28" w:name="_Toc437601576"/>
                              <w:bookmarkStart w:id="29" w:name="_Ref437601246"/>
                              <w:r>
                                <w:t xml:space="preserve">Abbildung </w:t>
                              </w:r>
                              <w:r>
                                <w:fldChar w:fldCharType="begin"/>
                              </w:r>
                              <w:r>
                                <w:instrText xml:space="preserve"> SEQ Abbildung \* ARABIC </w:instrText>
                              </w:r>
                              <w:r>
                                <w:fldChar w:fldCharType="separate"/>
                              </w:r>
                              <w:r>
                                <w:rPr>
                                  <w:noProof/>
                                </w:rPr>
                                <w:t>4</w:t>
                              </w:r>
                              <w:bookmarkEnd w:id="28"/>
                              <w:r>
                                <w:fldChar w:fldCharType="end"/>
                              </w:r>
                              <w:bookmarkEnd w:id="29"/>
                              <w:r>
                                <w:t>: Greifarm CAD-Ansic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BFADEC0" id="Group_x0020_248" o:spid="_x0000_s1116" style="position:absolute;left:0;text-align:left;margin-left:-8.95pt;margin-top:18.75pt;width:454.95pt;height:215.6pt;z-index:251640320" coordsize="5777865,27381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">
                <v:group id="Group_x0020_94" o:spid="_x0000_s1117" style="position:absolute;width:5777865;height:2519045" coordorigin="125730" coordsize="5777865,25190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cdDxgAAANsAAAAPAAAAZHJzL2Rvd25yZXYueG1sRI9ba8JAFITfC/6H5Qh9&#10;q5vYVjRmFRFb+iCCFxDfDtmTC2bPhuw2if++Wyj0cZiZb5h0PZhadNS6yrKCeBKBIM6srrhQcDl/&#10;vMxBOI+ssbZMCh7kYL0aPaWYaNvzkbqTL0SAsEtQQel9k0jpspIMuoltiIOX29agD7ItpG6xD3BT&#10;y2kUzaTBisNCiQ1tS8rup2+j4LPHfvMa77r9Pd8+buf3w3Ufk1LP42GzBOFp8P/hv/aXVrB4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Vx0PGAAAA2wAA&#10;AA8AAAAAAAAAAAAAAAAAqQIAAGRycy9kb3ducmV2LnhtbFBLBQYAAAAABAAEAPoAAACcAwAAAAA=&#10;">
                  <v:shape id="Picture_x0020_95" o:spid="_x0000_s1118" type="#_x0000_t75" alt="Macintosh HD:Users:valentinpeltier:Desktop:PREN + Docu:Hebelarm seitlich.png" style="position:absolute;left:914400;width:4003040;height:2519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Y&#10;35bFAAAA2wAAAA8AAABkcnMvZG93bnJldi54bWxEj0FrwkAUhO+C/2F5gpdQNxWMNnWVIhaE6kFt&#10;76/Z1yQ0+zbsrib9911B8DjMzDfMct2bRlzJ+dqygudJCoK4sLrmUsHn+f1pAcIHZI2NZVLwRx7W&#10;q+Fgibm2HR/pegqliBD2OSqoQmhzKX1RkUE/sS1x9H6sMxiidKXUDrsIN42cpmkmDdYcFypsaVNR&#10;8Xu6GAWzTXI+ZPvtV7G97JP5rvtwSfat1HjUv72CCNSHR/je3mkFLzO4fYk/QK7+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52N+WxQAAANsAAAAPAAAAAAAAAAAAAAAAAJwC&#10;AABkcnMvZG93bnJldi54bWxQSwUGAAAAAAQABAD3AAAAjgMAAAAA&#10;">
                    <v:imagedata r:id="rId13" o:title="Hebelarm seitlich.png"/>
                    <v:path arrowok="t"/>
                  </v:shape>
                  <v:shape id="Straight_x0020_Arrow_x0020_Connector_x0020_96" o:spid="_x0000_s1119" type="#_x0000_t32" style="position:absolute;left:4800600;top:1485900;width:685800;height:342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sXKZsQAAADbAAAADwAAAGRycy9kb3ducmV2LnhtbESPT2sCMRTE7wW/Q3iCt5qtyFa3RtEt&#10;Um/FP5feHpvXTdjNy7JJdfvtm4LgcZiZ3zCrzeBacaU+WM8KXqYZCOLKa8u1gst5/7wAESKyxtYz&#10;KfilAJv16GmFhfY3PtL1FGuRIBwKVGBi7AopQ2XIYZj6jjh53753GJPsa6l7vCW4a+Usy3Lp0HJa&#10;MNhRaahqTj9OQflhP/Pl+1eze23cYTtv7d5QqdRkPGzfQEQa4iN8bx+0gmUO/1/SD5Dr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xcpmxAAAANsAAAAPAAAAAAAAAAAA&#10;AAAAAKECAABkcnMvZG93bnJldi54bWxQSwUGAAAAAAQABAD5AAAAkgMAAAAA&#10;" strokecolor="#c0504d" strokeweight="2pt">
                    <v:stroke endarrow="open"/>
                    <v:shadow on="t" opacity="24903f" mv:blur="40000f" origin=",.5" offset="0,20000emu"/>
                  </v:shape>
                  <v:shape id="Straight_x0020_Arrow_x0020_Connector_x0020_97" o:spid="_x0000_s1120" type="#_x0000_t32" style="position:absolute;left:457200;top:457200;width:25146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dcVc8UAAADbAAAADwAAAGRycy9kb3ducmV2LnhtbESPQWsCMRSE7wX/Q3iCl6JZe2jr1igi&#10;CPVQpLp4fmxed1c3L0sS3eivN4VCj8PMfMPMl9G04krON5YVTCcZCOLS6oYrBcVhM34H4QOyxtYy&#10;KbiRh+Vi8DTHXNuev+m6D5VIEPY5KqhD6HIpfVmTQT+xHXHyfqwzGJJ0ldQO+wQ3rXzJsldpsOG0&#10;UGNH65rK8/5iFGSHuN3F0/n5dtke767oN7OvolVqNIyrDxCBYvgP/7U/tYLZG/x+ST9ALh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dcVc8UAAADbAAAADwAAAAAAAAAA&#10;AAAAAAChAgAAZHJzL2Rvd25yZXYueG1sUEsFBgAAAAAEAAQA+QAAAJMDAAAAAA==&#10;" strokecolor="#c0504d" strokeweight="2pt">
                    <v:stroke endarrow="open"/>
                    <v:shadow on="t" opacity="24903f" mv:blur="40000f" origin=",.5" offset="0,20000emu"/>
                  </v:shape>
                  <v:shape id="Text_x0020_Box_x0020_98" o:spid="_x0000_s1121" type="#_x0000_t202" style="position:absolute;left:5332095;top:1193148;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4BE36981" w14:textId="77777777" w:rsidR="00A51520" w:rsidRPr="009B1950" w:rsidRDefault="00A51520" w:rsidP="00BD08AD">
                          <w:pPr>
                            <w:rPr>
                              <w:sz w:val="28"/>
                            </w:rPr>
                          </w:pPr>
                          <w:r w:rsidRPr="009B1950">
                            <w:rPr>
                              <w:sz w:val="28"/>
                            </w:rPr>
                            <w:t>(1)</w:t>
                          </w:r>
                        </w:p>
                      </w:txbxContent>
                    </v:textbox>
                  </v:shape>
                  <v:shape id="Text_x0020_Box_x0020_99" o:spid="_x0000_s1122" type="#_x0000_t202" style="position:absolute;left:125730;top:200660;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X8+wgAA&#10;ANsAAAAPAAAAZHJzL2Rvd25yZXYueG1sRI9Ba8JAFITvgv9heYI33bVoMdFVxCJ4stSq4O2RfSbB&#10;7NuQXU38991CocdhZr5hluvOVuJJjS8da5iMFQjizJmScw2n791oDsIHZIOVY9LwIg/rVb+3xNS4&#10;lr/oeQy5iBD2KWooQqhTKX1WkEU/djVx9G6usRiibHJpGmwj3FbyTal3abHkuFBgTduCsvvxYTWc&#10;D7frZao+8w87q1vXKck2kVoPB91mASJQF/7Df+290ZAk8Psl/gC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pfz7CAAAA2wAAAA8AAAAAAAAAAAAAAAAAlwIAAGRycy9kb3du&#10;cmV2LnhtbFBLBQYAAAAABAAEAPUAAACGAwAAAAA=&#10;" filled="f" stroked="f">
                    <v:textbox>
                      <w:txbxContent>
                        <w:p w14:paraId="0F73DE69" w14:textId="77777777" w:rsidR="00A51520" w:rsidRPr="009B1950" w:rsidRDefault="00A51520" w:rsidP="00BD08AD">
                          <w:pPr>
                            <w:rPr>
                              <w:sz w:val="28"/>
                            </w:rPr>
                          </w:pPr>
                          <w:r w:rsidRPr="009B1950">
                            <w:rPr>
                              <w:sz w:val="28"/>
                            </w:rPr>
                            <w:t>(2)</w:t>
                          </w:r>
                        </w:p>
                      </w:txbxContent>
                    </v:textbox>
                  </v:shape>
                </v:group>
                <v:shape id="Text_x0020_Box_x0020_247" o:spid="_x0000_s1123" type="#_x0000_t202" style="position:absolute;left:800100;top:2576195;width:497776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wfbDxQAA&#10;ANwAAAAPAAAAZHJzL2Rvd25yZXYueG1sRI9Pi8IwFMTvC36H8IS9LJpuEZVqFFdX2MN68A+eH82z&#10;LTYvJYm2fvuNIOxxmJnfMPNlZ2pxJ+crywo+hwkI4tzqigsFp+N2MAXhA7LG2jIpeJCH5aL3NsdM&#10;25b3dD+EQkQI+wwVlCE0mZQ+L8mgH9qGOHoX6wyGKF0htcM2wk0t0yQZS4MVx4USG1qXlF8PN6Ng&#10;vHG3ds/rj83p+xd3TZGevx5npd773WoGIlAX/sOv9o9WkI4m8DwTj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PB9sPFAAAA3AAAAA8AAAAAAAAAAAAAAAAAlwIAAGRycy9k&#10;b3ducmV2LnhtbFBLBQYAAAAABAAEAPUAAACJAwAAAAA=&#10;" stroked="f">
                  <v:textbox inset="0,0,0,0">
                    <w:txbxContent>
                      <w:p w14:paraId="79E3DCAD" w14:textId="51ADC2D0" w:rsidR="00A51520" w:rsidRPr="001328A1" w:rsidRDefault="00A51520" w:rsidP="007D754C">
                        <w:pPr>
                          <w:pStyle w:val="Caption"/>
                          <w:rPr>
                            <w:noProof/>
                            <w:lang w:eastAsia="en-US"/>
                          </w:rPr>
                        </w:pPr>
                        <w:bookmarkStart w:id="30" w:name="_Toc437601576"/>
                        <w:bookmarkStart w:id="31" w:name="_Ref437601246"/>
                        <w:r>
                          <w:t xml:space="preserve">Abbildung </w:t>
                        </w:r>
                        <w:r>
                          <w:fldChar w:fldCharType="begin"/>
                        </w:r>
                        <w:r>
                          <w:instrText xml:space="preserve"> SEQ Abbildung \* ARABIC </w:instrText>
                        </w:r>
                        <w:r>
                          <w:fldChar w:fldCharType="separate"/>
                        </w:r>
                        <w:r>
                          <w:rPr>
                            <w:noProof/>
                          </w:rPr>
                          <w:t>4</w:t>
                        </w:r>
                        <w:bookmarkEnd w:id="30"/>
                        <w:r>
                          <w:fldChar w:fldCharType="end"/>
                        </w:r>
                        <w:bookmarkEnd w:id="31"/>
                        <w:r>
                          <w:t>: Greifarm CAD-Ansicht</w:t>
                        </w:r>
                      </w:p>
                    </w:txbxContent>
                  </v:textbox>
                </v:shape>
                <w10:wrap type="topAndBottom"/>
              </v:group>
            </w:pict>
          </mc:Fallback>
        </mc:AlternateContent>
      </w:r>
    </w:p>
    <w:p w14:paraId="501FFEA6" w14:textId="77777777" w:rsidR="00BD08AD" w:rsidRPr="00C13B8E" w:rsidRDefault="00BD08AD" w:rsidP="00D137FF">
      <w:pPr>
        <w:jc w:val="both"/>
        <w:rPr>
          <w:rFonts w:ascii="Calibri" w:hAnsi="Calibri"/>
        </w:rPr>
      </w:pPr>
    </w:p>
    <w:p w14:paraId="1BA57601" w14:textId="12177C55" w:rsidR="00BD08AD" w:rsidRPr="00C13B8E" w:rsidRDefault="00EF2144" w:rsidP="00D137FF">
      <w:pPr>
        <w:jc w:val="both"/>
        <w:rPr>
          <w:rFonts w:ascii="Calibri" w:hAnsi="Calibri"/>
        </w:rPr>
      </w:pPr>
      <w:r w:rsidRPr="00C13B8E">
        <w:rPr>
          <w:rFonts w:ascii="Calibri" w:hAnsi="Calibri"/>
        </w:rPr>
        <w:br w:type="page"/>
      </w:r>
    </w:p>
    <w:p w14:paraId="35ACBAFD" w14:textId="77777777" w:rsidR="008D461E" w:rsidRPr="00613438" w:rsidRDefault="008D461E" w:rsidP="00D137FF">
      <w:pPr>
        <w:pStyle w:val="Heading2"/>
        <w:jc w:val="both"/>
      </w:pPr>
      <w:bookmarkStart w:id="32" w:name="_Toc437601094"/>
      <w:r w:rsidRPr="00613438">
        <w:lastRenderedPageBreak/>
        <w:t>Fahrgestell und Lenkung</w:t>
      </w:r>
      <w:bookmarkEnd w:id="32"/>
    </w:p>
    <w:p w14:paraId="3E8E3F59" w14:textId="77777777" w:rsidR="00EF2144" w:rsidRPr="00C13B8E" w:rsidRDefault="00EF2144" w:rsidP="00D137FF">
      <w:pPr>
        <w:jc w:val="both"/>
        <w:rPr>
          <w:rFonts w:ascii="Calibri" w:hAnsi="Calibri"/>
        </w:rPr>
      </w:pPr>
      <w:r w:rsidRPr="00C13B8E">
        <w:rPr>
          <w:rFonts w:ascii="Calibri" w:hAnsi="Calibri"/>
        </w:rPr>
        <w:t>Das Lösungskonzept sieht ein Fahrzeug mit vier Rädern vor. Diese werden mittels einer Achsschenkellenkung gesteuert.</w:t>
      </w:r>
    </w:p>
    <w:p w14:paraId="7220FF16" w14:textId="77777777" w:rsidR="00EF2144" w:rsidRPr="00C13B8E" w:rsidRDefault="00EF2144" w:rsidP="00D137FF">
      <w:pPr>
        <w:jc w:val="both"/>
        <w:rPr>
          <w:rFonts w:ascii="Calibri" w:hAnsi="Calibri"/>
        </w:rPr>
      </w:pPr>
    </w:p>
    <w:p w14:paraId="76E6F350" w14:textId="77777777" w:rsidR="00EF2144" w:rsidRPr="00613438" w:rsidRDefault="00EF2144" w:rsidP="00574883">
      <w:pPr>
        <w:pStyle w:val="Heading3"/>
      </w:pPr>
      <w:bookmarkStart w:id="33" w:name="_Toc437601095"/>
      <w:r w:rsidRPr="00613438">
        <w:t>Funktionsweise</w:t>
      </w:r>
      <w:bookmarkEnd w:id="33"/>
    </w:p>
    <w:p w14:paraId="15113BE0" w14:textId="77777777" w:rsidR="006E2477" w:rsidRPr="00613438" w:rsidRDefault="006E2477" w:rsidP="006E2477">
      <w:r w:rsidRPr="00613438">
        <w:t xml:space="preserve">Erhält das Fahrzeug das Startsignal, wird der DC-Motor von der Steuerung eingeschaltet. Dieser treibt die Hinterachse an. Wird eine Abweichung des bisherigen Kurses zur Strasse erkannt, wird die Änderung an den Servomotor weitergegeben. Dieser lenkt die beiden Vorderräder über eine Achsschenkellenkung aus. </w:t>
      </w:r>
    </w:p>
    <w:p w14:paraId="5132C4EF" w14:textId="77777777" w:rsidR="00612E12" w:rsidRPr="00C13B8E" w:rsidRDefault="00612E12" w:rsidP="00D137FF">
      <w:pPr>
        <w:jc w:val="both"/>
        <w:rPr>
          <w:rFonts w:ascii="Calibri" w:hAnsi="Calibri"/>
        </w:rPr>
      </w:pPr>
    </w:p>
    <w:p w14:paraId="23B9E662" w14:textId="77777777" w:rsidR="00EF2144" w:rsidRPr="00613438" w:rsidRDefault="00EF2144" w:rsidP="00574883">
      <w:pPr>
        <w:pStyle w:val="Heading3"/>
      </w:pPr>
      <w:bookmarkStart w:id="34" w:name="_Toc437601096"/>
      <w:r w:rsidRPr="00613438">
        <w:t>Detaillierte Beschreibung</w:t>
      </w:r>
      <w:bookmarkEnd w:id="34"/>
    </w:p>
    <w:p w14:paraId="2DC8041C" w14:textId="77777777" w:rsidR="00EF2144" w:rsidRPr="00C13B8E" w:rsidRDefault="00EF2144" w:rsidP="00D137FF">
      <w:pPr>
        <w:jc w:val="both"/>
        <w:rPr>
          <w:rFonts w:ascii="Calibri" w:hAnsi="Calibri"/>
        </w:rPr>
      </w:pPr>
      <w:r w:rsidRPr="00C13B8E">
        <w:rPr>
          <w:rFonts w:ascii="Calibri" w:hAnsi="Calibri"/>
        </w:rPr>
        <w:t xml:space="preserve">Das Fahrgestell mit vier Rädern erhält einen ersten Aufbau, in dem Motor und Akku untergebracht sind. Darauf wird eine Grundplatte befestigt. Diese bietet Platz für die Mulde, die Sensoren, den Greifarm und die Rechenwerke. </w:t>
      </w:r>
    </w:p>
    <w:p w14:paraId="6D527D16" w14:textId="77777777" w:rsidR="00EF2144" w:rsidRPr="00C13B8E" w:rsidRDefault="00EF2144" w:rsidP="00D137FF">
      <w:pPr>
        <w:jc w:val="both"/>
        <w:rPr>
          <w:rFonts w:ascii="Calibri" w:hAnsi="Calibri"/>
        </w:rPr>
      </w:pPr>
    </w:p>
    <w:p w14:paraId="1095A9CF" w14:textId="77777777" w:rsidR="00EF2144" w:rsidRPr="00C13B8E" w:rsidRDefault="00EF2144" w:rsidP="00D137FF">
      <w:pPr>
        <w:jc w:val="both"/>
        <w:rPr>
          <w:rFonts w:ascii="Calibri" w:hAnsi="Calibri"/>
        </w:rPr>
      </w:pPr>
      <w:r w:rsidRPr="00C13B8E">
        <w:rPr>
          <w:rFonts w:ascii="Calibri" w:hAnsi="Calibri"/>
        </w:rPr>
        <w:t>Die Lenkung des Fahrzeugs erfolgt über die Vorderräder. Diese werden über eine Achsschenkellenkung gesteuert. Der Servomotor bewegt den Schenkel.</w:t>
      </w:r>
    </w:p>
    <w:p w14:paraId="58A02491" w14:textId="27FD0E3A" w:rsidR="00EF2144" w:rsidRPr="00C13B8E" w:rsidRDefault="00EF2144" w:rsidP="00D137FF">
      <w:pPr>
        <w:jc w:val="both"/>
        <w:rPr>
          <w:rFonts w:ascii="Calibri" w:hAnsi="Calibri"/>
        </w:rPr>
      </w:pPr>
    </w:p>
    <w:p w14:paraId="12A7BBA0" w14:textId="38020E7F" w:rsidR="00EF2144" w:rsidRPr="00C13B8E" w:rsidRDefault="00C93DDB" w:rsidP="00D137FF">
      <w:pPr>
        <w:jc w:val="both"/>
        <w:rPr>
          <w:rFonts w:ascii="Calibri" w:hAnsi="Calibri"/>
        </w:rPr>
      </w:pPr>
      <w:r>
        <w:rPr>
          <w:rFonts w:ascii="Calibri" w:hAnsi="Calibri"/>
          <w:lang w:val="en-US"/>
        </w:rPr>
        <mc:AlternateContent>
          <mc:Choice Requires="wpg">
            <w:drawing>
              <wp:anchor distT="0" distB="0" distL="114300" distR="114300" simplePos="0" relativeHeight="251639296" behindDoc="0" locked="0" layoutInCell="1" allowOverlap="1" wp14:anchorId="41F30144" wp14:editId="3A01E415">
                <wp:simplePos x="0" y="0"/>
                <wp:positionH relativeFrom="column">
                  <wp:posOffset>-5080</wp:posOffset>
                </wp:positionH>
                <wp:positionV relativeFrom="paragraph">
                  <wp:posOffset>78740</wp:posOffset>
                </wp:positionV>
                <wp:extent cx="5749290" cy="4685030"/>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5749290" cy="4685030"/>
                          <a:chOff x="0" y="0"/>
                          <a:chExt cx="5749412" cy="4685287"/>
                        </a:xfrm>
                      </wpg:grpSpPr>
                      <wpg:grpSp>
                        <wpg:cNvPr id="52" name="Group 52"/>
                        <wpg:cNvGrpSpPr/>
                        <wpg:grpSpPr>
                          <a:xfrm>
                            <a:off x="0" y="0"/>
                            <a:ext cx="5749412" cy="2219244"/>
                            <a:chOff x="0" y="0"/>
                            <a:chExt cx="5749412" cy="2219244"/>
                          </a:xfrm>
                        </wpg:grpSpPr>
                        <wpg:grpSp>
                          <wpg:cNvPr id="50" name="Group 50"/>
                          <wpg:cNvGrpSpPr/>
                          <wpg:grpSpPr>
                            <a:xfrm>
                              <a:off x="0" y="0"/>
                              <a:ext cx="2827020" cy="2217704"/>
                              <a:chOff x="0" y="0"/>
                              <a:chExt cx="2827020" cy="2217704"/>
                            </a:xfrm>
                          </wpg:grpSpPr>
                          <pic:pic xmlns:pic="http://schemas.openxmlformats.org/drawingml/2006/picture">
                            <pic:nvPicPr>
                              <pic:cNvPr id="107" name="Picture 107" descr="Macintosh HD:Users:valentinpeltier:Desktop:Screen Shot 2015-12-10 at 10.53.27 AM.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7020" cy="2077085"/>
                              </a:xfrm>
                              <a:prstGeom prst="rect">
                                <a:avLst/>
                              </a:prstGeom>
                              <a:noFill/>
                              <a:ln>
                                <a:noFill/>
                              </a:ln>
                            </pic:spPr>
                          </pic:pic>
                          <wps:wsp>
                            <wps:cNvPr id="244" name="Text Box 244"/>
                            <wps:cNvSpPr txBox="1">
                              <a:spLocks/>
                            </wps:cNvSpPr>
                            <wps:spPr>
                              <a:xfrm>
                                <a:off x="116732" y="2055779"/>
                                <a:ext cx="24003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A6BCA5" w14:textId="77777777" w:rsidR="00A51520" w:rsidRPr="003453B2" w:rsidRDefault="00A51520" w:rsidP="007D754C">
                                  <w:pPr>
                                    <w:pStyle w:val="Caption"/>
                                    <w:rPr>
                                      <w:noProof/>
                                      <w:lang w:eastAsia="en-US"/>
                                    </w:rPr>
                                  </w:pPr>
                                  <w:bookmarkStart w:id="35" w:name="_Toc437601577"/>
                                  <w:r>
                                    <w:t xml:space="preserve">Abbildung </w:t>
                                  </w:r>
                                  <w:r>
                                    <w:fldChar w:fldCharType="begin"/>
                                  </w:r>
                                  <w:r>
                                    <w:instrText xml:space="preserve"> SEQ Abbildung \* ARABIC </w:instrText>
                                  </w:r>
                                  <w:r>
                                    <w:fldChar w:fldCharType="separate"/>
                                  </w:r>
                                  <w:r w:rsidR="00C93DDB">
                                    <w:rPr>
                                      <w:noProof/>
                                    </w:rPr>
                                    <w:t>5</w:t>
                                  </w:r>
                                  <w:r>
                                    <w:fldChar w:fldCharType="end"/>
                                  </w:r>
                                  <w:r>
                                    <w:t>: Fahrgestell</w:t>
                                  </w:r>
                                  <w:bookmarkEnd w:id="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51" name="Group 51"/>
                          <wpg:cNvGrpSpPr/>
                          <wpg:grpSpPr>
                            <a:xfrm>
                              <a:off x="2840477" y="544749"/>
                              <a:ext cx="2908935" cy="1674495"/>
                              <a:chOff x="0" y="0"/>
                              <a:chExt cx="2908898" cy="1678103"/>
                            </a:xfrm>
                          </wpg:grpSpPr>
                          <pic:pic xmlns:pic="http://schemas.openxmlformats.org/drawingml/2006/picture">
                            <pic:nvPicPr>
                              <pic:cNvPr id="106" name="Picture 106" descr="Macintosh HD:Users:valentinpeltier:Desktop:Screen Shot 2015-12-10 at 10.53.27 AM copy.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8770" cy="1271270"/>
                              </a:xfrm>
                              <a:prstGeom prst="rect">
                                <a:avLst/>
                              </a:prstGeom>
                              <a:noFill/>
                              <a:ln>
                                <a:noFill/>
                              </a:ln>
                            </pic:spPr>
                          </pic:pic>
                          <wps:wsp>
                            <wps:cNvPr id="245" name="Text Box 245"/>
                            <wps:cNvSpPr txBox="1">
                              <a:spLocks/>
                            </wps:cNvSpPr>
                            <wps:spPr>
                              <a:xfrm>
                                <a:off x="165698" y="1516178"/>
                                <a:ext cx="27432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94D397" w14:textId="77777777" w:rsidR="000E2FEA" w:rsidRPr="008E30E2" w:rsidRDefault="000E2FEA" w:rsidP="007D754C">
                                  <w:pPr>
                                    <w:pStyle w:val="Caption"/>
                                    <w:rPr>
                                      <w:noProof/>
                                      <w:lang w:eastAsia="en-US"/>
                                    </w:rPr>
                                  </w:pPr>
                                  <w:bookmarkStart w:id="36" w:name="_Toc437601578"/>
                                  <w:r>
                                    <w:t xml:space="preserve">Abbildung </w:t>
                                  </w:r>
                                  <w:r>
                                    <w:fldChar w:fldCharType="begin"/>
                                  </w:r>
                                  <w:r>
                                    <w:instrText xml:space="preserve"> SEQ Abbildung \* ARABIC </w:instrText>
                                  </w:r>
                                  <w:r>
                                    <w:fldChar w:fldCharType="separate"/>
                                  </w:r>
                                  <w:r w:rsidR="00C93DDB">
                                    <w:rPr>
                                      <w:noProof/>
                                    </w:rPr>
                                    <w:t>6</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53" name="Group 53"/>
                        <wpg:cNvGrpSpPr/>
                        <wpg:grpSpPr>
                          <a:xfrm>
                            <a:off x="1264596" y="2373549"/>
                            <a:ext cx="3201670" cy="2311738"/>
                            <a:chOff x="0" y="0"/>
                            <a:chExt cx="3201670" cy="2311738"/>
                          </a:xfrm>
                        </wpg:grpSpPr>
                        <pic:pic xmlns:pic="http://schemas.openxmlformats.org/drawingml/2006/picture">
                          <pic:nvPicPr>
                            <pic:cNvPr id="108" name="Picture 108" descr="Macintosh HD:Users:valentinpeltier:Desktop:Screen Shot 2015-12-10 at 11.21.02 AM.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58366" y="0"/>
                              <a:ext cx="2744470" cy="2085975"/>
                            </a:xfrm>
                            <a:prstGeom prst="rect">
                              <a:avLst/>
                            </a:prstGeom>
                            <a:noFill/>
                            <a:ln>
                              <a:noFill/>
                            </a:ln>
                          </pic:spPr>
                        </pic:pic>
                        <wps:wsp>
                          <wps:cNvPr id="246" name="Text Box 246"/>
                          <wps:cNvSpPr txBox="1">
                            <a:spLocks/>
                          </wps:cNvSpPr>
                          <wps:spPr>
                            <a:xfrm>
                              <a:off x="0" y="2149813"/>
                              <a:ext cx="320167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4B32DB" w14:textId="77777777" w:rsidR="00A51520" w:rsidRPr="00605B68" w:rsidRDefault="00A51520" w:rsidP="007D754C">
                                <w:pPr>
                                  <w:pStyle w:val="Caption"/>
                                  <w:rPr>
                                    <w:noProof/>
                                    <w:lang w:eastAsia="en-US"/>
                                  </w:rPr>
                                </w:pPr>
                                <w:bookmarkStart w:id="37" w:name="_Toc437601579"/>
                                <w:r>
                                  <w:t xml:space="preserve">Abbildung </w:t>
                                </w:r>
                                <w:r>
                                  <w:fldChar w:fldCharType="begin"/>
                                </w:r>
                                <w:r>
                                  <w:instrText xml:space="preserve"> SEQ Abbildung \* ARABIC </w:instrText>
                                </w:r>
                                <w:r>
                                  <w:fldChar w:fldCharType="separate"/>
                                </w:r>
                                <w:r w:rsidR="00C93DDB">
                                  <w:rPr>
                                    <w:noProof/>
                                  </w:rPr>
                                  <w:t>7</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41F30144" id="Group_x0020_54" o:spid="_x0000_s1124" style="position:absolute;left:0;text-align:left;margin-left:-.4pt;margin-top:6.2pt;width:452.7pt;height:368.9pt;z-index:251639296" coordsize="5749412,468528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">
                <v:group id="Group_x0020_52" o:spid="_x0000_s1125" style="position:absolute;width:5749412;height:2219244" coordsize="5749412,2219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yUA2xQAAANsAAAAPAAAAZHJzL2Rvd25yZXYueG1sRI9Pa8JAFMTvhX6H5RV6&#10;azaxWCR1FRGVHoJQI0hvj+wzCWbfhuyaP9++KxR6HGbmN8xyPZpG9NS52rKCJIpBEBdW11wqOOf7&#10;twUI55E1NpZJwUQO1qvnpyWm2g78Tf3JlyJA2KWooPK+TaV0RUUGXWRb4uBdbWfQB9mVUnc4BLhp&#10;5CyOP6TBmsNChS1tKypup7tRcBhw2Lwnuz67XbfTTz4/XrKElHp9GTefIDyN/j/81/7SCuY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MlANsUAAADbAAAA&#10;DwAAAAAAAAAAAAAAAACpAgAAZHJzL2Rvd25yZXYueG1sUEsFBgAAAAAEAAQA+gAAAJsDAAAAAA==&#10;">
                  <v:group id="Group_x0020_50" o:spid="_x0000_s1126" style="position:absolute;width:2827020;height:2217704" coordsize="2827020,22177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Picture_x0020_107" o:spid="_x0000_s1127" type="#_x0000_t75" alt="Macintosh HD:Users:valentinpeltier:Desktop:Screen Shot 2015-12-10 at 10.53.27 AM.png" style="position:absolute;width:2827020;height:20770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T&#10;VJvCAAAA3AAAAA8AAABkcnMvZG93bnJldi54bWxET02LwjAQvQv7H8IseBFNFdG1axQVCgueql72&#10;NjRjW7aZlCa21V+/EQRv83ifs972phItNa60rGA6iUAQZ1aXnCu4nJPxFwjnkTVWlknBnRxsNx+D&#10;NcbadpxSe/K5CCHsYlRQeF/HUrqsIINuYmviwF1tY9AH2ORSN9iFcFPJWRQtpMGSQ0OBNR0Kyv5O&#10;N6OgO6x+654uR/+Y70ftapYm9yRVavjZ775BeOr9W/xy/+gwP1rC85lwgdz8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q01SbwgAAANwAAAAPAAAAAAAAAAAAAAAAAJwCAABk&#10;cnMvZG93bnJldi54bWxQSwUGAAAAAAQABAD3AAAAiwMAAAAA&#10;">
                      <v:imagedata r:id="rId17" o:title="Screen Shot 2015-12-10 at 10.53.27 AM.png"/>
                      <v:path arrowok="t"/>
                    </v:shape>
                    <v:shape id="Text_x0020_Box_x0020_244" o:spid="_x0000_s1128" type="#_x0000_t202" style="position:absolute;left:116732;top:2055779;width:24003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0EK5xQAA&#10;ANwAAAAPAAAAZHJzL2Rvd25yZXYueG1sRI9Ba8JAFITvhf6H5RW86cagtqSuYoVCUErbVDw/ss8k&#10;Nfs27K4a/31XEHocZuYbZr7sTSvO5HxjWcF4lIAgLq1uuFKw+3kfvoDwAVlja5kUXMnDcvH4MMdM&#10;2wt/07kIlYgQ9hkqqEPoMil9WZNBP7IdcfQO1hkMUbpKaoeXCDetTJNkJg02HBdq7GhdU3ksTkbB&#10;c7MdT91685vm4esj3x/esPjslRo89atXEIH68B++t3OtIJ1M4HYmHgG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QQrnFAAAA3AAAAA8AAAAAAAAAAAAAAAAAlwIAAGRycy9k&#10;b3ducmV2LnhtbFBLBQYAAAAABAAEAPUAAACJAwAAAAA=&#10;" stroked="f">
                      <v:path arrowok="t"/>
                      <v:textbox style="mso-fit-shape-to-text:t" inset="0,0,0,0">
                        <w:txbxContent>
                          <w:p w14:paraId="4DA6BCA5" w14:textId="77777777" w:rsidR="00A51520" w:rsidRPr="003453B2" w:rsidRDefault="00A51520" w:rsidP="007D754C">
                            <w:pPr>
                              <w:pStyle w:val="Caption"/>
                              <w:rPr>
                                <w:noProof/>
                                <w:lang w:eastAsia="en-US"/>
                              </w:rPr>
                            </w:pPr>
                            <w:bookmarkStart w:id="38" w:name="_Toc437601577"/>
                            <w:r>
                              <w:t xml:space="preserve">Abbildung </w:t>
                            </w:r>
                            <w:r>
                              <w:fldChar w:fldCharType="begin"/>
                            </w:r>
                            <w:r>
                              <w:instrText xml:space="preserve"> SEQ Abbildung \* ARABIC </w:instrText>
                            </w:r>
                            <w:r>
                              <w:fldChar w:fldCharType="separate"/>
                            </w:r>
                            <w:r w:rsidR="00C93DDB">
                              <w:rPr>
                                <w:noProof/>
                              </w:rPr>
                              <w:t>5</w:t>
                            </w:r>
                            <w:r>
                              <w:fldChar w:fldCharType="end"/>
                            </w:r>
                            <w:r>
                              <w:t>: Fahrgestell</w:t>
                            </w:r>
                            <w:bookmarkEnd w:id="38"/>
                            <w:r>
                              <w:t xml:space="preserve"> </w:t>
                            </w:r>
                          </w:p>
                        </w:txbxContent>
                      </v:textbox>
                    </v:shape>
                  </v:group>
                  <v:group id="Group_x0020_51" o:spid="_x0000_s1129" style="position:absolute;left:2840477;top:544749;width:2908935;height:1674495" coordsize="2908898,167810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G95BwwAAANsAAAAPAAAAZHJzL2Rvd25yZXYueG1sRI9Bi8IwFITvC/6H8ARv&#10;a1rFZalGEVHxIMLqgnh7NM+22LyUJrb13xtB8DjMzDfMbNGZUjRUu8KygngYgSBOrS44U/B/2nz/&#10;gnAeWWNpmRQ8yMFi3vuaYaJty3/UHH0mAoRdggpy76tESpfmZNANbUUcvKutDfog60zqGtsAN6Uc&#10;RdGPNFhwWMixolVO6e14Nwq2LbbLcbxu9rfr6nE5TQ7nfUxKDfrdcgrCU+c/4Xd7pxV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Qb3kHDAAAA2wAAAA8A&#10;AAAAAAAAAAAAAAAAqQIAAGRycy9kb3ducmV2LnhtbFBLBQYAAAAABAAEAPoAAACZAwAAAAA=&#10;">
                    <v:shape id="Picture_x0020_106" o:spid="_x0000_s1130" type="#_x0000_t75" alt="Macintosh HD:Users:valentinpeltier:Desktop:Screen Shot 2015-12-10 at 10.53.27 AM copy.png" style="position:absolute;width:2858770;height:12712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CA&#10;hXPEAAAA3AAAAA8AAABkcnMvZG93bnJldi54bWxET01rwkAQvRf8D8sI3upGD7akrlIUxYNYjAr1&#10;NmSnSTA7G7KrWfvru0LB2zze50znwdTiRq2rLCsYDRMQxLnVFRcKjofV6zsI55E11pZJwZ0czGe9&#10;lymm2na8p1vmCxFD2KWooPS+SaV0eUkG3dA2xJH7sa1BH2FbSN1iF8NNLcdJMpEGK44NJTa0KCm/&#10;ZFejYJs1IXRrf7mev/Lf79P59LZbjpQa9MPnBwhPwT/F/+6NjvOTCTyeiRfI2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CAhXPEAAAA3AAAAA8AAAAAAAAAAAAAAAAAnAIA&#10;AGRycy9kb3ducmV2LnhtbFBLBQYAAAAABAAEAPcAAACNAwAAAAA=&#10;">
                      <v:imagedata r:id="rId18" o:title="Screen Shot 2015-12-10 at 10.53.27 AM copy.png"/>
                      <v:path arrowok="t"/>
                    </v:shape>
                    <v:shape id="Text_x0020_Box_x0020_245" o:spid="_x0000_s1131" type="#_x0000_t202" style="position:absolute;left:165698;top:1516178;width:27432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nOcixQAA&#10;ANwAAAAPAAAAZHJzL2Rvd25yZXYueG1sRI9Ba8JAFITvhf6H5RW86cagbUldRQUhWKRtKp4f2WeS&#10;mn0bdldN/71bEHocZuYbZrboTSsu5HxjWcF4lIAgLq1uuFKw/94MX0H4gKyxtUwKfsnDYv74MMNM&#10;2yt/0aUIlYgQ9hkqqEPoMil9WZNBP7IdcfSO1hkMUbpKaofXCDetTJPkWRpsOC7U2NG6pvJUnI2C&#10;l+Z9PHXr7U+ah89dfjiusPjolRo89cs3EIH68B++t3OtIJ1M4e9MPAJyf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ac5yLFAAAA3AAAAA8AAAAAAAAAAAAAAAAAlwIAAGRycy9k&#10;b3ducmV2LnhtbFBLBQYAAAAABAAEAPUAAACJAwAAAAA=&#10;" stroked="f">
                      <v:path arrowok="t"/>
                      <v:textbox style="mso-fit-shape-to-text:t" inset="0,0,0,0">
                        <w:txbxContent>
                          <w:p w14:paraId="6294D397" w14:textId="77777777" w:rsidR="000E2FEA" w:rsidRPr="008E30E2" w:rsidRDefault="000E2FEA" w:rsidP="007D754C">
                            <w:pPr>
                              <w:pStyle w:val="Caption"/>
                              <w:rPr>
                                <w:noProof/>
                                <w:lang w:eastAsia="en-US"/>
                              </w:rPr>
                            </w:pPr>
                            <w:bookmarkStart w:id="39" w:name="_Toc437601578"/>
                            <w:r>
                              <w:t xml:space="preserve">Abbildung </w:t>
                            </w:r>
                            <w:r>
                              <w:fldChar w:fldCharType="begin"/>
                            </w:r>
                            <w:r>
                              <w:instrText xml:space="preserve"> SEQ Abbildung \* ARABIC </w:instrText>
                            </w:r>
                            <w:r>
                              <w:fldChar w:fldCharType="separate"/>
                            </w:r>
                            <w:r w:rsidR="00C93DDB">
                              <w:rPr>
                                <w:noProof/>
                              </w:rPr>
                              <w:t>6</w:t>
                            </w:r>
                            <w:bookmarkEnd w:id="39"/>
                            <w:r>
                              <w:fldChar w:fldCharType="end"/>
                            </w:r>
                          </w:p>
                        </w:txbxContent>
                      </v:textbox>
                    </v:shape>
                  </v:group>
                </v:group>
                <v:group id="Group_x0020_53" o:spid="_x0000_s1132" style="position:absolute;left:1264596;top:2373549;width:3201670;height:2311738" coordsize="3201670,23117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heWtxQAAANsAAAAPAAAAZHJzL2Rvd25yZXYueG1sRI9Pa8JAFMTvhX6H5RW8&#10;1U0Ui6TZiIgVD1KoCtLbI/vyh2Tfhuw2id/eLRR6HGbmN0y6mUwrBupdbVlBPI9AEOdW11wquF4+&#10;XtcgnEfW2FomBXdysMmen1JMtB35i4azL0WAsEtQQeV9l0jp8ooMurntiINX2N6gD7Ivpe5xDHDT&#10;ykUUvUmDNYeFCjvaVZQ35x+j4DDiuF3G++HUFLv792X1eTvFpNTsZdq+g/A0+f/wX/uoFayW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4XlrcUAAADbAAAA&#10;DwAAAAAAAAAAAAAAAACpAgAAZHJzL2Rvd25yZXYueG1sUEsFBgAAAAAEAAQA+gAAAJsDAAAAAA==&#10;">
                  <v:shape id="Picture_x0020_108" o:spid="_x0000_s1133" type="#_x0000_t75" alt="Macintosh HD:Users:valentinpeltier:Desktop:Screen Shot 2015-12-10 at 11.21.02 AM.png" style="position:absolute;left:58366;width:2744470;height:20859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sx&#10;fxDBAAAA3AAAAA8AAABkcnMvZG93bnJldi54bWxEj0GLwkAMhe8L/ochgrd1qgfZrY4igkW8WRfP&#10;oRPbYidTOmNb/705LHhLeC/vfdnsRteonrpQezawmCegiAtvay4N/F2P3z+gQkS22HgmAy8KsNtO&#10;vjaYWj/whfo8lkpCOKRooIqxTbUORUUOw9y3xKLdfecwytqV2nY4SLhr9DJJVtphzdJQYUuHiopH&#10;/nQGMr+/XbOsz1/n2/GXn3bIy8VgzGw67tegIo3xY/6/PlnBT4RWnpEJ9PY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sxfxDBAAAA3AAAAA8AAAAAAAAAAAAAAAAAnAIAAGRy&#10;cy9kb3ducmV2LnhtbFBLBQYAAAAABAAEAPcAAACKAwAAAAA=&#10;">
                    <v:imagedata r:id="rId19" o:title="Screen Shot 2015-12-10 at 11.21.02 AM.png"/>
                    <v:path arrowok="t"/>
                  </v:shape>
                  <v:shape id="Text_x0020_Box_x0020_246" o:spid="_x0000_s1134" type="#_x0000_t202" style="position:absolute;top:2149813;width:320167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TnlVxQAA&#10;ANwAAAAPAAAAZHJzL2Rvd25yZXYueG1sRI9Ba8JAFITvQv/D8gre6sZgbUldRQUhKKVtKp4f2WeS&#10;mn0bdldN/71bKHgcZuYbZrboTSsu5HxjWcF4lIAgLq1uuFKw/948vYLwAVlja5kU/JKHxfxhMMNM&#10;2yt/0aUIlYgQ9hkqqEPoMil9WZNBP7IdcfSO1hkMUbpKaofXCDetTJNkKg02HBdq7GhdU3kqzkbB&#10;S7MbP7v19ifNw+d7fjiusPjolRo+9ss3EIH6cA//t3OtIJ1M4e9MPAJyf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ZOeVXFAAAA3AAAAA8AAAAAAAAAAAAAAAAAlwIAAGRycy9k&#10;b3ducmV2LnhtbFBLBQYAAAAABAAEAPUAAACJAwAAAAA=&#10;" stroked="f">
                    <v:path arrowok="t"/>
                    <v:textbox style="mso-fit-shape-to-text:t" inset="0,0,0,0">
                      <w:txbxContent>
                        <w:p w14:paraId="724B32DB" w14:textId="77777777" w:rsidR="00A51520" w:rsidRPr="00605B68" w:rsidRDefault="00A51520" w:rsidP="007D754C">
                          <w:pPr>
                            <w:pStyle w:val="Caption"/>
                            <w:rPr>
                              <w:noProof/>
                              <w:lang w:eastAsia="en-US"/>
                            </w:rPr>
                          </w:pPr>
                          <w:bookmarkStart w:id="40" w:name="_Toc437601579"/>
                          <w:r>
                            <w:t xml:space="preserve">Abbildung </w:t>
                          </w:r>
                          <w:r>
                            <w:fldChar w:fldCharType="begin"/>
                          </w:r>
                          <w:r>
                            <w:instrText xml:space="preserve"> SEQ Abbildung \* ARABIC </w:instrText>
                          </w:r>
                          <w:r>
                            <w:fldChar w:fldCharType="separate"/>
                          </w:r>
                          <w:r w:rsidR="00C93DDB">
                            <w:rPr>
                              <w:noProof/>
                            </w:rPr>
                            <w:t>7</w:t>
                          </w:r>
                          <w:bookmarkEnd w:id="40"/>
                          <w:r>
                            <w:fldChar w:fldCharType="end"/>
                          </w:r>
                        </w:p>
                      </w:txbxContent>
                    </v:textbox>
                  </v:shape>
                </v:group>
                <w10:wrap type="topAndBottom"/>
              </v:group>
            </w:pict>
          </mc:Fallback>
        </mc:AlternateContent>
      </w:r>
    </w:p>
    <w:p w14:paraId="47D5A0A6" w14:textId="4B793F8C" w:rsidR="00EF2144" w:rsidRPr="00613438" w:rsidRDefault="00EF2144" w:rsidP="00574883">
      <w:pPr>
        <w:pStyle w:val="Heading3"/>
      </w:pPr>
      <w:bookmarkStart w:id="41" w:name="_Toc437601097"/>
      <w:r w:rsidRPr="00613438">
        <w:lastRenderedPageBreak/>
        <w:t>Begründung</w:t>
      </w:r>
      <w:bookmarkEnd w:id="41"/>
    </w:p>
    <w:p w14:paraId="6980CAA2" w14:textId="77777777" w:rsidR="00EF2144" w:rsidRPr="00C13B8E" w:rsidRDefault="00EF2144" w:rsidP="00D137FF">
      <w:pPr>
        <w:jc w:val="both"/>
        <w:rPr>
          <w:rFonts w:ascii="Calibri" w:hAnsi="Calibri"/>
        </w:rPr>
      </w:pPr>
      <w:r w:rsidRPr="00C13B8E">
        <w:rPr>
          <w:rFonts w:ascii="Calibri" w:hAnsi="Calibri"/>
        </w:rPr>
        <w:t>Das vierrädrige Fahrgestell wurde gewählt, da es eine zentrierte Schwerpunktlage besitzt. Es hat eine grössere Stabilität beim Aufsammeln der Container als ein Fahrgestell mit nur drei Rädern. Vergleicht man die Stabilität beider Fahrzeuge in einer Hanglage, welche das Aufsammeln eines Containers simuliert, so stellt sich schnell heraus, dass das Fahrzeug mit drei Rädern schneller ins Kippen käme als dessen Konkurrent mit vier Rädern</w:t>
      </w:r>
    </w:p>
    <w:p w14:paraId="0CEA89E3" w14:textId="77777777" w:rsidR="00EF2144" w:rsidRPr="00C13B8E" w:rsidRDefault="00EF2144" w:rsidP="00D137FF">
      <w:pPr>
        <w:jc w:val="both"/>
        <w:rPr>
          <w:rFonts w:ascii="Calibri" w:hAnsi="Calibri"/>
        </w:rPr>
      </w:pPr>
    </w:p>
    <w:p w14:paraId="1CB8858F" w14:textId="77777777" w:rsidR="00EF2144" w:rsidRPr="00C13B8E" w:rsidRDefault="00EF2144" w:rsidP="00D137FF">
      <w:pPr>
        <w:jc w:val="both"/>
        <w:rPr>
          <w:rFonts w:ascii="Calibri" w:hAnsi="Calibri"/>
        </w:rPr>
      </w:pPr>
      <w:r w:rsidRPr="00C13B8E">
        <w:rPr>
          <w:rFonts w:ascii="Calibri" w:hAnsi="Calibri"/>
        </w:rPr>
        <w:t>Für die Lenkung eines autonomen Fahrzeuges mit vier Rädern stehen wiederum zwei Lösungsvorschläge zur Auswahl: Lösungsvorschlag A sieht eine Knicklenkung vor. Als Lösungsvorschlag B kommt eine Schenkellenkung in Frage. Hier wird ein Rad durch einen Hebelarm ausgelenkt.</w:t>
      </w:r>
    </w:p>
    <w:p w14:paraId="6DE88C59" w14:textId="77777777" w:rsidR="00EF2144" w:rsidRPr="00C13B8E" w:rsidRDefault="00EF2144" w:rsidP="00D137FF">
      <w:pPr>
        <w:jc w:val="both"/>
        <w:rPr>
          <w:rFonts w:ascii="Calibri" w:hAnsi="Calibri"/>
        </w:rPr>
      </w:pPr>
    </w:p>
    <w:p w14:paraId="0D5D2487" w14:textId="22610840" w:rsidR="00EF2144" w:rsidRPr="00C13B8E" w:rsidRDefault="0052435B" w:rsidP="00D137FF">
      <w:pPr>
        <w:jc w:val="both"/>
        <w:rPr>
          <w:rFonts w:ascii="Calibri" w:hAnsi="Calibri"/>
        </w:rPr>
      </w:pPr>
      <w:r>
        <w:rPr>
          <w:lang w:val="en-US"/>
        </w:rPr>
        <mc:AlternateContent>
          <mc:Choice Requires="wpg">
            <w:drawing>
              <wp:anchor distT="0" distB="0" distL="114300" distR="114300" simplePos="0" relativeHeight="251649536" behindDoc="0" locked="0" layoutInCell="1" allowOverlap="1" wp14:anchorId="3E480B9C" wp14:editId="5A67F528">
                <wp:simplePos x="0" y="0"/>
                <wp:positionH relativeFrom="column">
                  <wp:posOffset>1000760</wp:posOffset>
                </wp:positionH>
                <wp:positionV relativeFrom="paragraph">
                  <wp:posOffset>911225</wp:posOffset>
                </wp:positionV>
                <wp:extent cx="3267710" cy="2668905"/>
                <wp:effectExtent l="0" t="0" r="8890" b="0"/>
                <wp:wrapTopAndBottom/>
                <wp:docPr id="253" name="Group 2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67710" cy="2668905"/>
                          <a:chOff x="0" y="0"/>
                          <a:chExt cx="3267710" cy="2668905"/>
                        </a:xfrm>
                      </wpg:grpSpPr>
                      <pic:pic xmlns:pic="http://schemas.openxmlformats.org/drawingml/2006/picture">
                        <pic:nvPicPr>
                          <pic:cNvPr id="9" name="Grafik 2" descr="Servoantrieb.jp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7710" cy="2449830"/>
                          </a:xfrm>
                          <a:prstGeom prst="rect">
                            <a:avLst/>
                          </a:prstGeom>
                          <a:noFill/>
                          <a:ln>
                            <a:noFill/>
                          </a:ln>
                        </pic:spPr>
                      </pic:pic>
                      <wps:wsp>
                        <wps:cNvPr id="252" name="Text Box 252"/>
                        <wps:cNvSpPr txBox="1"/>
                        <wps:spPr>
                          <a:xfrm>
                            <a:off x="0" y="2506980"/>
                            <a:ext cx="326771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231A9F" w14:textId="77777777" w:rsidR="00A51520" w:rsidRPr="005375A2" w:rsidRDefault="00A51520" w:rsidP="007D754C">
                              <w:pPr>
                                <w:pStyle w:val="Caption"/>
                                <w:rPr>
                                  <w:noProof/>
                                  <w:lang w:eastAsia="en-US"/>
                                </w:rPr>
                              </w:pPr>
                              <w:bookmarkStart w:id="42" w:name="_Toc437601580"/>
                              <w:r>
                                <w:t xml:space="preserve">Abbildung </w:t>
                              </w:r>
                              <w:r>
                                <w:fldChar w:fldCharType="begin"/>
                              </w:r>
                              <w:r>
                                <w:instrText xml:space="preserve"> SEQ Abbildung \* ARABIC </w:instrText>
                              </w:r>
                              <w:r>
                                <w:fldChar w:fldCharType="separate"/>
                              </w:r>
                              <w:r w:rsidR="00C93DDB">
                                <w:rPr>
                                  <w:noProof/>
                                </w:rPr>
                                <w:t>8</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E480B9C" id="Group_x0020_253" o:spid="_x0000_s1135" style="position:absolute;left:0;text-align:left;margin-left:78.8pt;margin-top:71.75pt;width:257.3pt;height:210.15pt;z-index:251649536" coordsize="3267710,266890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">
                <v:shape id="Grafik_x0020_2" o:spid="_x0000_s1136" type="#_x0000_t75" alt="Servoantrieb.jpg" style="position:absolute;width:3267710;height:24498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Z&#10;2xDEAAAA2gAAAA8AAABkcnMvZG93bnJldi54bWxEj91qAjEUhO8LvkM4Qm9Ek4pUu90obaHQgoJ/&#10;D3DYnP1pNyfLJnXXPr0RBC+HmfmGSVe9rcWJWl851vA0USCIM2cqLjQcD5/jBQgfkA3WjknDmTys&#10;loOHFBPjOt7RaR8KESHsE9RQhtAkUvqsJIt+4hri6OWutRiibAtpWuwi3NZyqtSztFhxXCixoY+S&#10;st/9n9WAIwrmW81H77mab9eb2X839T9aPw77t1cQgfpwD9/aX0bDC1yvxBsglx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XZ2xDEAAAA2gAAAA8AAAAAAAAAAAAAAAAAnAIA&#10;AGRycy9kb3ducmV2LnhtbFBLBQYAAAAABAAEAPcAAACNAwAAAAA=&#10;">
                  <v:imagedata r:id="rId21" o:title="Servoantrieb.jpg"/>
                  <v:path arrowok="t"/>
                </v:shape>
                <v:shape id="Text_x0020_Box_x0020_252" o:spid="_x0000_s1137" type="#_x0000_t202" style="position:absolute;top:2506980;width:326771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vlz7xwAA&#10;ANwAAAAPAAAAZHJzL2Rvd25yZXYueG1sRI9BawIxFITvQv9DeIVepGa7tVK2RhFpofYibr309tg8&#10;N9tuXpYkq+u/N0LB4zAz3zDz5WBbcSQfGscKniYZCOLK6YZrBfvvj8dXECEia2wdk4IzBVgu7kZz&#10;LLQ78Y6OZaxFgnAoUIGJsSukDJUhi2HiOuLkHZy3GJP0tdQeTwluW5ln2UxabDgtGOxobaj6K3ur&#10;YDv92Zpxf3j/Wk2f/Wbfr2e/danUw/2wegMRaYi38H/7UyvIX3K4nklHQC4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L5c+8cAAADcAAAADwAAAAAAAAAAAAAAAACXAgAAZHJz&#10;L2Rvd25yZXYueG1sUEsFBgAAAAAEAAQA9QAAAIsDAAAAAA==&#10;" stroked="f">
                  <v:textbox style="mso-fit-shape-to-text:t" inset="0,0,0,0">
                    <w:txbxContent>
                      <w:p w14:paraId="53231A9F" w14:textId="77777777" w:rsidR="00A51520" w:rsidRPr="005375A2" w:rsidRDefault="00A51520" w:rsidP="007D754C">
                        <w:pPr>
                          <w:pStyle w:val="Caption"/>
                          <w:rPr>
                            <w:noProof/>
                            <w:lang w:eastAsia="en-US"/>
                          </w:rPr>
                        </w:pPr>
                        <w:bookmarkStart w:id="43" w:name="_Toc437601580"/>
                        <w:r>
                          <w:t xml:space="preserve">Abbildung </w:t>
                        </w:r>
                        <w:r>
                          <w:fldChar w:fldCharType="begin"/>
                        </w:r>
                        <w:r>
                          <w:instrText xml:space="preserve"> SEQ Abbildung \* ARABIC </w:instrText>
                        </w:r>
                        <w:r>
                          <w:fldChar w:fldCharType="separate"/>
                        </w:r>
                        <w:r w:rsidR="00C93DDB">
                          <w:rPr>
                            <w:noProof/>
                          </w:rPr>
                          <w:t>8</w:t>
                        </w:r>
                        <w:bookmarkEnd w:id="43"/>
                        <w:r>
                          <w:fldChar w:fldCharType="end"/>
                        </w:r>
                      </w:p>
                    </w:txbxContent>
                  </v:textbox>
                </v:shape>
                <w10:wrap type="topAndBottom"/>
              </v:group>
            </w:pict>
          </mc:Fallback>
        </mc:AlternateContent>
      </w:r>
      <w:r w:rsidR="00EF2144" w:rsidRPr="00C13B8E">
        <w:rPr>
          <w:rFonts w:ascii="Calibri" w:hAnsi="Calibri"/>
        </w:rPr>
        <w:t>Der mechanische Aufwand zur Realisierung von Lösungsvorschlag A ist grösser als derjenige bei B. Aus diesen Gründen wurde für die Lenkung des autonomen Fahrzeuges eine Schenkellenkung gewählt, welche einfach anzusteuern, kostengünstig, genau und mechanisch einfach realisierbar ist.</w:t>
      </w:r>
    </w:p>
    <w:p w14:paraId="494EFBA0" w14:textId="77777777" w:rsidR="00B30D08" w:rsidRPr="00C13B8E" w:rsidRDefault="00B30D08" w:rsidP="00D137FF">
      <w:pPr>
        <w:jc w:val="both"/>
        <w:rPr>
          <w:rFonts w:ascii="Calibri" w:hAnsi="Calibri"/>
        </w:rPr>
      </w:pPr>
    </w:p>
    <w:p w14:paraId="761805E2" w14:textId="77777777" w:rsidR="00D70300" w:rsidRPr="00C13B8E" w:rsidRDefault="00EF2144" w:rsidP="00D137FF">
      <w:pPr>
        <w:jc w:val="both"/>
        <w:rPr>
          <w:rFonts w:ascii="Calibri" w:hAnsi="Calibri"/>
        </w:rPr>
      </w:pPr>
      <w:r w:rsidRPr="00C13B8E">
        <w:rPr>
          <w:rFonts w:ascii="Calibri" w:hAnsi="Calibri"/>
        </w:rPr>
        <w:br w:type="page"/>
      </w:r>
    </w:p>
    <w:p w14:paraId="12A6AA5D" w14:textId="77777777" w:rsidR="008D461E" w:rsidRPr="00613438" w:rsidRDefault="008D461E" w:rsidP="0021446D">
      <w:pPr>
        <w:pStyle w:val="Heading2"/>
      </w:pPr>
      <w:bookmarkStart w:id="44" w:name="_Toc437601098"/>
      <w:r w:rsidRPr="00613438">
        <w:lastRenderedPageBreak/>
        <w:t>Entsorgung</w:t>
      </w:r>
      <w:bookmarkEnd w:id="44"/>
    </w:p>
    <w:p w14:paraId="1EE25D9F" w14:textId="77777777" w:rsidR="00B67801" w:rsidRPr="00613438" w:rsidRDefault="00B67801" w:rsidP="0021446D">
      <w:pPr>
        <w:jc w:val="both"/>
      </w:pPr>
      <w:r w:rsidRPr="00613438">
        <w:t>Die Entsorgungsvorrichtung wurde in der Lösungsvariante 1 (Kapitel 3) als eine Mulde mit schrägem Boden und einer mit einem Servomotor betriebenen Klappe definiert. Es stellte sich jedoch heraus, dass die Dimensionierung zusammen mit dem Hebelarm schwierig wurde. Anstelle der ausgewählten Variante wäre es aber auch möglich, eine Kippmulde zu verwenden.  In diesem Kapitel wird kurz auf beide Varianten eingegangen.</w:t>
      </w:r>
    </w:p>
    <w:p w14:paraId="6D2E5A33" w14:textId="77777777" w:rsidR="00B67801" w:rsidRPr="00613438" w:rsidRDefault="00B67801" w:rsidP="00574883">
      <w:pPr>
        <w:pStyle w:val="Heading3"/>
      </w:pPr>
      <w:bookmarkStart w:id="45" w:name="_Toc437022942"/>
      <w:bookmarkStart w:id="46" w:name="_Toc437601099"/>
      <w:r w:rsidRPr="00613438">
        <w:t>Berechnung</w:t>
      </w:r>
      <w:bookmarkEnd w:id="45"/>
      <w:bookmarkEnd w:id="46"/>
    </w:p>
    <w:p w14:paraId="264754A2" w14:textId="77777777" w:rsidR="0021446D" w:rsidRPr="00613438" w:rsidRDefault="0021446D" w:rsidP="0021446D"/>
    <w:p w14:paraId="1986994E" w14:textId="79A5D2F1" w:rsidR="0021446D" w:rsidRPr="00613438" w:rsidRDefault="0052435B" w:rsidP="0021446D">
      <w:pPr>
        <w:rPr>
          <w:rStyle w:val="SubtleReference"/>
        </w:rPr>
      </w:pPr>
      <m:oMathPara>
        <m:oMath>
          <m:r>
            <w:rPr>
              <w:rFonts w:ascii="Cambria Math" w:hAnsi="Cambria Math"/>
            </w:rPr>
            <m:t>Volumen</m:t>
          </m:r>
          <m:r>
            <m:rPr>
              <m:sty m:val="p"/>
            </m:rPr>
            <w:rPr>
              <w:rFonts w:ascii="Cambria Math" w:hAnsi="Cambria Math"/>
            </w:rPr>
            <m:t xml:space="preserve"> </m:t>
          </m:r>
          <m:r>
            <w:rPr>
              <w:rFonts w:ascii="Cambria Math" w:hAnsi="Cambria Math"/>
            </w:rPr>
            <m:t>Klappe</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Klappe</m:t>
              </m:r>
            </m:sub>
          </m:sSub>
          <m:r>
            <m:rPr>
              <m:sty m:val="p"/>
            </m:rPr>
            <w:rPr>
              <w:rFonts w:ascii="Cambria Math" w:hAnsi="Cambria Math"/>
            </w:rPr>
            <m:t>=5</m:t>
          </m:r>
          <m:r>
            <w:rPr>
              <w:rFonts w:ascii="Cambria Math" w:hAnsi="Cambria Math"/>
            </w:rPr>
            <m:t>cm</m:t>
          </m:r>
          <m:r>
            <m:rPr>
              <m:sty m:val="p"/>
            </m:rPr>
            <w:rPr>
              <w:rFonts w:ascii="Cambria Math" w:hAnsi="Cambria Math"/>
            </w:rPr>
            <m:t xml:space="preserve"> ∙6.1</m:t>
          </m:r>
          <m:r>
            <w:rPr>
              <w:rFonts w:ascii="Cambria Math" w:hAnsi="Cambria Math"/>
            </w:rPr>
            <m:t>cm</m:t>
          </m:r>
          <m:r>
            <m:rPr>
              <m:sty m:val="p"/>
            </m:rPr>
            <w:rPr>
              <w:rFonts w:ascii="Cambria Math" w:hAnsi="Cambria Math"/>
            </w:rPr>
            <m:t xml:space="preserve"> ∙0.56</m:t>
          </m:r>
          <m:r>
            <w:rPr>
              <w:rFonts w:ascii="Cambria Math" w:hAnsi="Cambria Math"/>
            </w:rPr>
            <m:t>cm</m:t>
          </m:r>
          <m:r>
            <m:rPr>
              <m:sty m:val="p"/>
            </m:rPr>
            <w:rPr>
              <w:rFonts w:ascii="Cambria Math" w:hAnsi="Cambria Math"/>
            </w:rPr>
            <m:t>=17.2</m:t>
          </m:r>
          <m:sSup>
            <m:sSupPr>
              <m:ctrlPr>
                <w:rPr>
                  <w:rFonts w:ascii="Cambria Math" w:hAnsi="Cambria Math"/>
                </w:rPr>
              </m:ctrlPr>
            </m:sSupPr>
            <m:e>
              <m:r>
                <w:rPr>
                  <w:rFonts w:ascii="Cambria Math" w:hAnsi="Cambria Math"/>
                </w:rPr>
                <m:t>cm</m:t>
              </m:r>
            </m:e>
            <m:sup>
              <m:r>
                <m:rPr>
                  <m:sty m:val="p"/>
                </m:rPr>
                <w:rPr>
                  <w:rFonts w:ascii="Cambria Math" w:hAnsi="Cambria Math"/>
                </w:rPr>
                <m:t>3</m:t>
              </m:r>
            </m:sup>
          </m:sSup>
          <m:r>
            <m:rPr>
              <m:sty m:val="p"/>
            </m:rPr>
            <w:rPr>
              <w:rFonts w:ascii="Cambria Math" w:hAnsi="Cambria Math"/>
            </w:rPr>
            <w:br/>
          </m:r>
        </m:oMath>
        <m:oMath>
          <m:r>
            <w:rPr>
              <w:rFonts w:ascii="Cambria Math" w:hAnsi="Cambria Math"/>
            </w:rPr>
            <m:t>Dichte</m:t>
          </m:r>
          <m:r>
            <m:rPr>
              <m:sty m:val="p"/>
            </m:rPr>
            <w:rPr>
              <w:rFonts w:ascii="Cambria Math" w:hAnsi="Cambria Math"/>
            </w:rPr>
            <m:t xml:space="preserve"> </m:t>
          </m:r>
          <m:r>
            <w:rPr>
              <w:rFonts w:ascii="Cambria Math" w:hAnsi="Cambria Math"/>
            </w:rPr>
            <m:t>Plexigla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ρ</m:t>
              </m:r>
            </m:e>
            <m:sub>
              <m:r>
                <w:rPr>
                  <w:rFonts w:ascii="Cambria Math" w:hAnsi="Cambria Math"/>
                </w:rPr>
                <m:t>Plexi</m:t>
              </m:r>
            </m:sub>
          </m:sSub>
          <m:r>
            <m:rPr>
              <m:sty m:val="p"/>
            </m:rPr>
            <w:rPr>
              <w:rFonts w:ascii="Cambria Math" w:hAnsi="Cambria Math"/>
            </w:rPr>
            <m:t xml:space="preserve">=1.18 </m:t>
          </m:r>
          <m:f>
            <m:fPr>
              <m:ctrlPr>
                <w:rPr>
                  <w:rFonts w:ascii="Cambria Math" w:hAnsi="Cambria Math"/>
                </w:rPr>
              </m:ctrlPr>
            </m:fPr>
            <m:num>
              <m:r>
                <w:rPr>
                  <w:rFonts w:ascii="Cambria Math" w:hAnsi="Cambria Math"/>
                </w:rPr>
                <m:t>g</m:t>
              </m:r>
            </m:num>
            <m:den>
              <m:sSup>
                <m:sSupPr>
                  <m:ctrlPr>
                    <w:rPr>
                      <w:rFonts w:ascii="Cambria Math" w:hAnsi="Cambria Math"/>
                    </w:rPr>
                  </m:ctrlPr>
                </m:sSupPr>
                <m:e>
                  <m:r>
                    <w:rPr>
                      <w:rFonts w:ascii="Cambria Math" w:hAnsi="Cambria Math"/>
                    </w:rPr>
                    <m:t>cm</m:t>
                  </m:r>
                </m:e>
                <m:sup>
                  <m:r>
                    <m:rPr>
                      <m:sty m:val="p"/>
                    </m:rPr>
                    <w:rPr>
                      <w:rFonts w:ascii="Cambria Math" w:hAnsi="Cambria Math"/>
                    </w:rPr>
                    <m:t>3</m:t>
                  </m:r>
                </m:sup>
              </m:sSup>
            </m:den>
          </m:f>
          <m:r>
            <m:rPr>
              <m:sty m:val="p"/>
            </m:rPr>
            <w:rPr>
              <w:rFonts w:ascii="Cambria Math" w:hAnsi="Cambria Math"/>
            </w:rPr>
            <w:br/>
          </m:r>
        </m:oMath>
        <m:oMath>
          <m:r>
            <w:rPr>
              <w:rFonts w:ascii="Cambria Math" w:hAnsi="Cambria Math"/>
            </w:rPr>
            <m:t>Masse</m:t>
          </m:r>
          <m:r>
            <m:rPr>
              <m:sty m:val="p"/>
            </m:rPr>
            <w:rPr>
              <w:rFonts w:ascii="Cambria Math" w:hAnsi="Cambria Math"/>
            </w:rPr>
            <m:t xml:space="preserve"> </m:t>
          </m:r>
          <m:r>
            <w:rPr>
              <w:rFonts w:ascii="Cambria Math" w:hAnsi="Cambria Math"/>
            </w:rPr>
            <m:t>M</m:t>
          </m:r>
          <m:r>
            <m:rPr>
              <m:sty m:val="p"/>
            </m:rPr>
            <w:rPr>
              <w:rFonts w:ascii="Cambria Math" w:hAnsi="Cambria Math"/>
            </w:rPr>
            <m:t>ü</m:t>
          </m:r>
          <m:r>
            <w:rPr>
              <w:rFonts w:ascii="Cambria Math" w:hAnsi="Cambria Math"/>
            </w:rPr>
            <m:t>ll</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M</m:t>
              </m:r>
              <m:r>
                <m:rPr>
                  <m:sty m:val="p"/>
                </m:rPr>
                <w:rPr>
                  <w:rFonts w:ascii="Cambria Math" w:hAnsi="Cambria Math"/>
                </w:rPr>
                <m:t>ü</m:t>
              </m:r>
              <m:r>
                <w:rPr>
                  <w:rFonts w:ascii="Cambria Math" w:hAnsi="Cambria Math"/>
                </w:rPr>
                <m:t>ll</m:t>
              </m:r>
            </m:sub>
          </m:sSub>
          <m:r>
            <m:rPr>
              <m:sty m:val="p"/>
            </m:rPr>
            <w:rPr>
              <w:rFonts w:ascii="Cambria Math" w:hAnsi="Cambria Math"/>
            </w:rPr>
            <m:t>=0.1</m:t>
          </m:r>
          <m:r>
            <w:rPr>
              <w:rFonts w:ascii="Cambria Math" w:hAnsi="Cambria Math"/>
            </w:rPr>
            <m:t>kg</m:t>
          </m:r>
          <m:r>
            <m:rPr>
              <m:sty m:val="p"/>
            </m:rPr>
            <w:rPr>
              <w:rFonts w:ascii="Cambria Math" w:hAnsi="Cambria Math"/>
            </w:rPr>
            <w:br/>
          </m:r>
        </m:oMath>
        <m:oMath>
          <m:sSub>
            <m:sSubPr>
              <m:ctrlPr>
                <w:rPr>
                  <w:rFonts w:ascii="Cambria Math" w:hAnsi="Cambria Math"/>
                </w:rPr>
              </m:ctrlPr>
            </m:sSubPr>
            <m:e>
              <m:r>
                <w:rPr>
                  <w:rFonts w:ascii="Cambria Math" w:hAnsi="Cambria Math"/>
                </w:rPr>
                <m:t>m</m:t>
              </m:r>
            </m:e>
            <m:sub>
              <m:r>
                <w:rPr>
                  <w:rFonts w:ascii="Cambria Math" w:hAnsi="Cambria Math"/>
                </w:rPr>
                <m:t>Klapp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w:rPr>
                  <w:rFonts w:ascii="Cambria Math" w:hAnsi="Cambria Math"/>
                </w:rPr>
                <m:t>Plex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Klappe</m:t>
              </m:r>
            </m:sub>
          </m:sSub>
          <m:r>
            <m:rPr>
              <m:sty m:val="p"/>
            </m:rPr>
            <w:rPr>
              <w:rFonts w:ascii="Cambria Math" w:hAnsi="Cambria Math"/>
            </w:rPr>
            <m:t xml:space="preserve">=1.18 </m:t>
          </m:r>
          <m:f>
            <m:fPr>
              <m:ctrlPr>
                <w:rPr>
                  <w:rFonts w:ascii="Cambria Math" w:hAnsi="Cambria Math"/>
                </w:rPr>
              </m:ctrlPr>
            </m:fPr>
            <m:num>
              <m:r>
                <w:rPr>
                  <w:rFonts w:ascii="Cambria Math" w:hAnsi="Cambria Math"/>
                </w:rPr>
                <m:t>g</m:t>
              </m:r>
            </m:num>
            <m:den>
              <m:sSup>
                <m:sSupPr>
                  <m:ctrlPr>
                    <w:rPr>
                      <w:rFonts w:ascii="Cambria Math" w:hAnsi="Cambria Math"/>
                    </w:rPr>
                  </m:ctrlPr>
                </m:sSupPr>
                <m:e>
                  <m:r>
                    <w:rPr>
                      <w:rFonts w:ascii="Cambria Math" w:hAnsi="Cambria Math"/>
                    </w:rPr>
                    <m:t>cm</m:t>
                  </m:r>
                </m:e>
                <m:sup>
                  <m:r>
                    <m:rPr>
                      <m:sty m:val="p"/>
                    </m:rPr>
                    <w:rPr>
                      <w:rFonts w:ascii="Cambria Math" w:hAnsi="Cambria Math"/>
                    </w:rPr>
                    <m:t>3</m:t>
                  </m:r>
                </m:sup>
              </m:sSup>
            </m:den>
          </m:f>
          <m:r>
            <m:rPr>
              <m:sty m:val="p"/>
            </m:rPr>
            <w:rPr>
              <w:rFonts w:ascii="Cambria Math" w:hAnsi="Cambria Math"/>
            </w:rPr>
            <m:t xml:space="preserve"> ∙  17.2</m:t>
          </m:r>
          <m:sSup>
            <m:sSupPr>
              <m:ctrlPr>
                <w:rPr>
                  <w:rFonts w:ascii="Cambria Math" w:hAnsi="Cambria Math"/>
                </w:rPr>
              </m:ctrlPr>
            </m:sSupPr>
            <m:e>
              <m:r>
                <w:rPr>
                  <w:rFonts w:ascii="Cambria Math" w:hAnsi="Cambria Math"/>
                </w:rPr>
                <m:t>cm</m:t>
              </m:r>
            </m:e>
            <m:sup>
              <m:r>
                <m:rPr>
                  <m:sty m:val="p"/>
                </m:rPr>
                <w:rPr>
                  <w:rFonts w:ascii="Cambria Math" w:hAnsi="Cambria Math"/>
                </w:rPr>
                <m:t>3</m:t>
              </m:r>
            </m:sup>
          </m:sSup>
          <m:r>
            <m:rPr>
              <m:sty m:val="p"/>
            </m:rPr>
            <w:rPr>
              <w:rFonts w:ascii="Cambria Math" w:hAnsi="Cambria Math"/>
            </w:rPr>
            <m:t>=20.2</m:t>
          </m:r>
          <m:r>
            <w:rPr>
              <w:rFonts w:ascii="Cambria Math" w:hAnsi="Cambria Math"/>
            </w:rPr>
            <m:t>g</m:t>
          </m:r>
          <m:r>
            <m:rPr>
              <m:sty m:val="p"/>
            </m:rPr>
            <w:rPr>
              <w:rFonts w:ascii="Cambria Math" w:hAnsi="Cambria Math"/>
            </w:rPr>
            <w:br/>
          </m:r>
        </m:oMath>
        <m:oMath>
          <m:sSub>
            <m:sSubPr>
              <m:ctrlPr>
                <w:rPr>
                  <w:rFonts w:ascii="Cambria Math" w:hAnsi="Cambria Math"/>
                </w:rPr>
              </m:ctrlPr>
            </m:sSubPr>
            <m:e>
              <m:r>
                <w:rPr>
                  <w:rFonts w:ascii="Cambria Math" w:hAnsi="Cambria Math"/>
                </w:rPr>
                <m:t>F</m:t>
              </m:r>
            </m:e>
            <m:sub>
              <m:r>
                <w:rPr>
                  <w:rFonts w:ascii="Cambria Math" w:hAnsi="Cambria Math"/>
                </w:rPr>
                <m:t>g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Klappe</m:t>
              </m:r>
            </m:sub>
          </m:sSub>
          <m:r>
            <m:rPr>
              <m:sty m:val="p"/>
            </m:rPr>
            <w:rPr>
              <w:rFonts w:ascii="Cambria Math" w:hAnsi="Cambria Math"/>
            </w:rPr>
            <m:t xml:space="preserve"> ∙9.81</m:t>
          </m:r>
          <m:f>
            <m:fPr>
              <m:ctrlPr>
                <w:rPr>
                  <w:rFonts w:ascii="Cambria Math" w:hAnsi="Cambria Math"/>
                </w:rPr>
              </m:ctrlPr>
            </m:fPr>
            <m:num>
              <m:r>
                <w:rPr>
                  <w:rFonts w:ascii="Cambria Math" w:hAnsi="Cambria Math"/>
                </w:rPr>
                <m:t>kg</m:t>
              </m:r>
              <m:r>
                <m:rPr>
                  <m:sty m:val="p"/>
                </m:rPr>
                <w:rPr>
                  <w:rFonts w:ascii="Cambria Math" w:hAnsi="Cambria Math"/>
                </w:rPr>
                <m:t xml:space="preserve"> ∙</m:t>
              </m:r>
              <m:r>
                <w:rPr>
                  <w:rFonts w:ascii="Cambria Math" w:hAnsi="Cambria Math"/>
                </w:rPr>
                <m:t>m</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r>
            <m:rPr>
              <m:sty m:val="p"/>
            </m:rPr>
            <w:rPr>
              <w:rFonts w:ascii="Cambria Math" w:hAnsi="Cambria Math"/>
            </w:rPr>
            <m:t>=0.202</m:t>
          </m:r>
          <m:r>
            <w:rPr>
              <w:rFonts w:ascii="Cambria Math" w:hAnsi="Cambria Math"/>
            </w:rPr>
            <m:t>N</m:t>
          </m:r>
          <m:r>
            <m:rPr>
              <m:sty m:val="p"/>
            </m:rPr>
            <w:rPr>
              <w:rFonts w:ascii="Cambria Math" w:hAnsi="Cambria Math"/>
            </w:rPr>
            <w:br/>
          </m:r>
        </m:oMath>
        <m:oMath>
          <m:sSub>
            <m:sSubPr>
              <m:ctrlPr>
                <w:rPr>
                  <w:rFonts w:ascii="Cambria Math" w:hAnsi="Cambria Math"/>
                </w:rPr>
              </m:ctrlPr>
            </m:sSubPr>
            <m:e>
              <m:r>
                <w:rPr>
                  <w:rFonts w:ascii="Cambria Math" w:hAnsi="Cambria Math"/>
                </w:rPr>
                <m:t>F</m:t>
              </m:r>
            </m:e>
            <m:sub>
              <m:r>
                <w:rPr>
                  <w:rFonts w:ascii="Cambria Math" w:hAnsi="Cambria Math"/>
                </w:rPr>
                <m:t>Servo</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gkl</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β</m:t>
                  </m:r>
                </m:e>
              </m:d>
            </m:e>
          </m:func>
          <m:r>
            <m:rPr>
              <m:sty m:val="p"/>
            </m:rPr>
            <w:rPr>
              <w:rFonts w:ascii="Cambria Math" w:hAnsi="Cambria Math"/>
            </w:rPr>
            <m:t>=0.202</m:t>
          </m:r>
          <m:r>
            <w:rPr>
              <w:rFonts w:ascii="Cambria Math" w:hAnsi="Cambria Math"/>
            </w:rPr>
            <m:t>N</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60°</m:t>
                  </m:r>
                </m:e>
              </m:d>
            </m:e>
          </m:func>
          <m:r>
            <m:rPr>
              <m:sty m:val="p"/>
            </m:rPr>
            <w:rPr>
              <w:rFonts w:ascii="Cambria Math" w:hAnsi="Cambria Math"/>
            </w:rPr>
            <m:t>=1</m:t>
          </m:r>
          <m:r>
            <w:rPr>
              <w:rFonts w:ascii="Cambria Math" w:hAnsi="Cambria Math"/>
            </w:rPr>
            <m:t>N</m:t>
          </m:r>
          <m:r>
            <m:rPr>
              <m:sty m:val="p"/>
            </m:rPr>
            <w:rPr>
              <w:rFonts w:ascii="Cambria Math" w:hAnsi="Cambria Math"/>
            </w:rPr>
            <w:br/>
          </m:r>
        </m:oMath>
        <m:oMath>
          <m:sSub>
            <m:sSubPr>
              <m:ctrlPr>
                <w:rPr>
                  <w:rFonts w:ascii="Cambria Math" w:hAnsi="Cambria Math"/>
                </w:rPr>
              </m:ctrlPr>
            </m:sSubPr>
            <m:e>
              <m:r>
                <w:rPr>
                  <w:rFonts w:ascii="Cambria Math" w:hAnsi="Cambria Math"/>
                </w:rPr>
                <m:t>F</m:t>
              </m:r>
            </m:e>
            <m:sub>
              <m:r>
                <w:rPr>
                  <w:rFonts w:ascii="Cambria Math" w:hAnsi="Cambria Math"/>
                </w:rPr>
                <m:t>ab</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M</m:t>
              </m:r>
              <m:r>
                <m:rPr>
                  <m:sty m:val="p"/>
                </m:rPr>
                <w:rPr>
                  <w:rFonts w:ascii="Cambria Math" w:hAnsi="Cambria Math"/>
                </w:rPr>
                <m:t>ü</m:t>
              </m:r>
              <m:r>
                <w:rPr>
                  <w:rFonts w:ascii="Cambria Math" w:hAnsi="Cambria Math"/>
                </w:rPr>
                <m:t>ll</m:t>
              </m:r>
            </m:sub>
          </m:sSub>
          <m:r>
            <m:rPr>
              <m:sty m:val="p"/>
            </m:rPr>
            <w:rPr>
              <w:rFonts w:ascii="Cambria Math" w:hAnsi="Cambria Math"/>
            </w:rPr>
            <m:t xml:space="preserve"> ∙</m:t>
          </m:r>
          <m:r>
            <w:rPr>
              <w:rFonts w:ascii="Cambria Math" w:hAnsi="Cambria Math"/>
            </w:rPr>
            <m:t>g</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β</m:t>
                  </m:r>
                </m:e>
              </m:d>
            </m:e>
          </m:func>
          <m:r>
            <m:rPr>
              <m:sty m:val="p"/>
            </m:rPr>
            <w:rPr>
              <w:rFonts w:ascii="Cambria Math" w:hAnsi="Cambria Math"/>
            </w:rPr>
            <m:t>=0.1</m:t>
          </m:r>
          <m:r>
            <w:rPr>
              <w:rFonts w:ascii="Cambria Math" w:hAnsi="Cambria Math"/>
            </w:rPr>
            <m:t>kg</m:t>
          </m:r>
          <m:r>
            <m:rPr>
              <m:sty m:val="p"/>
            </m:rPr>
            <w:rPr>
              <w:rFonts w:ascii="Cambria Math" w:hAnsi="Cambria Math"/>
            </w:rPr>
            <m:t>∙9.81</m:t>
          </m:r>
          <m:f>
            <m:fPr>
              <m:ctrlPr>
                <w:rPr>
                  <w:rFonts w:ascii="Cambria Math" w:hAnsi="Cambria Math"/>
                </w:rPr>
              </m:ctrlPr>
            </m:fPr>
            <m:num>
              <m:r>
                <w:rPr>
                  <w:rFonts w:ascii="Cambria Math" w:hAnsi="Cambria Math"/>
                </w:rPr>
                <m:t>kg</m:t>
              </m:r>
              <m:r>
                <m:rPr>
                  <m:sty m:val="p"/>
                </m:rPr>
                <w:rPr>
                  <w:rFonts w:ascii="Cambria Math" w:hAnsi="Cambria Math"/>
                </w:rPr>
                <m:t xml:space="preserve"> ∙</m:t>
              </m:r>
              <m:r>
                <w:rPr>
                  <w:rFonts w:ascii="Cambria Math" w:hAnsi="Cambria Math"/>
                </w:rPr>
                <m:t>m</m:t>
              </m:r>
            </m:num>
            <m:den>
              <m:sSup>
                <m:sSupPr>
                  <m:ctrlPr>
                    <w:rPr>
                      <w:rFonts w:ascii="Cambria Math" w:hAnsi="Cambria Math"/>
                    </w:rPr>
                  </m:ctrlPr>
                </m:sSupPr>
                <m:e>
                  <m:r>
                    <w:rPr>
                      <w:rFonts w:ascii="Cambria Math" w:hAnsi="Cambria Math"/>
                    </w:rPr>
                    <m:t>s</m:t>
                  </m:r>
                </m:e>
                <m:sup>
                  <m:r>
                    <m:rPr>
                      <m:sty m:val="p"/>
                    </m:rPr>
                    <w:rPr>
                      <w:rFonts w:ascii="Cambria Math" w:hAnsi="Cambria Math"/>
                    </w:rPr>
                    <m:t>2</m:t>
                  </m:r>
                </m:sup>
              </m:sSup>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60°</m:t>
                  </m:r>
                </m:e>
              </m:d>
            </m:e>
          </m:func>
          <m:r>
            <m:rPr>
              <m:sty m:val="p"/>
            </m:rPr>
            <w:rPr>
              <w:rFonts w:ascii="Cambria Math" w:hAnsi="Cambria Math"/>
            </w:rPr>
            <m:t>=0.87</m:t>
          </m:r>
          <m:r>
            <w:rPr>
              <w:rFonts w:ascii="Cambria Math" w:hAnsi="Cambria Math"/>
            </w:rPr>
            <m:t>N</m:t>
          </m:r>
          <m:r>
            <m:rPr>
              <m:sty m:val="p"/>
            </m:rPr>
            <w:rPr>
              <w:rFonts w:ascii="Cambria Math" w:hAnsi="Cambria Math"/>
            </w:rPr>
            <w:br/>
          </m:r>
        </m:oMath>
        <m:oMath>
          <m:r>
            <w:rPr>
              <w:rFonts w:ascii="Cambria Math" w:hAnsi="Cambria Math"/>
            </w:rPr>
            <m:t>Moment</m:t>
          </m:r>
          <m:r>
            <m:rPr>
              <m:sty m:val="p"/>
            </m:rPr>
            <w:rPr>
              <w:rFonts w:ascii="Cambria Math" w:hAnsi="Cambria Math"/>
            </w:rPr>
            <m:t xml:space="preserve"> </m:t>
          </m:r>
          <m:r>
            <w:rPr>
              <w:rFonts w:ascii="Cambria Math" w:hAnsi="Cambria Math"/>
            </w:rPr>
            <m:t>f</m:t>
          </m:r>
          <m:r>
            <m:rPr>
              <m:sty m:val="p"/>
            </m:rPr>
            <w:rPr>
              <w:rFonts w:ascii="Cambria Math" w:hAnsi="Cambria Math"/>
            </w:rPr>
            <m:t>ü</m:t>
          </m:r>
          <m:r>
            <w:rPr>
              <w:rFonts w:ascii="Cambria Math" w:hAnsi="Cambria Math"/>
            </w:rPr>
            <m:t>r</m:t>
          </m:r>
          <m:r>
            <m:rPr>
              <m:sty m:val="p"/>
            </m:rPr>
            <w:rPr>
              <w:rFonts w:ascii="Cambria Math" w:hAnsi="Cambria Math"/>
            </w:rPr>
            <m:t xml:space="preserve"> </m:t>
          </m:r>
          <m:r>
            <w:rPr>
              <w:rFonts w:ascii="Cambria Math" w:hAnsi="Cambria Math"/>
            </w:rPr>
            <m:t>Servo</m:t>
          </m:r>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Servo</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a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Arm</m:t>
              </m:r>
            </m:sub>
          </m:sSub>
          <m:r>
            <m:rPr>
              <m:sty m:val="p"/>
            </m:rPr>
            <w:rPr>
              <w:rFonts w:ascii="Cambria Math" w:hAnsi="Cambria Math"/>
            </w:rPr>
            <m:t>=0.87N ∙5cm=</m:t>
          </m:r>
          <m:r>
            <m:rPr>
              <m:sty m:val="b"/>
            </m:rPr>
            <w:rPr>
              <w:rFonts w:ascii="Cambria Math" w:hAnsi="Cambria Math"/>
            </w:rPr>
            <m:t>4Ncm</m:t>
          </m:r>
          <m:r>
            <m:rPr>
              <m:sty m:val="p"/>
            </m:rPr>
            <w:rPr>
              <w:rFonts w:ascii="Cambria Math" w:hAnsi="Cambria Math"/>
            </w:rPr>
            <w:br/>
          </m:r>
        </m:oMath>
      </m:oMathPara>
    </w:p>
    <w:p w14:paraId="5BB3FFA1" w14:textId="77777777" w:rsidR="00B67801" w:rsidRPr="00613438" w:rsidRDefault="00B67801" w:rsidP="00B67801"/>
    <w:p w14:paraId="2362A978" w14:textId="77777777" w:rsidR="00B67801" w:rsidRPr="00613438" w:rsidRDefault="00B67801" w:rsidP="00574883">
      <w:pPr>
        <w:pStyle w:val="Heading3"/>
      </w:pPr>
      <w:bookmarkStart w:id="47" w:name="_Toc437022943"/>
      <w:bookmarkStart w:id="48" w:name="_Toc437601100"/>
      <w:r w:rsidRPr="00613438">
        <w:t>Funktionsweise</w:t>
      </w:r>
      <w:bookmarkEnd w:id="47"/>
      <w:bookmarkEnd w:id="48"/>
    </w:p>
    <w:p w14:paraId="1B0C1C3D" w14:textId="77777777" w:rsidR="00B67801" w:rsidRPr="00613438" w:rsidRDefault="00B67801" w:rsidP="0021446D">
      <w:pPr>
        <w:jc w:val="both"/>
      </w:pPr>
      <w:r w:rsidRPr="00613438">
        <w:t xml:space="preserve">Der gesammelte Müll wird in einer Mulde mit schrägem Boden zum Entsorgungsbecken transportiert. </w:t>
      </w:r>
    </w:p>
    <w:p w14:paraId="3AA41A1D" w14:textId="77777777" w:rsidR="00B67801" w:rsidRPr="00613438" w:rsidRDefault="00B67801" w:rsidP="0021446D">
      <w:pPr>
        <w:jc w:val="both"/>
      </w:pPr>
    </w:p>
    <w:p w14:paraId="448AAF17" w14:textId="77777777" w:rsidR="00B67801" w:rsidRPr="00613438" w:rsidRDefault="00B67801" w:rsidP="0021446D">
      <w:pPr>
        <w:jc w:val="both"/>
      </w:pPr>
      <w:r w:rsidRPr="00613438">
        <w:t>Variante 1: Die Mulde ist mit einer Klappe versehen. Ein Riegel hält die Klappe geschlossen. Beim Entsorgungsbecken hebt ein Servomotor den Riegel an und senkt die Klappe. Durch die Schräge der Mulde wird die Schwerkraft zur Entleerung genutzt. Sobald die Mulde leer ist, senkt der Servomotor den Riegel. Über ein Scharnier wird die Klappe wieder geschlossen.</w:t>
      </w:r>
    </w:p>
    <w:p w14:paraId="176BD60E" w14:textId="77777777" w:rsidR="00B67801" w:rsidRPr="00613438" w:rsidRDefault="00B67801" w:rsidP="0021446D">
      <w:pPr>
        <w:jc w:val="both"/>
      </w:pPr>
    </w:p>
    <w:p w14:paraId="1EFFA29E" w14:textId="77777777" w:rsidR="00B67801" w:rsidRPr="00613438" w:rsidRDefault="00B67801" w:rsidP="0021446D">
      <w:pPr>
        <w:jc w:val="both"/>
      </w:pPr>
      <w:r w:rsidRPr="00613438">
        <w:t>Variante 2: Die Mulde wird durch einen Servomotor über einen Hebel gekippt. Ist die Mulde leer, wird der Hebel wieder gesenkt. Die Mulde senkt sich durch die Schwerkraft.</w:t>
      </w:r>
    </w:p>
    <w:p w14:paraId="500E3E78" w14:textId="77777777" w:rsidR="00B67801" w:rsidRPr="00613438" w:rsidRDefault="00B67801" w:rsidP="00B67801"/>
    <w:p w14:paraId="4D7F6ED7" w14:textId="77777777" w:rsidR="00B67801" w:rsidRPr="00613438" w:rsidRDefault="00B67801" w:rsidP="00574883">
      <w:pPr>
        <w:pStyle w:val="Heading3"/>
      </w:pPr>
      <w:bookmarkStart w:id="49" w:name="_Toc437022944"/>
      <w:bookmarkStart w:id="50" w:name="_Toc437601101"/>
      <w:r w:rsidRPr="00613438">
        <w:t>Detaillierte Beschreibung</w:t>
      </w:r>
      <w:bookmarkEnd w:id="49"/>
      <w:bookmarkEnd w:id="50"/>
    </w:p>
    <w:p w14:paraId="2CCC0181" w14:textId="77777777" w:rsidR="00B67801" w:rsidRPr="00613438" w:rsidRDefault="00B67801" w:rsidP="00574883">
      <w:pPr>
        <w:pStyle w:val="Heading4"/>
      </w:pPr>
      <w:r w:rsidRPr="00613438">
        <w:t>Erste Variante: Mulde mit Klappe</w:t>
      </w:r>
    </w:p>
    <w:p w14:paraId="29626BB6" w14:textId="77777777" w:rsidR="00B67801" w:rsidRPr="00C13B8E" w:rsidRDefault="00B67801" w:rsidP="0021446D">
      <w:pPr>
        <w:jc w:val="both"/>
        <w:rPr>
          <w:rFonts w:ascii="Calibri" w:hAnsi="Calibri"/>
        </w:rPr>
      </w:pPr>
      <w:r w:rsidRPr="00C13B8E">
        <w:rPr>
          <w:rFonts w:ascii="Calibri" w:hAnsi="Calibri"/>
        </w:rPr>
        <w:t>Die Mulde besitzt einen Müllauffang, in den der Greifarm die Container entleert. Von dort rutscht der Müll hinab in das Innere der Mulde. Diese besitzt einen Boden mit einer Schräge von ca. 15°. Dadurch liegt das Gewicht des Mülls auf der Klappe. Diese wird durch einen Riegel verschlossen gehalten. Die Belastung für den Riegel beläuft sich auf ein Moment von 4 Ncm. Um den Riegel zu öffnen, wird ein Servomotor angesteuert. Die Klappe öffnet sich auf ca. 105°.</w:t>
      </w:r>
    </w:p>
    <w:p w14:paraId="3FCAE149" w14:textId="77777777" w:rsidR="00B67801" w:rsidRPr="00C13B8E" w:rsidRDefault="00B67801" w:rsidP="0021446D">
      <w:pPr>
        <w:jc w:val="both"/>
        <w:rPr>
          <w:rFonts w:ascii="Calibri" w:hAnsi="Calibri"/>
        </w:rPr>
      </w:pPr>
      <w:r w:rsidRPr="00C13B8E">
        <w:rPr>
          <w:rFonts w:ascii="Calibri" w:hAnsi="Calibri"/>
        </w:rPr>
        <w:lastRenderedPageBreak/>
        <w:t xml:space="preserve">Der Boden der Mulde ist über eine Achse mit der Klappe verbunden. Um zu verhindern, dass der Müll an der Verbindungsstelle hängen bleibt, wird die Konstruktion mit einer Folie versehen. </w:t>
      </w:r>
    </w:p>
    <w:p w14:paraId="653181E3" w14:textId="77777777" w:rsidR="00B67801" w:rsidRPr="00C13B8E" w:rsidRDefault="00B67801" w:rsidP="0021446D">
      <w:pPr>
        <w:jc w:val="both"/>
        <w:rPr>
          <w:rFonts w:ascii="Calibri" w:hAnsi="Calibri"/>
        </w:rPr>
      </w:pPr>
      <w:r w:rsidRPr="00C13B8E">
        <w:rPr>
          <w:rFonts w:ascii="Calibri" w:hAnsi="Calibri"/>
        </w:rPr>
        <w:t>Das Schliessen der Klappe erfolgt über denselben Servomotor. Der Riegel ist über ein Scharnier mit der Klappe verbunden. Dieses ist ähnlich konstruiert wie eine Klappenschere. Dadurch wird die zum Schliessen benötigte Kraft auf ca. 0.175 N eingeschätzt.</w:t>
      </w:r>
    </w:p>
    <w:p w14:paraId="3750CF89" w14:textId="5D5ABF95" w:rsidR="00B67801" w:rsidRPr="00C13B8E" w:rsidRDefault="0052435B" w:rsidP="0021446D">
      <w:pPr>
        <w:jc w:val="both"/>
        <w:rPr>
          <w:rFonts w:ascii="Calibri" w:hAnsi="Calibri"/>
        </w:rPr>
      </w:pPr>
      <w:r>
        <w:rPr>
          <w:lang w:val="en-US"/>
        </w:rPr>
        <mc:AlternateContent>
          <mc:Choice Requires="wpg">
            <w:drawing>
              <wp:anchor distT="0" distB="0" distL="114300" distR="114300" simplePos="0" relativeHeight="251668992" behindDoc="0" locked="0" layoutInCell="1" allowOverlap="1" wp14:anchorId="6CF22F3E" wp14:editId="6134F3BE">
                <wp:simplePos x="0" y="0"/>
                <wp:positionH relativeFrom="column">
                  <wp:posOffset>-276860</wp:posOffset>
                </wp:positionH>
                <wp:positionV relativeFrom="paragraph">
                  <wp:posOffset>561340</wp:posOffset>
                </wp:positionV>
                <wp:extent cx="5878195" cy="2416810"/>
                <wp:effectExtent l="0" t="0" r="0" b="0"/>
                <wp:wrapTopAndBottom/>
                <wp:docPr id="377" name="Group 3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78195" cy="2416810"/>
                          <a:chOff x="0" y="0"/>
                          <a:chExt cx="5878195" cy="2416810"/>
                        </a:xfrm>
                      </wpg:grpSpPr>
                      <wpg:grpSp>
                        <wpg:cNvPr id="318" name="Gruppieren 162"/>
                        <wpg:cNvGrpSpPr/>
                        <wpg:grpSpPr>
                          <a:xfrm>
                            <a:off x="0" y="56515"/>
                            <a:ext cx="2745740" cy="2252345"/>
                            <a:chOff x="0" y="-232411"/>
                            <a:chExt cx="2994025" cy="2456181"/>
                          </a:xfrm>
                        </wpg:grpSpPr>
                        <wpg:grpSp>
                          <wpg:cNvPr id="319" name="Gruppieren 62"/>
                          <wpg:cNvGrpSpPr/>
                          <wpg:grpSpPr>
                            <a:xfrm>
                              <a:off x="0" y="-232411"/>
                              <a:ext cx="2994025" cy="2231391"/>
                              <a:chOff x="0" y="-232429"/>
                              <a:chExt cx="2994212" cy="2231558"/>
                            </a:xfrm>
                          </wpg:grpSpPr>
                          <pic:pic xmlns:pic="http://schemas.openxmlformats.org/drawingml/2006/picture">
                            <pic:nvPicPr>
                              <pic:cNvPr id="320" name="Grafik 6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31694" y="35859"/>
                                <a:ext cx="2662518" cy="1963270"/>
                              </a:xfrm>
                              <a:prstGeom prst="rect">
                                <a:avLst/>
                              </a:prstGeom>
                            </pic:spPr>
                          </pic:pic>
                          <wpg:grpSp>
                            <wpg:cNvPr id="321" name="Gruppieren 74"/>
                            <wpg:cNvGrpSpPr/>
                            <wpg:grpSpPr>
                              <a:xfrm>
                                <a:off x="0" y="-232429"/>
                                <a:ext cx="2794347" cy="1851630"/>
                                <a:chOff x="-78072" y="-302632"/>
                                <a:chExt cx="3602162" cy="2390686"/>
                              </a:xfrm>
                            </wpg:grpSpPr>
                            <wps:wsp>
                              <wps:cNvPr id="322" name="Textfeld 114"/>
                              <wps:cNvSpPr txBox="1"/>
                              <wps:spPr>
                                <a:xfrm>
                                  <a:off x="2639266" y="1767543"/>
                                  <a:ext cx="848359" cy="320511"/>
                                </a:xfrm>
                                <a:prstGeom prst="rect">
                                  <a:avLst/>
                                </a:prstGeom>
                                <a:noFill/>
                                <a:ln w="6350">
                                  <a:noFill/>
                                </a:ln>
                                <a:effectLst/>
                              </wps:spPr>
                              <wps:txbx>
                                <w:txbxContent>
                                  <w:p w14:paraId="7F0312D5" w14:textId="77777777" w:rsidR="00A51520" w:rsidRPr="00B97737" w:rsidRDefault="00A51520" w:rsidP="00B67801">
                                    <w:pPr>
                                      <w:rPr>
                                        <w:b/>
                                        <w:sz w:val="20"/>
                                      </w:rPr>
                                    </w:pPr>
                                    <w:r w:rsidRPr="00B97737">
                                      <w:rPr>
                                        <w:b/>
                                        <w:sz w:val="20"/>
                                      </w:rPr>
                                      <w:t>Klap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3" name="Gruppieren 115"/>
                              <wpg:cNvGrpSpPr/>
                              <wpg:grpSpPr>
                                <a:xfrm>
                                  <a:off x="-78072" y="-302632"/>
                                  <a:ext cx="3602162" cy="2217670"/>
                                  <a:chOff x="-78072" y="-302632"/>
                                  <a:chExt cx="3602162" cy="2217670"/>
                                </a:xfrm>
                              </wpg:grpSpPr>
                              <wps:wsp>
                                <wps:cNvPr id="324" name="Textfeld 119"/>
                                <wps:cNvSpPr txBox="1"/>
                                <wps:spPr>
                                  <a:xfrm>
                                    <a:off x="2279562" y="-302631"/>
                                    <a:ext cx="1244528" cy="310514"/>
                                  </a:xfrm>
                                  <a:prstGeom prst="rect">
                                    <a:avLst/>
                                  </a:prstGeom>
                                  <a:noFill/>
                                  <a:ln w="6350">
                                    <a:noFill/>
                                  </a:ln>
                                  <a:effectLst/>
                                </wps:spPr>
                                <wps:txbx>
                                  <w:txbxContent>
                                    <w:p w14:paraId="0E0469BE" w14:textId="77777777" w:rsidR="00A51520" w:rsidRPr="00B97737" w:rsidRDefault="00A51520" w:rsidP="00B67801">
                                      <w:pPr>
                                        <w:rPr>
                                          <w:b/>
                                          <w:sz w:val="20"/>
                                        </w:rPr>
                                      </w:pPr>
                                      <w:r w:rsidRPr="00B97737">
                                        <w:rPr>
                                          <w:b/>
                                          <w:sz w:val="20"/>
                                        </w:rPr>
                                        <w:t>Müllauff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5" name="Gruppieren 128"/>
                                <wpg:cNvGrpSpPr/>
                                <wpg:grpSpPr>
                                  <a:xfrm>
                                    <a:off x="-78072" y="-302632"/>
                                    <a:ext cx="2979898" cy="2217670"/>
                                    <a:chOff x="-78072" y="-302632"/>
                                    <a:chExt cx="2979898" cy="2217670"/>
                                  </a:xfrm>
                                </wpg:grpSpPr>
                                <wps:wsp>
                                  <wps:cNvPr id="326" name="Textfeld 137"/>
                                  <wps:cNvSpPr txBox="1"/>
                                  <wps:spPr>
                                    <a:xfrm>
                                      <a:off x="1248097" y="-302630"/>
                                      <a:ext cx="903415" cy="440088"/>
                                    </a:xfrm>
                                    <a:prstGeom prst="rect">
                                      <a:avLst/>
                                    </a:prstGeom>
                                    <a:noFill/>
                                    <a:ln w="6350">
                                      <a:noFill/>
                                    </a:ln>
                                    <a:effectLst/>
                                  </wps:spPr>
                                  <wps:txbx>
                                    <w:txbxContent>
                                      <w:p w14:paraId="31057CC0" w14:textId="77777777" w:rsidR="00A51520" w:rsidRPr="00B97737" w:rsidRDefault="00A51520" w:rsidP="00B67801">
                                        <w:pPr>
                                          <w:rPr>
                                            <w:b/>
                                            <w:sz w:val="20"/>
                                          </w:rPr>
                                        </w:pPr>
                                        <w:r w:rsidRPr="00B97737">
                                          <w:rPr>
                                            <w:b/>
                                            <w:sz w:val="20"/>
                                          </w:rPr>
                                          <w:t>Rieg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7" name="Gruppieren 138"/>
                                  <wpg:cNvGrpSpPr/>
                                  <wpg:grpSpPr>
                                    <a:xfrm>
                                      <a:off x="-78072" y="-302632"/>
                                      <a:ext cx="2979898" cy="2217670"/>
                                      <a:chOff x="-78072" y="-491168"/>
                                      <a:chExt cx="2979898" cy="2217670"/>
                                    </a:xfrm>
                                  </wpg:grpSpPr>
                                  <wps:wsp>
                                    <wps:cNvPr id="328" name="Gerade Verbindung mit Pfeil 139"/>
                                    <wps:cNvCnPr/>
                                    <wps:spPr>
                                      <a:xfrm flipH="1" flipV="1">
                                        <a:off x="2126346" y="1431512"/>
                                        <a:ext cx="588554" cy="294990"/>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s:wsp>
                                    <wps:cNvPr id="329" name="Gerade Verbindung mit Pfeil 141"/>
                                    <wps:cNvCnPr>
                                      <a:stCxn id="324" idx="2"/>
                                    </wps:cNvCnPr>
                                    <wps:spPr>
                                      <a:xfrm flipH="1">
                                        <a:off x="2432118" y="-180652"/>
                                        <a:ext cx="469708" cy="509909"/>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s:wsp>
                                    <wps:cNvPr id="330" name="Gerade Verbindung mit Pfeil 142"/>
                                    <wps:cNvCnPr>
                                      <a:stCxn id="332" idx="2"/>
                                    </wps:cNvCnPr>
                                    <wps:spPr>
                                      <a:xfrm>
                                        <a:off x="617916" y="-92122"/>
                                        <a:ext cx="436002" cy="1059458"/>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s:wsp>
                                    <wps:cNvPr id="331" name="Gerade Verbindung mit Pfeil 143"/>
                                    <wps:cNvCnPr>
                                      <a:stCxn id="326" idx="2"/>
                                    </wps:cNvCnPr>
                                    <wps:spPr>
                                      <a:xfrm flipH="1">
                                        <a:off x="1639515" y="-51077"/>
                                        <a:ext cx="60291" cy="1010528"/>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s:wsp>
                                    <wps:cNvPr id="332" name="Textfeld 144"/>
                                    <wps:cNvSpPr txBox="1"/>
                                    <wps:spPr>
                                      <a:xfrm>
                                        <a:off x="-78072" y="-491168"/>
                                        <a:ext cx="1391976" cy="399046"/>
                                      </a:xfrm>
                                      <a:prstGeom prst="rect">
                                        <a:avLst/>
                                      </a:prstGeom>
                                      <a:noFill/>
                                      <a:ln w="6350">
                                        <a:noFill/>
                                      </a:ln>
                                      <a:effectLst/>
                                    </wps:spPr>
                                    <wps:txbx>
                                      <w:txbxContent>
                                        <w:p w14:paraId="30F39CDA" w14:textId="77777777" w:rsidR="00A51520" w:rsidRPr="00B97737" w:rsidRDefault="00A51520" w:rsidP="00B67801">
                                          <w:pPr>
                                            <w:rPr>
                                              <w:b/>
                                              <w:sz w:val="20"/>
                                            </w:rPr>
                                          </w:pPr>
                                          <w:r w:rsidRPr="00B97737">
                                            <w:rPr>
                                              <w:b/>
                                              <w:sz w:val="20"/>
                                            </w:rPr>
                                            <w:t>Servo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s:wsp>
                          <wps:cNvPr id="333" name="Textfeld 161"/>
                          <wps:cNvSpPr txBox="1"/>
                          <wps:spPr>
                            <a:xfrm>
                              <a:off x="0" y="2061845"/>
                              <a:ext cx="2994025" cy="161925"/>
                            </a:xfrm>
                            <a:prstGeom prst="rect">
                              <a:avLst/>
                            </a:prstGeom>
                            <a:solidFill>
                              <a:prstClr val="white"/>
                            </a:solidFill>
                            <a:ln>
                              <a:noFill/>
                            </a:ln>
                            <a:effectLst/>
                          </wps:spPr>
                          <wps:txbx>
                            <w:txbxContent>
                              <w:p w14:paraId="69A1999F" w14:textId="77777777" w:rsidR="00A51520" w:rsidRPr="00AE35B1" w:rsidRDefault="00A51520" w:rsidP="00B67801">
                                <w:pPr>
                                  <w:pStyle w:val="Caption"/>
                                  <w:rPr>
                                    <w:rFonts w:cs="Arial"/>
                                    <w:noProof/>
                                    <w:sz w:val="26"/>
                                    <w:szCs w:val="26"/>
                                  </w:rPr>
                                </w:pPr>
                                <w:bookmarkStart w:id="51" w:name="_Toc437601581"/>
                                <w:r>
                                  <w:t xml:space="preserve">Abbildung </w:t>
                                </w:r>
                                <w:r>
                                  <w:fldChar w:fldCharType="begin"/>
                                </w:r>
                                <w:r>
                                  <w:instrText xml:space="preserve"> SEQ Abbildung \* ARABIC </w:instrText>
                                </w:r>
                                <w:r>
                                  <w:fldChar w:fldCharType="separate"/>
                                </w:r>
                                <w:r>
                                  <w:rPr>
                                    <w:noProof/>
                                  </w:rPr>
                                  <w:t>8</w:t>
                                </w:r>
                                <w:r>
                                  <w:fldChar w:fldCharType="end"/>
                                </w:r>
                                <w:r>
                                  <w:t>: Variante 1: Mulde geschlosse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03" name="Gruppieren 168"/>
                        <wpg:cNvGrpSpPr/>
                        <wpg:grpSpPr>
                          <a:xfrm>
                            <a:off x="2984500" y="0"/>
                            <a:ext cx="2893695" cy="2416810"/>
                            <a:chOff x="0" y="0"/>
                            <a:chExt cx="3585464" cy="3326739"/>
                          </a:xfrm>
                        </wpg:grpSpPr>
                        <wpg:grpSp>
                          <wpg:cNvPr id="304" name="Gruppieren 145"/>
                          <wpg:cNvGrpSpPr/>
                          <wpg:grpSpPr>
                            <a:xfrm>
                              <a:off x="0" y="0"/>
                              <a:ext cx="3585464" cy="3101340"/>
                              <a:chOff x="0" y="0"/>
                              <a:chExt cx="3585658" cy="3101788"/>
                            </a:xfrm>
                          </wpg:grpSpPr>
                          <wpg:grpSp>
                            <wpg:cNvPr id="305" name="Gruppieren 146"/>
                            <wpg:cNvGrpSpPr/>
                            <wpg:grpSpPr>
                              <a:xfrm>
                                <a:off x="0" y="0"/>
                                <a:ext cx="3585658" cy="3101788"/>
                                <a:chOff x="0" y="0"/>
                                <a:chExt cx="3585658" cy="3101788"/>
                              </a:xfrm>
                            </wpg:grpSpPr>
                            <wpg:grpSp>
                              <wpg:cNvPr id="306" name="Gruppieren 147"/>
                              <wpg:cNvGrpSpPr/>
                              <wpg:grpSpPr>
                                <a:xfrm>
                                  <a:off x="0" y="0"/>
                                  <a:ext cx="3585658" cy="3101788"/>
                                  <a:chOff x="0" y="0"/>
                                  <a:chExt cx="3585658" cy="3101788"/>
                                </a:xfrm>
                              </wpg:grpSpPr>
                              <wpg:grpSp>
                                <wpg:cNvPr id="307" name="Gruppieren 148"/>
                                <wpg:cNvGrpSpPr/>
                                <wpg:grpSpPr>
                                  <a:xfrm>
                                    <a:off x="0" y="0"/>
                                    <a:ext cx="3451412" cy="3101788"/>
                                    <a:chOff x="0" y="0"/>
                                    <a:chExt cx="3451412" cy="3101788"/>
                                  </a:xfrm>
                                </wpg:grpSpPr>
                                <pic:pic xmlns:pic="http://schemas.openxmlformats.org/drawingml/2006/picture">
                                  <pic:nvPicPr>
                                    <pic:cNvPr id="308" name="Grafik 14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77906" y="0"/>
                                      <a:ext cx="3173506" cy="3101788"/>
                                    </a:xfrm>
                                    <a:prstGeom prst="rect">
                                      <a:avLst/>
                                    </a:prstGeom>
                                  </pic:spPr>
                                </pic:pic>
                                <wps:wsp>
                                  <wps:cNvPr id="309" name="Textfeld 150"/>
                                  <wps:cNvSpPr txBox="1"/>
                                  <wps:spPr>
                                    <a:xfrm>
                                      <a:off x="0" y="2187388"/>
                                      <a:ext cx="999451" cy="373380"/>
                                    </a:xfrm>
                                    <a:prstGeom prst="rect">
                                      <a:avLst/>
                                    </a:prstGeom>
                                    <a:noFill/>
                                    <a:ln w="6350">
                                      <a:noFill/>
                                    </a:ln>
                                    <a:effectLst/>
                                  </wps:spPr>
                                  <wps:txbx>
                                    <w:txbxContent>
                                      <w:p w14:paraId="50312624" w14:textId="77777777" w:rsidR="00A51520" w:rsidRPr="00FF1980" w:rsidRDefault="00A51520" w:rsidP="00B67801">
                                        <w:pPr>
                                          <w:rPr>
                                            <w:b/>
                                          </w:rPr>
                                        </w:pPr>
                                        <w:r w:rsidRPr="00FF1980">
                                          <w:rPr>
                                            <w:b/>
                                          </w:rPr>
                                          <w:t>Scharn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Gerade Verbindung mit Pfeil 151"/>
                                  <wps:cNvCnPr>
                                    <a:stCxn id="309" idx="3"/>
                                  </wps:cNvCnPr>
                                  <wps:spPr>
                                    <a:xfrm flipV="1">
                                      <a:off x="999451" y="2241175"/>
                                      <a:ext cx="577441" cy="132903"/>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g:grpSp>
                              <wps:wsp>
                                <wps:cNvPr id="311" name="Textfeld 152"/>
                                <wps:cNvSpPr txBox="1"/>
                                <wps:spPr>
                                  <a:xfrm>
                                    <a:off x="2429436" y="779929"/>
                                    <a:ext cx="1156222" cy="559700"/>
                                  </a:xfrm>
                                  <a:prstGeom prst="rect">
                                    <a:avLst/>
                                  </a:prstGeom>
                                  <a:noFill/>
                                  <a:ln w="6350">
                                    <a:noFill/>
                                  </a:ln>
                                  <a:effectLst/>
                                </wps:spPr>
                                <wps:txbx>
                                  <w:txbxContent>
                                    <w:p w14:paraId="3EAC706D" w14:textId="77777777" w:rsidR="00A51520" w:rsidRPr="00FF1980" w:rsidRDefault="00A51520" w:rsidP="00B67801">
                                      <w:pPr>
                                        <w:rPr>
                                          <w:b/>
                                        </w:rPr>
                                      </w:pPr>
                                      <w:r w:rsidRPr="00FF1980">
                                        <w:rPr>
                                          <w:b/>
                                        </w:rPr>
                                        <w:t>Schräger Bo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Gerade Verbindung mit Pfeil 153"/>
                              <wps:cNvCnPr/>
                              <wps:spPr>
                                <a:xfrm flipH="1">
                                  <a:off x="2187388" y="1237129"/>
                                  <a:ext cx="461645" cy="467995"/>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g:grpSp>
                          <wpg:grpSp>
                            <wpg:cNvPr id="313" name="Gruppieren 154"/>
                            <wpg:cNvGrpSpPr/>
                            <wpg:grpSpPr>
                              <a:xfrm>
                                <a:off x="790158" y="1766050"/>
                                <a:ext cx="1504247" cy="1137852"/>
                                <a:chOff x="342040" y="43861"/>
                                <a:chExt cx="1504977" cy="1140824"/>
                              </a:xfrm>
                            </wpg:grpSpPr>
                            <wps:wsp>
                              <wps:cNvPr id="314" name="Textfeld 155"/>
                              <wps:cNvSpPr txBox="1"/>
                              <wps:spPr>
                                <a:xfrm>
                                  <a:off x="342040" y="804471"/>
                                  <a:ext cx="701978" cy="380214"/>
                                </a:xfrm>
                                <a:prstGeom prst="rect">
                                  <a:avLst/>
                                </a:prstGeom>
                                <a:noFill/>
                                <a:ln w="6350">
                                  <a:noFill/>
                                </a:ln>
                                <a:effectLst/>
                              </wps:spPr>
                              <wps:txbx>
                                <w:txbxContent>
                                  <w:p w14:paraId="5A8F8258" w14:textId="77777777" w:rsidR="00A51520" w:rsidRPr="00B97737" w:rsidRDefault="00A51520" w:rsidP="00B67801">
                                    <w:pPr>
                                      <w:rPr>
                                        <w:b/>
                                        <w:sz w:val="20"/>
                                      </w:rPr>
                                    </w:pPr>
                                    <w:r w:rsidRPr="00B97737">
                                      <w:rPr>
                                        <w:b/>
                                        <w:sz w:val="20"/>
                                      </w:rPr>
                                      <w:t>He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Gerade Verbindung mit Pfeil 156"/>
                              <wps:cNvCnPr>
                                <a:stCxn id="314" idx="3"/>
                              </wps:cNvCnPr>
                              <wps:spPr>
                                <a:xfrm flipV="1">
                                  <a:off x="1044018" y="43861"/>
                                  <a:ext cx="85052" cy="950718"/>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s:wsp>
                              <wps:cNvPr id="316" name="Gerade Verbindung mit Pfeil 157"/>
                              <wps:cNvCnPr>
                                <a:stCxn id="314" idx="3"/>
                              </wps:cNvCnPr>
                              <wps:spPr>
                                <a:xfrm flipV="1">
                                  <a:off x="1044018" y="981020"/>
                                  <a:ext cx="802999" cy="13559"/>
                                </a:xfrm>
                                <a:prstGeom prst="straightConnector1">
                                  <a:avLst/>
                                </a:prstGeom>
                                <a:noFill/>
                                <a:ln w="38100" cap="flat" cmpd="sng" algn="ctr">
                                  <a:solidFill>
                                    <a:srgbClr val="F79646"/>
                                  </a:solidFill>
                                  <a:prstDash val="solid"/>
                                  <a:tailEnd type="arrow"/>
                                </a:ln>
                                <a:effectLst>
                                  <a:outerShdw blurRad="40000" dist="23000" dir="5400000" rotWithShape="0">
                                    <a:srgbClr val="000000">
                                      <a:alpha val="35000"/>
                                    </a:srgbClr>
                                  </a:outerShdw>
                                </a:effectLst>
                              </wps:spPr>
                              <wps:bodyPr/>
                            </wps:wsp>
                          </wpg:grpSp>
                        </wpg:grpSp>
                        <wps:wsp>
                          <wps:cNvPr id="317" name="Textfeld 167"/>
                          <wps:cNvSpPr txBox="1"/>
                          <wps:spPr>
                            <a:xfrm>
                              <a:off x="270587" y="3014415"/>
                              <a:ext cx="3180638" cy="312324"/>
                            </a:xfrm>
                            <a:prstGeom prst="rect">
                              <a:avLst/>
                            </a:prstGeom>
                            <a:solidFill>
                              <a:prstClr val="white"/>
                            </a:solidFill>
                            <a:ln>
                              <a:noFill/>
                            </a:ln>
                            <a:effectLst/>
                          </wps:spPr>
                          <wps:txbx>
                            <w:txbxContent>
                              <w:p w14:paraId="60B47ECB" w14:textId="77777777" w:rsidR="00A51520" w:rsidRPr="005648BC" w:rsidRDefault="00A51520" w:rsidP="00B67801">
                                <w:pPr>
                                  <w:pStyle w:val="Caption"/>
                                  <w:rPr>
                                    <w:noProof/>
                                    <w:szCs w:val="24"/>
                                  </w:rPr>
                                </w:pPr>
                                <w:bookmarkStart w:id="52" w:name="_Toc437601582"/>
                                <w:r>
                                  <w:t xml:space="preserve">Abbildung </w:t>
                                </w:r>
                                <w:r>
                                  <w:fldChar w:fldCharType="begin"/>
                                </w:r>
                                <w:r>
                                  <w:instrText xml:space="preserve"> SEQ Abbildung \* ARABIC </w:instrText>
                                </w:r>
                                <w:r>
                                  <w:fldChar w:fldCharType="separate"/>
                                </w:r>
                                <w:r>
                                  <w:rPr>
                                    <w:noProof/>
                                  </w:rPr>
                                  <w:t>8</w:t>
                                </w:r>
                                <w:r>
                                  <w:fldChar w:fldCharType="end"/>
                                </w:r>
                                <w:r>
                                  <w:t>: 1.Variante: Mulde geöffne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6CF22F3E" id="Group_x0020_377" o:spid="_x0000_s1138" style="position:absolute;left:0;text-align:left;margin-left:-21.8pt;margin-top:44.2pt;width:462.85pt;height:190.3pt;z-index:251668992" coordsize="5878195,24168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">
                <v:group id="Gruppieren_x0020_162" o:spid="_x0000_s1139" style="position:absolute;top:56515;width:2745740;height:2252345" coordorigin=",-232411" coordsize="2994025,245618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dr25mwgAAANwAAAAPAAAAZHJzL2Rvd25yZXYueG1sRE/LisIwFN0L/kO4wuw0&#10;7YgiHVMRGQcXIqgDw+wuze0Dm5vSxLb+vVkILg/nvd4MphYdta6yrCCeRSCIM6srLhT8XvfTFQjn&#10;kTXWlknBgxxs0vFojYm2PZ+pu/hChBB2CSoovW8SKV1WkkE3sw1x4HLbGvQBtoXULfYh3NTyM4qW&#10;0mDFoaHEhnYlZbfL3Sj46bHfzuPv7njLd4//6+L0d4xJqY/JsP0C4Wnwb/HLfdAK5nFYG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na9uZsIAAADcAAAADwAA&#10;AAAAAAAAAAAAAACpAgAAZHJzL2Rvd25yZXYueG1sUEsFBgAAAAAEAAQA+gAAAJgDAAAAAA==&#10;">
                  <v:group id="Gruppieren_x0020_62" o:spid="_x0000_s1140" style="position:absolute;top:-232411;width:2994025;height:2231391" coordorigin=",-232429" coordsize="2994212,22315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y48v9xgAAANwAAAAPAAAAZHJzL2Rvd25yZXYueG1sRI9Pa8JAFMTvQr/D8gq9&#10;mU0aKm2aVURq6UEKaqH09sg+k2D2bciu+fPtXaHgcZiZ3zD5ajSN6KlztWUFSRSDIC6srrlU8HPc&#10;zl9BOI+ssbFMCiZysFo+zHLMtB14T/3BlyJA2GWooPK+zaR0RUUGXWRb4uCdbGfQB9mVUnc4BLhp&#10;5HMcL6TBmsNChS1tKirOh4tR8DngsE6Tj353Pm2mv+PL9+8uIaWeHsf1OwhPo7+H/9tfWkGavMH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Ljy/3GAAAA3AAA&#10;AA8AAAAAAAAAAAAAAAAAqQIAAGRycy9kb3ducmV2LnhtbFBLBQYAAAAABAAEAPoAAACcAwAAAAA=&#10;">
                    <v:shape id="Grafik_x0020_65" o:spid="_x0000_s1141" type="#_x0000_t75" style="position:absolute;left:331694;top:35859;width:2662518;height:19632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xp&#10;+8XDAAAA3AAAAA8AAABkcnMvZG93bnJldi54bWxET8tqAjEU3Rf8h3AFdzVTyxQZjVIFRaSb+qBd&#10;XibXyeDkZjrJPPr3zaLg8nDey/VgK9FR40vHCl6mCQji3OmSCwWX8+55DsIHZI2VY1LwSx7Wq9HT&#10;EjPtev6k7hQKEUPYZ6jAhFBnUvrckEU/dTVx5G6usRgibAqpG+xjuK3kLEnepMWSY4PBmraG8vup&#10;tQq+D/OPNt3Qrjjf3c+XOe7Ta71XajIe3hcgAg3hIf53H7SC11mcH8/EIyB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Gn7xcMAAADcAAAADwAAAAAAAAAAAAAAAACcAgAA&#10;ZHJzL2Rvd25yZXYueG1sUEsFBgAAAAAEAAQA9wAAAIwDAAAAAA==&#10;">
                      <v:imagedata r:id="rId24" o:title=""/>
                      <v:path arrowok="t"/>
                    </v:shape>
                    <v:group id="Gruppieren_x0020_74" o:spid="_x0000_s1142" style="position:absolute;top:-232429;width:2794347;height:1851630" coordorigin="-78072,-302632" coordsize="3602162,23906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Q1GxAAAANwAAAAPAAAAZHJzL2Rvd25yZXYueG1sRI9Bi8IwFITvwv6H8Ba8&#10;aVplF6lGEVHxIMJWQbw9mmdbbF5KE9v67zfCwh6HmfmGWax6U4mWGldaVhCPIxDEmdUl5wou591o&#10;BsJ5ZI2VZVLwIger5cdggYm2Hf9Qm/pcBAi7BBUU3teJlC4ryKAb25o4eHfbGPRBNrnUDXYBbio5&#10;iaJvabDksFBgTZuCskf6NAr2HXbrabxtj4/75nU7f52ux5iUGn726zkIT73/D/+1D1rBdBLD+0w4&#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C+Q1GxAAAANwAAAAP&#10;AAAAAAAAAAAAAAAAAKkCAABkcnMvZG93bnJldi54bWxQSwUGAAAAAAQABAD6AAAAmgMAAAAA&#10;">
                      <v:shape id="Textfeld_x0020_114" o:spid="_x0000_s1143" type="#_x0000_t202" style="position:absolute;left:2639266;top:1767543;width:848359;height:3205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wNuxQAA&#10;ANwAAAAPAAAAZHJzL2Rvd25yZXYueG1sRI9Pi8IwFMTvC/sdwlvwtqZWFOkaRQqyInrwz8Xb2+bZ&#10;FpuXbhO1+umNIHgcZuY3zHjamkpcqHGlZQW9bgSCOLO65FzBfjf/HoFwHlljZZkU3MjBdPL5McZE&#10;2ytv6LL1uQgQdgkqKLyvEyldVpBB17U1cfCOtjHog2xyqRu8BripZBxFQ2mw5LBQYE1pQdlpezYK&#10;lul8jZu/2IzuVfq7Os7q//1hoFTnq539gPDU+nf41V5oBf04hueZcATk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B7A27FAAAA3AAAAA8AAAAAAAAAAAAAAAAAlwIAAGRycy9k&#10;b3ducmV2LnhtbFBLBQYAAAAABAAEAPUAAACJAwAAAAA=&#10;" filled="f" stroked="f" strokeweight=".5pt">
                        <v:textbox>
                          <w:txbxContent>
                            <w:p w14:paraId="7F0312D5" w14:textId="77777777" w:rsidR="00A51520" w:rsidRPr="00B97737" w:rsidRDefault="00A51520" w:rsidP="00B67801">
                              <w:pPr>
                                <w:rPr>
                                  <w:b/>
                                  <w:sz w:val="20"/>
                                </w:rPr>
                              </w:pPr>
                              <w:r w:rsidRPr="00B97737">
                                <w:rPr>
                                  <w:b/>
                                  <w:sz w:val="20"/>
                                </w:rPr>
                                <w:t>Klappe</w:t>
                              </w:r>
                            </w:p>
                          </w:txbxContent>
                        </v:textbox>
                      </v:shape>
                      <v:group id="Gruppieren_x0020_115" o:spid="_x0000_s1144" style="position:absolute;left:-78072;top:-302632;width:3602162;height:2217670" coordorigin="-78072,-302632" coordsize="3602162,22176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dZzaqxAAAANwAAAAP&#10;AAAAAAAAAAAAAAAAAKkCAABkcnMvZG93bnJldi54bWxQSwUGAAAAAAQABAD6AAAAmgMAAAAA&#10;">
                        <v:shape id="Textfeld_x0020_119" o:spid="_x0000_s1145" type="#_x0000_t202" style="position:absolute;left:2279562;top:-302631;width:1244528;height:31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3j6BxwAA&#10;ANwAAAAPAAAAZHJzL2Rvd25yZXYueG1sRI/Na8JAFMTvQv+H5RV6003TViRmFQlIRdqDHxdvz+zL&#10;B2bfptmtpv3rXUHwOMzMb5h03ptGnKlztWUFr6MIBHFudc2lgv1uOZyAcB5ZY2OZFPyRg/nsaZBi&#10;ou2FN3Te+lIECLsEFVTet4mULq/IoBvZljh4he0M+iC7UuoOLwFuGhlH0VgarDksVNhSVlF+2v4a&#10;Bets+Y2bY2wm/032+VUs2p/94UOpl+d+MQXhqfeP8L290gre4ne4nQlHQM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8N4+gccAAADcAAAADwAAAAAAAAAAAAAAAACXAgAAZHJz&#10;L2Rvd25yZXYueG1sUEsFBgAAAAAEAAQA9QAAAIsDAAAAAA==&#10;" filled="f" stroked="f" strokeweight=".5pt">
                          <v:textbox>
                            <w:txbxContent>
                              <w:p w14:paraId="0E0469BE" w14:textId="77777777" w:rsidR="00A51520" w:rsidRPr="00B97737" w:rsidRDefault="00A51520" w:rsidP="00B67801">
                                <w:pPr>
                                  <w:rPr>
                                    <w:b/>
                                    <w:sz w:val="20"/>
                                  </w:rPr>
                                </w:pPr>
                                <w:r w:rsidRPr="00B97737">
                                  <w:rPr>
                                    <w:b/>
                                    <w:sz w:val="20"/>
                                  </w:rPr>
                                  <w:t>Müllauffang</w:t>
                                </w:r>
                              </w:p>
                            </w:txbxContent>
                          </v:textbox>
                        </v:shape>
                        <v:group id="Gruppieren_x0020_128" o:spid="_x0000_s1146" style="position:absolute;left:-78072;top:-302632;width:2979898;height:2217670" coordorigin="-78072,-302632" coordsize="2979898,22176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9wgtFxAAAANwAAAAP&#10;AAAAAAAAAAAAAAAAAKkCAABkcnMvZG93bnJldi54bWxQSwUGAAAAAAQABAD6AAAAmgMAAAAA&#10;">
                          <v:shape id="Textfeld_x0020_137" o:spid="_x0000_s1147" type="#_x0000_t202" style="position:absolute;left:1248097;top:-302630;width:903415;height:4400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QAVtxwAA&#10;ANwAAAAPAAAAZHJzL2Rvd25yZXYueG1sRI/NasMwEITvgb6D2EJuiVyXhuBGMcZgUkJ6yM+lt621&#10;sU2tlWspjtOnrwqFHIeZ+YZZpaNpxUC9aywreJpHIIhLqxuuFJyOxWwJwnlkja1lUnAjB+n6YbLC&#10;RNsr72k4+EoECLsEFdTed4mUrqzJoJvbjjh4Z9sb9EH2ldQ9XgPctDKOooU02HBYqLGjvKby63Ax&#10;CrZ58Y77z9gsf9p8sztn3ffp40Wp6eOYvYLwNPp7+L/9phU8xwv4OxOOgFz/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b0AFbccAAADcAAAADwAAAAAAAAAAAAAAAACXAgAAZHJz&#10;L2Rvd25yZXYueG1sUEsFBgAAAAAEAAQA9QAAAIsDAAAAAA==&#10;" filled="f" stroked="f" strokeweight=".5pt">
                            <v:textbox>
                              <w:txbxContent>
                                <w:p w14:paraId="31057CC0" w14:textId="77777777" w:rsidR="00A51520" w:rsidRPr="00B97737" w:rsidRDefault="00A51520" w:rsidP="00B67801">
                                  <w:pPr>
                                    <w:rPr>
                                      <w:b/>
                                      <w:sz w:val="20"/>
                                    </w:rPr>
                                  </w:pPr>
                                  <w:r w:rsidRPr="00B97737">
                                    <w:rPr>
                                      <w:b/>
                                      <w:sz w:val="20"/>
                                    </w:rPr>
                                    <w:t>Riegel</w:t>
                                  </w:r>
                                </w:p>
                              </w:txbxContent>
                            </v:textbox>
                          </v:shape>
                          <v:group id="Gruppieren_x0020_138" o:spid="_x0000_s1148" style="position:absolute;left:-78072;top:-302632;width:2979898;height:2217670" coordorigin="-78072,-491168" coordsize="2979898,22176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iXDCpxgAAANwAAAAPAAAAZHJzL2Rvd25yZXYueG1sRI9Pa8JAFMTvBb/D8gq9&#10;1c0fbCV1DSK2eBChKpTeHtlnEpJ9G7LbJH77bkHocZiZ3zCrfDKtGKh3tWUF8TwCQVxYXXOp4HJ+&#10;f16CcB5ZY2uZFNzIQb6ePaww03bkTxpOvhQBwi5DBZX3XSalKyoy6Oa2Iw7e1fYGfZB9KXWPY4Cb&#10;ViZR9CIN1hwWKuxoW1HRnH6Mgo8Rx00a74ZDc93evs+L49chJqWeHqfNGwhPk/8P39t7rSBNXuH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JcMKnGAAAA3AAA&#10;AA8AAAAAAAAAAAAAAAAAqQIAAGRycy9kb3ducmV2LnhtbFBLBQYAAAAABAAEAPoAAACcAwAAAAA=&#10;">
                            <v:shape id="Gerade_x0020_Verbindung_x0020_mit_x0020_Pfeil_x0020_139" o:spid="_x0000_s1149" type="#_x0000_t32" style="position:absolute;left:2126346;top:1431512;width:588554;height:29499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owTisIAAADcAAAADwAAAGRycy9kb3ducmV2LnhtbERPTWvCMBi+D/wP4RW8DE3nYJZqFHEI&#10;Oww2Pw4eX5rXptq8KUlsu3+/HAY7Pjzfq81gG9GRD7VjBS+zDARx6XTNlYLzaT/NQYSIrLFxTAp+&#10;KMBmPXpaYaFdzwfqjrESKYRDgQpMjG0hZSgNWQwz1xIn7uq8xZigr6T22Kdw28h5lr1JizWnBoMt&#10;7QyV9+PDKnjOL/eF16b/8ojv37L8vHWPXKnJeNguQUQa4r/4z/2hFbzO09p0Jh0Buf4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owTisIAAADcAAAADwAAAAAAAAAAAAAA&#10;AAChAgAAZHJzL2Rvd25yZXYueG1sUEsFBgAAAAAEAAQA+QAAAJADAAAAAA==&#10;" strokecolor="#f79646" strokeweight="3pt">
                              <v:stroke endarrow="open"/>
                              <v:shadow on="t" opacity="22937f" mv:blur="40000f" origin=",.5" offset="0,23000emu"/>
                            </v:shape>
                            <v:shape id="Gerade_x0020_Verbindung_x0020_mit_x0020_Pfeil_x0020_141" o:spid="_x0000_s1150" type="#_x0000_t32" style="position:absolute;left:2432118;top:-180652;width:469708;height:50990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1wI8IAAADcAAAADwAAAGRycy9kb3ducmV2LnhtbESP3YrCMBSE74V9h3AWvNNUF8RWo4iw&#10;suCFf/sAZ5tjWrY5KU1s69sbQfBymJlvmOW6t5VoqfGlYwWTcQKCOHe6ZKPg9/I9moPwAVlj5ZgU&#10;3MnDevUxWGKmXccnas/BiAhhn6GCIoQ6k9LnBVn0Y1cTR+/qGoshysZI3WAX4baS0ySZSYslx4UC&#10;a9oWlP+fb1YBHeU2bSf0x+muPuxduUk7Y5QafvabBYhAfXiHX+0freBrmsLzTDwCcvU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j1wI8IAAADcAAAADwAAAAAAAAAAAAAA&#10;AAChAgAAZHJzL2Rvd25yZXYueG1sUEsFBgAAAAAEAAQA+QAAAJADAAAAAA==&#10;" strokecolor="#f79646" strokeweight="3pt">
                              <v:stroke endarrow="open"/>
                              <v:shadow on="t" opacity="22937f" mv:blur="40000f" origin=",.5" offset="0,23000emu"/>
                            </v:shape>
                            <v:shape id="Gerade_x0020_Verbindung_x0020_mit_x0020_Pfeil_x0020_142" o:spid="_x0000_s1151" type="#_x0000_t32" style="position:absolute;left:617916;top:-92122;width:436002;height:105945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VPY6MEAAADcAAAADwAAAGRycy9kb3ducmV2LnhtbERP3WrCMBS+F/YO4Qy8m6kWZHZGcZPA&#10;ht7ofIBDc2yLzUlJ0tq9/XIhePnx/a+3o23FQD40jhXMZxkI4tKZhisFl1/99g4iRGSDrWNS8EcB&#10;tpuXyRoL4+58ouEcK5FCOBSooI6xK6QMZU0Ww8x1xIm7Om8xJugraTzeU7ht5SLLltJiw6mhxo6+&#10;aipv594q+OkHmZM+XrQ/9Pv57XOl93ql1PR13H2AiDTGp/jh/jYK8jzNT2fSEZCb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RU9jowQAAANwAAAAPAAAAAAAAAAAAAAAA&#10;AKECAABkcnMvZG93bnJldi54bWxQSwUGAAAAAAQABAD5AAAAjwMAAAAA&#10;" strokecolor="#f79646" strokeweight="3pt">
                              <v:stroke endarrow="open"/>
                              <v:shadow on="t" opacity="22937f" mv:blur="40000f" origin=",.5" offset="0,23000emu"/>
                            </v:shape>
                            <v:shape id="Gerade_x0020_Verbindung_x0020_mit_x0020_Pfeil_x0020_143" o:spid="_x0000_s1152" type="#_x0000_t32" style="position:absolute;left:1639515;top:-51077;width:60291;height:101052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ZLq+MMAAADcAAAADwAAAGRycy9kb3ducmV2LnhtbESPzWrDMBCE74W+g9hAb43sBkLsRDYh&#10;0FLoIX99gK21kU2slbFU2337KhDIcZiZb5hNOdlWDNT7xrGCdJ6AIK6cbtgo+D6/v65A+ICssXVM&#10;Cv7IQ1k8P20w127kIw2nYESEsM9RQR1Cl0vpq5os+rnriKN3cb3FEGVvpO5xjHDbyrckWUqLDceF&#10;Gjva1VRdT79WAR3kLhtS+uHso9t/uWabjcYo9TKbtmsQgabwCN/bn1rBYpHC7Uw8ArL4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GS6vjDAAAA3AAAAA8AAAAAAAAAAAAA&#10;AAAAoQIAAGRycy9kb3ducmV2LnhtbFBLBQYAAAAABAAEAPkAAACRAwAAAAA=&#10;" strokecolor="#f79646" strokeweight="3pt">
                              <v:stroke endarrow="open"/>
                              <v:shadow on="t" opacity="22937f" mv:blur="40000f" origin=",.5" offset="0,23000emu"/>
                            </v:shape>
                            <v:shape id="Textfeld_x0020_144" o:spid="_x0000_s1153" type="#_x0000_t202" style="position:absolute;left:-78072;top:-491168;width:1391976;height:399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opWzxwAA&#10;ANwAAAAPAAAAZHJzL2Rvd25yZXYueG1sRI/NasMwEITvhb6D2EJvjVyblOBECcFgUkpyyM+lt621&#10;sU2slWspttunrwKFHIeZ+YZZrEbTiJ46V1tW8DqJQBAXVtdcKjgd85cZCOeRNTaWScEPOVgtHx8W&#10;mGo78J76gy9FgLBLUUHlfZtK6YqKDLqJbYmDd7adQR9kV0rd4RDgppFxFL1JgzWHhQpbyioqLoer&#10;UfCR5Tvcf8Vm9ttkm+153X6fPqdKPT+N6zkIT6O/h//b71pBksRwOxOOgFz+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aKVs8cAAADcAAAADwAAAAAAAAAAAAAAAACXAgAAZHJz&#10;L2Rvd25yZXYueG1sUEsFBgAAAAAEAAQA9QAAAIsDAAAAAA==&#10;" filled="f" stroked="f" strokeweight=".5pt">
                              <v:textbox>
                                <w:txbxContent>
                                  <w:p w14:paraId="30F39CDA" w14:textId="77777777" w:rsidR="00A51520" w:rsidRPr="00B97737" w:rsidRDefault="00A51520" w:rsidP="00B67801">
                                    <w:pPr>
                                      <w:rPr>
                                        <w:b/>
                                        <w:sz w:val="20"/>
                                      </w:rPr>
                                    </w:pPr>
                                    <w:r w:rsidRPr="00B97737">
                                      <w:rPr>
                                        <w:b/>
                                        <w:sz w:val="20"/>
                                      </w:rPr>
                                      <w:t>Servomotor</w:t>
                                    </w:r>
                                  </w:p>
                                </w:txbxContent>
                              </v:textbox>
                            </v:shape>
                          </v:group>
                        </v:group>
                      </v:group>
                    </v:group>
                  </v:group>
                  <v:shape id="Textfeld_x0020_161" o:spid="_x0000_s1154" type="#_x0000_t202" style="position:absolute;top:2061845;width:299402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HYwgxAAA&#10;ANwAAAAPAAAAZHJzL2Rvd25yZXYueG1sRI/Ni8IwFMTvC/4P4QleFk21IFKN4ifsYffgB54fzbMt&#10;Ni8libb+92ZhYY/DzPyGWaw6U4snOV9ZVjAeJSCIc6srLhRczofhDIQPyBpry6TgRR5Wy97HAjNt&#10;Wz7S8xQKESHsM1RQhtBkUvq8JIN+ZBvi6N2sMxiidIXUDtsIN7WcJMlUGqw4LpTY0Lak/H56GAXT&#10;nXu0R95+7i77b/xpisl187oqNeh36zmIQF34D/+1v7SCNE3h90w8AnL5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h2MIMQAAADcAAAADwAAAAAAAAAAAAAAAACXAgAAZHJzL2Rv&#10;d25yZXYueG1sUEsFBgAAAAAEAAQA9QAAAIgDAAAAAA==&#10;" stroked="f">
                    <v:textbox inset="0,0,0,0">
                      <w:txbxContent>
                        <w:p w14:paraId="69A1999F" w14:textId="77777777" w:rsidR="00A51520" w:rsidRPr="00AE35B1" w:rsidRDefault="00A51520" w:rsidP="00B67801">
                          <w:pPr>
                            <w:pStyle w:val="Caption"/>
                            <w:rPr>
                              <w:rFonts w:cs="Arial"/>
                              <w:noProof/>
                              <w:sz w:val="26"/>
                              <w:szCs w:val="26"/>
                            </w:rPr>
                          </w:pPr>
                          <w:bookmarkStart w:id="53" w:name="_Toc437601581"/>
                          <w:r>
                            <w:t xml:space="preserve">Abbildung </w:t>
                          </w:r>
                          <w:r>
                            <w:fldChar w:fldCharType="begin"/>
                          </w:r>
                          <w:r>
                            <w:instrText xml:space="preserve"> SEQ Abbildung \* ARABIC </w:instrText>
                          </w:r>
                          <w:r>
                            <w:fldChar w:fldCharType="separate"/>
                          </w:r>
                          <w:r>
                            <w:rPr>
                              <w:noProof/>
                            </w:rPr>
                            <w:t>8</w:t>
                          </w:r>
                          <w:r>
                            <w:fldChar w:fldCharType="end"/>
                          </w:r>
                          <w:r>
                            <w:t>: Variante 1: Mulde geschlossen</w:t>
                          </w:r>
                          <w:bookmarkEnd w:id="53"/>
                        </w:p>
                      </w:txbxContent>
                    </v:textbox>
                  </v:shape>
                </v:group>
                <v:group id="Gruppieren_x0020_168" o:spid="_x0000_s1155" style="position:absolute;left:2984500;width:2893695;height:2416810" coordsize="3585464,332673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tJqysUAAADcAAAA&#10;DwAAAAAAAAAAAAAAAACpAgAAZHJzL2Rvd25yZXYueG1sUEsFBgAAAAAEAAQA+gAAAJsDAAAAAA==&#10;">
                  <v:group id="Gruppieren_x0020_145" o:spid="_x0000_s1156" style="position:absolute;width:3585464;height:3101340" coordsize="3585658,31017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TvyvsUAAADcAAAA&#10;DwAAAAAAAAAAAAAAAACpAgAAZHJzL2Rvd25yZXYueG1sUEsFBgAAAAAEAAQA+gAAAJsDAAAAAA==&#10;">
                    <v:group id="Gruppieren_x0020_146" o:spid="_x0000_s1157" style="position:absolute;width:3585658;height:3101788" coordsize="3585658,31017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Z3VyXGAAAA3AAA&#10;AA8AAAAAAAAAAAAAAAAAqQIAAGRycy9kb3ducmV2LnhtbFBLBQYAAAAABAAEAPoAAACcAwAAAAA=&#10;">
                      <v:group id="Gruppieren_x0020_147" o:spid="_x0000_s1158" style="position:absolute;width:3585658;height:3101788" coordsize="3585658,31017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GpclSxAAAANwAAAAP&#10;AAAAAAAAAAAAAAAAAKkCAABkcnMvZG93bnJldi54bWxQSwUGAAAAAAQABAD6AAAAmgMAAAAA&#10;">
                        <v:group id="Gruppieren_x0020_148" o:spid="_x0000_s1159" style="position:absolute;width:3451412;height:3101788" coordsize="3451412,31017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aelsycUAAADcAAAA&#10;DwAAAAAAAAAAAAAAAACpAgAAZHJzL2Rvd25yZXYueG1sUEsFBgAAAAAEAAQA+gAAAJsDAAAAAA==&#10;">
                          <v:shape id="Grafik_x0020_149" o:spid="_x0000_s1160" type="#_x0000_t75" style="position:absolute;left:277906;width:3173506;height:31017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vb&#10;UcrAAAAA3AAAAA8AAABkcnMvZG93bnJldi54bWxET02LwjAQvQv+hzCCN03VVaQ2FVEED7uH1V68&#10;Dc3YFptJaaLGf785LHh8vO9sG0wrntS7xrKC2TQBQVxa3XCloLgcJ2sQziNrbC2Tgjc52ObDQYap&#10;ti/+pefZVyKGsEtRQe19l0rpypoMuqntiCN3s71BH2FfSd3jK4abVs6TZCUNNhwbauxoX1N5Pz+M&#10;gqW9HtdyV1QuHFbfX5fQ/HCxV2o8CrsNCE/Bf8T/7pNWsEji2ngmHgGZ/w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S9tRysAAAADcAAAADwAAAAAAAAAAAAAAAACcAgAAZHJz&#10;L2Rvd25yZXYueG1sUEsFBgAAAAAEAAQA9wAAAIkDAAAAAA==&#10;">
                            <v:imagedata r:id="rId25" o:title=""/>
                            <v:path arrowok="t"/>
                          </v:shape>
                          <v:shape id="Textfeld_x0020_150" o:spid="_x0000_s1161" type="#_x0000_t202" style="position:absolute;top:2187388;width:999451;height:373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s1/xwAA&#10;ANwAAAAPAAAAZHJzL2Rvd25yZXYueG1sRI9Ba8JAFITvgv9heYXedNNIxaauIoFgKXpI6qW31+wz&#10;Cc2+jdmtpv56Vyj0OMzMN8xyPZhWnKl3jWUFT9MIBHFpdcOVgsNHNlmAcB5ZY2uZFPySg/VqPFpi&#10;ou2FczoXvhIBwi5BBbX3XSKlK2sy6Ka2Iw7e0fYGfZB9JXWPlwA3rYyjaC4NNhwWauworan8Ln6M&#10;gvc022P+FZvFtU23u+OmOx0+n5V6fBg2ryA8Df4//Nd+0wpm0Qvcz4QjIFc3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VWrNf8cAAADcAAAADwAAAAAAAAAAAAAAAACXAgAAZHJz&#10;L2Rvd25yZXYueG1sUEsFBgAAAAAEAAQA9QAAAIsDAAAAAA==&#10;" filled="f" stroked="f" strokeweight=".5pt">
                            <v:textbox>
                              <w:txbxContent>
                                <w:p w14:paraId="50312624" w14:textId="77777777" w:rsidR="00A51520" w:rsidRPr="00FF1980" w:rsidRDefault="00A51520" w:rsidP="00B67801">
                                  <w:pPr>
                                    <w:rPr>
                                      <w:b/>
                                    </w:rPr>
                                  </w:pPr>
                                  <w:r w:rsidRPr="00FF1980">
                                    <w:rPr>
                                      <w:b/>
                                    </w:rPr>
                                    <w:t>Scharnier</w:t>
                                  </w:r>
                                </w:p>
                              </w:txbxContent>
                            </v:textbox>
                          </v:shape>
                          <v:shape id="Gerade_x0020_Verbindung_x0020_mit_x0020_Pfeil_x0020_151" o:spid="_x0000_s1162" type="#_x0000_t32" style="position:absolute;left:999451;top:2241175;width:577441;height:13290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WsTA8EAAADcAAAADwAAAGRycy9kb3ducmV2LnhtbERP3WrCMBS+H/gO4Qi7W9NuMNZqFBEU&#10;YRfbqg9wbI5psTkpSdZ2b79cDHb58f2vt7PtxUg+dI4VFFkOgrhxumOj4HI+PL2BCBFZY++YFPxQ&#10;gO1m8bDGSruJv2isoxEphEOFCtoYh0rK0LRkMWRuIE7czXmLMUFvpPY4pXDby+c8f5UWO04NLQ60&#10;b6m5199WAX3KfTkWdOXyOHy8u25XTsYo9bicdysQkeb4L/5zn7SClyLNT2fSEZCb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FaxMDwQAAANwAAAAPAAAAAAAAAAAAAAAA&#10;AKECAABkcnMvZG93bnJldi54bWxQSwUGAAAAAAQABAD5AAAAjwMAAAAA&#10;" strokecolor="#f79646" strokeweight="3pt">
                            <v:stroke endarrow="open"/>
                            <v:shadow on="t" opacity="22937f" mv:blur="40000f" origin=",.5" offset="0,23000emu"/>
                          </v:shape>
                        </v:group>
                        <v:shape id="Textfeld_x0020_152" o:spid="_x0000_s1163" type="#_x0000_t202" style="position:absolute;left:2429436;top:779929;width:1156222;height:559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VekxQAA&#10;ANwAAAAPAAAAZHJzL2Rvd25yZXYueG1sRI9Bi8IwFITvgv8hPMGbplVWpBpFCqLI7kHXi7dn82yL&#10;zUttotb99ZsFYY/DzHzDzJetqcSDGldaVhAPIxDEmdUl5wqO3+vBFITzyBory6TgRQ6Wi25njom2&#10;T97T4+BzESDsElRQeF8nUrqsIINuaGvi4F1sY9AH2eRSN/gMcFPJURRNpMGSw0KBNaUFZdfD3SjY&#10;pesv3J9HZvpTpZvPy6q+HU8fSvV77WoGwlPr/8Pv9lYrGMcx/J0JR0A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FV6TFAAAA3AAAAA8AAAAAAAAAAAAAAAAAlwIAAGRycy9k&#10;b3ducmV2LnhtbFBLBQYAAAAABAAEAPUAAACJAwAAAAA=&#10;" filled="f" stroked="f" strokeweight=".5pt">
                          <v:textbox>
                            <w:txbxContent>
                              <w:p w14:paraId="3EAC706D" w14:textId="77777777" w:rsidR="00A51520" w:rsidRPr="00FF1980" w:rsidRDefault="00A51520" w:rsidP="00B67801">
                                <w:pPr>
                                  <w:rPr>
                                    <w:b/>
                                  </w:rPr>
                                </w:pPr>
                                <w:r w:rsidRPr="00FF1980">
                                  <w:rPr>
                                    <w:b/>
                                  </w:rPr>
                                  <w:t>Schräger Boden</w:t>
                                </w:r>
                              </w:p>
                            </w:txbxContent>
                          </v:textbox>
                        </v:shape>
                      </v:group>
                      <v:shape id="Gerade_x0020_Verbindung_x0020_mit_x0020_Pfeil_x0020_153" o:spid="_x0000_s1164" type="#_x0000_t32" style="position:absolute;left:2187388;top:1237129;width:461645;height:46799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Uo78MAAADcAAAADwAAAGRycy9kb3ducmV2LnhtbESPzWrDMBCE74W+g9hAb43sFELsRDYh&#10;0FLoIX99gK21kU2slbFU2337KhDIcZiZb5hNOdlWDNT7xrGCdJ6AIK6cbtgo+D6/v65A+ICssXVM&#10;Cv7IQ1k8P20w127kIw2nYESEsM9RQR1Cl0vpq5os+rnriKN3cb3FEGVvpO5xjHDbykWSLKXFhuNC&#10;jR3taqqup1+rgA5ylw0p/XD20e2/XLPNRmOUeplN2zWIQFN4hO/tT63gLV3A7Uw8ArL4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r1KO/DAAAA3AAAAA8AAAAAAAAAAAAA&#10;AAAAoQIAAGRycy9kb3ducmV2LnhtbFBLBQYAAAAABAAEAPkAAACRAwAAAAA=&#10;" strokecolor="#f79646" strokeweight="3pt">
                        <v:stroke endarrow="open"/>
                        <v:shadow on="t" opacity="22937f" mv:blur="40000f" origin=",.5" offset="0,23000emu"/>
                      </v:shape>
                    </v:group>
                    <v:group id="Gruppieren_x0020_154" o:spid="_x0000_s1165" style="position:absolute;left:790158;top:1766050;width:1504247;height:1137852" coordorigin="342040,43861" coordsize="1504977,11408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TC/wXxAAAANwAAAAP&#10;AAAAAAAAAAAAAAAAAKkCAABkcnMvZG93bnJldi54bWxQSwUGAAAAAAQABAD6AAAAmgMAAAAA&#10;">
                      <v:shape id="Textfeld_x0020_155" o:spid="_x0000_s1166" type="#_x0000_t202" style="position:absolute;left:342040;top:804471;width:701978;height:3802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vQ8xgAA&#10;ANwAAAAPAAAAZHJzL2Rvd25yZXYueG1sRI9Pi8IwFMTvC36H8ARva6rrilSjSEFWxD345+Lt2Tzb&#10;YvNSm6jVT79ZEDwOM/MbZjJrTCluVLvCsoJeNwJBnFpdcKZgv1t8jkA4j6yxtEwKHuRgNm19TDDW&#10;9s4bum19JgKEXYwKcu+rWEqX5mTQdW1FHLyTrQ36IOtM6hrvAW5K2Y+ioTRYcFjIsaIkp/S8vRoF&#10;q2Txi5tj34yeZfKzPs2ry/7wrVSn3czHIDw1/h1+tZdawVdvAP9nwhGQ0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svQ8xgAAANwAAAAPAAAAAAAAAAAAAAAAAJcCAABkcnMv&#10;ZG93bnJldi54bWxQSwUGAAAAAAQABAD1AAAAigMAAAAA&#10;" filled="f" stroked="f" strokeweight=".5pt">
                        <v:textbox>
                          <w:txbxContent>
                            <w:p w14:paraId="5A8F8258" w14:textId="77777777" w:rsidR="00A51520" w:rsidRPr="00B97737" w:rsidRDefault="00A51520" w:rsidP="00B67801">
                              <w:pPr>
                                <w:rPr>
                                  <w:b/>
                                  <w:sz w:val="20"/>
                                </w:rPr>
                              </w:pPr>
                              <w:r w:rsidRPr="00B97737">
                                <w:rPr>
                                  <w:b/>
                                  <w:sz w:val="20"/>
                                </w:rPr>
                                <w:t>Hebel</w:t>
                              </w:r>
                            </w:p>
                          </w:txbxContent>
                        </v:textbox>
                      </v:shape>
                      <v:shape id="Gerade_x0020_Verbindung_x0020_mit_x0020_Pfeil_x0020_156" o:spid="_x0000_s1167" type="#_x0000_t32" style="position:absolute;left:1044018;top:43861;width:85052;height:95071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Rywm8QAAADcAAAADwAAAGRycy9kb3ducmV2LnhtbESP3WrCQBSE7wu+w3KE3tVNFIuJriJC&#10;peCF9ecBjtnjJpg9G7LbJH37rlDo5TAz3zCrzWBr0VHrK8cK0kkCgrhwumKj4Hr5eFuA8AFZY+2Y&#10;FPyQh8169LLCXLueT9SdgxERwj5HBWUITS6lL0qy6CeuIY7e3bUWQ5StkbrFPsJtLadJ8i4tVhwX&#10;SmxoV1LxOH9bBfQld1mX0o2zfXM8uGqb9cYo9ToetksQgYbwH/5rf2oFs3QOzzPxCM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VHLCbxAAAANwAAAAPAAAAAAAAAAAA&#10;AAAAAKECAABkcnMvZG93bnJldi54bWxQSwUGAAAAAAQABAD5AAAAkgMAAAAA&#10;" strokecolor="#f79646" strokeweight="3pt">
                        <v:stroke endarrow="open"/>
                        <v:shadow on="t" opacity="22937f" mv:blur="40000f" origin=",.5" offset="0,23000emu"/>
                      </v:shape>
                      <v:shape id="Gerade_x0020_Verbindung_x0020_mit_x0020_Pfeil_x0020_157" o:spid="_x0000_s1168" type="#_x0000_t32" style="position:absolute;left:1044018;top:981020;width:802999;height:1355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4u7MQAAADcAAAADwAAAGRycy9kb3ducmV2LnhtbESPwWrDMBBE74X+g9hAbo3sBELtRDYh&#10;0FLooa3TD9haG9nEWhlLsd2/rwKBHoeZecPsy9l2YqTBt44VpKsEBHHtdMtGwffp5ekZhA/IGjvH&#10;pOCXPJTF48Mec+0m/qKxCkZECPscFTQh9LmUvm7Iol+5njh6ZzdYDFEORuoBpwi3nVwnyVZabDku&#10;NNjTsaH6Ul2tAvqUx2xM6Yez1/7j3bWHbDJGqeViPuxABJrDf/jeftMKNukWbmfiEZDF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zi7sxAAAANwAAAAPAAAAAAAAAAAA&#10;AAAAAKECAABkcnMvZG93bnJldi54bWxQSwUGAAAAAAQABAD5AAAAkgMAAAAA&#10;" strokecolor="#f79646" strokeweight="3pt">
                        <v:stroke endarrow="open"/>
                        <v:shadow on="t" opacity="22937f" mv:blur="40000f" origin=",.5" offset="0,23000emu"/>
                      </v:shape>
                    </v:group>
                  </v:group>
                  <v:shape id="Textfeld_x0020_167" o:spid="_x0000_s1169" type="#_x0000_t202" style="position:absolute;left:270587;top:3014415;width:3180638;height:3123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k9ZDxQAA&#10;ANwAAAAPAAAAZHJzL2Rvd25yZXYueG1sRI/Ni8IwFMTvC/4P4Ql7WdZUBZWuUfxYwcN68APPj+bZ&#10;FpuXkkRb/3sjCHscZuY3zHTemkrcyfnSsoJ+LwFBnFldcq7gdNx8T0D4gKyxskwKHuRhPut8TDHV&#10;tuE93Q8hFxHCPkUFRQh1KqXPCjLoe7Ymjt7FOoMhSpdL7bCJcFPJQZKMpMGS40KBNa0Kyq6Hm1Ew&#10;Wrtbs+fV1/r0+4e7Oh+cl4+zUp/ddvEDIlAb/sPv9lYrGPbH8DoTj4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aT1kPFAAAA3AAAAA8AAAAAAAAAAAAAAAAAlwIAAGRycy9k&#10;b3ducmV2LnhtbFBLBQYAAAAABAAEAPUAAACJAwAAAAA=&#10;" stroked="f">
                    <v:textbox inset="0,0,0,0">
                      <w:txbxContent>
                        <w:p w14:paraId="60B47ECB" w14:textId="77777777" w:rsidR="00A51520" w:rsidRPr="005648BC" w:rsidRDefault="00A51520" w:rsidP="00B67801">
                          <w:pPr>
                            <w:pStyle w:val="Caption"/>
                            <w:rPr>
                              <w:noProof/>
                              <w:szCs w:val="24"/>
                            </w:rPr>
                          </w:pPr>
                          <w:bookmarkStart w:id="54" w:name="_Toc437601582"/>
                          <w:r>
                            <w:t xml:space="preserve">Abbildung </w:t>
                          </w:r>
                          <w:r>
                            <w:fldChar w:fldCharType="begin"/>
                          </w:r>
                          <w:r>
                            <w:instrText xml:space="preserve"> SEQ Abbildung \* ARABIC </w:instrText>
                          </w:r>
                          <w:r>
                            <w:fldChar w:fldCharType="separate"/>
                          </w:r>
                          <w:r>
                            <w:rPr>
                              <w:noProof/>
                            </w:rPr>
                            <w:t>8</w:t>
                          </w:r>
                          <w:r>
                            <w:fldChar w:fldCharType="end"/>
                          </w:r>
                          <w:r>
                            <w:t>: 1.Variante: Mulde geöffnet</w:t>
                          </w:r>
                          <w:bookmarkEnd w:id="54"/>
                        </w:p>
                      </w:txbxContent>
                    </v:textbox>
                  </v:shape>
                </v:group>
                <w10:wrap type="topAndBottom"/>
              </v:group>
            </w:pict>
          </mc:Fallback>
        </mc:AlternateContent>
      </w:r>
      <w:r w:rsidR="00B67801" w:rsidRPr="00C13B8E">
        <w:rPr>
          <w:rFonts w:ascii="Calibri" w:hAnsi="Calibri"/>
        </w:rPr>
        <w:t>Die Mulde selbst wird 3D-gedruckt. Für die Klappe kann auch Plexiglas verwendet werden.</w:t>
      </w:r>
    </w:p>
    <w:p w14:paraId="32368E17" w14:textId="77777777" w:rsidR="0021446D" w:rsidRPr="00613438" w:rsidRDefault="0021446D" w:rsidP="00B67801"/>
    <w:p w14:paraId="71F5E198" w14:textId="77777777" w:rsidR="00B67801" w:rsidRPr="00613438" w:rsidRDefault="00B67801" w:rsidP="00574883">
      <w:pPr>
        <w:pStyle w:val="Heading4"/>
      </w:pPr>
      <w:r w:rsidRPr="00613438">
        <w:t>Zweite Variante: Kippmulde</w:t>
      </w:r>
    </w:p>
    <w:p w14:paraId="00DC6AE0" w14:textId="383308AF" w:rsidR="00B67801" w:rsidRPr="00613438" w:rsidRDefault="00911FD7" w:rsidP="00B67801">
      <w:r>
        <w:rPr>
          <w:lang w:val="en-US"/>
        </w:rPr>
        <mc:AlternateContent>
          <mc:Choice Requires="wpg">
            <w:drawing>
              <wp:anchor distT="0" distB="0" distL="114300" distR="114300" simplePos="0" relativeHeight="251666944" behindDoc="0" locked="0" layoutInCell="1" allowOverlap="1" wp14:anchorId="2887C0C9" wp14:editId="4777B5A9">
                <wp:simplePos x="0" y="0"/>
                <wp:positionH relativeFrom="column">
                  <wp:posOffset>271780</wp:posOffset>
                </wp:positionH>
                <wp:positionV relativeFrom="paragraph">
                  <wp:posOffset>494665</wp:posOffset>
                </wp:positionV>
                <wp:extent cx="2404110" cy="2476500"/>
                <wp:effectExtent l="0" t="0" r="0" b="0"/>
                <wp:wrapSquare wrapText="bothSides"/>
                <wp:docPr id="352" name="Gruppieren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04110" cy="2476500"/>
                          <a:chOff x="0" y="0"/>
                          <a:chExt cx="2404110" cy="2477410"/>
                        </a:xfrm>
                      </wpg:grpSpPr>
                      <wpg:grpSp>
                        <wpg:cNvPr id="353" name="Gruppieren 135"/>
                        <wpg:cNvGrpSpPr/>
                        <wpg:grpSpPr>
                          <a:xfrm>
                            <a:off x="0" y="0"/>
                            <a:ext cx="2404110" cy="2286000"/>
                            <a:chOff x="0" y="0"/>
                            <a:chExt cx="2474259" cy="2286000"/>
                          </a:xfrm>
                        </wpg:grpSpPr>
                        <wpg:grpSp>
                          <wpg:cNvPr id="354" name="Gruppieren 133"/>
                          <wpg:cNvGrpSpPr/>
                          <wpg:grpSpPr>
                            <a:xfrm>
                              <a:off x="0" y="0"/>
                              <a:ext cx="2474258" cy="2286000"/>
                              <a:chOff x="0" y="0"/>
                              <a:chExt cx="2474258" cy="2286000"/>
                            </a:xfrm>
                          </wpg:grpSpPr>
                          <wpg:grpSp>
                            <wpg:cNvPr id="355" name="Gruppieren 122"/>
                            <wpg:cNvGrpSpPr/>
                            <wpg:grpSpPr>
                              <a:xfrm>
                                <a:off x="0" y="0"/>
                                <a:ext cx="2419985" cy="2286000"/>
                                <a:chOff x="0" y="0"/>
                                <a:chExt cx="2420471" cy="2286000"/>
                              </a:xfrm>
                            </wpg:grpSpPr>
                            <pic:pic xmlns:pic="http://schemas.openxmlformats.org/drawingml/2006/picture">
                              <pic:nvPicPr>
                                <pic:cNvPr id="356" name="Grafik 63"/>
                                <pic:cNvPicPr>
                                  <a:picLocks noChangeAspect="1"/>
                                </pic:cNvPicPr>
                              </pic:nvPicPr>
                              <pic:blipFill rotWithShape="1">
                                <a:blip r:embed="rId26">
                                  <a:extLst>
                                    <a:ext uri="{28A0092B-C50C-407E-A947-70E740481C1C}">
                                      <a14:useLocalDpi xmlns:a14="http://schemas.microsoft.com/office/drawing/2010/main" val="0"/>
                                    </a:ext>
                                  </a:extLst>
                                </a:blip>
                                <a:srcRect l="13850"/>
                                <a:stretch/>
                              </pic:blipFill>
                              <pic:spPr bwMode="auto">
                                <a:xfrm>
                                  <a:off x="0" y="0"/>
                                  <a:ext cx="2420471" cy="2286000"/>
                                </a:xfrm>
                                <a:prstGeom prst="rect">
                                  <a:avLst/>
                                </a:prstGeom>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g:grpSp>
                              <wpg:cNvPr id="357" name="Gruppieren 121"/>
                              <wpg:cNvGrpSpPr/>
                              <wpg:grpSpPr>
                                <a:xfrm>
                                  <a:off x="547646" y="744070"/>
                                  <a:ext cx="953339" cy="1346448"/>
                                  <a:chOff x="-151601" y="-1237130"/>
                                  <a:chExt cx="953339" cy="1346448"/>
                                </a:xfrm>
                              </wpg:grpSpPr>
                              <wps:wsp>
                                <wps:cNvPr id="358" name="Gerade Verbindung mit Pfeil 71"/>
                                <wps:cNvCnPr/>
                                <wps:spPr>
                                  <a:xfrm flipH="1" flipV="1">
                                    <a:off x="412592" y="17931"/>
                                    <a:ext cx="389146" cy="91387"/>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s:wsp>
                                <wps:cNvPr id="359" name="Gerade Verbindung mit Pfeil 116"/>
                                <wps:cNvCnPr/>
                                <wps:spPr>
                                  <a:xfrm flipH="1">
                                    <a:off x="-151601" y="-1237130"/>
                                    <a:ext cx="707665" cy="941369"/>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g:grpSp>
                          <wps:wsp>
                            <wps:cNvPr id="360" name="Textfeld 127"/>
                            <wps:cNvSpPr txBox="1"/>
                            <wps:spPr>
                              <a:xfrm>
                                <a:off x="1470958" y="1954494"/>
                                <a:ext cx="1003300" cy="268605"/>
                              </a:xfrm>
                              <a:prstGeom prst="rect">
                                <a:avLst/>
                              </a:prstGeom>
                              <a:noFill/>
                              <a:ln w="6350">
                                <a:noFill/>
                              </a:ln>
                              <a:effectLst/>
                            </wps:spPr>
                            <wps:txbx>
                              <w:txbxContent>
                                <w:p w14:paraId="692FF811" w14:textId="77777777" w:rsidR="00A51520" w:rsidRDefault="00A51520" w:rsidP="00B67801">
                                  <w:r>
                                    <w:t>Servo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1" name="Textfeld 134"/>
                          <wps:cNvSpPr txBox="1"/>
                          <wps:spPr>
                            <a:xfrm>
                              <a:off x="1039906" y="376517"/>
                              <a:ext cx="1434353" cy="268914"/>
                            </a:xfrm>
                            <a:prstGeom prst="rect">
                              <a:avLst/>
                            </a:prstGeom>
                            <a:noFill/>
                            <a:ln w="6350">
                              <a:noFill/>
                            </a:ln>
                            <a:effectLst/>
                          </wps:spPr>
                          <wps:txbx>
                            <w:txbxContent>
                              <w:p w14:paraId="4722B0B8" w14:textId="77777777" w:rsidR="00A51520" w:rsidRDefault="00A51520" w:rsidP="00B67801">
                                <w:r>
                                  <w:t>Schräge W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2" name="Textfeld 163"/>
                        <wps:cNvSpPr txBox="1"/>
                        <wps:spPr>
                          <a:xfrm>
                            <a:off x="0" y="2315485"/>
                            <a:ext cx="2404110" cy="161925"/>
                          </a:xfrm>
                          <a:prstGeom prst="rect">
                            <a:avLst/>
                          </a:prstGeom>
                          <a:solidFill>
                            <a:prstClr val="white"/>
                          </a:solidFill>
                          <a:ln>
                            <a:noFill/>
                          </a:ln>
                          <a:effectLst/>
                        </wps:spPr>
                        <wps:txbx>
                          <w:txbxContent>
                            <w:p w14:paraId="41DED6A8" w14:textId="77777777" w:rsidR="00A51520" w:rsidRPr="00711FBB" w:rsidRDefault="00A51520" w:rsidP="00B67801">
                              <w:pPr>
                                <w:pStyle w:val="Caption"/>
                                <w:rPr>
                                  <w:noProof/>
                                  <w:szCs w:val="24"/>
                                </w:rPr>
                              </w:pPr>
                              <w:bookmarkStart w:id="55" w:name="_Toc437601584"/>
                              <w:r>
                                <w:t xml:space="preserve">Abbildung </w:t>
                              </w:r>
                              <w:r>
                                <w:fldChar w:fldCharType="begin"/>
                              </w:r>
                              <w:r>
                                <w:instrText xml:space="preserve"> SEQ Abbildung \* ARABIC </w:instrText>
                              </w:r>
                              <w:r>
                                <w:fldChar w:fldCharType="separate"/>
                              </w:r>
                              <w:r>
                                <w:rPr>
                                  <w:noProof/>
                                </w:rPr>
                                <w:t>10</w:t>
                              </w:r>
                              <w:r>
                                <w:fldChar w:fldCharType="end"/>
                              </w:r>
                              <w:r>
                                <w:t>: 2. Variante: Mulde gehobe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887C0C9" id="Gruppieren_x0020_164" o:spid="_x0000_s1170" style="position:absolute;margin-left:21.4pt;margin-top:38.95pt;width:189.3pt;height:195pt;z-index:251666944" coordsize="2404110,24774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">
                <v:group id="Gruppieren_x0020_135" o:spid="_x0000_s1171" style="position:absolute;width:2404110;height:2286000" coordsize="2474259,2286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WFF18UAAADcAAAA&#10;DwAAAAAAAAAAAAAAAACpAgAAZHJzL2Rvd25yZXYueG1sUEsFBgAAAAAEAAQA+gAAAJsDAAAAAA==&#10;">
                  <v:group id="Gruppieren_x0020_133" o:spid="_x0000_s1172" style="position:absolute;width:2474258;height:2286000" coordsize="2474258,2286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ojdo8UAAADcAAAA&#10;DwAAAAAAAAAAAAAAAACpAgAAZHJzL2Rvd25yZXYueG1sUEsFBgAAAAAEAAQA+gAAAJsDAAAAAA==&#10;">
                    <v:group id="Gruppieren_x0020_122" o:spid="_x0000_s1173" style="position:absolute;width:2419985;height:2286000" coordsize="2420471,2286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xHg4xAAAANwAAAAPAAAAZHJzL2Rvd25yZXYueG1sRI9Bi8IwFITvC/6H8ARv&#10;a1qli1SjiKh4kIVVQbw9mmdbbF5KE9v6783Cwh6HmfmGWax6U4mWGldaVhCPIxDEmdUl5wou593n&#10;DITzyBory6TgRQ5Wy8HHAlNtO/6h9uRzESDsUlRQeF+nUrqsIINubGvi4N1tY9AH2eRSN9gFuKnk&#10;JIq+pMGSw0KBNW0Kyh6np1Gw77BbT+Nte3zcN6/bOfm+HmNSajTs13MQnnr/H/5rH7SCaZLA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xHg4xAAAANwAAAAP&#10;AAAAAAAAAAAAAAAAAKkCAABkcnMvZG93bnJldi54bWxQSwUGAAAAAAQABAD6AAAAmgMAAAAA&#10;">
                      <v:shape id="Grafik_x0020_63" o:spid="_x0000_s1174" type="#_x0000_t75" style="position:absolute;width:2420471;height:2286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pe&#10;tQXCAAAA3AAAAA8AAABkcnMvZG93bnJldi54bWxEj0+LwjAUxO8LfofwhL2tqbu1SDWKuMiuePLf&#10;/ZE822LzUppsrd/eLAgeh5n5DTNf9rYWHbW+cqxgPEpAEGtnKi4UnI6bjykIH5AN1o5JwZ08LBeD&#10;tznmxt14T90hFCJC2OeooAyhyaX0uiSLfuQa4uhdXGsxRNkW0rR4i3Bby88kyaTFiuNCiQ2tS9LX&#10;w59V0OEpG292W739wcwEfU6/09Qp9T7sVzMQgfrwCj/bv0bB1ySD/zPxCMjF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qXrUFwgAAANwAAAAPAAAAAAAAAAAAAAAAAJwCAABk&#10;cnMvZG93bnJldi54bWxQSwUGAAAAAAQABAD3AAAAiwMAAAAA&#10;">
                        <v:imagedata r:id="rId27" o:title="" cropleft="9077f"/>
                        <v:path arrowok="t"/>
                      </v:shape>
                      <v:group id="Gruppieren_x0020_121" o:spid="_x0000_s1175" style="position:absolute;left:547646;top:744070;width:953339;height:1346448" coordorigin="-151601,-1237130" coordsize="953339,13464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6WkPUxgAAANwAAAAPAAAAZHJzL2Rvd25yZXYueG1sRI9Ba8JAFITvBf/D8gre&#10;mk2UtJJmFZEqHkKhKpTeHtlnEsy+DdltEv99t1DocZiZb5h8M5lWDNS7xrKCJIpBEJdWN1wpuJz3&#10;TysQziNrbC2Tgjs52KxnDzlm2o78QcPJVyJA2GWooPa+y6R0ZU0GXWQ74uBdbW/QB9lXUvc4Brhp&#10;5SKOn6XBhsNCjR3taipvp2+j4DDiuF0mb0Nxu+7uX+f0/bNISKn547R9BeFp8v/hv/ZRK1imL/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paQ9TGAAAA3AAA&#10;AA8AAAAAAAAAAAAAAAAAqQIAAGRycy9kb3ducmV2LnhtbFBLBQYAAAAABAAEAPoAAACcAwAAAAA=&#10;">
                        <v:shape id="Gerade_x0020_Verbindung_x0020_mit_x0020_Pfeil_x0020_71" o:spid="_x0000_s1176" type="#_x0000_t32" style="position:absolute;left:412592;top:17931;width:389146;height:91387;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dC878EAAADcAAAADwAAAGRycy9kb3ducmV2LnhtbERPTWvCQBC9C/0PyxR6kbrRYCjRVdQi&#10;zdWY0uuQHZNgdjZkVxP/ffcgeHy87/V2NK24U+8aywrmswgEcWl1w5WC4nz8/ALhPLLG1jIpeJCD&#10;7eZtssZU24FPdM99JUIIuxQV1N53qZSurMmgm9mOOHAX2xv0AfaV1D0OIdy0chFFiTTYcGiosaND&#10;TeU1vxkF1fSQxN9FViSLv2uZ/eY/Zj/ESn28j7sVCE+jf4mf7kwriJdhbTgTjoDc/A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t0LzvwQAAANwAAAAPAAAAAAAAAAAAAAAA&#10;AKECAABkcnMvZG93bnJldi54bWxQSwUGAAAAAAQABAD5AAAAjwMAAAAA&#10;" strokecolor="#f79646" strokeweight="2pt">
                          <v:stroke endarrow="open"/>
                          <v:shadow on="t" opacity="24903f" mv:blur="40000f" origin=",.5" offset="0,20000emu"/>
                        </v:shape>
                        <v:shape id="Gerade_x0020_Verbindung_x0020_mit_x0020_Pfeil_x0020_116" o:spid="_x0000_s1177" type="#_x0000_t32" style="position:absolute;left:-151601;top:-1237130;width:707665;height:94136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tAGcYAAADcAAAADwAAAGRycy9kb3ducmV2LnhtbESPT2vCQBTE70K/w/IKvenGFsWmboII&#10;QtFL/VO8PrPPbGr2bciuGv30bqHQ4zAzv2GmeWdrcaHWV44VDAcJCOLC6YpLBbvtoj8B4QOyxtox&#10;KbiRhzx76k0x1e7Ka7psQikihH2KCkwITSqlLwxZ9APXEEfv6FqLIcq2lLrFa4TbWr4myVharDgu&#10;GGxobqg4bc5Wwfkmv/Yjf5+sglkmq5/j92HtF0q9PHezDxCBuvAf/mt/agVvo3f4PROPgMw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A7QBnGAAAA3AAAAA8AAAAAAAAA&#10;AAAAAAAAoQIAAGRycy9kb3ducmV2LnhtbFBLBQYAAAAABAAEAPkAAACUAwAAAAA=&#10;" strokecolor="#f79646" strokeweight="2pt">
                          <v:stroke endarrow="open"/>
                          <v:shadow on="t" opacity="24903f" mv:blur="40000f" origin=",.5" offset="0,20000emu"/>
                        </v:shape>
                      </v:group>
                    </v:group>
                    <v:shape id="Textfeld_x0020_127" o:spid="_x0000_s1178" type="#_x0000_t202" style="position:absolute;left:1470958;top:1954494;width:1003300;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j4FCxAAA&#10;ANwAAAAPAAAAZHJzL2Rvd25yZXYueG1sRE/JasMwEL0X8g9iAr01clIaghPZGENoKe0hyyW3iTVe&#10;iDVyLdV2+/XVoZDj4+27dDKtGKh3jWUFy0UEgriwuuFKwfm0f9qAcB5ZY2uZFPyQgzSZPeww1nbk&#10;Aw1HX4kQwi5GBbX3XSylK2oy6Ba2Iw5caXuDPsC+krrHMYSbVq6iaC0NNhwaauwor6m4Hb+Ngvd8&#10;/4mH68psftv89aPMuq/z5UWpx/mUbUF4mvxd/O9+0wqe12F+OBOOgE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Y+BQsQAAADcAAAADwAAAAAAAAAAAAAAAACXAgAAZHJzL2Rv&#10;d25yZXYueG1sUEsFBgAAAAAEAAQA9QAAAIgDAAAAAA==&#10;" filled="f" stroked="f" strokeweight=".5pt">
                      <v:textbox>
                        <w:txbxContent>
                          <w:p w14:paraId="692FF811" w14:textId="77777777" w:rsidR="00A51520" w:rsidRDefault="00A51520" w:rsidP="00B67801">
                            <w:r>
                              <w:t>Servomotor</w:t>
                            </w:r>
                          </w:p>
                        </w:txbxContent>
                      </v:textbox>
                    </v:shape>
                  </v:group>
                  <v:shape id="Textfeld_x0020_134" o:spid="_x0000_s1179" type="#_x0000_t202" style="position:absolute;left:1039906;top:376517;width:1434353;height:2689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wyTZxQAA&#10;ANwAAAAPAAAAZHJzL2Rvd25yZXYueG1sRI9Bi8IwFITvwv6H8ARvmuqyUqpRpCAuogddL3t7Ns+2&#10;2Lx0m6h1f70RBI/DzHzDTOetqcSVGldaVjAcRCCIM6tLzhUcfpb9GITzyBory6TgTg7ms4/OFBNt&#10;b7yj697nIkDYJaig8L5OpHRZQQbdwNbEwTvZxqAPssmlbvAW4KaSoygaS4Mlh4UCa0oLys77i1Gw&#10;Tpdb3B1HJv6v0tXmtKj/Dr9fSvW67WICwlPr3+FX+1sr+BwP4XkmHAE5e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bDJNnFAAAA3AAAAA8AAAAAAAAAAAAAAAAAlwIAAGRycy9k&#10;b3ducmV2LnhtbFBLBQYAAAAABAAEAPUAAACJAwAAAAA=&#10;" filled="f" stroked="f" strokeweight=".5pt">
                    <v:textbox>
                      <w:txbxContent>
                        <w:p w14:paraId="4722B0B8" w14:textId="77777777" w:rsidR="00A51520" w:rsidRDefault="00A51520" w:rsidP="00B67801">
                          <w:r>
                            <w:t>Schräge Wand</w:t>
                          </w:r>
                        </w:p>
                      </w:txbxContent>
                    </v:textbox>
                  </v:shape>
                </v:group>
                <v:shape id="Textfeld_x0020_163" o:spid="_x0000_s1180" type="#_x0000_t202" style="position:absolute;top:2315485;width:240411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M5nbxgAA&#10;ANwAAAAPAAAAZHJzL2Rvd25yZXYueG1sRI9BawIxFITvhf6H8Aq9FM1WZSmrUURaaL2IWy/eHpvn&#10;Zu3mZUmyuv33plDwOMzMN8xiNdhWXMiHxrGC13EGgrhyuuFaweH7Y/QGIkRkja1jUvBLAVbLx4cF&#10;FtpdeU+XMtYiQTgUqMDE2BVShsqQxTB2HXHyTs5bjEn6WmqP1wS3rZxkWS4tNpwWDHa0MVT9lL1V&#10;sJsdd+alP71v17Op/zr0m/xcl0o9Pw3rOYhIQ7yH/9ufWsE0n8DfmXQE5PI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8M5nbxgAAANwAAAAPAAAAAAAAAAAAAAAAAJcCAABkcnMv&#10;ZG93bnJldi54bWxQSwUGAAAAAAQABAD1AAAAigMAAAAA&#10;" stroked="f">
                  <v:textbox style="mso-fit-shape-to-text:t" inset="0,0,0,0">
                    <w:txbxContent>
                      <w:p w14:paraId="41DED6A8" w14:textId="77777777" w:rsidR="00A51520" w:rsidRPr="00711FBB" w:rsidRDefault="00A51520" w:rsidP="00B67801">
                        <w:pPr>
                          <w:pStyle w:val="Caption"/>
                          <w:rPr>
                            <w:noProof/>
                            <w:szCs w:val="24"/>
                          </w:rPr>
                        </w:pPr>
                        <w:bookmarkStart w:id="56" w:name="_Toc437601584"/>
                        <w:r>
                          <w:t xml:space="preserve">Abbildung </w:t>
                        </w:r>
                        <w:r>
                          <w:fldChar w:fldCharType="begin"/>
                        </w:r>
                        <w:r>
                          <w:instrText xml:space="preserve"> SEQ Abbildung \* ARABIC </w:instrText>
                        </w:r>
                        <w:r>
                          <w:fldChar w:fldCharType="separate"/>
                        </w:r>
                        <w:r>
                          <w:rPr>
                            <w:noProof/>
                          </w:rPr>
                          <w:t>10</w:t>
                        </w:r>
                        <w:r>
                          <w:fldChar w:fldCharType="end"/>
                        </w:r>
                        <w:r>
                          <w:t>: 2. Variante: Mulde gehoben</w:t>
                        </w:r>
                        <w:bookmarkEnd w:id="56"/>
                      </w:p>
                    </w:txbxContent>
                  </v:textbox>
                </v:shape>
                <w10:wrap type="square"/>
              </v:group>
            </w:pict>
          </mc:Fallback>
        </mc:AlternateContent>
      </w:r>
      <w:r w:rsidR="0052435B">
        <w:rPr>
          <w:lang w:val="en-US"/>
        </w:rPr>
        <mc:AlternateContent>
          <mc:Choice Requires="wpg">
            <w:drawing>
              <wp:anchor distT="0" distB="0" distL="114300" distR="114300" simplePos="0" relativeHeight="251667968" behindDoc="0" locked="0" layoutInCell="1" allowOverlap="1" wp14:anchorId="220B59FB" wp14:editId="5680F4FA">
                <wp:simplePos x="0" y="0"/>
                <wp:positionH relativeFrom="column">
                  <wp:posOffset>2697480</wp:posOffset>
                </wp:positionH>
                <wp:positionV relativeFrom="paragraph">
                  <wp:posOffset>431165</wp:posOffset>
                </wp:positionV>
                <wp:extent cx="2774315" cy="2548255"/>
                <wp:effectExtent l="0" t="0" r="0" b="4445"/>
                <wp:wrapSquare wrapText="bothSides"/>
                <wp:docPr id="334" name="Gruppieren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74315" cy="2548255"/>
                          <a:chOff x="0" y="-31791"/>
                          <a:chExt cx="2775007" cy="2553355"/>
                        </a:xfrm>
                      </wpg:grpSpPr>
                      <wpg:grpSp>
                        <wpg:cNvPr id="335" name="Gruppieren 131"/>
                        <wpg:cNvGrpSpPr/>
                        <wpg:grpSpPr>
                          <a:xfrm>
                            <a:off x="0" y="-31791"/>
                            <a:ext cx="2775007" cy="2352716"/>
                            <a:chOff x="636502" y="84231"/>
                            <a:chExt cx="2976249" cy="2390154"/>
                          </a:xfrm>
                        </wpg:grpSpPr>
                        <wpg:grpSp>
                          <wpg:cNvPr id="336" name="Gruppieren 130"/>
                          <wpg:cNvGrpSpPr/>
                          <wpg:grpSpPr>
                            <a:xfrm>
                              <a:off x="636502" y="84231"/>
                              <a:ext cx="2976249" cy="2327201"/>
                              <a:chOff x="-53780" y="84231"/>
                              <a:chExt cx="2976249" cy="2327201"/>
                            </a:xfrm>
                          </wpg:grpSpPr>
                          <wpg:grpSp>
                            <wpg:cNvPr id="337" name="Gruppieren 129"/>
                            <wpg:cNvGrpSpPr/>
                            <wpg:grpSpPr>
                              <a:xfrm>
                                <a:off x="0" y="84231"/>
                                <a:ext cx="2922469" cy="2327201"/>
                                <a:chOff x="0" y="-32311"/>
                                <a:chExt cx="2922469" cy="2327201"/>
                              </a:xfrm>
                            </wpg:grpSpPr>
                            <wpg:grpSp>
                              <wpg:cNvPr id="338" name="Gruppieren 120"/>
                              <wpg:cNvGrpSpPr/>
                              <wpg:grpSpPr>
                                <a:xfrm>
                                  <a:off x="0" y="-32311"/>
                                  <a:ext cx="2922469" cy="2327201"/>
                                  <a:chOff x="242047" y="-32312"/>
                                  <a:chExt cx="2923226" cy="2327277"/>
                                </a:xfrm>
                              </wpg:grpSpPr>
                              <pic:pic xmlns:pic="http://schemas.openxmlformats.org/drawingml/2006/picture">
                                <pic:nvPicPr>
                                  <pic:cNvPr id="339" name="Grafik 6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42047" y="35859"/>
                                    <a:ext cx="2689412" cy="2259106"/>
                                  </a:xfrm>
                                  <a:prstGeom prst="rect">
                                    <a:avLst/>
                                  </a:prstGeom>
                                </pic:spPr>
                              </pic:pic>
                              <wpg:grpSp>
                                <wpg:cNvPr id="340" name="Gruppieren 113"/>
                                <wpg:cNvGrpSpPr/>
                                <wpg:grpSpPr>
                                  <a:xfrm>
                                    <a:off x="555812" y="-32312"/>
                                    <a:ext cx="2609461" cy="2192582"/>
                                    <a:chOff x="0" y="-32314"/>
                                    <a:chExt cx="2610063" cy="2192732"/>
                                  </a:xfrm>
                                </wpg:grpSpPr>
                                <wps:wsp>
                                  <wps:cNvPr id="341" name="Gerade Verbindung mit Pfeil 70"/>
                                  <wps:cNvCnPr/>
                                  <wps:spPr>
                                    <a:xfrm flipV="1">
                                      <a:off x="0" y="1990165"/>
                                      <a:ext cx="447637" cy="170253"/>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g:cNvPr id="342" name="Gruppieren 112"/>
                                  <wpg:cNvGrpSpPr/>
                                  <wpg:grpSpPr>
                                    <a:xfrm>
                                      <a:off x="143435" y="-32314"/>
                                      <a:ext cx="2466628" cy="1170831"/>
                                      <a:chOff x="0" y="-32314"/>
                                      <a:chExt cx="2466628" cy="1170831"/>
                                    </a:xfrm>
                                  </wpg:grpSpPr>
                                  <wpg:grpSp>
                                    <wpg:cNvPr id="343" name="Gruppieren 111"/>
                                    <wpg:cNvGrpSpPr/>
                                    <wpg:grpSpPr>
                                      <a:xfrm>
                                        <a:off x="0" y="152400"/>
                                        <a:ext cx="1703331" cy="986117"/>
                                        <a:chOff x="0" y="0"/>
                                        <a:chExt cx="1703331" cy="986117"/>
                                      </a:xfrm>
                                    </wpg:grpSpPr>
                                    <wps:wsp>
                                      <wps:cNvPr id="344" name="Gerade Verbindung mit Pfeil 67"/>
                                      <wps:cNvCnPr/>
                                      <wps:spPr>
                                        <a:xfrm>
                                          <a:off x="0" y="0"/>
                                          <a:ext cx="600635" cy="986117"/>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s:wsp>
                                      <wps:cNvPr id="345" name="Gerade Verbindung mit Pfeil 68"/>
                                      <wps:cNvCnPr/>
                                      <wps:spPr>
                                        <a:xfrm flipH="1">
                                          <a:off x="1550894" y="0"/>
                                          <a:ext cx="152437" cy="716579"/>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s:wsp>
                                    <wps:cNvPr id="346" name="Textfeld 110"/>
                                    <wps:cNvSpPr txBox="1"/>
                                    <wps:spPr>
                                      <a:xfrm>
                                        <a:off x="1307552" y="-32314"/>
                                        <a:ext cx="1159076" cy="315052"/>
                                      </a:xfrm>
                                      <a:prstGeom prst="rect">
                                        <a:avLst/>
                                      </a:prstGeom>
                                      <a:noFill/>
                                      <a:ln w="6350">
                                        <a:noFill/>
                                      </a:ln>
                                      <a:effectLst/>
                                    </wps:spPr>
                                    <wps:txbx>
                                      <w:txbxContent>
                                        <w:p w14:paraId="1BEF5074" w14:textId="77777777" w:rsidR="00A51520" w:rsidRDefault="00A51520" w:rsidP="00B67801">
                                          <w:r>
                                            <w:t>Müllauff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47" name="Gerade Verbindung mit Pfeil 117"/>
                                <wps:cNvCnPr/>
                                <wps:spPr>
                                  <a:xfrm flipH="1" flipV="1">
                                    <a:off x="770965" y="1434354"/>
                                    <a:ext cx="932435" cy="367610"/>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s:wsp>
                              <wps:cNvPr id="348" name="Textfeld 124"/>
                              <wps:cNvSpPr txBox="1"/>
                              <wps:spPr>
                                <a:xfrm>
                                  <a:off x="1461247" y="1694329"/>
                                  <a:ext cx="1003300" cy="268605"/>
                                </a:xfrm>
                                <a:prstGeom prst="rect">
                                  <a:avLst/>
                                </a:prstGeom>
                                <a:noFill/>
                                <a:ln w="6350">
                                  <a:noFill/>
                                </a:ln>
                                <a:effectLst/>
                              </wps:spPr>
                              <wps:txbx>
                                <w:txbxContent>
                                  <w:p w14:paraId="3A67E196" w14:textId="77777777" w:rsidR="00A51520" w:rsidRDefault="00A51520" w:rsidP="00B67801">
                                    <w:r>
                                      <w:t>Drehach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feld 123"/>
                            <wps:cNvSpPr txBox="1"/>
                            <wps:spPr>
                              <a:xfrm>
                                <a:off x="-53780" y="116528"/>
                                <a:ext cx="1505585" cy="268605"/>
                              </a:xfrm>
                              <a:prstGeom prst="rect">
                                <a:avLst/>
                              </a:prstGeom>
                              <a:noFill/>
                              <a:ln w="6350">
                                <a:noFill/>
                              </a:ln>
                              <a:effectLst/>
                            </wps:spPr>
                            <wps:txbx>
                              <w:txbxContent>
                                <w:p w14:paraId="20D47E66" w14:textId="77777777" w:rsidR="00A51520" w:rsidRDefault="00A51520" w:rsidP="00B67801">
                                  <w:r>
                                    <w:t>Schräger Bo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0" name="Textfeld 125"/>
                          <wps:cNvSpPr txBox="1"/>
                          <wps:spPr>
                            <a:xfrm>
                              <a:off x="690281" y="2205780"/>
                              <a:ext cx="1299882" cy="268605"/>
                            </a:xfrm>
                            <a:prstGeom prst="rect">
                              <a:avLst/>
                            </a:prstGeom>
                            <a:noFill/>
                            <a:ln w="6350">
                              <a:noFill/>
                            </a:ln>
                            <a:effectLst/>
                          </wps:spPr>
                          <wps:txbx>
                            <w:txbxContent>
                              <w:p w14:paraId="479615CD" w14:textId="77777777" w:rsidR="00A51520" w:rsidRDefault="00A51520" w:rsidP="00B67801">
                                <w:r>
                                  <w:t>Servohalter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1" name="Textfeld 165"/>
                        <wps:cNvSpPr txBox="1"/>
                        <wps:spPr>
                          <a:xfrm>
                            <a:off x="0" y="2359639"/>
                            <a:ext cx="2606675" cy="161925"/>
                          </a:xfrm>
                          <a:prstGeom prst="rect">
                            <a:avLst/>
                          </a:prstGeom>
                          <a:solidFill>
                            <a:prstClr val="white"/>
                          </a:solidFill>
                          <a:ln>
                            <a:noFill/>
                          </a:ln>
                          <a:effectLst/>
                        </wps:spPr>
                        <wps:txbx>
                          <w:txbxContent>
                            <w:p w14:paraId="1CF0ACC2" w14:textId="77777777" w:rsidR="00A51520" w:rsidRPr="00174B47" w:rsidRDefault="00A51520" w:rsidP="00B67801">
                              <w:pPr>
                                <w:pStyle w:val="Caption"/>
                                <w:rPr>
                                  <w:noProof/>
                                  <w:szCs w:val="24"/>
                                </w:rPr>
                              </w:pPr>
                              <w:bookmarkStart w:id="57" w:name="_Toc437601583"/>
                              <w:r>
                                <w:t xml:space="preserve">Abbildung </w:t>
                              </w:r>
                              <w:r>
                                <w:fldChar w:fldCharType="begin"/>
                              </w:r>
                              <w:r>
                                <w:instrText xml:space="preserve"> SEQ Abbildung \* ARABIC </w:instrText>
                              </w:r>
                              <w:r>
                                <w:fldChar w:fldCharType="separate"/>
                              </w:r>
                              <w:r>
                                <w:rPr>
                                  <w:noProof/>
                                </w:rPr>
                                <w:t>9</w:t>
                              </w:r>
                              <w:r>
                                <w:fldChar w:fldCharType="end"/>
                              </w:r>
                              <w:r>
                                <w:t>: 2.Variante: Mulde gesenk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20B59FB" id="Gruppieren_x0020_166" o:spid="_x0000_s1181" style="position:absolute;margin-left:212.4pt;margin-top:33.95pt;width:218.45pt;height:200.65pt;z-index:251667968" coordorigin=",-31791" coordsize="2775007,25533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">
                <v:group id="Gruppieren_x0020_131" o:spid="_x0000_s1182" style="position:absolute;top:-31791;width:2775007;height:2352716" coordorigin="636502,84231" coordsize="2976249,23901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BudmMUAAADcAAAA&#10;DwAAAAAAAAAAAAAAAACpAgAAZHJzL2Rvd25yZXYueG1sUEsFBgAAAAAEAAQA+gAAAJsDAAAAAA==&#10;">
                  <v:group id="Gruppieren_x0020_130" o:spid="_x0000_s1183" style="position:absolute;left:636502;top:84231;width:2976249;height:2327201" coordorigin="-53780,84231" coordsize="2976249,232720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IyQPvxAAAANwAAAAPAAAAZHJzL2Rvd25yZXYueG1sRI9Bi8IwFITvC/6H8ARv&#10;a1rLilSjiKh4kIVVQbw9mmdbbF5KE9v6783Cwh6HmfmGWax6U4mWGldaVhCPIxDEmdUl5wou593n&#10;DITzyBory6TgRQ5Wy8HHAlNtO/6h9uRzESDsUlRQeF+nUrqsIINubGvi4N1tY9AH2eRSN9gFuKnk&#10;JIqm0mDJYaHAmjYFZY/T0yjYd9itk3jbHh/3zet2/vq+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IyQPvxAAAANwAAAAP&#10;AAAAAAAAAAAAAAAAAKkCAABkcnMvZG93bnJldi54bWxQSwUGAAAAAAQABAD6AAAAmgMAAAAA&#10;">
                    <v:group id="Gruppieren_x0020_129" o:spid="_x0000_s1184" style="position:absolute;top:84231;width:2922469;height:2327201" coordorigin=",-32311" coordsize="2922469,232720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4WmdMUAAADcAAAA&#10;DwAAAAAAAAAAAAAAAACpAgAAZHJzL2Rvd25yZXYueG1sUEsFBgAAAAAEAAQA+gAAAJsDAAAAAA==&#10;">
                      <v:group id="Gruppieren_x0020_120" o:spid="_x0000_s1185" style="position:absolute;top:-32311;width:2922469;height:2327201" coordorigin="242047,-32312" coordsize="2923226,232727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WGjIGwQAAANwAAAAPAAAAZHJzL2Rvd25yZXYueG1sRE9Ni8IwEL0L+x/CLHjT&#10;tBYX6RpFRMWDCKuC7G1oxrbYTEoT2/rvzUHw+Hjf82VvKtFS40rLCuJxBII4s7rkXMHlvB3NQDiP&#10;rLGyTAqe5GC5+BrMMdW24z9qTz4XIYRdigoK7+tUSpcVZNCNbU0cuJttDPoAm1zqBrsQbio5iaIf&#10;abDk0FBgTeuCsvvpYRTsOuxWSbxpD/fb+vl/nh6vh5iUGn73q18Qnnr/Eb/de60gScLacCYcAbl4&#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WGjIGwQAAANwAAAAPAAAA&#10;AAAAAAAAAAAAAKkCAABkcnMvZG93bnJldi54bWxQSwUGAAAAAAQABAD6AAAAlwMAAAAA&#10;">
                        <v:shape id="Grafik_x0020_64" o:spid="_x0000_s1186" type="#_x0000_t75" style="position:absolute;left:242047;top:35859;width:2689412;height:2259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cH&#10;u4vDAAAA3AAAAA8AAABkcnMvZG93bnJldi54bWxEj19rwjAUxd8HfodwBd9m6gRxnVFUEN2L0Dr2&#10;fGnumrLmpkuird9+EQZ7PJw/P85qM9hW3MiHxrGC2TQDQVw53XCt4ONyeF6CCBFZY+uYFNwpwGY9&#10;elphrl3PBd3KWIs0wiFHBSbGLpcyVIYshqnriJP35bzFmKSvpfbYp3HbypcsW0iLDSeCwY72hqrv&#10;8moT92h+lr54r8+++izOu0vZb2mv1GQ8bN9ARBrif/ivfdIK5vNXeJxJR0Cuf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we7i8MAAADcAAAADwAAAAAAAAAAAAAAAACcAgAA&#10;ZHJzL2Rvd25yZXYueG1sUEsFBgAAAAAEAAQA9wAAAIwDAAAAAA==&#10;">
                          <v:imagedata r:id="rId29" o:title=""/>
                          <v:path arrowok="t"/>
                        </v:shape>
                        <v:group id="Gruppieren_x0020_113" o:spid="_x0000_s1187" style="position:absolute;left:555812;top:-32312;width:2609461;height:2192582" coordorigin=",-32314" coordsize="2610063,2192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cGpNfcIAAADcAAAADwAA&#10;AAAAAAAAAAAAAACpAgAAZHJzL2Rvd25yZXYueG1sUEsFBgAAAAAEAAQA+gAAAJgDAAAAAA==&#10;">
                          <v:shape id="Gerade_x0020_Verbindung_x0020_mit_x0020_Pfeil_x0020_70" o:spid="_x0000_s1188" type="#_x0000_t32" style="position:absolute;top:1990165;width:447637;height:17025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5TawsQAAADcAAAADwAAAGRycy9kb3ducmV2LnhtbESPT2sCMRTE70K/Q3gFb5r1L7IapRQE&#10;0Ytaxetz89xsu3lZNlFXP31TKHgcZuY3zGzR2FLcqPaFYwW9bgKCOHO64FzB4WvZmYDwAVlj6ZgU&#10;PMjDYv7WmmGq3Z13dNuHXEQI+xQVmBCqVEqfGbLou64ijt7F1RZDlHUudY33CLel7CfJWFosOC4Y&#10;rOjTUPazv1oF14fcnkb+OdkEs04235fjeeeXSrXfm48piEBNeIX/2yutYDDswd+ZeATk/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lNrCxAAAANwAAAAPAAAAAAAAAAAA&#10;AAAAAKECAABkcnMvZG93bnJldi54bWxQSwUGAAAAAAQABAD5AAAAkgMAAAAA&#10;" strokecolor="#f79646" strokeweight="2pt">
                            <v:stroke endarrow="open"/>
                            <v:shadow on="t" opacity="24903f" mv:blur="40000f" origin=",.5" offset="0,20000emu"/>
                          </v:shape>
                          <v:group id="Gruppieren_x0020_112" o:spid="_x0000_s1189" style="position:absolute;left:143435;top:-32314;width:2466628;height:1170831" coordorigin=",-32314" coordsize="2466628,11708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9HaRxgAAANwAAAAPAAAAZHJzL2Rvd25yZXYueG1sRI9Pa8JAFMTvBb/D8gq9&#10;1c0fWyR1DSK2eBChKpTeHtlnEpJ9G7LbJH77bkHocZiZ3zCrfDKtGKh3tWUF8TwCQVxYXXOp4HJ+&#10;f16CcB5ZY2uZFNzIQb6ePaww03bkTxpOvhQBwi5DBZX3XSalKyoy6Oa2Iw7e1fYGfZB9KXWPY4Cb&#10;ViZR9CoN1hwWKuxoW1HRnH6Mgo8Rx00a74ZDc93evs8vx69DTEo9PU6bNxCeJv8fvrf3WkG6SOD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0dpHGAAAA3AAA&#10;AA8AAAAAAAAAAAAAAAAAqQIAAGRycy9kb3ducmV2LnhtbFBLBQYAAAAABAAEAPoAAACcAwAAAAA=&#10;">
                            <v:group id="Gruppieren_x0020_111" o:spid="_x0000_s1190" style="position:absolute;top:152400;width:1703331;height:986117" coordsize="1703331,98611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LjTCsUAAADcAAAA&#10;DwAAAAAAAAAAAAAAAACpAgAAZHJzL2Rvd25yZXYueG1sUEsFBgAAAAAEAAQA+gAAAJsDAAAAAA==&#10;">
                              <v:shape id="Gerade_x0020_Verbindung_x0020_mit_x0020_Pfeil_x0020_67" o:spid="_x0000_s1191" type="#_x0000_t32" style="position:absolute;width:600635;height:98611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mYtZsUAAADcAAAADwAAAGRycy9kb3ducmV2LnhtbESPQWvCQBSE7wX/w/IKvemmrYrErCKW&#10;lsZLaQx4fWSf2Wj2bchuNf33XUHocZiZb5hsPdhWXKj3jWMFz5MEBHHldMO1gnL/Pl6A8AFZY+uY&#10;FPySh/Vq9JBhqt2Vv+lShFpECPsUFZgQulRKXxmy6CeuI47e0fUWQ5R9LXWP1wi3rXxJkrm02HBc&#10;MNjR1lB1Ln6sgo/T2cxs47b5Yf9V5vpt1+XVTqmnx2GzBBFoCP/he/tTK3idTuF2Jh4Buf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mYtZsUAAADcAAAADwAAAAAAAAAA&#10;AAAAAAChAgAAZHJzL2Rvd25yZXYueG1sUEsFBgAAAAAEAAQA+QAAAJMDAAAAAA==&#10;" strokecolor="#f79646" strokeweight="2pt">
                                <v:stroke endarrow="open"/>
                                <v:shadow on="t" opacity="24903f" mv:blur="40000f" origin=",.5" offset="0,20000emu"/>
                              </v:shape>
                              <v:shape id="Gerade_x0020_Verbindung_x0020_mit_x0020_Pfeil_x0020_68" o:spid="_x0000_s1192" type="#_x0000_t32" style="position:absolute;left:1550894;width:152437;height:71657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K/cwcUAAADcAAAADwAAAGRycy9kb3ducmV2LnhtbESPW2sCMRSE34X+h3AKvtVs6wVZjVIK&#10;guiLV3w9bo6bbTcnyybq6q9vBMHHYWa+YcbTxpbiQrUvHCv47CQgiDOnC84V7LazjyEIH5A1lo5J&#10;wY08TCdvrTGm2l15TZdNyEWEsE9RgQmhSqX0mSGLvuMq4uidXG0xRFnnUtd4jXBbyq8kGUiLBccF&#10;gxX9GMr+Nmer4HyTq0Pf34fLYBbJ8ve0P679TKn2e/M9AhGoCa/wsz3XCrq9PjzOxCMgJ/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K/cwcUAAADcAAAADwAAAAAAAAAA&#10;AAAAAAChAgAAZHJzL2Rvd25yZXYueG1sUEsFBgAAAAAEAAQA+QAAAJMDAAAAAA==&#10;" strokecolor="#f79646" strokeweight="2pt">
                                <v:stroke endarrow="open"/>
                                <v:shadow on="t" opacity="24903f" mv:blur="40000f" origin=",.5" offset="0,20000emu"/>
                              </v:shape>
                            </v:group>
                            <v:shape id="Textfeld_x0020_110" o:spid="_x0000_s1193" type="#_x0000_t202" style="position:absolute;left:1307552;top:-32314;width:1159076;height:3150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n+DNxQAA&#10;ANwAAAAPAAAAZHJzL2Rvd25yZXYueG1sRI9Pi8IwFMTvwn6H8IS9aepfpBpFCqLIetD14u3ZPNti&#10;89Jtslr30xtB2OMwM79hZovGlOJGtSssK+h1IxDEqdUFZwqO36vOBITzyBpLy6TgQQ4W84/WDGNt&#10;77yn28FnIkDYxagg976KpXRpTgZd11bEwbvY2qAPss6krvEe4KaU/SgaS4MFh4UcK0pySq+HX6Ng&#10;m6x2uD/3zeSvTNZfl2X1czyNlPpsN8spCE+N/w+/2xutYDAcw+tMOAJy/gQ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Kf4M3FAAAA3AAAAA8AAAAAAAAAAAAAAAAAlwIAAGRycy9k&#10;b3ducmV2LnhtbFBLBQYAAAAABAAEAPUAAACJAwAAAAA=&#10;" filled="f" stroked="f" strokeweight=".5pt">
                              <v:textbox>
                                <w:txbxContent>
                                  <w:p w14:paraId="1BEF5074" w14:textId="77777777" w:rsidR="00A51520" w:rsidRDefault="00A51520" w:rsidP="00B67801">
                                    <w:r>
                                      <w:t>Müllauffang</w:t>
                                    </w:r>
                                  </w:p>
                                </w:txbxContent>
                              </v:textbox>
                            </v:shape>
                          </v:group>
                        </v:group>
                        <v:shape id="Gerade_x0020_Verbindung_x0020_mit_x0020_Pfeil_x0020_117" o:spid="_x0000_s1194" type="#_x0000_t32" style="position:absolute;left:770965;top:1434354;width:932435;height:36761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Za+QMUAAADcAAAADwAAAGRycy9kb3ducmV2LnhtbESPQWvCQBSE7wX/w/IEL0U3NSWW1FWs&#10;UpqrMaXXR/aZBLNvQ3Y18d93CwWPw8x8w6y3o2nFjXrXWFbwsohAEJdWN1wpKE6f8zcQziNrbC2T&#10;gjs52G4mT2tMtR34SLfcVyJA2KWooPa+S6V0ZU0G3cJ2xME7296gD7KvpO5xCHDTymUUJdJgw2Gh&#10;xo72NZWX/GoUVM/7JD4UWZEsfy5l9p1/mY8hVmo2HXfvIDyN/hH+b2daQfy6gr8z4QjIz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Za+QMUAAADcAAAADwAAAAAAAAAA&#10;AAAAAAChAgAAZHJzL2Rvd25yZXYueG1sUEsFBgAAAAAEAAQA+QAAAJMDAAAAAA==&#10;" strokecolor="#f79646" strokeweight="2pt">
                          <v:stroke endarrow="open"/>
                          <v:shadow on="t" opacity="24903f" mv:blur="40000f" origin=",.5" offset="0,20000emu"/>
                        </v:shape>
                      </v:group>
                      <v:shape id="Textfeld_x0020_124" o:spid="_x0000_s1195" type="#_x0000_t202" style="position:absolute;left:1461247;top:1694329;width:1003300;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TNEkwgAA&#10;ANwAAAAPAAAAZHJzL2Rvd25yZXYueG1sRE/LisIwFN0P+A/hCu7G1MeIVKNIQRRxFj427q7NtS02&#10;N7WJWv36yWLA5eG8p/PGlOJBtSssK+h1IxDEqdUFZwqOh+X3GITzyBpLy6TgRQ7ms9bXFGNtn7yj&#10;x95nIoSwi1FB7n0VS+nSnAy6rq2IA3extUEfYJ1JXeMzhJtS9qNoJA0WHBpyrCjJKb3u70bBJln+&#10;4u7cN+N3may2l0V1O55+lOq0m8UEhKfGf8T/7rVWMBiGteFMOAJy9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xM0STCAAAA3AAAAA8AAAAAAAAAAAAAAAAAlwIAAGRycy9kb3du&#10;cmV2LnhtbFBLBQYAAAAABAAEAPUAAACGAwAAAAA=&#10;" filled="f" stroked="f" strokeweight=".5pt">
                        <v:textbox>
                          <w:txbxContent>
                            <w:p w14:paraId="3A67E196" w14:textId="77777777" w:rsidR="00A51520" w:rsidRDefault="00A51520" w:rsidP="00B67801">
                              <w:r>
                                <w:t>Drehachse</w:t>
                              </w:r>
                            </w:p>
                          </w:txbxContent>
                        </v:textbox>
                      </v:shape>
                    </v:group>
                    <v:shape id="Textfeld_x0020_123" o:spid="_x0000_s1196" type="#_x0000_t202" style="position:absolute;left:-53780;top:116528;width:1505585;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AHS/xwAA&#10;ANwAAAAPAAAAZHJzL2Rvd25yZXYueG1sRI9Ba8JAFITvQv/D8gredFO1RdNsRAJSET2YeuntmX0m&#10;odm3aXarsb++KxR6HGbmGyZZ9qYRF+pcbVnB0zgCQVxYXXOp4Pi+Hs1BOI+ssbFMCm7kYJk+DBKM&#10;tb3ygS65L0WAsItRQeV9G0vpiooMurFtiYN3tp1BH2RXSt3hNcBNIydR9CIN1hwWKmwpq6j4zL+N&#10;gm223uPhNDHznyZ7251X7dfx41mp4WO/egXhqff/4b/2RiuYzhZwPxOOgEx/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wwB0v8cAAADcAAAADwAAAAAAAAAAAAAAAACXAgAAZHJz&#10;L2Rvd25yZXYueG1sUEsFBgAAAAAEAAQA9QAAAIsDAAAAAA==&#10;" filled="f" stroked="f" strokeweight=".5pt">
                      <v:textbox>
                        <w:txbxContent>
                          <w:p w14:paraId="20D47E66" w14:textId="77777777" w:rsidR="00A51520" w:rsidRDefault="00A51520" w:rsidP="00B67801">
                            <w:r>
                              <w:t>Schräger Boden</w:t>
                            </w:r>
                          </w:p>
                        </w:txbxContent>
                      </v:textbox>
                    </v:shape>
                  </v:group>
                  <v:shape id="Textfeld_x0020_125" o:spid="_x0000_s1197" type="#_x0000_t202" style="position:absolute;left:690281;top:2205780;width:1299882;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40v/xAAA&#10;ANwAAAAPAAAAZHJzL2Rvd25yZXYueG1sRE/LasJAFN0X/IfhCt3ViZYUiU5CCEhLaRdGN+6umZsH&#10;Zu6kmamm/frOouDycN7bbDK9uNLoOssKlosIBHFldceNguNh97QG4Tyyxt4yKfghB1k6e9hiou2N&#10;93QtfSNCCLsEFbTeD4mUrmrJoFvYgThwtR0N+gDHRuoRbyHc9HIVRS/SYMehocWBipaqS/ltFLwX&#10;u0/cn1dm/dsXrx91PnwdT7FSj/Mp34DwNPm7+N/9phU8x2F+OBOOgE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NL/8QAAADcAAAADwAAAAAAAAAAAAAAAACXAgAAZHJzL2Rv&#10;d25yZXYueG1sUEsFBgAAAAAEAAQA9QAAAIgDAAAAAA==&#10;" filled="f" stroked="f" strokeweight=".5pt">
                    <v:textbox>
                      <w:txbxContent>
                        <w:p w14:paraId="479615CD" w14:textId="77777777" w:rsidR="00A51520" w:rsidRDefault="00A51520" w:rsidP="00B67801">
                          <w:r>
                            <w:t>Servohalterung</w:t>
                          </w:r>
                        </w:p>
                      </w:txbxContent>
                    </v:textbox>
                  </v:shape>
                </v:group>
                <v:shape id="Textfeld_x0020_165" o:spid="_x0000_s1198" type="#_x0000_t202" style="position:absolute;top:2359639;width:260667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jc0RxwAA&#10;ANwAAAAPAAAAZHJzL2Rvd25yZXYueG1sRI9PawIxFMTvhX6H8ApeSs36pyKrUURaaHuRbr14e2ye&#10;m7WblyXJ6vrtTaHgcZiZ3zDLdW8bcSYfascKRsMMBHHpdM2Vgv3P+8scRIjIGhvHpOBKAdarx4cl&#10;5tpd+JvORaxEgnDIUYGJsc2lDKUhi2HoWuLkHZ23GJP0ldQeLwluGznOspm0WHNaMNjS1lD5W3RW&#10;wW562Jnn7vj2tZlO/Oe+285OVaHU4KnfLEBE6uM9/N/+0AomryP4O5OOgFzd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o3NEccAAADcAAAADwAAAAAAAAAAAAAAAACXAgAAZHJz&#10;L2Rvd25yZXYueG1sUEsFBgAAAAAEAAQA9QAAAIsDAAAAAA==&#10;" stroked="f">
                  <v:textbox style="mso-fit-shape-to-text:t" inset="0,0,0,0">
                    <w:txbxContent>
                      <w:p w14:paraId="1CF0ACC2" w14:textId="77777777" w:rsidR="00A51520" w:rsidRPr="00174B47" w:rsidRDefault="00A51520" w:rsidP="00B67801">
                        <w:pPr>
                          <w:pStyle w:val="Caption"/>
                          <w:rPr>
                            <w:noProof/>
                            <w:szCs w:val="24"/>
                          </w:rPr>
                        </w:pPr>
                        <w:bookmarkStart w:id="58" w:name="_Toc437601583"/>
                        <w:r>
                          <w:t xml:space="preserve">Abbildung </w:t>
                        </w:r>
                        <w:r>
                          <w:fldChar w:fldCharType="begin"/>
                        </w:r>
                        <w:r>
                          <w:instrText xml:space="preserve"> SEQ Abbildung \* ARABIC </w:instrText>
                        </w:r>
                        <w:r>
                          <w:fldChar w:fldCharType="separate"/>
                        </w:r>
                        <w:r>
                          <w:rPr>
                            <w:noProof/>
                          </w:rPr>
                          <w:t>9</w:t>
                        </w:r>
                        <w:r>
                          <w:fldChar w:fldCharType="end"/>
                        </w:r>
                        <w:r>
                          <w:t>: 2.Variante: Mulde gesenkt</w:t>
                        </w:r>
                        <w:bookmarkEnd w:id="58"/>
                      </w:p>
                    </w:txbxContent>
                  </v:textbox>
                </v:shape>
                <w10:wrap type="square"/>
              </v:group>
            </w:pict>
          </mc:Fallback>
        </mc:AlternateContent>
      </w:r>
      <w:r w:rsidR="00B67801" w:rsidRPr="00613438">
        <w:t xml:space="preserve">In dieser Variante wird die Neigung des Bodens nach hinten geführt. Das verlagert den Schwerpunkt hinter die Achse und sorgt dafür, dass die Mulde sich </w:t>
      </w:r>
      <w:r>
        <w:br/>
      </w:r>
      <w:r>
        <w:br/>
      </w:r>
      <w:r w:rsidR="00B67801" w:rsidRPr="00613438">
        <w:t xml:space="preserve">wieder senkt, sobald der Servomotor sie nicht mehr hochdrückt. Der Müllauffang ist von der Mulde getrennt und bewegt sich nicht. Der Servomotor mit Hebel ist unterhalb der Mulde angebracht. </w:t>
      </w:r>
    </w:p>
    <w:p w14:paraId="22FCC129" w14:textId="77777777" w:rsidR="00B67801" w:rsidRPr="00613438" w:rsidRDefault="00B67801" w:rsidP="00B67801"/>
    <w:p w14:paraId="558AF4B2" w14:textId="77777777" w:rsidR="00B67801" w:rsidRPr="00613438" w:rsidRDefault="00B67801" w:rsidP="00574883">
      <w:pPr>
        <w:pStyle w:val="Heading3"/>
      </w:pPr>
      <w:bookmarkStart w:id="59" w:name="_Toc437022945"/>
      <w:bookmarkStart w:id="60" w:name="_Toc437601102"/>
      <w:r w:rsidRPr="00613438">
        <w:lastRenderedPageBreak/>
        <w:t>Begründung</w:t>
      </w:r>
      <w:bookmarkEnd w:id="59"/>
      <w:bookmarkEnd w:id="60"/>
    </w:p>
    <w:p w14:paraId="4EDA3BD9" w14:textId="77777777" w:rsidR="00B67801" w:rsidRPr="00613438" w:rsidRDefault="00B67801" w:rsidP="00B67801">
      <w:r w:rsidRPr="00613438">
        <w:t xml:space="preserve">Die erste Variante würde eine sehr schnelle Entleerung erlauben. Im Gegensatz zu einer Gewindespindel sind beide Konzepte mit jedem Fahrwerk kombinierbar. Durch die Klappe oder auch die schräge Wand wird sichergestellt, dass der Müll im Entsorgungsbecken landet und nicht zwischen Fahrzeug und Becken zu Boden fällt. </w:t>
      </w:r>
    </w:p>
    <w:p w14:paraId="2536DAA3" w14:textId="17C70B9D" w:rsidR="00B67801" w:rsidRPr="00613438" w:rsidRDefault="0052435B" w:rsidP="00B67801">
      <w:pPr>
        <w:keepNext/>
      </w:pPr>
      <w:r>
        <w:rPr>
          <w:lang w:val="en-US"/>
        </w:rPr>
        <mc:AlternateContent>
          <mc:Choice Requires="wpg">
            <w:drawing>
              <wp:anchor distT="0" distB="0" distL="114300" distR="114300" simplePos="0" relativeHeight="251671040" behindDoc="0" locked="0" layoutInCell="1" allowOverlap="1" wp14:anchorId="7AFBA73F" wp14:editId="2C42F9D5">
                <wp:simplePos x="0" y="0"/>
                <wp:positionH relativeFrom="column">
                  <wp:posOffset>3174365</wp:posOffset>
                </wp:positionH>
                <wp:positionV relativeFrom="paragraph">
                  <wp:posOffset>181610</wp:posOffset>
                </wp:positionV>
                <wp:extent cx="2338070" cy="2482215"/>
                <wp:effectExtent l="0" t="0" r="0" b="6985"/>
                <wp:wrapThrough wrapText="bothSides">
                  <wp:wrapPolygon edited="0">
                    <wp:start x="0" y="0"/>
                    <wp:lineTo x="0" y="21440"/>
                    <wp:lineTo x="21354" y="21440"/>
                    <wp:lineTo x="21354" y="0"/>
                    <wp:lineTo x="0" y="0"/>
                  </wp:wrapPolygon>
                </wp:wrapThrough>
                <wp:docPr id="376" name="Group 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38070" cy="2482215"/>
                          <a:chOff x="0" y="0"/>
                          <a:chExt cx="2338070" cy="2482215"/>
                        </a:xfrm>
                      </wpg:grpSpPr>
                      <wpg:grpSp>
                        <wpg:cNvPr id="370" name="Gruppieren 170"/>
                        <wpg:cNvGrpSpPr/>
                        <wpg:grpSpPr>
                          <a:xfrm>
                            <a:off x="0" y="0"/>
                            <a:ext cx="2312035" cy="2212975"/>
                            <a:chOff x="0" y="0"/>
                            <a:chExt cx="2312035" cy="2212975"/>
                          </a:xfrm>
                        </wpg:grpSpPr>
                        <wpg:grpSp>
                          <wpg:cNvPr id="371" name="Gruppieren 132"/>
                          <wpg:cNvGrpSpPr/>
                          <wpg:grpSpPr>
                            <a:xfrm>
                              <a:off x="0" y="0"/>
                              <a:ext cx="2312035" cy="2212975"/>
                              <a:chOff x="1111495" y="-4788379"/>
                              <a:chExt cx="2312894" cy="2214282"/>
                            </a:xfrm>
                          </wpg:grpSpPr>
                          <pic:pic xmlns:pic="http://schemas.openxmlformats.org/drawingml/2006/picture">
                            <pic:nvPicPr>
                              <pic:cNvPr id="372" name="Grafik 7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11495" y="-4788379"/>
                                <a:ext cx="2312894" cy="2214282"/>
                              </a:xfrm>
                              <a:prstGeom prst="rect">
                                <a:avLst/>
                              </a:prstGeom>
                            </pic:spPr>
                          </pic:pic>
                          <wps:wsp>
                            <wps:cNvPr id="373" name="Gerade Verbindung mit Pfeil 118"/>
                            <wps:cNvCnPr/>
                            <wps:spPr>
                              <a:xfrm>
                                <a:off x="1962205" y="-3999621"/>
                                <a:ext cx="789156" cy="582407"/>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s:wsp>
                          <wps:cNvPr id="374" name="Textfeld 169"/>
                          <wps:cNvSpPr txBox="1"/>
                          <wps:spPr>
                            <a:xfrm>
                              <a:off x="259976" y="627529"/>
                              <a:ext cx="627380" cy="250825"/>
                            </a:xfrm>
                            <a:prstGeom prst="rect">
                              <a:avLst/>
                            </a:prstGeom>
                            <a:noFill/>
                            <a:ln w="6350">
                              <a:noFill/>
                            </a:ln>
                            <a:effectLst/>
                          </wps:spPr>
                          <wps:txbx>
                            <w:txbxContent>
                              <w:p w14:paraId="025DB61F" w14:textId="77777777" w:rsidR="00A51520" w:rsidRDefault="00A51520" w:rsidP="00B67801">
                                <w:r>
                                  <w:t>He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75" name="Textfeld 173"/>
                        <wps:cNvSpPr txBox="1"/>
                        <wps:spPr>
                          <a:xfrm>
                            <a:off x="26035" y="2320290"/>
                            <a:ext cx="2312035" cy="161925"/>
                          </a:xfrm>
                          <a:prstGeom prst="rect">
                            <a:avLst/>
                          </a:prstGeom>
                          <a:solidFill>
                            <a:prstClr val="white"/>
                          </a:solidFill>
                          <a:ln>
                            <a:noFill/>
                          </a:ln>
                          <a:effectLst/>
                        </wps:spPr>
                        <wps:txbx>
                          <w:txbxContent>
                            <w:p w14:paraId="55982371" w14:textId="77777777" w:rsidR="00A51520" w:rsidRPr="0073198F" w:rsidRDefault="00A51520" w:rsidP="00B67801">
                              <w:pPr>
                                <w:pStyle w:val="Caption"/>
                                <w:rPr>
                                  <w:rFonts w:cs="Arial"/>
                                  <w:noProof/>
                                  <w:sz w:val="26"/>
                                  <w:szCs w:val="26"/>
                                </w:rPr>
                              </w:pPr>
                              <w:bookmarkStart w:id="61" w:name="_Toc437601585"/>
                              <w:r>
                                <w:t xml:space="preserve">Abbildung </w:t>
                              </w:r>
                              <w:r>
                                <w:fldChar w:fldCharType="begin"/>
                              </w:r>
                              <w:r>
                                <w:instrText xml:space="preserve"> SEQ Abbildung \* ARABIC </w:instrText>
                              </w:r>
                              <w:r>
                                <w:fldChar w:fldCharType="separate"/>
                              </w:r>
                              <w:r>
                                <w:rPr>
                                  <w:noProof/>
                                </w:rPr>
                                <w:t>11</w:t>
                              </w:r>
                              <w:r>
                                <w:fldChar w:fldCharType="end"/>
                              </w:r>
                              <w:r>
                                <w:t>: 2. Variante: gehobene Mulde von hinte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AFBA73F" id="Group_x0020_376" o:spid="_x0000_s1199" style="position:absolute;margin-left:249.95pt;margin-top:14.3pt;width:184.1pt;height:195.45pt;z-index:251671040" coordsize="2338070,24822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">
                <v:group id="Gruppieren_x0020_170" o:spid="_x0000_s1200" style="position:absolute;width:2312035;height:2212975" coordsize="2312035,22129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vgaHwMIAAADcAAAADwAA&#10;AAAAAAAAAAAAAACpAgAAZHJzL2Rvd25yZXYueG1sUEsFBgAAAAAEAAQA+gAAAJgDAAAAAA==&#10;">
                  <v:group id="Gruppieren_x0020_132" o:spid="_x0000_s1201" style="position:absolute;width:2312035;height:2212975" coordorigin="1111495,-4788379" coordsize="2312894,22142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SiJbxgAAANwAAAAPAAAAZHJzL2Rvd25yZXYueG1sRI9Pa8JAFMTvQr/D8gq9&#10;mU0aakuaVURq6UEKaqH09sg+k2D2bciu+fPtXaHgcZiZ3zD5ajSN6KlztWUFSRSDIC6srrlU8HPc&#10;zt9AOI+ssbFMCiZysFo+zHLMtB14T/3BlyJA2GWooPK+zaR0RUUGXWRb4uCdbGfQB9mVUnc4BLhp&#10;5HMcL6TBmsNChS1tKirOh4tR8DngsE6Tj353Pm2mv+PL9+8uIaWeHsf1OwhPo7+H/9tfWkH6msD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FKIlvGAAAA3AAA&#10;AA8AAAAAAAAAAAAAAAAAqQIAAGRycy9kb3ducmV2LnhtbFBLBQYAAAAABAAEAPoAAACcAwAAAAA=&#10;">
                    <v:shape id="Grafik_x0020_73" o:spid="_x0000_s1202" type="#_x0000_t75" style="position:absolute;left:1111495;top:-4788379;width:2312894;height:22142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6O&#10;IfDGAAAA3AAAAA8AAABkcnMvZG93bnJldi54bWxEj0FrAjEUhO+F/ofwBG81q1UrW6NopaAohdot&#10;vT42r8nSzcuySXX990Yo9DjMzDfMfNm5WpyoDZVnBcNBBoK49Lpio6D4eH2YgQgRWWPtmRRcKMBy&#10;cX83x1z7M7/T6RiNSBAOOSqwMTa5lKG05DAMfEOcvG/fOoxJtkbqFs8J7mo5yrKpdFhxWrDY0Iul&#10;8uf46xTszLj4nFyar/XGlBNfHPb2bbZXqt/rVs8gInXxP/zX3moFj08juJ1JR0Aur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o4h8MYAAADcAAAADwAAAAAAAAAAAAAAAACc&#10;AgAAZHJzL2Rvd25yZXYueG1sUEsFBgAAAAAEAAQA9wAAAI8DAAAAAA==&#10;">
                      <v:imagedata r:id="rId31" o:title=""/>
                      <v:path arrowok="t"/>
                    </v:shape>
                    <v:shape id="Gerade_x0020_Verbindung_x0020_mit_x0020_Pfeil_x0020_118" o:spid="_x0000_s1203" type="#_x0000_t32" style="position:absolute;left:1962205;top:-3999621;width:789156;height:58240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N/r8UAAADcAAAADwAAAGRycy9kb3ducmV2LnhtbESPT2vCQBTE7wW/w/IEb7qx0j+kWUUs&#10;lsaLqIFeH9lnNpp9G7Jbjd/eLQg9DjPzGyZb9LYRF+p87VjBdJKAIC6drrlSUBzW43cQPiBrbByT&#10;ght5WMwHTxmm2l15R5d9qESEsE9RgQmhTaX0pSGLfuJa4ugdXWcxRNlVUnd4jXDbyOckeZUWa44L&#10;BltaGSrP+1+r4Ot0Ni+2dqv857Atcv25afNyo9Ro2C8/QATqw3/40f7WCmZvM/g7E4+An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N/r8UAAADcAAAADwAAAAAAAAAA&#10;AAAAAAChAgAAZHJzL2Rvd25yZXYueG1sUEsFBgAAAAAEAAQA+QAAAJMDAAAAAA==&#10;" strokecolor="#f79646" strokeweight="2pt">
                      <v:stroke endarrow="open"/>
                      <v:shadow on="t" opacity="24903f" mv:blur="40000f" origin=",.5" offset="0,20000emu"/>
                    </v:shape>
                  </v:group>
                  <v:shape id="Textfeld_x0020_169" o:spid="_x0000_s1204" type="#_x0000_t202" style="position:absolute;left:259976;top:627529;width:627380;height:250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bRGcxwAA&#10;ANwAAAAPAAAAZHJzL2Rvd25yZXYueG1sRI9Pa8JAFMTvBb/D8oTe6kZbbUhdRQJiKfWg9eLtmX35&#10;Q7NvY3bV1E/vFgSPw8z8hpnOO1OLM7WusqxgOIhAEGdWV1wo2P0sX2IQziNrrC2Tgj9yMJ/1nqaY&#10;aHvhDZ23vhABwi5BBaX3TSKly0oy6Aa2IQ5ebluDPsi2kLrFS4CbWo6iaCINVhwWSmwoLSn73Z6M&#10;gq90ucbNYWTia52uvvNFc9ztx0o997vFBwhPnX+E7+1PreD1/Q3+z4QjIGc3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420RnMcAAADcAAAADwAAAAAAAAAAAAAAAACXAgAAZHJz&#10;L2Rvd25yZXYueG1sUEsFBgAAAAAEAAQA9QAAAIsDAAAAAA==&#10;" filled="f" stroked="f" strokeweight=".5pt">
                    <v:textbox>
                      <w:txbxContent>
                        <w:p w14:paraId="025DB61F" w14:textId="77777777" w:rsidR="00A51520" w:rsidRDefault="00A51520" w:rsidP="00B67801">
                          <w:r>
                            <w:t>Hebel</w:t>
                          </w:r>
                        </w:p>
                      </w:txbxContent>
                    </v:textbox>
                  </v:shape>
                </v:group>
                <v:shape id="Textfeld_x0020_173" o:spid="_x0000_s1205" type="#_x0000_t202" style="position:absolute;left:26035;top:2320290;width:23120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A5dyxwAA&#10;ANwAAAAPAAAAZHJzL2Rvd25yZXYueG1sRI9BawIxFITvBf9DeEIvpWZbrS1bo4goWC/SrZfeHpvn&#10;ZtvNy5Jkdf33Rij0OMzMN8xs0dtGnMiH2rGCp1EGgrh0uuZKweFr8/gGIkRkjY1jUnChAIv54G6G&#10;uXZn/qRTESuRIBxyVGBibHMpQ2nIYhi5ljh5R+ctxiR9JbXHc4LbRj5n2VRarDktGGxpZaj8LTqr&#10;YD/53puH7rjeLSdj/3HoVtOfqlDqftgv30FE6uN/+K+91QrGry9wO5OOgJxf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dgOXcscAAADcAAAADwAAAAAAAAAAAAAAAACXAgAAZHJz&#10;L2Rvd25yZXYueG1sUEsFBgAAAAAEAAQA9QAAAIsDAAAAAA==&#10;" stroked="f">
                  <v:textbox style="mso-fit-shape-to-text:t" inset="0,0,0,0">
                    <w:txbxContent>
                      <w:p w14:paraId="55982371" w14:textId="77777777" w:rsidR="00A51520" w:rsidRPr="0073198F" w:rsidRDefault="00A51520" w:rsidP="00B67801">
                        <w:pPr>
                          <w:pStyle w:val="Caption"/>
                          <w:rPr>
                            <w:rFonts w:cs="Arial"/>
                            <w:noProof/>
                            <w:sz w:val="26"/>
                            <w:szCs w:val="26"/>
                          </w:rPr>
                        </w:pPr>
                        <w:bookmarkStart w:id="62" w:name="_Toc437601585"/>
                        <w:r>
                          <w:t xml:space="preserve">Abbildung </w:t>
                        </w:r>
                        <w:r>
                          <w:fldChar w:fldCharType="begin"/>
                        </w:r>
                        <w:r>
                          <w:instrText xml:space="preserve"> SEQ Abbildung \* ARABIC </w:instrText>
                        </w:r>
                        <w:r>
                          <w:fldChar w:fldCharType="separate"/>
                        </w:r>
                        <w:r>
                          <w:rPr>
                            <w:noProof/>
                          </w:rPr>
                          <w:t>11</w:t>
                        </w:r>
                        <w:r>
                          <w:fldChar w:fldCharType="end"/>
                        </w:r>
                        <w:r>
                          <w:t>: 2. Variante: gehobene Mulde von hinten</w:t>
                        </w:r>
                        <w:bookmarkEnd w:id="62"/>
                      </w:p>
                    </w:txbxContent>
                  </v:textbox>
                </v:shape>
                <w10:wrap type="through"/>
              </v:group>
            </w:pict>
          </mc:Fallback>
        </mc:AlternateContent>
      </w:r>
    </w:p>
    <w:p w14:paraId="446E5AC8" w14:textId="791F51D5" w:rsidR="00B67801" w:rsidRPr="00613438" w:rsidRDefault="0052435B" w:rsidP="00B67801">
      <w:r>
        <w:rPr>
          <w:lang w:val="en-US"/>
        </w:rPr>
        <mc:AlternateContent>
          <mc:Choice Requires="wpg">
            <w:drawing>
              <wp:anchor distT="0" distB="0" distL="114300" distR="114300" simplePos="0" relativeHeight="251670016" behindDoc="0" locked="0" layoutInCell="1" allowOverlap="1" wp14:anchorId="234C1FFD" wp14:editId="20772025">
                <wp:simplePos x="0" y="0"/>
                <wp:positionH relativeFrom="column">
                  <wp:posOffset>-66040</wp:posOffset>
                </wp:positionH>
                <wp:positionV relativeFrom="paragraph">
                  <wp:posOffset>36830</wp:posOffset>
                </wp:positionV>
                <wp:extent cx="3038475" cy="2219325"/>
                <wp:effectExtent l="0" t="0" r="9525" b="0"/>
                <wp:wrapTopAndBottom/>
                <wp:docPr id="363" name="Gruppieren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38475" cy="2219325"/>
                          <a:chOff x="277974" y="112395"/>
                          <a:chExt cx="3038856" cy="2219325"/>
                        </a:xfrm>
                      </wpg:grpSpPr>
                      <wpg:grpSp>
                        <wpg:cNvPr id="364" name="Gruppieren 160"/>
                        <wpg:cNvGrpSpPr/>
                        <wpg:grpSpPr>
                          <a:xfrm>
                            <a:off x="277974" y="112395"/>
                            <a:ext cx="3038856" cy="1945005"/>
                            <a:chOff x="-1" y="112395"/>
                            <a:chExt cx="3038972" cy="1945005"/>
                          </a:xfrm>
                        </wpg:grpSpPr>
                        <wpg:grpSp>
                          <wpg:cNvPr id="365" name="Gruppieren 159"/>
                          <wpg:cNvGrpSpPr/>
                          <wpg:grpSpPr>
                            <a:xfrm>
                              <a:off x="-1" y="112395"/>
                              <a:ext cx="3038972" cy="1945005"/>
                              <a:chOff x="0" y="112414"/>
                              <a:chExt cx="3039036" cy="1945341"/>
                            </a:xfrm>
                          </wpg:grpSpPr>
                          <pic:pic xmlns:pic="http://schemas.openxmlformats.org/drawingml/2006/picture">
                            <pic:nvPicPr>
                              <pic:cNvPr id="366" name="Grafik 6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112414"/>
                                <a:ext cx="3039036" cy="1945341"/>
                              </a:xfrm>
                              <a:prstGeom prst="rect">
                                <a:avLst/>
                              </a:prstGeom>
                            </pic:spPr>
                          </pic:pic>
                          <wps:wsp>
                            <wps:cNvPr id="367" name="Textfeld 158"/>
                            <wps:cNvSpPr txBox="1"/>
                            <wps:spPr>
                              <a:xfrm>
                                <a:off x="1611246" y="182912"/>
                                <a:ext cx="1326515" cy="268605"/>
                              </a:xfrm>
                              <a:prstGeom prst="rect">
                                <a:avLst/>
                              </a:prstGeom>
                              <a:noFill/>
                              <a:ln w="6350">
                                <a:noFill/>
                              </a:ln>
                              <a:effectLst/>
                            </wps:spPr>
                            <wps:txbx>
                              <w:txbxContent>
                                <w:p w14:paraId="047C79AF" w14:textId="77777777" w:rsidR="00A51520" w:rsidRDefault="00A51520" w:rsidP="00B67801">
                                  <w:r>
                                    <w:t>Schräge W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8" name="Gerade Verbindung mit Pfeil 72"/>
                          <wps:cNvCnPr>
                            <a:stCxn id="367" idx="1"/>
                          </wps:cNvCnPr>
                          <wps:spPr>
                            <a:xfrm flipH="1">
                              <a:off x="636335" y="317160"/>
                              <a:ext cx="974674" cy="927589"/>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wpg:grpSp>
                      <wps:wsp>
                        <wps:cNvPr id="369" name="Textfeld 171"/>
                        <wps:cNvSpPr txBox="1"/>
                        <wps:spPr>
                          <a:xfrm>
                            <a:off x="344657" y="2169795"/>
                            <a:ext cx="2286028" cy="161925"/>
                          </a:xfrm>
                          <a:prstGeom prst="rect">
                            <a:avLst/>
                          </a:prstGeom>
                          <a:solidFill>
                            <a:prstClr val="white"/>
                          </a:solidFill>
                          <a:ln>
                            <a:noFill/>
                          </a:ln>
                          <a:effectLst/>
                        </wps:spPr>
                        <wps:txbx>
                          <w:txbxContent>
                            <w:p w14:paraId="7253F42D" w14:textId="77777777" w:rsidR="00A51520" w:rsidRPr="008046E1" w:rsidRDefault="00A51520" w:rsidP="00B67801">
                              <w:pPr>
                                <w:pStyle w:val="Caption"/>
                                <w:rPr>
                                  <w:noProof/>
                                  <w:szCs w:val="24"/>
                                </w:rPr>
                              </w:pPr>
                              <w:bookmarkStart w:id="63" w:name="_Toc437601586"/>
                              <w:r>
                                <w:t xml:space="preserve">Abbildung </w:t>
                              </w:r>
                              <w:r>
                                <w:fldChar w:fldCharType="begin"/>
                              </w:r>
                              <w:r>
                                <w:instrText xml:space="preserve"> SEQ Abbildung \* ARABIC </w:instrText>
                              </w:r>
                              <w:r>
                                <w:fldChar w:fldCharType="separate"/>
                              </w:r>
                              <w:r>
                                <w:rPr>
                                  <w:noProof/>
                                </w:rPr>
                                <w:t>12</w:t>
                              </w:r>
                              <w:r>
                                <w:fldChar w:fldCharType="end"/>
                              </w:r>
                              <w:r>
                                <w:t>: Variante 2: Seitenansich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34C1FFD" id="Gruppieren_x0020_172" o:spid="_x0000_s1206" style="position:absolute;margin-left:-5.2pt;margin-top:2.9pt;width:239.25pt;height:174.75pt;z-index:251670016;mso-width-relative:margin;mso-height-relative:margin" coordorigin="277974,112395" coordsize="3038856,22193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">
                <v:group id="Gruppieren_x0020_160" o:spid="_x0000_s1207" style="position:absolute;left:277974;top:112395;width:3038856;height:1945005" coordorigin="-1,112395" coordsize="3038972,19450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5BcexgAAANwAAAAPAAAAZHJzL2Rvd25yZXYueG1sRI9Ba8JAFITvBf/D8gre&#10;mk20DZJmFZEqHkKhKpTeHtlnEsy+DdltEv99t1DocZiZb5h8M5lWDNS7xrKCJIpBEJdWN1wpuJz3&#10;TysQziNrbC2Tgjs52KxnDzlm2o78QcPJVyJA2GWooPa+y6R0ZU0GXWQ74uBdbW/QB9lXUvc4Brhp&#10;5SKOU2mw4bBQY0e7msrb6dsoOIw4bpfJ21Dcrrv71/nl/bNISKn547R9BeFp8v/hv/ZRK1imz/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TkFx7GAAAA3AAA&#10;AA8AAAAAAAAAAAAAAAAAqQIAAGRycy9kb3ducmV2LnhtbFBLBQYAAAAABAAEAPoAAACcAwAAAAA=&#10;">
                  <v:group id="Gruppieren_x0020_159" o:spid="_x0000_s1208" style="position:absolute;left:-1;top:112395;width:3038972;height:1945005" coordorigin=",112414" coordsize="3039036,19453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uosoXGAAAA3AAA&#10;AA8AAAAAAAAAAAAAAAAAqQIAAGRycy9kb3ducmV2LnhtbFBLBQYAAAAABAAEAPoAAACcAwAAAAA=&#10;">
                    <v:shape id="Grafik_x0020_66" o:spid="_x0000_s1209" type="#_x0000_t75" style="position:absolute;top:112414;width:3039036;height:19453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0&#10;hDvFAAAA3AAAAA8AAABkcnMvZG93bnJldi54bWxEj0FrwkAUhO+C/2F5Qi9SN7UQbOomiFRaL4Kx&#10;lB4f2WcSkn0bdldN/323UPA4zMw3zLoYTS+u5HxrWcHTIgFBXFndcq3g87R7XIHwAVljb5kU/JCH&#10;Ip9O1phpe+MjXctQiwhhn6GCJoQhk9JXDRn0CzsQR+9sncEQpauldniLcNPLZZKk0mDLcaHBgbYN&#10;VV15MQoue9fp77e0O9J++/I+n38d7GiUepiNm1cQgcZwD/+3P7SC5zSFvzPxCMj8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8NIQ7xQAAANwAAAAPAAAAAAAAAAAAAAAAAJwC&#10;AABkcnMvZG93bnJldi54bWxQSwUGAAAAAAQABAD3AAAAjgMAAAAA&#10;">
                      <v:imagedata r:id="rId33" o:title=""/>
                      <v:path arrowok="t"/>
                    </v:shape>
                    <v:shape id="Textfeld_x0020_158" o:spid="_x0000_s1210" type="#_x0000_t202" style="position:absolute;left:1611246;top:182912;width:1326515;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Zhk2xwAA&#10;ANwAAAAPAAAAZHJzL2Rvd25yZXYueG1sRI9Ba8JAFITvBf/D8oTe6kZLNURXkYBYSnvQ5tLbM/tM&#10;gtm3MbtN0v76bkHwOMzMN8xqM5hadNS6yrKC6SQCQZxbXXGhIPvcPcUgnEfWWFsmBT/kYLMePaww&#10;0bbnA3VHX4gAYZeggtL7JpHS5SUZdBPbEAfvbFuDPsi2kLrFPsBNLWdRNJcGKw4LJTaUlpRfjt9G&#10;wVu6+8DDaWbi3zrdv5+3zTX7elHqcTxslyA8Df4evrVftYLn+QL+z4QjINd/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lmYZNscAAADcAAAADwAAAAAAAAAAAAAAAACXAgAAZHJz&#10;L2Rvd25yZXYueG1sUEsFBgAAAAAEAAQA9QAAAIsDAAAAAA==&#10;" filled="f" stroked="f" strokeweight=".5pt">
                      <v:textbox>
                        <w:txbxContent>
                          <w:p w14:paraId="047C79AF" w14:textId="77777777" w:rsidR="00A51520" w:rsidRDefault="00A51520" w:rsidP="00B67801">
                            <w:r>
                              <w:t>Schräge Wand</w:t>
                            </w:r>
                          </w:p>
                        </w:txbxContent>
                      </v:textbox>
                    </v:shape>
                  </v:group>
                  <v:shape id="Gerade_x0020_Verbindung_x0020_mit_x0020_Pfeil_x0020_72" o:spid="_x0000_s1211" type="#_x0000_t32" style="position:absolute;left:636335;top:317160;width:974674;height:92758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svP8EAAADcAAAADwAAAGRycy9kb3ducmV2LnhtbERPTYvCMBC9C/6HMIK3NVVRpBpFBEH0&#10;ou6K17EZm2ozKU3Uur9+c1jw+Hjfs0VjS/Gk2heOFfR7CQjizOmCcwU/3+uvCQgfkDWWjknBmzws&#10;5u3WDFPtXnyg5zHkIoawT1GBCaFKpfSZIYu+5yriyF1dbTFEWOdS1/iK4baUgyQZS4sFxwaDFa0M&#10;Zffjwyp4vOX+PPK/k10w22R3u54uB79WqttpllMQgZrwEf+7N1rBcBzXxjPxCMj5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xGy8/wQAAANwAAAAPAAAAAAAAAAAAAAAA&#10;AKECAABkcnMvZG93bnJldi54bWxQSwUGAAAAAAQABAD5AAAAjwMAAAAA&#10;" strokecolor="#f79646" strokeweight="2pt">
                    <v:stroke endarrow="open"/>
                    <v:shadow on="t" opacity="24903f" mv:blur="40000f" origin=",.5" offset="0,20000emu"/>
                  </v:shape>
                </v:group>
                <v:shape id="Textfeld_x0020_171" o:spid="_x0000_s1212" type="#_x0000_t202" style="position:absolute;left:344657;top:2169795;width:2286028;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lwuqxwAA&#10;ANwAAAAPAAAAZHJzL2Rvd25yZXYueG1sRI9BS8NAFITvgv9heYIXaTfaEmyaTSlFQb0UYy+9PbKv&#10;2Wj2bdjdtPHfu4LgcZiZb5hyM9lenMmHzrGC+3kGgrhxuuNWweHjefYIIkRkjb1jUvBNATbV9VWJ&#10;hXYXfqdzHVuRIBwKVGBiHAopQ2PIYpi7gTh5J+ctxiR9K7XHS4LbXj5kWS4tdpwWDA60M9R81aNV&#10;sF8e9+ZuPD29bZcL/3oYd/lnWyt1ezNt1yAiTfE//Nd+0QoW+Qp+z6QjIKs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cpcLqscAAADcAAAADwAAAAAAAAAAAAAAAACXAgAAZHJz&#10;L2Rvd25yZXYueG1sUEsFBgAAAAAEAAQA9QAAAIsDAAAAAA==&#10;" stroked="f">
                  <v:textbox style="mso-fit-shape-to-text:t" inset="0,0,0,0">
                    <w:txbxContent>
                      <w:p w14:paraId="7253F42D" w14:textId="77777777" w:rsidR="00A51520" w:rsidRPr="008046E1" w:rsidRDefault="00A51520" w:rsidP="00B67801">
                        <w:pPr>
                          <w:pStyle w:val="Caption"/>
                          <w:rPr>
                            <w:noProof/>
                            <w:szCs w:val="24"/>
                          </w:rPr>
                        </w:pPr>
                        <w:bookmarkStart w:id="64" w:name="_Toc437601586"/>
                        <w:r>
                          <w:t xml:space="preserve">Abbildung </w:t>
                        </w:r>
                        <w:r>
                          <w:fldChar w:fldCharType="begin"/>
                        </w:r>
                        <w:r>
                          <w:instrText xml:space="preserve"> SEQ Abbildung \* ARABIC </w:instrText>
                        </w:r>
                        <w:r>
                          <w:fldChar w:fldCharType="separate"/>
                        </w:r>
                        <w:r>
                          <w:rPr>
                            <w:noProof/>
                          </w:rPr>
                          <w:t>12</w:t>
                        </w:r>
                        <w:r>
                          <w:fldChar w:fldCharType="end"/>
                        </w:r>
                        <w:r>
                          <w:t>: Variante 2: Seitenansicht</w:t>
                        </w:r>
                        <w:bookmarkEnd w:id="64"/>
                      </w:p>
                    </w:txbxContent>
                  </v:textbox>
                </v:shape>
                <w10:wrap type="topAndBottom"/>
              </v:group>
            </w:pict>
          </mc:Fallback>
        </mc:AlternateContent>
      </w:r>
    </w:p>
    <w:p w14:paraId="589D9401" w14:textId="77777777" w:rsidR="00EF2144" w:rsidRPr="00613438" w:rsidRDefault="00B67801" w:rsidP="0021446D">
      <w:pPr>
        <w:rPr>
          <w:rFonts w:cs="Arial"/>
          <w:b/>
          <w:bCs/>
          <w:iCs/>
          <w:sz w:val="28"/>
          <w:szCs w:val="28"/>
        </w:rPr>
      </w:pPr>
      <w:r w:rsidRPr="00613438">
        <w:br w:type="page"/>
      </w:r>
    </w:p>
    <w:p w14:paraId="3043D30A" w14:textId="77777777" w:rsidR="00764687" w:rsidRPr="00613438" w:rsidRDefault="00F37B9B" w:rsidP="00D137FF">
      <w:pPr>
        <w:pStyle w:val="Heading2"/>
        <w:jc w:val="both"/>
      </w:pPr>
      <w:bookmarkStart w:id="65" w:name="_Toc437601103"/>
      <w:r w:rsidRPr="00613438">
        <w:lastRenderedPageBreak/>
        <w:t>Erkennung</w:t>
      </w:r>
      <w:bookmarkEnd w:id="65"/>
    </w:p>
    <w:p w14:paraId="3503F6F5" w14:textId="77777777" w:rsidR="00764687" w:rsidRPr="00C13B8E" w:rsidRDefault="00764687" w:rsidP="00D137FF">
      <w:pPr>
        <w:jc w:val="both"/>
        <w:rPr>
          <w:rFonts w:ascii="Calibri" w:hAnsi="Calibri"/>
        </w:rPr>
      </w:pPr>
      <w:r w:rsidRPr="00C13B8E">
        <w:rPr>
          <w:rFonts w:ascii="Calibri" w:hAnsi="Calibri"/>
        </w:rPr>
        <w:t>Bei der Auswahl der Sensoren wurde der Fokus auf das Sortiment der Firma Tinkerforge gelegt. Das bedeutet, dass das Auslesen der Sensoren sich einfacher gestaltet, da die Firma eine gut dokumentierte API-Schnittstelle für verschiedene Programmiersprachen anbietet.</w:t>
      </w:r>
    </w:p>
    <w:p w14:paraId="7425E40D" w14:textId="77777777" w:rsidR="00764687" w:rsidRPr="00613438" w:rsidRDefault="00764687" w:rsidP="00574883">
      <w:pPr>
        <w:pStyle w:val="Heading3"/>
      </w:pPr>
      <w:bookmarkStart w:id="66" w:name="_Toc437601104"/>
      <w:r w:rsidRPr="00613438">
        <w:rPr>
          <w:noProof/>
        </w:rPr>
        <w:t>Tinkerforge</w:t>
      </w:r>
      <w:r w:rsidRPr="00613438">
        <w:t xml:space="preserve"> Hardware-Konzept</w:t>
      </w:r>
      <w:bookmarkEnd w:id="66"/>
    </w:p>
    <w:p w14:paraId="6CAAB8C3" w14:textId="1D4981C7" w:rsidR="00764687" w:rsidRPr="00C13B8E" w:rsidRDefault="0052435B" w:rsidP="00D137FF">
      <w:pPr>
        <w:jc w:val="both"/>
        <w:rPr>
          <w:rFonts w:ascii="Calibri" w:hAnsi="Calibri"/>
        </w:rPr>
      </w:pPr>
      <w:r>
        <w:rPr>
          <w:lang w:val="en-US"/>
        </w:rPr>
        <mc:AlternateContent>
          <mc:Choice Requires="wpg">
            <w:drawing>
              <wp:anchor distT="0" distB="0" distL="114300" distR="114300" simplePos="0" relativeHeight="251650560" behindDoc="0" locked="0" layoutInCell="1" allowOverlap="1" wp14:anchorId="3A73E961" wp14:editId="1518F506">
                <wp:simplePos x="0" y="0"/>
                <wp:positionH relativeFrom="column">
                  <wp:posOffset>4039235</wp:posOffset>
                </wp:positionH>
                <wp:positionV relativeFrom="paragraph">
                  <wp:posOffset>93345</wp:posOffset>
                </wp:positionV>
                <wp:extent cx="1675765" cy="1887855"/>
                <wp:effectExtent l="0" t="0" r="635" b="0"/>
                <wp:wrapSquare wrapText="bothSides"/>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75765" cy="1887855"/>
                          <a:chOff x="0" y="0"/>
                          <a:chExt cx="1675765" cy="1887855"/>
                        </a:xfrm>
                      </wpg:grpSpPr>
                      <pic:pic xmlns:pic="http://schemas.openxmlformats.org/drawingml/2006/picture">
                        <pic:nvPicPr>
                          <pic:cNvPr id="155" name="Picture 155" descr="odular"/>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75765" cy="1668780"/>
                          </a:xfrm>
                          <a:prstGeom prst="rect">
                            <a:avLst/>
                          </a:prstGeom>
                          <a:noFill/>
                          <a:ln>
                            <a:noFill/>
                          </a:ln>
                        </pic:spPr>
                      </pic:pic>
                      <wps:wsp>
                        <wps:cNvPr id="254" name="Text Box 254"/>
                        <wps:cNvSpPr txBox="1"/>
                        <wps:spPr>
                          <a:xfrm>
                            <a:off x="0" y="1725930"/>
                            <a:ext cx="167576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7B38DE0" w14:textId="77777777" w:rsidR="00A51520" w:rsidRPr="00040311" w:rsidRDefault="00A51520" w:rsidP="007D754C">
                              <w:pPr>
                                <w:pStyle w:val="Caption"/>
                                <w:rPr>
                                  <w:noProof/>
                                  <w:lang w:eastAsia="en-US"/>
                                </w:rPr>
                              </w:pPr>
                              <w:bookmarkStart w:id="67" w:name="_Toc437601587"/>
                              <w:r>
                                <w:t xml:space="preserve">Abbildung </w:t>
                              </w:r>
                              <w:r>
                                <w:fldChar w:fldCharType="begin"/>
                              </w:r>
                              <w:r>
                                <w:instrText xml:space="preserve"> SEQ Abbildung \* ARABIC </w:instrText>
                              </w:r>
                              <w:r>
                                <w:fldChar w:fldCharType="separate"/>
                              </w:r>
                              <w:r>
                                <w:rPr>
                                  <w:noProof/>
                                </w:rPr>
                                <w:t>13</w:t>
                              </w:r>
                              <w:bookmarkEnd w:id="6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A73E961" id="Group_x0020_255" o:spid="_x0000_s1213" style="position:absolute;left:0;text-align:left;margin-left:318.05pt;margin-top:7.35pt;width:131.95pt;height:148.65pt;z-index:251650560" coordsize="1675765,1887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">
                <v:shape id="Picture_x0020_155" o:spid="_x0000_s1214" type="#_x0000_t75" alt="odular" style="position:absolute;width:1675765;height:1668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0S&#10;x6nCAAAA3AAAAA8AAABkcnMvZG93bnJldi54bWxET9tqAjEQfRf6D2GEvmlii6KrUUSpVETE6/Ow&#10;GXeXbibLJur2741Q6NscznUms8aW4k61Lxxr6HUVCOLUmYIzDafjV2cIwgdkg6Vj0vBLHmbTt9YE&#10;E+MevKf7IWQihrBPUEMeQpVI6dOcLPquq4gjd3W1xRBhnUlT4yOG21J+KDWQFguODTlWtMgp/Tnc&#10;rAY16C1v2/1lVQw/1Xm5WV23o/VO6/d2Mx+DCNSEf/Gf+9vE+f0+vJ6JF8jpE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EsepwgAAANwAAAAPAAAAAAAAAAAAAAAAAJwCAABk&#10;cnMvZG93bnJldi54bWxQSwUGAAAAAAQABAD3AAAAiwMAAAAA&#10;">
                  <v:imagedata r:id="rId35" o:title="odular"/>
                  <v:path arrowok="t"/>
                </v:shape>
                <v:shape id="Text_x0020_Box_x0020_254" o:spid="_x0000_s1215" type="#_x0000_t202" style="position:absolute;top:1725930;width:167576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G2EUxwAA&#10;ANwAAAAPAAAAZHJzL2Rvd25yZXYueG1sRI9BS8NAFITvgv9heYIXaTfWGErabSlFQXspxl56e2Rf&#10;s9Hs27C7aeO/d4WCx2FmvmGW69F24kw+tI4VPE4zEMS10y03Cg6fr5M5iBCRNXaOScEPBVivbm+W&#10;WGp34Q86V7ERCcKhRAUmxr6UMtSGLIap64mTd3LeYkzSN1J7vCS47eQsywppseW0YLCnraH6uxqs&#10;gn1+3JuH4fSy2+RP/v0wbIuvplLq/m7cLEBEGuN/+Np+0wpmz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JBthFMcAAADcAAAADwAAAAAAAAAAAAAAAACXAgAAZHJz&#10;L2Rvd25yZXYueG1sUEsFBgAAAAAEAAQA9QAAAIsDAAAAAA==&#10;" stroked="f">
                  <v:textbox style="mso-fit-shape-to-text:t" inset="0,0,0,0">
                    <w:txbxContent>
                      <w:p w14:paraId="27B38DE0" w14:textId="77777777" w:rsidR="00A51520" w:rsidRPr="00040311" w:rsidRDefault="00A51520" w:rsidP="007D754C">
                        <w:pPr>
                          <w:pStyle w:val="Caption"/>
                          <w:rPr>
                            <w:noProof/>
                            <w:lang w:eastAsia="en-US"/>
                          </w:rPr>
                        </w:pPr>
                        <w:bookmarkStart w:id="68" w:name="_Toc437601587"/>
                        <w:r>
                          <w:t xml:space="preserve">Abbildung </w:t>
                        </w:r>
                        <w:r>
                          <w:fldChar w:fldCharType="begin"/>
                        </w:r>
                        <w:r>
                          <w:instrText xml:space="preserve"> SEQ Abbildung \* ARABIC </w:instrText>
                        </w:r>
                        <w:r>
                          <w:fldChar w:fldCharType="separate"/>
                        </w:r>
                        <w:r>
                          <w:rPr>
                            <w:noProof/>
                          </w:rPr>
                          <w:t>13</w:t>
                        </w:r>
                        <w:bookmarkEnd w:id="68"/>
                        <w:r>
                          <w:fldChar w:fldCharType="end"/>
                        </w:r>
                      </w:p>
                    </w:txbxContent>
                  </v:textbox>
                </v:shape>
                <w10:wrap type="square"/>
              </v:group>
            </w:pict>
          </mc:Fallback>
        </mc:AlternateContent>
      </w:r>
      <w:r w:rsidR="00764687" w:rsidRPr="00C13B8E">
        <w:rPr>
          <w:rFonts w:ascii="Calibri" w:hAnsi="Calibri"/>
        </w:rPr>
        <w:t xml:space="preserve">Tinkerforge ist eine deutsche Firma welche die Bricks und Bricklets herstellt. Diese können wie in in </w:t>
      </w:r>
      <w:r w:rsidR="00764687" w:rsidRPr="00C13B8E">
        <w:rPr>
          <w:rFonts w:ascii="Calibri" w:hAnsi="Calibri"/>
          <w:highlight w:val="yellow"/>
        </w:rPr>
        <w:fldChar w:fldCharType="begin"/>
      </w:r>
      <w:r w:rsidR="00764687" w:rsidRPr="00C13B8E">
        <w:rPr>
          <w:rFonts w:ascii="Calibri" w:hAnsi="Calibri"/>
          <w:highlight w:val="yellow"/>
        </w:rPr>
        <w:instrText xml:space="preserve"> REF _Ref437503569 \h  \* MERGEFORMAT </w:instrText>
      </w:r>
      <w:r w:rsidR="00764687" w:rsidRPr="00C13B8E">
        <w:rPr>
          <w:rFonts w:ascii="Calibri" w:hAnsi="Calibri"/>
          <w:highlight w:val="yellow"/>
        </w:rPr>
      </w:r>
      <w:r w:rsidR="00764687" w:rsidRPr="00C13B8E">
        <w:rPr>
          <w:rFonts w:ascii="Calibri" w:hAnsi="Calibri"/>
          <w:highlight w:val="yellow"/>
        </w:rPr>
        <w:fldChar w:fldCharType="separate"/>
      </w:r>
      <w:r w:rsidR="00030C1F">
        <w:rPr>
          <w:rFonts w:ascii="Calibri" w:hAnsi="Calibri"/>
          <w:b/>
          <w:bCs/>
          <w:highlight w:val="yellow"/>
          <w:lang w:val="de-DE"/>
        </w:rPr>
        <w:t>Fehler! Verweisquelle konnte nicht gefunden werden.</w:t>
      </w:r>
      <w:r w:rsidR="00764687" w:rsidRPr="00C13B8E">
        <w:rPr>
          <w:rFonts w:ascii="Calibri" w:hAnsi="Calibri"/>
          <w:highlight w:val="yellow"/>
        </w:rPr>
        <w:fldChar w:fldCharType="end"/>
      </w:r>
      <w:r w:rsidR="00764687" w:rsidRPr="00C13B8E">
        <w:rPr>
          <w:rFonts w:ascii="Calibri" w:hAnsi="Calibri"/>
        </w:rPr>
        <w:t xml:space="preserve"> gezeigt zusammengesteckt werden. Master-Bricks (in der Abbildung links unten) können übereinandergestapelt werden, um den Funktionsumfang zu erweitern. Einzelne Bricklets (in der Abbildung auf der rechten Seite) können an die Master-Bricks angeschlossen werden.</w:t>
      </w:r>
    </w:p>
    <w:p w14:paraId="6C7EFC5C" w14:textId="77777777" w:rsidR="00764687" w:rsidRPr="00C13B8E" w:rsidRDefault="00764687" w:rsidP="00D137FF">
      <w:pPr>
        <w:jc w:val="both"/>
        <w:rPr>
          <w:rFonts w:ascii="Calibri" w:hAnsi="Calibri"/>
        </w:rPr>
      </w:pPr>
      <w:r w:rsidRPr="00C13B8E">
        <w:rPr>
          <w:rFonts w:ascii="Calibri" w:hAnsi="Calibri"/>
        </w:rPr>
        <w:t>Zwei übereinandergestapelte Master-Bricks kommunizieren über zwei 30-Pin Stecker. Diese werden als Stapeldatenstecker und Stapelstromversorgungsstecker bezeichnet und sind sehr gut auf dieser Seite</w:t>
      </w:r>
      <w:r w:rsidRPr="00C13B8E">
        <w:rPr>
          <w:rStyle w:val="FootnoteReference"/>
          <w:rFonts w:ascii="Calibri" w:hAnsi="Calibri"/>
        </w:rPr>
        <w:footnoteReference w:id="1"/>
      </w:r>
      <w:r w:rsidRPr="00C13B8E">
        <w:rPr>
          <w:rFonts w:ascii="Calibri" w:hAnsi="Calibri"/>
        </w:rPr>
        <w:t xml:space="preserve"> beschrieben.</w:t>
      </w:r>
    </w:p>
    <w:p w14:paraId="5EA4486F" w14:textId="77777777" w:rsidR="00764687" w:rsidRPr="00C13B8E" w:rsidRDefault="00764687" w:rsidP="00D137FF">
      <w:pPr>
        <w:jc w:val="both"/>
        <w:rPr>
          <w:rFonts w:ascii="Calibri" w:hAnsi="Calibri"/>
        </w:rPr>
      </w:pPr>
      <w:r w:rsidRPr="00C13B8E">
        <w:rPr>
          <w:rFonts w:ascii="Calibri" w:hAnsi="Calibri"/>
        </w:rPr>
        <w:t>Zwischen einem Master-Brick und den Bricklets ist auch eine eigene Kabelverbindung vorhanden welche als „Bricklet Stecker“ bezeichnet wird. Die Verbindung basiert auf I2C-Bus mit zusätzlichen Daten/Signal-Leitungen.</w:t>
      </w:r>
    </w:p>
    <w:p w14:paraId="5F7BC3A2" w14:textId="5FB62FB8" w:rsidR="00764687" w:rsidRPr="00C13B8E" w:rsidRDefault="00764687" w:rsidP="00D137FF">
      <w:pPr>
        <w:jc w:val="both"/>
        <w:rPr>
          <w:rFonts w:ascii="Calibri" w:hAnsi="Calibri"/>
        </w:rPr>
      </w:pPr>
      <w:r w:rsidRPr="00C13B8E">
        <w:rPr>
          <w:rFonts w:ascii="Calibri" w:hAnsi="Calibri"/>
        </w:rPr>
        <w:t xml:space="preserve">Weitere Informationen zum Tinkerforge Software-Konzept können in </w:t>
      </w:r>
      <w:r w:rsidRPr="00C13B8E">
        <w:rPr>
          <w:rFonts w:ascii="Calibri" w:hAnsi="Calibri"/>
          <w:highlight w:val="yellow"/>
        </w:rPr>
        <w:t>Kapitel XXX</w:t>
      </w:r>
      <w:r w:rsidRPr="00C13B8E">
        <w:rPr>
          <w:rFonts w:ascii="Calibri" w:hAnsi="Calibri"/>
        </w:rPr>
        <w:t xml:space="preserve"> gefunden werden.</w:t>
      </w:r>
    </w:p>
    <w:p w14:paraId="2A0CFA9D" w14:textId="3A509BC6" w:rsidR="00764687" w:rsidRPr="00613438" w:rsidRDefault="00764687" w:rsidP="00574883">
      <w:pPr>
        <w:pStyle w:val="Heading3"/>
      </w:pPr>
      <w:bookmarkStart w:id="69" w:name="_Toc437601105"/>
      <w:r w:rsidRPr="00574883">
        <w:t>Farbsensor</w:t>
      </w:r>
      <w:bookmarkEnd w:id="69"/>
    </w:p>
    <w:p w14:paraId="4EF72DEE" w14:textId="776AE8C6" w:rsidR="00764687" w:rsidRPr="00C13B8E" w:rsidRDefault="00764687" w:rsidP="00D137FF">
      <w:pPr>
        <w:jc w:val="both"/>
        <w:rPr>
          <w:rFonts w:ascii="Calibri" w:hAnsi="Calibri"/>
        </w:rPr>
      </w:pPr>
      <w:r w:rsidRPr="00C13B8E">
        <w:rPr>
          <w:rFonts w:ascii="Calibri" w:hAnsi="Calibri"/>
        </w:rPr>
        <w:t>Mit dem Farbsensor soll ausgewertet werden, ob es sich bei dem Container, der sich auf der rechten Seite des Fahrzeuges befindet, um den „richtigen“ handelt. Der „richtige“ Container, muss von blauer oder grüner Farbe sein. Zudem wird mit dem Farbsensor ausgewertet, wann sich der Container vor dem Hebearm befindet.</w:t>
      </w:r>
    </w:p>
    <w:p w14:paraId="7BA9D594" w14:textId="396860A5" w:rsidR="007D754C" w:rsidRPr="00613438" w:rsidRDefault="007D754C" w:rsidP="007D754C">
      <w:pPr>
        <w:pStyle w:val="Caption"/>
        <w:keepNext/>
      </w:pPr>
      <w:bookmarkStart w:id="70" w:name="_Toc437601565"/>
      <w:r w:rsidRPr="00613438">
        <w:t xml:space="preserve">Tabelle </w:t>
      </w:r>
      <w:r w:rsidR="00D46409" w:rsidRPr="00613438">
        <w:fldChar w:fldCharType="begin"/>
      </w:r>
      <w:r w:rsidR="00D46409" w:rsidRPr="00613438">
        <w:instrText xml:space="preserve"> SEQ Tabelle \* ARABIC </w:instrText>
      </w:r>
      <w:r w:rsidR="00D46409" w:rsidRPr="00613438">
        <w:fldChar w:fldCharType="separate"/>
      </w:r>
      <w:r w:rsidR="00C50A5A">
        <w:rPr>
          <w:noProof/>
        </w:rPr>
        <w:t>4</w:t>
      </w:r>
      <w:bookmarkEnd w:id="70"/>
      <w:r w:rsidR="00D46409" w:rsidRPr="00613438">
        <w:fldChar w:fldCharType="end"/>
      </w:r>
    </w:p>
    <w:tbl>
      <w:tblPr>
        <w:tblpPr w:leftFromText="180" w:rightFromText="180" w:vertAnchor="page" w:tblpY="10261"/>
        <w:tblW w:w="0" w:type="auto"/>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Look w:val="0420" w:firstRow="1" w:lastRow="0" w:firstColumn="0" w:lastColumn="0" w:noHBand="0" w:noVBand="1"/>
      </w:tblPr>
      <w:tblGrid>
        <w:gridCol w:w="2810"/>
        <w:gridCol w:w="3628"/>
      </w:tblGrid>
      <w:tr w:rsidR="00870899" w:rsidRPr="00C13B8E" w14:paraId="24285118" w14:textId="77777777" w:rsidTr="00C13B8E">
        <w:tc>
          <w:tcPr>
            <w:tcW w:w="0" w:type="auto"/>
            <w:tcBorders>
              <w:top w:val="single" w:sz="4" w:space="0" w:color="4BACC6"/>
              <w:left w:val="single" w:sz="4" w:space="0" w:color="4BACC6"/>
              <w:bottom w:val="single" w:sz="4" w:space="0" w:color="4BACC6"/>
              <w:right w:val="nil"/>
            </w:tcBorders>
            <w:shd w:val="clear" w:color="auto" w:fill="4BACC6"/>
            <w:hideMark/>
          </w:tcPr>
          <w:p w14:paraId="3D7391F7" w14:textId="77777777" w:rsidR="00870899" w:rsidRPr="00C13B8E" w:rsidRDefault="00870899" w:rsidP="00C13B8E">
            <w:pPr>
              <w:jc w:val="both"/>
              <w:rPr>
                <w:rFonts w:ascii="Calibri" w:eastAsia="Cambria" w:hAnsi="Calibri"/>
                <w:b/>
                <w:bCs/>
                <w:color w:val="FFFFFF"/>
              </w:rPr>
            </w:pPr>
            <w:r w:rsidRPr="00C13B8E">
              <w:rPr>
                <w:rFonts w:ascii="Calibri" w:eastAsia="Cambria" w:hAnsi="Calibri"/>
                <w:b/>
                <w:bCs/>
                <w:color w:val="FFFFFF"/>
              </w:rPr>
              <w:t>Eigenschaft</w:t>
            </w:r>
          </w:p>
        </w:tc>
        <w:tc>
          <w:tcPr>
            <w:tcW w:w="0" w:type="auto"/>
            <w:tcBorders>
              <w:top w:val="single" w:sz="4" w:space="0" w:color="4BACC6"/>
              <w:left w:val="nil"/>
              <w:bottom w:val="single" w:sz="4" w:space="0" w:color="4BACC6"/>
              <w:right w:val="single" w:sz="4" w:space="0" w:color="4BACC6"/>
            </w:tcBorders>
            <w:shd w:val="clear" w:color="auto" w:fill="4BACC6"/>
            <w:hideMark/>
          </w:tcPr>
          <w:p w14:paraId="15B38CAC" w14:textId="77777777" w:rsidR="00870899" w:rsidRPr="00C13B8E" w:rsidRDefault="00870899" w:rsidP="00C13B8E">
            <w:pPr>
              <w:jc w:val="both"/>
              <w:rPr>
                <w:rFonts w:ascii="Calibri" w:eastAsia="Cambria" w:hAnsi="Calibri"/>
                <w:b/>
                <w:bCs/>
                <w:color w:val="FFFFFF"/>
              </w:rPr>
            </w:pPr>
            <w:r w:rsidRPr="00C13B8E">
              <w:rPr>
                <w:rFonts w:ascii="Calibri" w:eastAsia="Cambria" w:hAnsi="Calibri"/>
                <w:b/>
                <w:bCs/>
                <w:color w:val="FFFFFF"/>
              </w:rPr>
              <w:t>Wert</w:t>
            </w:r>
          </w:p>
        </w:tc>
      </w:tr>
      <w:tr w:rsidR="00870899" w:rsidRPr="00C13B8E" w14:paraId="1980BC3A" w14:textId="77777777" w:rsidTr="00C13B8E">
        <w:tc>
          <w:tcPr>
            <w:tcW w:w="0" w:type="auto"/>
            <w:shd w:val="clear" w:color="auto" w:fill="DAEEF3"/>
            <w:hideMark/>
          </w:tcPr>
          <w:p w14:paraId="39BBB872" w14:textId="77777777" w:rsidR="00870899" w:rsidRPr="00C13B8E" w:rsidRDefault="00870899" w:rsidP="00C13B8E">
            <w:pPr>
              <w:jc w:val="both"/>
              <w:rPr>
                <w:rFonts w:ascii="Calibri" w:eastAsia="Cambria" w:hAnsi="Calibri"/>
              </w:rPr>
            </w:pPr>
            <w:r w:rsidRPr="00C13B8E">
              <w:rPr>
                <w:rFonts w:ascii="Calibri" w:eastAsia="Cambria" w:hAnsi="Calibri"/>
              </w:rPr>
              <w:t>Sensor</w:t>
            </w:r>
          </w:p>
        </w:tc>
        <w:tc>
          <w:tcPr>
            <w:tcW w:w="0" w:type="auto"/>
            <w:shd w:val="clear" w:color="auto" w:fill="DAEEF3"/>
            <w:hideMark/>
          </w:tcPr>
          <w:p w14:paraId="719FC620" w14:textId="77777777" w:rsidR="00870899" w:rsidRPr="00C13B8E" w:rsidRDefault="00870899" w:rsidP="00C13B8E">
            <w:pPr>
              <w:jc w:val="both"/>
              <w:rPr>
                <w:rFonts w:ascii="Calibri" w:eastAsia="Cambria" w:hAnsi="Calibri"/>
              </w:rPr>
            </w:pPr>
            <w:r w:rsidRPr="00C13B8E">
              <w:rPr>
                <w:rFonts w:ascii="Calibri" w:eastAsia="Cambria" w:hAnsi="Calibri"/>
              </w:rPr>
              <w:t>TCS34725</w:t>
            </w:r>
          </w:p>
        </w:tc>
      </w:tr>
      <w:tr w:rsidR="00870899" w:rsidRPr="00C13B8E" w14:paraId="586AED45" w14:textId="77777777" w:rsidTr="00C13B8E">
        <w:tc>
          <w:tcPr>
            <w:tcW w:w="0" w:type="auto"/>
            <w:shd w:val="clear" w:color="auto" w:fill="auto"/>
            <w:hideMark/>
          </w:tcPr>
          <w:p w14:paraId="7AC1C79F" w14:textId="77777777" w:rsidR="00870899" w:rsidRPr="00C13B8E" w:rsidRDefault="00870899" w:rsidP="00C13B8E">
            <w:pPr>
              <w:jc w:val="both"/>
              <w:rPr>
                <w:rFonts w:ascii="Calibri" w:eastAsia="Cambria" w:hAnsi="Calibri"/>
              </w:rPr>
            </w:pPr>
            <w:r w:rsidRPr="00C13B8E">
              <w:rPr>
                <w:rFonts w:ascii="Calibri" w:eastAsia="Cambria" w:hAnsi="Calibri"/>
              </w:rPr>
              <w:t>Stromverbrauch</w:t>
            </w:r>
          </w:p>
        </w:tc>
        <w:tc>
          <w:tcPr>
            <w:tcW w:w="0" w:type="auto"/>
            <w:shd w:val="clear" w:color="auto" w:fill="auto"/>
            <w:hideMark/>
          </w:tcPr>
          <w:p w14:paraId="771414B2" w14:textId="6E87A655" w:rsidR="00870899" w:rsidRPr="00C13B8E" w:rsidRDefault="00870899" w:rsidP="00C13B8E">
            <w:pPr>
              <w:jc w:val="both"/>
              <w:rPr>
                <w:rFonts w:ascii="Calibri" w:eastAsia="Cambria" w:hAnsi="Calibri"/>
              </w:rPr>
            </w:pPr>
            <w:r w:rsidRPr="00C13B8E">
              <w:rPr>
                <w:rFonts w:ascii="Calibri" w:eastAsia="Cambria" w:hAnsi="Calibri"/>
              </w:rPr>
              <w:t>0,2mA (LED aus), 5mA (LED an)</w:t>
            </w:r>
          </w:p>
        </w:tc>
      </w:tr>
      <w:tr w:rsidR="00870899" w:rsidRPr="00C13B8E" w14:paraId="5B62C018" w14:textId="77777777" w:rsidTr="00C13B8E">
        <w:tc>
          <w:tcPr>
            <w:tcW w:w="0" w:type="auto"/>
            <w:shd w:val="clear" w:color="auto" w:fill="DAEEF3"/>
            <w:hideMark/>
          </w:tcPr>
          <w:p w14:paraId="191D4C9B" w14:textId="77777777" w:rsidR="00870899" w:rsidRPr="00C13B8E" w:rsidRDefault="00870899" w:rsidP="00C13B8E">
            <w:pPr>
              <w:jc w:val="both"/>
              <w:rPr>
                <w:rFonts w:ascii="Calibri" w:eastAsia="Cambria" w:hAnsi="Calibri"/>
              </w:rPr>
            </w:pPr>
            <w:r w:rsidRPr="00C13B8E">
              <w:rPr>
                <w:rFonts w:ascii="Calibri" w:eastAsia="Cambria" w:hAnsi="Calibri"/>
              </w:rPr>
              <w:t> </w:t>
            </w:r>
          </w:p>
        </w:tc>
        <w:tc>
          <w:tcPr>
            <w:tcW w:w="0" w:type="auto"/>
            <w:shd w:val="clear" w:color="auto" w:fill="DAEEF3"/>
            <w:hideMark/>
          </w:tcPr>
          <w:p w14:paraId="1410964D" w14:textId="79FC62F2" w:rsidR="00870899" w:rsidRPr="00C13B8E" w:rsidRDefault="00870899" w:rsidP="00C13B8E">
            <w:pPr>
              <w:jc w:val="both"/>
              <w:rPr>
                <w:rFonts w:ascii="Calibri" w:eastAsia="Cambria" w:hAnsi="Calibri"/>
              </w:rPr>
            </w:pPr>
            <w:r w:rsidRPr="00C13B8E">
              <w:rPr>
                <w:rFonts w:ascii="Calibri" w:eastAsia="Cambria" w:hAnsi="Calibri"/>
              </w:rPr>
              <w:t> </w:t>
            </w:r>
          </w:p>
        </w:tc>
      </w:tr>
      <w:tr w:rsidR="00870899" w:rsidRPr="00C13B8E" w14:paraId="71D1297D" w14:textId="77777777" w:rsidTr="00C13B8E">
        <w:tc>
          <w:tcPr>
            <w:tcW w:w="0" w:type="auto"/>
            <w:shd w:val="clear" w:color="auto" w:fill="auto"/>
            <w:hideMark/>
          </w:tcPr>
          <w:p w14:paraId="7670346E" w14:textId="77F2247F" w:rsidR="00870899" w:rsidRPr="00C13B8E" w:rsidRDefault="00870899" w:rsidP="00C13B8E">
            <w:pPr>
              <w:jc w:val="both"/>
              <w:rPr>
                <w:rFonts w:ascii="Calibri" w:eastAsia="Cambria" w:hAnsi="Calibri"/>
              </w:rPr>
            </w:pPr>
            <w:r w:rsidRPr="00C13B8E">
              <w:rPr>
                <w:rFonts w:ascii="Calibri" w:eastAsia="Cambria" w:hAnsi="Calibri"/>
              </w:rPr>
              <w:t>Dynamikbereich</w:t>
            </w:r>
          </w:p>
        </w:tc>
        <w:tc>
          <w:tcPr>
            <w:tcW w:w="0" w:type="auto"/>
            <w:shd w:val="clear" w:color="auto" w:fill="auto"/>
            <w:hideMark/>
          </w:tcPr>
          <w:p w14:paraId="49984663" w14:textId="38202E85" w:rsidR="00870899" w:rsidRPr="00C13B8E" w:rsidRDefault="00870899" w:rsidP="00C13B8E">
            <w:pPr>
              <w:jc w:val="both"/>
              <w:rPr>
                <w:rFonts w:ascii="Calibri" w:eastAsia="Cambria" w:hAnsi="Calibri"/>
              </w:rPr>
            </w:pPr>
            <w:r w:rsidRPr="00C13B8E">
              <w:rPr>
                <w:rFonts w:ascii="Calibri" w:eastAsia="Cambria" w:hAnsi="Calibri"/>
              </w:rPr>
              <w:t>3800000:1</w:t>
            </w:r>
          </w:p>
        </w:tc>
      </w:tr>
      <w:tr w:rsidR="00870899" w:rsidRPr="00C13B8E" w14:paraId="29DC6000" w14:textId="77777777" w:rsidTr="00C13B8E">
        <w:tc>
          <w:tcPr>
            <w:tcW w:w="0" w:type="auto"/>
            <w:shd w:val="clear" w:color="auto" w:fill="DAEEF3"/>
            <w:hideMark/>
          </w:tcPr>
          <w:p w14:paraId="0031A556" w14:textId="37F57EA4" w:rsidR="00870899" w:rsidRPr="00C13B8E" w:rsidRDefault="00870899" w:rsidP="00C13B8E">
            <w:pPr>
              <w:jc w:val="both"/>
              <w:rPr>
                <w:rFonts w:ascii="Calibri" w:eastAsia="Cambria" w:hAnsi="Calibri"/>
              </w:rPr>
            </w:pPr>
            <w:r w:rsidRPr="00C13B8E">
              <w:rPr>
                <w:rFonts w:ascii="Calibri" w:eastAsia="Cambria" w:hAnsi="Calibri"/>
              </w:rPr>
              <w:t>Auflösung Farbe (R,G,B,C)</w:t>
            </w:r>
          </w:p>
        </w:tc>
        <w:tc>
          <w:tcPr>
            <w:tcW w:w="0" w:type="auto"/>
            <w:shd w:val="clear" w:color="auto" w:fill="DAEEF3"/>
            <w:hideMark/>
          </w:tcPr>
          <w:p w14:paraId="0BA090B6" w14:textId="77777777" w:rsidR="00870899" w:rsidRPr="00C13B8E" w:rsidRDefault="00870899" w:rsidP="00C13B8E">
            <w:pPr>
              <w:jc w:val="both"/>
              <w:rPr>
                <w:rFonts w:ascii="Calibri" w:eastAsia="Cambria" w:hAnsi="Calibri"/>
              </w:rPr>
            </w:pPr>
            <w:r w:rsidRPr="00C13B8E">
              <w:rPr>
                <w:rFonts w:ascii="Calibri" w:eastAsia="Cambria" w:hAnsi="Calibri"/>
              </w:rPr>
              <w:t>jeweils 16Bit (0-65535)</w:t>
            </w:r>
          </w:p>
        </w:tc>
      </w:tr>
      <w:tr w:rsidR="00870899" w:rsidRPr="00C13B8E" w14:paraId="0A6A11F4" w14:textId="77777777" w:rsidTr="00C13B8E">
        <w:tc>
          <w:tcPr>
            <w:tcW w:w="0" w:type="auto"/>
            <w:shd w:val="clear" w:color="auto" w:fill="auto"/>
            <w:hideMark/>
          </w:tcPr>
          <w:p w14:paraId="065BA59A" w14:textId="77777777" w:rsidR="00870899" w:rsidRPr="00C13B8E" w:rsidRDefault="00870899" w:rsidP="00C13B8E">
            <w:pPr>
              <w:jc w:val="both"/>
              <w:rPr>
                <w:rFonts w:ascii="Calibri" w:eastAsia="Cambria" w:hAnsi="Calibri"/>
              </w:rPr>
            </w:pPr>
            <w:r w:rsidRPr="00C13B8E">
              <w:rPr>
                <w:rFonts w:ascii="Calibri" w:eastAsia="Cambria" w:hAnsi="Calibri"/>
              </w:rPr>
              <w:t>Auflösung Farbtemperatur</w:t>
            </w:r>
          </w:p>
        </w:tc>
        <w:tc>
          <w:tcPr>
            <w:tcW w:w="0" w:type="auto"/>
            <w:shd w:val="clear" w:color="auto" w:fill="auto"/>
            <w:hideMark/>
          </w:tcPr>
          <w:p w14:paraId="04ECC5BA" w14:textId="77777777" w:rsidR="00870899" w:rsidRPr="00C13B8E" w:rsidRDefault="00870899" w:rsidP="00C13B8E">
            <w:pPr>
              <w:jc w:val="both"/>
              <w:rPr>
                <w:rFonts w:ascii="Calibri" w:eastAsia="Cambria" w:hAnsi="Calibri"/>
              </w:rPr>
            </w:pPr>
            <w:r w:rsidRPr="00C13B8E">
              <w:rPr>
                <w:rFonts w:ascii="Calibri" w:eastAsia="Cambria" w:hAnsi="Calibri"/>
              </w:rPr>
              <w:t>16Bit (0-65535)</w:t>
            </w:r>
          </w:p>
        </w:tc>
      </w:tr>
      <w:tr w:rsidR="00870899" w:rsidRPr="00C13B8E" w14:paraId="5FCFA6DD" w14:textId="77777777" w:rsidTr="00C13B8E">
        <w:tc>
          <w:tcPr>
            <w:tcW w:w="0" w:type="auto"/>
            <w:shd w:val="clear" w:color="auto" w:fill="DAEEF3"/>
            <w:hideMark/>
          </w:tcPr>
          <w:p w14:paraId="223F8144" w14:textId="77777777" w:rsidR="00870899" w:rsidRPr="00C13B8E" w:rsidRDefault="00870899" w:rsidP="00C13B8E">
            <w:pPr>
              <w:jc w:val="both"/>
              <w:rPr>
                <w:rFonts w:ascii="Calibri" w:eastAsia="Cambria" w:hAnsi="Calibri"/>
              </w:rPr>
            </w:pPr>
            <w:r w:rsidRPr="00C13B8E">
              <w:rPr>
                <w:rFonts w:ascii="Calibri" w:eastAsia="Cambria" w:hAnsi="Calibri"/>
              </w:rPr>
              <w:t>Auflösung Helligkeit</w:t>
            </w:r>
          </w:p>
        </w:tc>
        <w:tc>
          <w:tcPr>
            <w:tcW w:w="0" w:type="auto"/>
            <w:shd w:val="clear" w:color="auto" w:fill="DAEEF3"/>
            <w:hideMark/>
          </w:tcPr>
          <w:p w14:paraId="794ED1B3" w14:textId="77777777" w:rsidR="00870899" w:rsidRPr="00C13B8E" w:rsidRDefault="00870899" w:rsidP="00C13B8E">
            <w:pPr>
              <w:jc w:val="both"/>
              <w:rPr>
                <w:rFonts w:ascii="Calibri" w:eastAsia="Cambria" w:hAnsi="Calibri"/>
              </w:rPr>
            </w:pPr>
            <w:r w:rsidRPr="00C13B8E">
              <w:rPr>
                <w:rFonts w:ascii="Calibri" w:eastAsia="Cambria" w:hAnsi="Calibri"/>
              </w:rPr>
              <w:t>16Bit (0-65535)</w:t>
            </w:r>
          </w:p>
        </w:tc>
      </w:tr>
      <w:tr w:rsidR="00870899" w:rsidRPr="00C13B8E" w14:paraId="410CA6F4" w14:textId="77777777" w:rsidTr="00C13B8E">
        <w:tc>
          <w:tcPr>
            <w:tcW w:w="0" w:type="auto"/>
            <w:shd w:val="clear" w:color="auto" w:fill="auto"/>
            <w:hideMark/>
          </w:tcPr>
          <w:p w14:paraId="3C4164FF" w14:textId="77777777" w:rsidR="00870899" w:rsidRPr="00C13B8E" w:rsidRDefault="00870899" w:rsidP="00C13B8E">
            <w:pPr>
              <w:jc w:val="both"/>
              <w:rPr>
                <w:rFonts w:ascii="Calibri" w:eastAsia="Cambria" w:hAnsi="Calibri"/>
              </w:rPr>
            </w:pPr>
            <w:r w:rsidRPr="00C13B8E">
              <w:rPr>
                <w:rFonts w:ascii="Calibri" w:eastAsia="Cambria" w:hAnsi="Calibri"/>
              </w:rPr>
              <w:t> </w:t>
            </w:r>
          </w:p>
        </w:tc>
        <w:tc>
          <w:tcPr>
            <w:tcW w:w="0" w:type="auto"/>
            <w:shd w:val="clear" w:color="auto" w:fill="auto"/>
            <w:hideMark/>
          </w:tcPr>
          <w:p w14:paraId="33CC5604" w14:textId="77777777" w:rsidR="00870899" w:rsidRPr="00C13B8E" w:rsidRDefault="00870899" w:rsidP="00C13B8E">
            <w:pPr>
              <w:jc w:val="both"/>
              <w:rPr>
                <w:rFonts w:ascii="Calibri" w:eastAsia="Cambria" w:hAnsi="Calibri"/>
              </w:rPr>
            </w:pPr>
            <w:r w:rsidRPr="00C13B8E">
              <w:rPr>
                <w:rFonts w:ascii="Calibri" w:eastAsia="Cambria" w:hAnsi="Calibri"/>
              </w:rPr>
              <w:t> </w:t>
            </w:r>
          </w:p>
        </w:tc>
      </w:tr>
      <w:tr w:rsidR="00870899" w:rsidRPr="00C13B8E" w14:paraId="639D0E15" w14:textId="77777777" w:rsidTr="00C13B8E">
        <w:tc>
          <w:tcPr>
            <w:tcW w:w="0" w:type="auto"/>
            <w:shd w:val="clear" w:color="auto" w:fill="DAEEF3"/>
            <w:hideMark/>
          </w:tcPr>
          <w:p w14:paraId="1D6DADC4" w14:textId="77777777" w:rsidR="00870899" w:rsidRPr="00C13B8E" w:rsidRDefault="00870899" w:rsidP="00C13B8E">
            <w:pPr>
              <w:jc w:val="both"/>
              <w:rPr>
                <w:rFonts w:ascii="Calibri" w:eastAsia="Cambria" w:hAnsi="Calibri"/>
              </w:rPr>
            </w:pPr>
            <w:r w:rsidRPr="00C13B8E">
              <w:rPr>
                <w:rFonts w:ascii="Calibri" w:eastAsia="Cambria" w:hAnsi="Calibri"/>
              </w:rPr>
              <w:t>Abmessungen (B x T x H)</w:t>
            </w:r>
          </w:p>
        </w:tc>
        <w:tc>
          <w:tcPr>
            <w:tcW w:w="0" w:type="auto"/>
            <w:shd w:val="clear" w:color="auto" w:fill="DAEEF3"/>
            <w:hideMark/>
          </w:tcPr>
          <w:p w14:paraId="13B00ADA" w14:textId="77777777" w:rsidR="00870899" w:rsidRPr="00C13B8E" w:rsidRDefault="00870899" w:rsidP="00C13B8E">
            <w:pPr>
              <w:jc w:val="both"/>
              <w:rPr>
                <w:rFonts w:ascii="Calibri" w:eastAsia="Cambria" w:hAnsi="Calibri"/>
              </w:rPr>
            </w:pPr>
            <w:r w:rsidRPr="00C13B8E">
              <w:rPr>
                <w:rFonts w:ascii="Calibri" w:eastAsia="Cambria" w:hAnsi="Calibri"/>
              </w:rPr>
              <w:t>25 x 20 x 5mm (0,98 x 0,79 x 0,19")</w:t>
            </w:r>
          </w:p>
        </w:tc>
      </w:tr>
      <w:tr w:rsidR="00870899" w:rsidRPr="00C13B8E" w14:paraId="5CE4B341" w14:textId="77777777" w:rsidTr="00C13B8E">
        <w:tc>
          <w:tcPr>
            <w:tcW w:w="0" w:type="auto"/>
            <w:shd w:val="clear" w:color="auto" w:fill="auto"/>
            <w:hideMark/>
          </w:tcPr>
          <w:p w14:paraId="1B322102" w14:textId="77777777" w:rsidR="00870899" w:rsidRPr="00C13B8E" w:rsidRDefault="00870899" w:rsidP="00C13B8E">
            <w:pPr>
              <w:jc w:val="both"/>
              <w:rPr>
                <w:rFonts w:ascii="Calibri" w:eastAsia="Cambria" w:hAnsi="Calibri"/>
              </w:rPr>
            </w:pPr>
            <w:r w:rsidRPr="00C13B8E">
              <w:rPr>
                <w:rFonts w:ascii="Calibri" w:eastAsia="Cambria" w:hAnsi="Calibri"/>
              </w:rPr>
              <w:t>Gewicht</w:t>
            </w:r>
          </w:p>
        </w:tc>
        <w:tc>
          <w:tcPr>
            <w:tcW w:w="0" w:type="auto"/>
            <w:shd w:val="clear" w:color="auto" w:fill="auto"/>
            <w:hideMark/>
          </w:tcPr>
          <w:p w14:paraId="6D291A59" w14:textId="77777777" w:rsidR="00870899" w:rsidRPr="00C13B8E" w:rsidRDefault="00870899" w:rsidP="00C13B8E">
            <w:pPr>
              <w:jc w:val="both"/>
              <w:rPr>
                <w:rFonts w:ascii="Calibri" w:eastAsia="Cambria" w:hAnsi="Calibri"/>
              </w:rPr>
            </w:pPr>
            <w:r w:rsidRPr="00C13B8E">
              <w:rPr>
                <w:rFonts w:ascii="Calibri" w:eastAsia="Cambria" w:hAnsi="Calibri"/>
              </w:rPr>
              <w:t>2g</w:t>
            </w:r>
          </w:p>
        </w:tc>
      </w:tr>
    </w:tbl>
    <w:p w14:paraId="4CBDA63F" w14:textId="74505E33" w:rsidR="00764687" w:rsidRPr="00C13B8E" w:rsidRDefault="00030C1F" w:rsidP="00D137FF">
      <w:pPr>
        <w:jc w:val="both"/>
        <w:rPr>
          <w:rFonts w:ascii="Calibri" w:hAnsi="Calibri"/>
        </w:rPr>
      </w:pPr>
      <w:r>
        <w:rPr>
          <w:lang w:val="en-US"/>
        </w:rPr>
        <mc:AlternateContent>
          <mc:Choice Requires="wpg">
            <w:drawing>
              <wp:anchor distT="0" distB="0" distL="114300" distR="114300" simplePos="0" relativeHeight="251651584" behindDoc="0" locked="0" layoutInCell="1" allowOverlap="1" wp14:anchorId="0BCCF81F" wp14:editId="797CA8E3">
                <wp:simplePos x="0" y="0"/>
                <wp:positionH relativeFrom="column">
                  <wp:posOffset>4217891</wp:posOffset>
                </wp:positionH>
                <wp:positionV relativeFrom="paragraph">
                  <wp:posOffset>216204</wp:posOffset>
                </wp:positionV>
                <wp:extent cx="1442085" cy="1304925"/>
                <wp:effectExtent l="0" t="0" r="5715" b="0"/>
                <wp:wrapTopAndBottom/>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42085" cy="1304925"/>
                          <a:chOff x="0" y="0"/>
                          <a:chExt cx="1442085" cy="1304925"/>
                        </a:xfrm>
                      </wpg:grpSpPr>
                      <pic:pic xmlns:pic="http://schemas.openxmlformats.org/drawingml/2006/picture">
                        <pic:nvPicPr>
                          <pic:cNvPr id="4" name="Picture 11" descr="ttp://www.tinkerforge.com/de/doc/_images/Bricklets/bricklet_color_horizontal_600.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42085" cy="1161415"/>
                          </a:xfrm>
                          <a:prstGeom prst="rect">
                            <a:avLst/>
                          </a:prstGeom>
                          <a:noFill/>
                          <a:ln>
                            <a:noFill/>
                          </a:ln>
                        </pic:spPr>
                      </pic:pic>
                      <wps:wsp>
                        <wps:cNvPr id="256" name="Text Box 256"/>
                        <wps:cNvSpPr txBox="1"/>
                        <wps:spPr>
                          <a:xfrm>
                            <a:off x="0" y="1143000"/>
                            <a:ext cx="144208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9576CA6" w14:textId="77777777" w:rsidR="00A51520" w:rsidRDefault="00A51520" w:rsidP="007D754C">
                              <w:pPr>
                                <w:pStyle w:val="Caption"/>
                                <w:rPr>
                                  <w:noProof/>
                                  <w:lang w:eastAsia="en-US"/>
                                </w:rPr>
                              </w:pPr>
                              <w:bookmarkStart w:id="71" w:name="_Toc437601588"/>
                              <w:r>
                                <w:t xml:space="preserve">Abbildung </w:t>
                              </w:r>
                              <w:r>
                                <w:fldChar w:fldCharType="begin"/>
                              </w:r>
                              <w:r>
                                <w:instrText xml:space="preserve"> SEQ Abbildung \* ARABIC </w:instrText>
                              </w:r>
                              <w:r>
                                <w:fldChar w:fldCharType="separate"/>
                              </w:r>
                              <w:r>
                                <w:rPr>
                                  <w:noProof/>
                                </w:rPr>
                                <w:t>14</w:t>
                              </w:r>
                              <w:r>
                                <w:fldChar w:fldCharType="end"/>
                              </w:r>
                              <w:r>
                                <w:t>: Color-</w:t>
                              </w:r>
                              <w:proofErr w:type="spellStart"/>
                              <w:r>
                                <w:t>Bricklet</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BCCF81F" id="Group_x0020_257" o:spid="_x0000_s1216" style="position:absolute;left:0;text-align:left;margin-left:332.1pt;margin-top:17pt;width:113.55pt;height:102.75pt;z-index:251651584" coordsize="1442085,130492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">
                <v:shape id="Picture_x0020_11" o:spid="_x0000_s1217" type="#_x0000_t75" alt="ttp://www.tinkerforge.com/de/doc/_images/Bricklets/bricklet_color_horizontal_600.jpg" style="position:absolute;width:1442085;height:11614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u2&#10;fRzFAAAA2gAAAA8AAABkcnMvZG93bnJldi54bWxEj09rwkAUxO+FfoflFXqrG0WsRlcphUIvpRhT&#10;8PjMPpNo9m3MbvPHT98VhB6HmfkNs9r0phItNa60rGA8ikAQZ1aXnCtIdx8vcxDOI2usLJOCgRxs&#10;1o8PK4y17XhLbeJzESDsYlRQeF/HUrqsIINuZGvi4B1tY9AH2eRSN9gFuKnkJIpm0mDJYaHAmt4L&#10;ys7Jr1HwFU2H14vB9PR9WMz3w89OHxZXpZ6f+rclCE+9/w/f259awRRuV8INkOs/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rtn0cxQAAANoAAAAPAAAAAAAAAAAAAAAAAJwC&#10;AABkcnMvZG93bnJldi54bWxQSwUGAAAAAAQABAD3AAAAjgMAAAAA&#10;">
                  <v:imagedata r:id="rId37" o:title="//www.tinkerforge.com/de/doc/_images/Bricklets/bricklet_color_horizontal_600.jpg"/>
                  <v:path arrowok="t"/>
                </v:shape>
                <v:shape id="Text_x0020_Box_x0020_256" o:spid="_x0000_s1218" type="#_x0000_t202" style="position:absolute;top:1143000;width:144208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hVr4xwAA&#10;ANwAAAAPAAAAZHJzL2Rvd25yZXYueG1sRI9BS8NAFITvgv9heUIvYje2NUjstpRiofZSjLl4e2Rf&#10;s9Hs27C7aeO/d4WCx2FmvmGW69F24kw+tI4VPE4zEMS10y03CqqP3cMziBCRNXaOScEPBVivbm+W&#10;WGh34Xc6l7ERCcKhQAUmxr6QMtSGLIap64mTd3LeYkzSN1J7vCS47eQsy3JpseW0YLCnraH6uxys&#10;guPi82juh9PrYbOY+7dq2OZfTanU5G7cvICINMb/8LW91wpmT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u4Va+McAAADcAAAADwAAAAAAAAAAAAAAAACXAgAAZHJz&#10;L2Rvd25yZXYueG1sUEsFBgAAAAAEAAQA9QAAAIsDAAAAAA==&#10;" stroked="f">
                  <v:textbox style="mso-fit-shape-to-text:t" inset="0,0,0,0">
                    <w:txbxContent>
                      <w:p w14:paraId="49576CA6" w14:textId="77777777" w:rsidR="00A51520" w:rsidRDefault="00A51520" w:rsidP="007D754C">
                        <w:pPr>
                          <w:pStyle w:val="Caption"/>
                          <w:rPr>
                            <w:noProof/>
                            <w:lang w:eastAsia="en-US"/>
                          </w:rPr>
                        </w:pPr>
                        <w:bookmarkStart w:id="72" w:name="_Toc437601588"/>
                        <w:r>
                          <w:t xml:space="preserve">Abbildung </w:t>
                        </w:r>
                        <w:r>
                          <w:fldChar w:fldCharType="begin"/>
                        </w:r>
                        <w:r>
                          <w:instrText xml:space="preserve"> SEQ Abbildung \* ARABIC </w:instrText>
                        </w:r>
                        <w:r>
                          <w:fldChar w:fldCharType="separate"/>
                        </w:r>
                        <w:r>
                          <w:rPr>
                            <w:noProof/>
                          </w:rPr>
                          <w:t>14</w:t>
                        </w:r>
                        <w:r>
                          <w:fldChar w:fldCharType="end"/>
                        </w:r>
                        <w:r>
                          <w:t>: Color-</w:t>
                        </w:r>
                        <w:proofErr w:type="spellStart"/>
                        <w:r>
                          <w:t>Bricklet</w:t>
                        </w:r>
                        <w:bookmarkEnd w:id="72"/>
                        <w:proofErr w:type="spellEnd"/>
                      </w:p>
                    </w:txbxContent>
                  </v:textbox>
                </v:shape>
                <w10:wrap type="topAndBottom"/>
              </v:group>
            </w:pict>
          </mc:Fallback>
        </mc:AlternateContent>
      </w:r>
    </w:p>
    <w:p w14:paraId="229F8C5D" w14:textId="77777777" w:rsidR="00870899" w:rsidRPr="00613438" w:rsidRDefault="00870899" w:rsidP="00574883">
      <w:pPr>
        <w:pStyle w:val="Heading4"/>
        <w:numPr>
          <w:ilvl w:val="0"/>
          <w:numId w:val="0"/>
        </w:numPr>
        <w:ind w:left="1728"/>
      </w:pPr>
    </w:p>
    <w:p w14:paraId="5DD89E94" w14:textId="77777777" w:rsidR="00870899" w:rsidRPr="00613438" w:rsidRDefault="00870899" w:rsidP="00870899"/>
    <w:p w14:paraId="5A4888F4" w14:textId="77777777" w:rsidR="00870899" w:rsidRPr="00613438" w:rsidRDefault="00870899" w:rsidP="00870899"/>
    <w:p w14:paraId="2BBAD5C7" w14:textId="77777777" w:rsidR="00870899" w:rsidRPr="00613438" w:rsidRDefault="00870899" w:rsidP="00870899"/>
    <w:p w14:paraId="39A804AA" w14:textId="77777777" w:rsidR="00870899" w:rsidRPr="00613438" w:rsidRDefault="00870899" w:rsidP="00870899"/>
    <w:p w14:paraId="7DC7D1A2" w14:textId="77777777" w:rsidR="00764687" w:rsidRPr="00613438" w:rsidRDefault="00764687" w:rsidP="00574883">
      <w:pPr>
        <w:pStyle w:val="Heading4"/>
      </w:pPr>
      <w:r w:rsidRPr="00613438">
        <w:lastRenderedPageBreak/>
        <w:t>Funktionsweise</w:t>
      </w:r>
    </w:p>
    <w:p w14:paraId="75C238EC" w14:textId="77777777" w:rsidR="00764687" w:rsidRPr="00C13B8E" w:rsidRDefault="00764687" w:rsidP="00D137FF">
      <w:pPr>
        <w:jc w:val="both"/>
        <w:rPr>
          <w:rFonts w:ascii="Calibri" w:hAnsi="Calibri"/>
        </w:rPr>
      </w:pPr>
      <w:r w:rsidRPr="00C13B8E">
        <w:rPr>
          <w:rFonts w:ascii="Calibri" w:hAnsi="Calibri"/>
        </w:rPr>
        <w:t xml:space="preserve">Der Farbsensor wird durch eine API gesteuert. Diese stellt zum Beispiel die Funktion „color_get_color“-Funktion zur Verfügung. Diese Funktion liefert die gemessene Farbe als RGB-Value zurück. Um bei verschiedenen Lichtverhältnissen noch gute Messwerte zu erhalten, können die Werte der Integration-Time und dem Gain-Value einstellen werden. Zudem enthält der Print eine SMD-LED die auch durch die API an- und abgeschaltet werden kann. Der Dynamikbereich definiert das Verhältnis zwischen der kleinsten und grössten Lichtstärke an. Weitere Informationen zur Softwaresteuerung findet man im </w:t>
      </w:r>
      <w:r w:rsidRPr="00C13B8E">
        <w:rPr>
          <w:rFonts w:ascii="Calibri" w:hAnsi="Calibri"/>
          <w:highlight w:val="yellow"/>
        </w:rPr>
        <w:t>Kapitel XXXX</w:t>
      </w:r>
      <w:r w:rsidRPr="00C13B8E">
        <w:rPr>
          <w:rFonts w:ascii="Calibri" w:hAnsi="Calibri"/>
        </w:rPr>
        <w:t>.</w:t>
      </w:r>
    </w:p>
    <w:p w14:paraId="370EA65A" w14:textId="615CC666" w:rsidR="00764687" w:rsidRPr="00C13B8E" w:rsidRDefault="0052435B" w:rsidP="00D137FF">
      <w:pPr>
        <w:jc w:val="both"/>
        <w:rPr>
          <w:rFonts w:ascii="Calibri" w:hAnsi="Calibri"/>
        </w:rPr>
      </w:pPr>
      <w:r>
        <w:rPr>
          <w:lang w:val="en-US"/>
        </w:rPr>
        <mc:AlternateContent>
          <mc:Choice Requires="wpg">
            <w:drawing>
              <wp:anchor distT="0" distB="0" distL="114300" distR="114300" simplePos="0" relativeHeight="251652608" behindDoc="0" locked="0" layoutInCell="1" allowOverlap="1" wp14:anchorId="5157747C" wp14:editId="3E681822">
                <wp:simplePos x="0" y="0"/>
                <wp:positionH relativeFrom="column">
                  <wp:posOffset>1028700</wp:posOffset>
                </wp:positionH>
                <wp:positionV relativeFrom="paragraph">
                  <wp:posOffset>146050</wp:posOffset>
                </wp:positionV>
                <wp:extent cx="3223260" cy="2113280"/>
                <wp:effectExtent l="0" t="0" r="2540" b="0"/>
                <wp:wrapTopAndBottom/>
                <wp:docPr id="259" name="Group 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23260" cy="2113280"/>
                          <a:chOff x="0" y="0"/>
                          <a:chExt cx="3223260" cy="2113280"/>
                        </a:xfrm>
                      </wpg:grpSpPr>
                      <pic:pic xmlns:pic="http://schemas.openxmlformats.org/drawingml/2006/picture">
                        <pic:nvPicPr>
                          <pic:cNvPr id="158" name="Picture 158" descr="08%20Dokumente/Messwerte%20Color%20Bricklet/Voila_Capture%202015-11-05_10-39-42_AM.pn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23260" cy="1844015"/>
                          </a:xfrm>
                          <a:prstGeom prst="rect">
                            <a:avLst/>
                          </a:prstGeom>
                          <a:noFill/>
                          <a:ln>
                            <a:noFill/>
                          </a:ln>
                        </pic:spPr>
                      </pic:pic>
                      <wps:wsp>
                        <wps:cNvPr id="258" name="Text Box 258"/>
                        <wps:cNvSpPr txBox="1"/>
                        <wps:spPr>
                          <a:xfrm>
                            <a:off x="0" y="1951355"/>
                            <a:ext cx="322326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5FF1866" w14:textId="77777777" w:rsidR="00A51520" w:rsidRPr="002C283A" w:rsidRDefault="00A51520" w:rsidP="00446995">
                              <w:pPr>
                                <w:pStyle w:val="Caption"/>
                                <w:rPr>
                                  <w:noProof/>
                                  <w:lang w:eastAsia="en-US"/>
                                </w:rPr>
                              </w:pPr>
                              <w:bookmarkStart w:id="73" w:name="_Toc437601589"/>
                              <w:r>
                                <w:t xml:space="preserve">Abbildung </w:t>
                              </w:r>
                              <w:r>
                                <w:fldChar w:fldCharType="begin"/>
                              </w:r>
                              <w:r>
                                <w:instrText xml:space="preserve"> SEQ Abbildung \* ARABIC </w:instrText>
                              </w:r>
                              <w:r>
                                <w:fldChar w:fldCharType="separate"/>
                              </w:r>
                              <w:r>
                                <w:rPr>
                                  <w:noProof/>
                                </w:rPr>
                                <w:t>15</w:t>
                              </w:r>
                              <w:r>
                                <w:fldChar w:fldCharType="end"/>
                              </w:r>
                              <w:r>
                                <w:t>: Brick Viewer mit Messwerten des Color-</w:t>
                              </w:r>
                              <w:proofErr w:type="spellStart"/>
                              <w:r>
                                <w:t>Bricklets</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5157747C" id="Group_x0020_259" o:spid="_x0000_s1219" style="position:absolute;left:0;text-align:left;margin-left:81pt;margin-top:11.5pt;width:253.8pt;height:166.4pt;z-index:251652608;mso-height-relative:margin" coordsize="3223260,2113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">
                <v:shape id="Picture_x0020_158" o:spid="_x0000_s1220" type="#_x0000_t75" alt="08%20Dokumente/Messwerte%20Color%20Bricklet/Voila_Capture%202015-11-05_10-39-42_AM.png" style="position:absolute;width:3223260;height:1844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B&#10;u3fGAAAA3AAAAA8AAABkcnMvZG93bnJldi54bWxEj09rwkAQxe8Fv8Mygre6UdCW1FVEaemh4F/w&#10;Os1Ok9jsbMiuSdpP7xwKvc3w3rz3m8Wqd5VqqQmlZwOTcQKKOPO25NzA+fT6+AwqRGSLlWcy8EMB&#10;VsvBwwJT6zs+UHuMuZIQDikaKGKsU61DVpDDMPY1sWhfvnEYZW1ybRvsJNxVepokc+2wZGkosKZN&#10;Qdn38eYMTNtrrD4u29PbbX/Ydfv55y9en4wZDfv1C6hIffw3/12/W8GfCa08IxPo5R0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XMG7d8YAAADcAAAADwAAAAAAAAAAAAAAAACc&#10;AgAAZHJzL2Rvd25yZXYueG1sUEsFBgAAAAAEAAQA9wAAAI8DAAAAAA==&#10;">
                  <v:imagedata r:id="rId39" o:title="08%20Dokumente/Messwerte%20Color%20Bricklet/Voila_Capture%202015-11-05_10-39-42_AM.png"/>
                  <v:path arrowok="t"/>
                </v:shape>
                <v:shape id="Text_x0020_Box_x0020_258" o:spid="_x0000_s1221" type="#_x0000_t202" style="position:absolute;top:1951355;width:322326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VmsRwwAA&#10;ANwAAAAPAAAAZHJzL2Rvd25yZXYueG1sRE/Pa8IwFL4L+x/CG+wiM51Tkc4oIhN0F7Hz4u3RPJtu&#10;zUtJUu3+e3MYePz4fi9WvW3ElXyoHSt4G2UgiEuna64UnL63r3MQISJrbByTgj8KsFo+DRaYa3fj&#10;I12LWIkUwiFHBSbGNpcylIYshpFriRN3cd5iTNBXUnu8pXDbyHGWzaTFmlODwZY2hsrforMKDpPz&#10;wQy7y+fXevLu96duM/upCqVenvv1B4hIfXyI/907rWA8TWvTmXQ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VmsRwwAAANwAAAAPAAAAAAAAAAAAAAAAAJcCAABkcnMvZG93&#10;bnJldi54bWxQSwUGAAAAAAQABAD1AAAAhwMAAAAA&#10;" stroked="f">
                  <v:textbox style="mso-fit-shape-to-text:t" inset="0,0,0,0">
                    <w:txbxContent>
                      <w:p w14:paraId="45FF1866" w14:textId="77777777" w:rsidR="00A51520" w:rsidRPr="002C283A" w:rsidRDefault="00A51520" w:rsidP="00446995">
                        <w:pPr>
                          <w:pStyle w:val="Caption"/>
                          <w:rPr>
                            <w:noProof/>
                            <w:lang w:eastAsia="en-US"/>
                          </w:rPr>
                        </w:pPr>
                        <w:bookmarkStart w:id="74" w:name="_Toc437601589"/>
                        <w:r>
                          <w:t xml:space="preserve">Abbildung </w:t>
                        </w:r>
                        <w:r>
                          <w:fldChar w:fldCharType="begin"/>
                        </w:r>
                        <w:r>
                          <w:instrText xml:space="preserve"> SEQ Abbildung \* ARABIC </w:instrText>
                        </w:r>
                        <w:r>
                          <w:fldChar w:fldCharType="separate"/>
                        </w:r>
                        <w:r>
                          <w:rPr>
                            <w:noProof/>
                          </w:rPr>
                          <w:t>15</w:t>
                        </w:r>
                        <w:r>
                          <w:fldChar w:fldCharType="end"/>
                        </w:r>
                        <w:r>
                          <w:t>: Brick Viewer mit Messwerten des Color-</w:t>
                        </w:r>
                        <w:proofErr w:type="spellStart"/>
                        <w:r>
                          <w:t>Bricklets</w:t>
                        </w:r>
                        <w:bookmarkEnd w:id="74"/>
                        <w:proofErr w:type="spellEnd"/>
                      </w:p>
                    </w:txbxContent>
                  </v:textbox>
                </v:shape>
                <w10:wrap type="topAndBottom"/>
              </v:group>
            </w:pict>
          </mc:Fallback>
        </mc:AlternateContent>
      </w:r>
    </w:p>
    <w:p w14:paraId="4810A4D5" w14:textId="77777777" w:rsidR="00764687" w:rsidRPr="00613438" w:rsidRDefault="00764687" w:rsidP="00574883">
      <w:pPr>
        <w:pStyle w:val="Heading4"/>
      </w:pPr>
      <w:r w:rsidRPr="00613438">
        <w:t>Tests</w:t>
      </w:r>
    </w:p>
    <w:p w14:paraId="41906CED" w14:textId="77777777" w:rsidR="00764687" w:rsidRPr="00C13B8E" w:rsidRDefault="00764687" w:rsidP="00D137FF">
      <w:pPr>
        <w:jc w:val="both"/>
        <w:rPr>
          <w:rFonts w:ascii="Calibri" w:hAnsi="Calibri"/>
        </w:rPr>
      </w:pPr>
      <w:r w:rsidRPr="00C13B8E">
        <w:rPr>
          <w:rFonts w:ascii="Calibri" w:hAnsi="Calibri"/>
        </w:rPr>
        <w:t>Beim Testen des Sensors, wurde festgestellt, dass bei Umgebungslicht der Sensor die Farbe auf einen Abstand von ca. 2cm noch genau anzeigt. Eine mögliche Lösung um die Reichweite des Sensors zu erhöhen besteht darin zusätzliche LEDs für die Beleuchtung zu verwenden.</w:t>
      </w:r>
    </w:p>
    <w:p w14:paraId="5CAF8900" w14:textId="77777777" w:rsidR="00764687" w:rsidRPr="00C13B8E" w:rsidRDefault="00764687" w:rsidP="00D137FF">
      <w:pPr>
        <w:jc w:val="both"/>
        <w:rPr>
          <w:rFonts w:ascii="Calibri" w:hAnsi="Calibri"/>
        </w:rPr>
      </w:pPr>
      <w:r w:rsidRPr="00C13B8E">
        <w:rPr>
          <w:rFonts w:ascii="Calibri" w:hAnsi="Calibri"/>
        </w:rPr>
        <w:t xml:space="preserve">Bei den Tests wurde der Sensor mit den verschiedenfarbigen Containern auf immer grösser werdende Distanzen getestet. Die gemessenen Distanzen sind 2, 4 und 6cm. Für die Messung wurde der Color-Bricklet mit zwei zusätzlichen weissen LEDs ausgestattet. In der </w:t>
      </w:r>
      <w:r w:rsidRPr="00C13B8E">
        <w:rPr>
          <w:rFonts w:ascii="Calibri" w:hAnsi="Calibri"/>
          <w:highlight w:val="yellow"/>
        </w:rPr>
        <w:fldChar w:fldCharType="begin"/>
      </w:r>
      <w:r w:rsidRPr="00C13B8E">
        <w:rPr>
          <w:rFonts w:ascii="Calibri" w:hAnsi="Calibri"/>
        </w:rPr>
        <w:instrText xml:space="preserve"> REF _Ref311365400 \h </w:instrText>
      </w:r>
      <w:r w:rsidRPr="00C13B8E">
        <w:rPr>
          <w:rFonts w:ascii="Calibri" w:hAnsi="Calibri"/>
          <w:highlight w:val="yellow"/>
        </w:rPr>
      </w:r>
      <w:r w:rsidRPr="00C13B8E">
        <w:rPr>
          <w:rFonts w:ascii="Calibri" w:hAnsi="Calibri"/>
          <w:highlight w:val="yellow"/>
        </w:rPr>
        <w:fldChar w:fldCharType="separate"/>
      </w:r>
      <w:r w:rsidR="00C50A5A" w:rsidRPr="00C13B8E">
        <w:rPr>
          <w:rFonts w:ascii="Calibri" w:hAnsi="Calibri"/>
          <w:b/>
          <w:highlight w:val="yellow"/>
        </w:rPr>
        <w:t>Error! Reference source not found.</w:t>
      </w:r>
      <w:r w:rsidRPr="00C13B8E">
        <w:rPr>
          <w:rFonts w:ascii="Calibri" w:hAnsi="Calibri"/>
          <w:highlight w:val="yellow"/>
        </w:rPr>
        <w:fldChar w:fldCharType="end"/>
      </w:r>
      <w:r w:rsidRPr="00C13B8E">
        <w:rPr>
          <w:rFonts w:ascii="Calibri" w:hAnsi="Calibri"/>
        </w:rPr>
        <w:t xml:space="preserve"> sind die verschiedenen Messwerte für die ändernden Entfernungen aufgeführt.</w:t>
      </w:r>
    </w:p>
    <w:p w14:paraId="5527BB16" w14:textId="280A1200" w:rsidR="00764687" w:rsidRPr="00C13B8E" w:rsidRDefault="0052435B" w:rsidP="00D137FF">
      <w:pPr>
        <w:jc w:val="both"/>
        <w:rPr>
          <w:rFonts w:ascii="Calibri" w:hAnsi="Calibri"/>
        </w:rPr>
      </w:pPr>
      <w:r>
        <w:rPr>
          <w:lang w:val="en-US"/>
        </w:rPr>
        <mc:AlternateContent>
          <mc:Choice Requires="wpg">
            <w:drawing>
              <wp:anchor distT="0" distB="0" distL="114300" distR="114300" simplePos="0" relativeHeight="251653632" behindDoc="0" locked="0" layoutInCell="1" allowOverlap="1" wp14:anchorId="231C8DDE" wp14:editId="3A729A02">
                <wp:simplePos x="0" y="0"/>
                <wp:positionH relativeFrom="column">
                  <wp:posOffset>800100</wp:posOffset>
                </wp:positionH>
                <wp:positionV relativeFrom="paragraph">
                  <wp:posOffset>330835</wp:posOffset>
                </wp:positionV>
                <wp:extent cx="3366135" cy="1402080"/>
                <wp:effectExtent l="0" t="0" r="12065" b="0"/>
                <wp:wrapTopAndBottom/>
                <wp:docPr id="261" name="Group 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66135" cy="1402080"/>
                          <a:chOff x="0" y="0"/>
                          <a:chExt cx="3366135" cy="1402080"/>
                        </a:xfrm>
                      </wpg:grpSpPr>
                      <pic:pic xmlns:pic="http://schemas.openxmlformats.org/drawingml/2006/picture">
                        <pic:nvPicPr>
                          <pic:cNvPr id="161" name="Picture 16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66135" cy="1183557"/>
                          </a:xfrm>
                          <a:prstGeom prst="rect">
                            <a:avLst/>
                          </a:prstGeom>
                        </pic:spPr>
                      </pic:pic>
                      <wps:wsp>
                        <wps:cNvPr id="260" name="Text Box 260"/>
                        <wps:cNvSpPr txBox="1"/>
                        <wps:spPr>
                          <a:xfrm>
                            <a:off x="0" y="1240155"/>
                            <a:ext cx="336613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1EB8695" w14:textId="77777777" w:rsidR="00A51520" w:rsidRPr="00DC7C4F" w:rsidRDefault="00A51520" w:rsidP="00446995">
                              <w:pPr>
                                <w:pStyle w:val="Caption"/>
                                <w:rPr>
                                  <w:noProof/>
                                  <w:lang w:eastAsia="en-US"/>
                                </w:rPr>
                              </w:pPr>
                              <w:bookmarkStart w:id="75" w:name="_Toc437601590"/>
                              <w:r>
                                <w:t xml:space="preserve">Abbildung </w:t>
                              </w:r>
                              <w:r>
                                <w:fldChar w:fldCharType="begin"/>
                              </w:r>
                              <w:r>
                                <w:instrText xml:space="preserve"> SEQ Abbildung \* ARABIC </w:instrText>
                              </w:r>
                              <w:r>
                                <w:fldChar w:fldCharType="separate"/>
                              </w:r>
                              <w:r>
                                <w:rPr>
                                  <w:noProof/>
                                </w:rPr>
                                <w:t>16</w:t>
                              </w:r>
                              <w:r>
                                <w:fldChar w:fldCharType="end"/>
                              </w:r>
                              <w:r>
                                <w:t>: Messwerte des Color-</w:t>
                              </w:r>
                              <w:proofErr w:type="spellStart"/>
                              <w:r>
                                <w:t>Bricklets</w:t>
                              </w:r>
                              <w:proofErr w:type="spellEnd"/>
                              <w:r>
                                <w:t xml:space="preserve"> für verschiedene Distanzen (2, 4 und 6cm)</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31C8DDE" id="Group_x0020_261" o:spid="_x0000_s1222" style="position:absolute;left:0;text-align:left;margin-left:63pt;margin-top:26.05pt;width:265.05pt;height:110.4pt;z-index:251653632" coordsize="3366135,140208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">
                <v:shape id="Picture_x0020_161" o:spid="_x0000_s1223" type="#_x0000_t75" style="position:absolute;width:3366135;height:11835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wl&#10;WC3CAAAA3AAAAA8AAABkcnMvZG93bnJldi54bWxET99rwjAQfh/4P4QT9jI0dQMZ1SgijAmylan4&#10;fDRnU2wuJYlt/e/NYLC3+/h+3nI92EZ05EPtWMFsmoEgLp2uuVJwOn5M3kGEiKyxcUwK7hRgvRo9&#10;LTHXrucf6g6xEimEQ44KTIxtLmUoDVkMU9cSJ+7ivMWYoK+k9tincNvI1yybS4s1pwaDLW0NldfD&#10;zSr4Mm/nT3966YurLe77b3npdFMo9TweNgsQkYb4L/5z73SaP5/B7zPpArl6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JVgtwgAAANwAAAAPAAAAAAAAAAAAAAAAAJwCAABk&#10;cnMvZG93bnJldi54bWxQSwUGAAAAAAQABAD3AAAAiwMAAAAA&#10;">
                  <v:imagedata r:id="rId41" o:title=""/>
                  <v:path arrowok="t"/>
                </v:shape>
                <v:shape id="Text_x0020_Box_x0020_260" o:spid="_x0000_s1224" type="#_x0000_t202" style="position:absolute;top:1240155;width:33661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TK2qwwAA&#10;ANwAAAAPAAAAZHJzL2Rvd25yZXYueG1sRE/Pa8IwFL4P9j+EN9hlaDonRapRRDbYdhGrF2+P5tlU&#10;m5eSpNr998tB8Pjx/V6sBtuKK/nQOFbwPs5AEFdON1wrOOy/RjMQISJrbB2Tgj8KsFo+Py2w0O7G&#10;O7qWsRYphEOBCkyMXSFlqAxZDGPXESfu5LzFmKCvpfZ4S+G2lZMsy6XFhlODwY42hqpL2VsF2+lx&#10;a9760+fvevrhfw79Jj/XpVKvL8N6DiLSEB/iu/tbK5jkaX4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TK2qwwAAANwAAAAPAAAAAAAAAAAAAAAAAJcCAABkcnMvZG93&#10;bnJldi54bWxQSwUGAAAAAAQABAD1AAAAhwMAAAAA&#10;" stroked="f">
                  <v:textbox style="mso-fit-shape-to-text:t" inset="0,0,0,0">
                    <w:txbxContent>
                      <w:p w14:paraId="51EB8695" w14:textId="77777777" w:rsidR="00A51520" w:rsidRPr="00DC7C4F" w:rsidRDefault="00A51520" w:rsidP="00446995">
                        <w:pPr>
                          <w:pStyle w:val="Caption"/>
                          <w:rPr>
                            <w:noProof/>
                            <w:lang w:eastAsia="en-US"/>
                          </w:rPr>
                        </w:pPr>
                        <w:bookmarkStart w:id="76" w:name="_Toc437601590"/>
                        <w:r>
                          <w:t xml:space="preserve">Abbildung </w:t>
                        </w:r>
                        <w:r>
                          <w:fldChar w:fldCharType="begin"/>
                        </w:r>
                        <w:r>
                          <w:instrText xml:space="preserve"> SEQ Abbildung \* ARABIC </w:instrText>
                        </w:r>
                        <w:r>
                          <w:fldChar w:fldCharType="separate"/>
                        </w:r>
                        <w:r>
                          <w:rPr>
                            <w:noProof/>
                          </w:rPr>
                          <w:t>16</w:t>
                        </w:r>
                        <w:r>
                          <w:fldChar w:fldCharType="end"/>
                        </w:r>
                        <w:r>
                          <w:t>: Messwerte des Color-</w:t>
                        </w:r>
                        <w:proofErr w:type="spellStart"/>
                        <w:r>
                          <w:t>Bricklets</w:t>
                        </w:r>
                        <w:proofErr w:type="spellEnd"/>
                        <w:r>
                          <w:t xml:space="preserve"> für verschiedene Distanzen (2, 4 und 6cm)</w:t>
                        </w:r>
                        <w:bookmarkEnd w:id="76"/>
                      </w:p>
                    </w:txbxContent>
                  </v:textbox>
                </v:shape>
                <w10:wrap type="topAndBottom"/>
              </v:group>
            </w:pict>
          </mc:Fallback>
        </mc:AlternateContent>
      </w:r>
    </w:p>
    <w:p w14:paraId="70411F05" w14:textId="77777777" w:rsidR="00764687" w:rsidRPr="00C13B8E" w:rsidRDefault="00764687" w:rsidP="00D137FF">
      <w:pPr>
        <w:jc w:val="both"/>
        <w:rPr>
          <w:rFonts w:ascii="Calibri" w:hAnsi="Calibri"/>
        </w:rPr>
      </w:pPr>
    </w:p>
    <w:p w14:paraId="0D4FEF77" w14:textId="77777777" w:rsidR="00764687" w:rsidRPr="00613438" w:rsidRDefault="00764687" w:rsidP="00574883">
      <w:pPr>
        <w:pStyle w:val="Heading4"/>
      </w:pPr>
      <w:r w:rsidRPr="00613438">
        <w:t>Fazit</w:t>
      </w:r>
    </w:p>
    <w:p w14:paraId="4EA26A64" w14:textId="77777777" w:rsidR="00764687" w:rsidRPr="00C13B8E" w:rsidRDefault="00764687" w:rsidP="00D137FF">
      <w:pPr>
        <w:jc w:val="both"/>
        <w:rPr>
          <w:rFonts w:ascii="Calibri" w:hAnsi="Calibri"/>
        </w:rPr>
      </w:pPr>
      <w:r w:rsidRPr="00C13B8E">
        <w:rPr>
          <w:rFonts w:ascii="Calibri" w:hAnsi="Calibri"/>
        </w:rPr>
        <w:t xml:space="preserve">Bei diesen Tests wurde festgestellt, dass das Licht, welches mit LEDs erzeugt wurde, genügt um die Farben auch auf Distanzen bis maximal 8cm zu unterscheiden. Damit </w:t>
      </w:r>
      <w:r w:rsidRPr="00C13B8E">
        <w:rPr>
          <w:rFonts w:ascii="Calibri" w:hAnsi="Calibri"/>
        </w:rPr>
        <w:lastRenderedPageBreak/>
        <w:t xml:space="preserve">die Farben unterschieden werden können, muss auch die einzelnen RGB-Werte geachtet werden. </w:t>
      </w:r>
    </w:p>
    <w:p w14:paraId="47D86714" w14:textId="77777777" w:rsidR="00764687" w:rsidRPr="00C13B8E" w:rsidRDefault="00764687" w:rsidP="00D137FF">
      <w:pPr>
        <w:jc w:val="both"/>
        <w:rPr>
          <w:rFonts w:ascii="Calibri" w:hAnsi="Calibri"/>
        </w:rPr>
      </w:pPr>
      <w:r w:rsidRPr="00C13B8E">
        <w:rPr>
          <w:rFonts w:ascii="Calibri" w:hAnsi="Calibri"/>
        </w:rPr>
        <w:t xml:space="preserve">Der genaue Versuchsaufbau kann im Anhang im </w:t>
      </w:r>
      <w:r w:rsidRPr="00C13B8E">
        <w:rPr>
          <w:rFonts w:ascii="Calibri" w:hAnsi="Calibri"/>
          <w:highlight w:val="yellow"/>
        </w:rPr>
        <w:t>Kaptitel XXXX</w:t>
      </w:r>
      <w:r w:rsidRPr="00C13B8E">
        <w:rPr>
          <w:rFonts w:ascii="Calibri" w:hAnsi="Calibri"/>
        </w:rPr>
        <w:t xml:space="preserve"> nachgelesen werden.</w:t>
      </w:r>
    </w:p>
    <w:p w14:paraId="53F7418E" w14:textId="1A4EC5B3" w:rsidR="00764687" w:rsidRPr="00C13B8E" w:rsidRDefault="0052435B" w:rsidP="00D137FF">
      <w:pPr>
        <w:jc w:val="both"/>
        <w:rPr>
          <w:rFonts w:ascii="Calibri" w:hAnsi="Calibri"/>
        </w:rPr>
      </w:pPr>
      <w:r>
        <w:rPr>
          <w:lang w:val="en-US"/>
        </w:rPr>
        <mc:AlternateContent>
          <mc:Choice Requires="wpg">
            <w:drawing>
              <wp:anchor distT="0" distB="0" distL="114300" distR="114300" simplePos="0" relativeHeight="251654656" behindDoc="0" locked="0" layoutInCell="1" allowOverlap="1" wp14:anchorId="197B48CE" wp14:editId="598B0768">
                <wp:simplePos x="0" y="0"/>
                <wp:positionH relativeFrom="column">
                  <wp:posOffset>1028700</wp:posOffset>
                </wp:positionH>
                <wp:positionV relativeFrom="paragraph">
                  <wp:posOffset>356235</wp:posOffset>
                </wp:positionV>
                <wp:extent cx="3543300" cy="1974850"/>
                <wp:effectExtent l="0" t="0" r="12700" b="6350"/>
                <wp:wrapTopAndBottom/>
                <wp:docPr id="265" name="Group 2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43300" cy="1974850"/>
                          <a:chOff x="0" y="0"/>
                          <a:chExt cx="3543300" cy="1974850"/>
                        </a:xfrm>
                      </wpg:grpSpPr>
                      <wpg:grpSp>
                        <wpg:cNvPr id="263" name="Group 263"/>
                        <wpg:cNvGrpSpPr/>
                        <wpg:grpSpPr>
                          <a:xfrm>
                            <a:off x="0" y="0"/>
                            <a:ext cx="3480435" cy="1967230"/>
                            <a:chOff x="0" y="0"/>
                            <a:chExt cx="3480435" cy="1967230"/>
                          </a:xfrm>
                        </wpg:grpSpPr>
                        <wpg:grpSp>
                          <wpg:cNvPr id="169" name="Group 169"/>
                          <wpg:cNvGrpSpPr/>
                          <wpg:grpSpPr>
                            <a:xfrm>
                              <a:off x="0" y="0"/>
                              <a:ext cx="3480435" cy="1748155"/>
                              <a:chOff x="0" y="0"/>
                              <a:chExt cx="3480435" cy="1748602"/>
                            </a:xfrm>
                          </wpg:grpSpPr>
                          <pic:pic xmlns:pic="http://schemas.openxmlformats.org/drawingml/2006/picture">
                            <pic:nvPicPr>
                              <pic:cNvPr id="14" name="Picture 14" descr="ttp://www.tinkerforge.com/de/doc/_images/Bricklets/bricklet_distance_us_tilted_600.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828800" y="0"/>
                                <a:ext cx="1651635" cy="1525895"/>
                              </a:xfrm>
                              <a:prstGeom prst="rect">
                                <a:avLst/>
                              </a:prstGeom>
                              <a:noFill/>
                              <a:ln>
                                <a:noFill/>
                              </a:ln>
                            </pic:spPr>
                          </pic:pic>
                          <pic:pic xmlns:pic="http://schemas.openxmlformats.org/drawingml/2006/picture">
                            <pic:nvPicPr>
                              <pic:cNvPr id="164" name="Picture 164" descr="../../../../../Desktop/IMG_4122.pn"/>
                              <pic:cNvPicPr>
                                <a:picLocks noChangeAspect="1"/>
                              </pic:cNvPicPr>
                            </pic:nvPicPr>
                            <pic:blipFill rotWithShape="1">
                              <a:blip r:embed="rId43" cstate="print">
                                <a:extLst>
                                  <a:ext uri="{28A0092B-C50C-407E-A947-70E740481C1C}">
                                    <a14:useLocalDpi xmlns:a14="http://schemas.microsoft.com/office/drawing/2010/main" val="0"/>
                                  </a:ext>
                                </a:extLst>
                              </a:blip>
                              <a:srcRect l="14143" t="9076" r="29496" b="42814"/>
                              <a:stretch/>
                            </pic:blipFill>
                            <pic:spPr bwMode="auto">
                              <a:xfrm>
                                <a:off x="0" y="0"/>
                                <a:ext cx="1537335" cy="1748602"/>
                              </a:xfrm>
                              <a:prstGeom prst="rect">
                                <a:avLst/>
                              </a:prstGeom>
                              <a:noFill/>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g:grpSp>
                        <wps:wsp>
                          <wps:cNvPr id="262" name="Text Box 262"/>
                          <wps:cNvSpPr txBox="1"/>
                          <wps:spPr>
                            <a:xfrm>
                              <a:off x="0" y="1805305"/>
                              <a:ext cx="17145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BCF7E4B" w14:textId="77777777" w:rsidR="00A51520" w:rsidRPr="00D718C1" w:rsidRDefault="00A51520" w:rsidP="00446995">
                                <w:pPr>
                                  <w:pStyle w:val="Caption"/>
                                  <w:rPr>
                                    <w:noProof/>
                                    <w:lang w:eastAsia="en-US"/>
                                  </w:rPr>
                                </w:pPr>
                                <w:bookmarkStart w:id="77" w:name="_Toc437601591"/>
                                <w:r>
                                  <w:t xml:space="preserve">Abbildung </w:t>
                                </w:r>
                                <w:r>
                                  <w:fldChar w:fldCharType="begin"/>
                                </w:r>
                                <w:r>
                                  <w:instrText xml:space="preserve"> SEQ Abbildung \* ARABIC </w:instrText>
                                </w:r>
                                <w:r>
                                  <w:fldChar w:fldCharType="separate"/>
                                </w:r>
                                <w:r>
                                  <w:rPr>
                                    <w:noProof/>
                                  </w:rPr>
                                  <w:t>18</w:t>
                                </w:r>
                                <w:r>
                                  <w:fldChar w:fldCharType="end"/>
                                </w:r>
                                <w:r>
                                  <w:t>: Testaufbau Color-Senso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4" name="Text Box 264"/>
                        <wps:cNvSpPr txBox="1"/>
                        <wps:spPr>
                          <a:xfrm>
                            <a:off x="1714500" y="1812925"/>
                            <a:ext cx="18288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5DF8D3" w14:textId="77777777" w:rsidR="00A51520" w:rsidRPr="00295E71" w:rsidRDefault="00A51520" w:rsidP="00446995">
                              <w:pPr>
                                <w:pStyle w:val="Caption"/>
                                <w:rPr>
                                  <w:noProof/>
                                  <w:lang w:eastAsia="en-US"/>
                                </w:rPr>
                              </w:pPr>
                              <w:bookmarkStart w:id="78" w:name="_Toc437601592"/>
                              <w:r>
                                <w:t xml:space="preserve">Abbildung </w:t>
                              </w:r>
                              <w:r>
                                <w:fldChar w:fldCharType="begin"/>
                              </w:r>
                              <w:r>
                                <w:instrText xml:space="preserve"> SEQ Abbildung \* ARABIC </w:instrText>
                              </w:r>
                              <w:r>
                                <w:fldChar w:fldCharType="separate"/>
                              </w:r>
                              <w:r>
                                <w:rPr>
                                  <w:noProof/>
                                </w:rPr>
                                <w:t>18</w:t>
                              </w:r>
                              <w:r>
                                <w:fldChar w:fldCharType="end"/>
                              </w:r>
                              <w:r>
                                <w:t>: Ultraschall-Distanz-</w:t>
                              </w:r>
                              <w:proofErr w:type="spellStart"/>
                              <w:r>
                                <w:t>Bricklet</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197B48CE" id="Group_x0020_265" o:spid="_x0000_s1225" style="position:absolute;left:0;text-align:left;margin-left:81pt;margin-top:28.05pt;width:279pt;height:155.5pt;z-index:251654656" coordsize="3543300,1974850"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">
                <v:group id="Group_x0020_263" o:spid="_x0000_s1226" style="position:absolute;width:3480435;height:1967230" coordsize="3480435,1967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97ID3xAAAANwAAAAP&#10;AAAAAAAAAAAAAAAAAKkCAABkcnMvZG93bnJldi54bWxQSwUGAAAAAAQABAD6AAAAmgMAAAAA&#10;">
                  <v:group id="Group_x0020_169" o:spid="_x0000_s1227" style="position:absolute;width:3480435;height:1748155" coordsize="3480435,17486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HIdZhwwAAANwAAAAPAAAAZHJzL2Rvd25yZXYueG1sRE9Li8IwEL4L/ocwgrc1&#10;rbLido0iouJBFnzAsrehGdtiMylNbOu/3wiCt/n4njNfdqYUDdWusKwgHkUgiFOrC84UXM7bjxkI&#10;55E1lpZJwYMcLBf93hwTbVs+UnPymQgh7BJUkHtfJVK6NCeDbmQr4sBdbW3QB1hnUtfYhnBTynEU&#10;TaXBgkNDjhWtc0pvp7tRsGuxXU3iTXO4XdePv/Pnz+8hJqWGg271DcJT59/il3uvw/zp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ch1mHDAAAA3AAAAA8A&#10;AAAAAAAAAAAAAAAAqQIAAGRycy9kb3ducmV2LnhtbFBLBQYAAAAABAAEAPoAAACZAwAAAAA=&#10;">
                    <v:shape id="Picture_x0020_14" o:spid="_x0000_s1228" type="#_x0000_t75" alt="ttp://www.tinkerforge.com/de/doc/_images/Bricklets/bricklet_distance_us_tilted_600.jpg" style="position:absolute;left:1828800;width:1651635;height:15258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B&#10;1anDAAAA2wAAAA8AAABkcnMvZG93bnJldi54bWxET01rwkAQvQv9D8sUvIhuWmyR6CpSaLUED1qD&#10;1yE7ZoPZ2TS7avz33YLgbR7vc2aLztbiQq2vHCt4GSUgiAunKy4V7H8+hxMQPiBrrB2Tght5WMyf&#10;ejNMtbvyli67UIoYwj5FBSaEJpXSF4Ys+pFriCN3dK3FEGFbSt3iNYbbWr4mybu0WHFsMNjQh6Hi&#10;tDtbBd+/+aA8FCdnznn+lb2tsuVmnCnVf+6WUxCBuvAQ391rHeeP4f+XeICc/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MHVqcMAAADbAAAADwAAAAAAAAAAAAAAAACcAgAA&#10;ZHJzL2Rvd25yZXYueG1sUEsFBgAAAAAEAAQA9wAAAIwDAAAAAA==&#10;">
                      <v:imagedata r:id="rId44" o:title="//www.tinkerforge.com/de/doc/_images/Bricklets/bricklet_distance_us_tilted_600.jpg"/>
                      <v:path arrowok="t"/>
                    </v:shape>
                    <v:shape id="Picture_x0020_164" o:spid="_x0000_s1229" type="#_x0000_t75" alt="../../../../../Desktop/IMG_4122.pn" style="position:absolute;width:1537335;height:17486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3T&#10;5j6/AAAA3AAAAA8AAABkcnMvZG93bnJldi54bWxET8uqwjAQ3Qv+QxjBjVxTH4hUo4gguHFhvR8w&#10;NGNabCalibX69UYQ3M3hPGe97WwlWmp86VjBZJyAIM6dLtko+L8c/pYgfEDWWDkmBU/ysN30e2tM&#10;tXvwmdosGBFD2KeooAihTqX0eUEW/djVxJG7usZiiLAxUjf4iOG2ktMkWUiLJceGAmvaF5TfsrtV&#10;cN8tZ5dRUp5eeXUzhxZPJtNBqeGg261ABOrCT/x1H3Wcv5jD55l4gdy8A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N0+Y+vwAAANwAAAAPAAAAAAAAAAAAAAAAAJwCAABkcnMv&#10;ZG93bnJldi54bWxQSwUGAAAAAAQABAD3AAAAiAMAAAAA&#10;">
                      <v:imagedata r:id="rId45" o:title="../../../../../Desktop/IMG_4122.pn" croptop="5948f" cropbottom="28059f" cropleft="9269f" cropright="19330f"/>
                      <v:path arrowok="t"/>
                    </v:shape>
                  </v:group>
                  <v:shape id="Text_x0020_Box_x0020_262" o:spid="_x0000_s1230" type="#_x0000_t202" style="position:absolute;top:1805305;width:17145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0pZGxwAA&#10;ANwAAAAPAAAAZHJzL2Rvd25yZXYueG1sRI9Ba8JAFITvBf/D8oReSt2YSijRVUQstL1IUy/eHtln&#10;Nm32bdjdaPrvu4WCx2FmvmFWm9F24kI+tI4VzGcZCOLa6ZYbBcfPl8dnECEia+wck4IfCrBZT+5W&#10;WGp35Q+6VLERCcKhRAUmxr6UMtSGLIaZ64mTd3beYkzSN1J7vCa47WSeZYW02HJaMNjTzlD9XQ1W&#10;wWFxOpiH4bx/3y6e/Ntx2BVfTaXU/XTcLkFEGuMt/N9+1QryIoe/M+kIyP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CtKWRscAAADcAAAADwAAAAAAAAAAAAAAAACXAgAAZHJz&#10;L2Rvd25yZXYueG1sUEsFBgAAAAAEAAQA9QAAAIsDAAAAAA==&#10;" stroked="f">
                    <v:textbox style="mso-fit-shape-to-text:t" inset="0,0,0,0">
                      <w:txbxContent>
                        <w:p w14:paraId="5BCF7E4B" w14:textId="77777777" w:rsidR="00A51520" w:rsidRPr="00D718C1" w:rsidRDefault="00A51520" w:rsidP="00446995">
                          <w:pPr>
                            <w:pStyle w:val="Caption"/>
                            <w:rPr>
                              <w:noProof/>
                              <w:lang w:eastAsia="en-US"/>
                            </w:rPr>
                          </w:pPr>
                          <w:bookmarkStart w:id="79" w:name="_Toc437601591"/>
                          <w:r>
                            <w:t xml:space="preserve">Abbildung </w:t>
                          </w:r>
                          <w:r>
                            <w:fldChar w:fldCharType="begin"/>
                          </w:r>
                          <w:r>
                            <w:instrText xml:space="preserve"> SEQ Abbildung \* ARABIC </w:instrText>
                          </w:r>
                          <w:r>
                            <w:fldChar w:fldCharType="separate"/>
                          </w:r>
                          <w:r>
                            <w:rPr>
                              <w:noProof/>
                            </w:rPr>
                            <w:t>18</w:t>
                          </w:r>
                          <w:r>
                            <w:fldChar w:fldCharType="end"/>
                          </w:r>
                          <w:r>
                            <w:t>: Testaufbau Color-Sensor</w:t>
                          </w:r>
                          <w:bookmarkEnd w:id="79"/>
                        </w:p>
                      </w:txbxContent>
                    </v:textbox>
                  </v:shape>
                </v:group>
                <v:shape id="Text_x0020_Box_x0020_264" o:spid="_x0000_s1231" type="#_x0000_t202" style="position:absolute;left:1714500;top:1812925;width:18288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6upxwAA&#10;ANwAAAAPAAAAZHJzL2Rvd25yZXYueG1sRI9Ba8JAFITvBf/D8oReSt1oQyjRVUQstL1IUy/eHtln&#10;Nm32bdjdaPrvu4WCx2FmvmFWm9F24kI+tI4VzGcZCOLa6ZYbBcfPl8dnECEia+wck4IfCrBZT+5W&#10;WGp35Q+6VLERCcKhRAUmxr6UMtSGLIaZ64mTd3beYkzSN1J7vCa47eQiywppseW0YLCnnaH6uxqs&#10;gkN+OpiH4bx/3+ZP/u047IqvplLqfjpulyAijfEW/m+/agWLIoe/M+kIyP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6nerqccAAADcAAAADwAAAAAAAAAAAAAAAACXAgAAZHJz&#10;L2Rvd25yZXYueG1sUEsFBgAAAAAEAAQA9QAAAIsDAAAAAA==&#10;" stroked="f">
                  <v:textbox style="mso-fit-shape-to-text:t" inset="0,0,0,0">
                    <w:txbxContent>
                      <w:p w14:paraId="4F5DF8D3" w14:textId="77777777" w:rsidR="00A51520" w:rsidRPr="00295E71" w:rsidRDefault="00A51520" w:rsidP="00446995">
                        <w:pPr>
                          <w:pStyle w:val="Caption"/>
                          <w:rPr>
                            <w:noProof/>
                            <w:lang w:eastAsia="en-US"/>
                          </w:rPr>
                        </w:pPr>
                        <w:bookmarkStart w:id="80" w:name="_Toc437601592"/>
                        <w:r>
                          <w:t xml:space="preserve">Abbildung </w:t>
                        </w:r>
                        <w:r>
                          <w:fldChar w:fldCharType="begin"/>
                        </w:r>
                        <w:r>
                          <w:instrText xml:space="preserve"> SEQ Abbildung \* ARABIC </w:instrText>
                        </w:r>
                        <w:r>
                          <w:fldChar w:fldCharType="separate"/>
                        </w:r>
                        <w:r>
                          <w:rPr>
                            <w:noProof/>
                          </w:rPr>
                          <w:t>18</w:t>
                        </w:r>
                        <w:r>
                          <w:fldChar w:fldCharType="end"/>
                        </w:r>
                        <w:r>
                          <w:t>: Ultraschall-Distanz-</w:t>
                        </w:r>
                        <w:proofErr w:type="spellStart"/>
                        <w:r>
                          <w:t>Bricklet</w:t>
                        </w:r>
                        <w:bookmarkEnd w:id="80"/>
                        <w:proofErr w:type="spellEnd"/>
                      </w:p>
                    </w:txbxContent>
                  </v:textbox>
                </v:shape>
                <w10:wrap type="topAndBottom"/>
              </v:group>
            </w:pict>
          </mc:Fallback>
        </mc:AlternateContent>
      </w:r>
    </w:p>
    <w:p w14:paraId="4F9AD5E0" w14:textId="77777777" w:rsidR="00764687" w:rsidRPr="00C13B8E" w:rsidRDefault="00764687" w:rsidP="00D137FF">
      <w:pPr>
        <w:jc w:val="both"/>
        <w:rPr>
          <w:rFonts w:ascii="Calibri" w:hAnsi="Calibri"/>
        </w:rPr>
      </w:pPr>
    </w:p>
    <w:p w14:paraId="020BE4CB" w14:textId="77777777" w:rsidR="00764687" w:rsidRPr="00613438" w:rsidRDefault="00764687" w:rsidP="00574883">
      <w:pPr>
        <w:pStyle w:val="Heading3"/>
      </w:pPr>
      <w:bookmarkStart w:id="81" w:name="_Toc437601106"/>
      <w:r w:rsidRPr="00613438">
        <w:t>Ultraschallsensor</w:t>
      </w:r>
      <w:bookmarkEnd w:id="81"/>
    </w:p>
    <w:p w14:paraId="1D55013C" w14:textId="77777777" w:rsidR="00764687" w:rsidRPr="00C13B8E" w:rsidRDefault="00764687" w:rsidP="00D137FF">
      <w:pPr>
        <w:jc w:val="both"/>
        <w:rPr>
          <w:rFonts w:ascii="Calibri" w:hAnsi="Calibri"/>
        </w:rPr>
      </w:pPr>
      <w:r w:rsidRPr="00C13B8E">
        <w:rPr>
          <w:rFonts w:ascii="Calibri" w:hAnsi="Calibri"/>
        </w:rPr>
        <w:t>Mit dem Ultraschallsensor soll erkannt werden, ob sich ein Fahrzeug an der Kreuzung befindet. Mit dem Verwendeten Sensor können Entfernungen zwischen 2cm und 400cm messen. Die gemessene Entfernung wird als einheitenloser Wert ausgegeben, nicht in mm. Durch die Auflösung von 12Bit ist der Wertebereiche von 0 – 4096.</w:t>
      </w:r>
    </w:p>
    <w:p w14:paraId="611D2B32" w14:textId="77777777" w:rsidR="00764687" w:rsidRPr="00C13B8E" w:rsidRDefault="00764687" w:rsidP="00D137FF">
      <w:pPr>
        <w:jc w:val="both"/>
        <w:rPr>
          <w:rFonts w:ascii="Calibri" w:hAnsi="Calibri"/>
        </w:rPr>
      </w:pPr>
      <w:r w:rsidRPr="00C13B8E">
        <w:rPr>
          <w:rFonts w:ascii="Calibri" w:hAnsi="Calibri"/>
        </w:rPr>
        <w:t>Der Grund, dass die Entfernung nicht direkt als mm angegeben wird, liegt daran, dass das Verhältnis von gemessenem Entfernungswert zu wirklicher Entfernung vom exakten Wert der 5V Versorgungsspannung abhängt. Abweichungen in der Versorgungsspannung führen zu Abweichungen in den gemessenen Entfernungswerten.</w:t>
      </w:r>
    </w:p>
    <w:p w14:paraId="370F0A30" w14:textId="77777777" w:rsidR="00764687" w:rsidRPr="00C13B8E" w:rsidRDefault="00764687" w:rsidP="00D137FF">
      <w:pPr>
        <w:jc w:val="both"/>
        <w:rPr>
          <w:rFonts w:ascii="Calibri" w:hAnsi="Calibri"/>
        </w:rPr>
      </w:pPr>
    </w:p>
    <w:p w14:paraId="570691ED" w14:textId="77777777" w:rsidR="00764687" w:rsidRPr="00C13B8E" w:rsidRDefault="00764687" w:rsidP="00D137FF">
      <w:pPr>
        <w:jc w:val="both"/>
        <w:rPr>
          <w:rFonts w:ascii="Calibri" w:hAnsi="Calibri"/>
        </w:rPr>
      </w:pPr>
    </w:p>
    <w:p w14:paraId="32191DAC" w14:textId="77777777" w:rsidR="00446995" w:rsidRPr="00613438" w:rsidRDefault="00D45DA7" w:rsidP="00BE23F8">
      <w:pPr>
        <w:pStyle w:val="Caption"/>
        <w:keepNext/>
        <w:tabs>
          <w:tab w:val="left" w:pos="1418"/>
        </w:tabs>
      </w:pPr>
      <w:r w:rsidRPr="00613438">
        <w:tab/>
      </w:r>
      <w:bookmarkStart w:id="82" w:name="_Toc437601566"/>
      <w:r w:rsidR="00446995" w:rsidRPr="00613438">
        <w:t xml:space="preserve">Tabelle </w:t>
      </w:r>
      <w:r w:rsidR="00D46409" w:rsidRPr="00613438">
        <w:fldChar w:fldCharType="begin"/>
      </w:r>
      <w:r w:rsidR="00D46409" w:rsidRPr="00613438">
        <w:instrText xml:space="preserve"> SEQ Tabelle \* ARABIC </w:instrText>
      </w:r>
      <w:r w:rsidR="00D46409" w:rsidRPr="00613438">
        <w:fldChar w:fldCharType="separate"/>
      </w:r>
      <w:r w:rsidR="00C50A5A">
        <w:rPr>
          <w:noProof/>
        </w:rPr>
        <w:t>5</w:t>
      </w:r>
      <w:r w:rsidR="00D46409" w:rsidRPr="00613438">
        <w:fldChar w:fldCharType="end"/>
      </w:r>
      <w:r w:rsidRPr="00613438">
        <w:t>:</w:t>
      </w:r>
      <w:bookmarkEnd w:id="82"/>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20" w:firstRow="1" w:lastRow="0" w:firstColumn="0" w:lastColumn="0" w:noHBand="0" w:noVBand="1"/>
      </w:tblPr>
      <w:tblGrid>
        <w:gridCol w:w="2213"/>
        <w:gridCol w:w="3161"/>
      </w:tblGrid>
      <w:tr w:rsidR="00764687" w:rsidRPr="00C13B8E" w14:paraId="5D8C44FA" w14:textId="77777777" w:rsidTr="00C13B8E">
        <w:trPr>
          <w:jc w:val="center"/>
        </w:trPr>
        <w:tc>
          <w:tcPr>
            <w:tcW w:w="0" w:type="auto"/>
            <w:tcBorders>
              <w:top w:val="single" w:sz="4" w:space="0" w:color="4F81BD"/>
              <w:left w:val="single" w:sz="4" w:space="0" w:color="4F81BD"/>
              <w:bottom w:val="single" w:sz="4" w:space="0" w:color="4F81BD"/>
              <w:right w:val="nil"/>
            </w:tcBorders>
            <w:shd w:val="clear" w:color="auto" w:fill="4F81BD"/>
            <w:hideMark/>
          </w:tcPr>
          <w:p w14:paraId="08940A88" w14:textId="77777777" w:rsidR="00764687" w:rsidRPr="00C13B8E" w:rsidRDefault="00764687"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Eigenschaft</w:t>
            </w:r>
          </w:p>
        </w:tc>
        <w:tc>
          <w:tcPr>
            <w:tcW w:w="0" w:type="auto"/>
            <w:tcBorders>
              <w:top w:val="single" w:sz="4" w:space="0" w:color="4F81BD"/>
              <w:left w:val="nil"/>
              <w:bottom w:val="single" w:sz="4" w:space="0" w:color="4F81BD"/>
              <w:right w:val="single" w:sz="4" w:space="0" w:color="4F81BD"/>
            </w:tcBorders>
            <w:shd w:val="clear" w:color="auto" w:fill="4F81BD"/>
            <w:hideMark/>
          </w:tcPr>
          <w:p w14:paraId="3264BBFA" w14:textId="77777777" w:rsidR="00764687" w:rsidRPr="00C13B8E" w:rsidRDefault="00764687"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Wert</w:t>
            </w:r>
          </w:p>
        </w:tc>
      </w:tr>
      <w:tr w:rsidR="00764687" w:rsidRPr="00C13B8E" w14:paraId="0A1BC04D" w14:textId="77777777" w:rsidTr="00C13B8E">
        <w:trPr>
          <w:jc w:val="center"/>
        </w:trPr>
        <w:tc>
          <w:tcPr>
            <w:tcW w:w="0" w:type="auto"/>
            <w:shd w:val="clear" w:color="auto" w:fill="DBE5F1"/>
            <w:hideMark/>
          </w:tcPr>
          <w:p w14:paraId="693F1EE2"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Sensor</w:t>
            </w:r>
          </w:p>
        </w:tc>
        <w:tc>
          <w:tcPr>
            <w:tcW w:w="0" w:type="auto"/>
            <w:shd w:val="clear" w:color="auto" w:fill="DBE5F1"/>
            <w:hideMark/>
          </w:tcPr>
          <w:p w14:paraId="3590ABCE"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HC-SR04</w:t>
            </w:r>
          </w:p>
        </w:tc>
      </w:tr>
      <w:tr w:rsidR="00764687" w:rsidRPr="00C13B8E" w14:paraId="23CCDAB8" w14:textId="77777777" w:rsidTr="00C13B8E">
        <w:trPr>
          <w:jc w:val="center"/>
        </w:trPr>
        <w:tc>
          <w:tcPr>
            <w:tcW w:w="0" w:type="auto"/>
            <w:shd w:val="clear" w:color="auto" w:fill="auto"/>
            <w:hideMark/>
          </w:tcPr>
          <w:p w14:paraId="65AD01DE"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Stromverbrauch</w:t>
            </w:r>
          </w:p>
        </w:tc>
        <w:tc>
          <w:tcPr>
            <w:tcW w:w="0" w:type="auto"/>
            <w:shd w:val="clear" w:color="auto" w:fill="auto"/>
            <w:hideMark/>
          </w:tcPr>
          <w:p w14:paraId="392D8ED2"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8mA</w:t>
            </w:r>
          </w:p>
        </w:tc>
      </w:tr>
      <w:tr w:rsidR="00764687" w:rsidRPr="00C13B8E" w14:paraId="2F5E77F3" w14:textId="77777777" w:rsidTr="00C13B8E">
        <w:trPr>
          <w:jc w:val="center"/>
        </w:trPr>
        <w:tc>
          <w:tcPr>
            <w:tcW w:w="0" w:type="auto"/>
            <w:shd w:val="clear" w:color="auto" w:fill="DBE5F1"/>
            <w:hideMark/>
          </w:tcPr>
          <w:p w14:paraId="04EF82D0"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 </w:t>
            </w:r>
          </w:p>
        </w:tc>
        <w:tc>
          <w:tcPr>
            <w:tcW w:w="0" w:type="auto"/>
            <w:shd w:val="clear" w:color="auto" w:fill="DBE5F1"/>
            <w:hideMark/>
          </w:tcPr>
          <w:p w14:paraId="737A215A"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 </w:t>
            </w:r>
          </w:p>
        </w:tc>
      </w:tr>
      <w:tr w:rsidR="00764687" w:rsidRPr="00C13B8E" w14:paraId="6B5991B5" w14:textId="77777777" w:rsidTr="00C13B8E">
        <w:trPr>
          <w:jc w:val="center"/>
        </w:trPr>
        <w:tc>
          <w:tcPr>
            <w:tcW w:w="0" w:type="auto"/>
            <w:shd w:val="clear" w:color="auto" w:fill="auto"/>
            <w:hideMark/>
          </w:tcPr>
          <w:p w14:paraId="562C81AA"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Entfernungen</w:t>
            </w:r>
          </w:p>
        </w:tc>
        <w:tc>
          <w:tcPr>
            <w:tcW w:w="0" w:type="auto"/>
            <w:shd w:val="clear" w:color="auto" w:fill="auto"/>
            <w:hideMark/>
          </w:tcPr>
          <w:p w14:paraId="04772F2D"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2cm - 400cm, 12Bit Auflösung</w:t>
            </w:r>
          </w:p>
        </w:tc>
      </w:tr>
      <w:tr w:rsidR="00764687" w:rsidRPr="00C13B8E" w14:paraId="73E64E56" w14:textId="77777777" w:rsidTr="00C13B8E">
        <w:trPr>
          <w:jc w:val="center"/>
        </w:trPr>
        <w:tc>
          <w:tcPr>
            <w:tcW w:w="0" w:type="auto"/>
            <w:shd w:val="clear" w:color="auto" w:fill="DBE5F1"/>
            <w:hideMark/>
          </w:tcPr>
          <w:p w14:paraId="6637CE14"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Messwinkel</w:t>
            </w:r>
          </w:p>
        </w:tc>
        <w:tc>
          <w:tcPr>
            <w:tcW w:w="0" w:type="auto"/>
            <w:shd w:val="clear" w:color="auto" w:fill="DBE5F1"/>
            <w:hideMark/>
          </w:tcPr>
          <w:p w14:paraId="05E9C2E4"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5°</w:t>
            </w:r>
          </w:p>
        </w:tc>
      </w:tr>
      <w:tr w:rsidR="00764687" w:rsidRPr="00C13B8E" w14:paraId="48511A07" w14:textId="77777777" w:rsidTr="00C13B8E">
        <w:trPr>
          <w:jc w:val="center"/>
        </w:trPr>
        <w:tc>
          <w:tcPr>
            <w:tcW w:w="0" w:type="auto"/>
            <w:shd w:val="clear" w:color="auto" w:fill="auto"/>
            <w:hideMark/>
          </w:tcPr>
          <w:p w14:paraId="65582B35"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Aktualisierungsrate</w:t>
            </w:r>
          </w:p>
        </w:tc>
        <w:tc>
          <w:tcPr>
            <w:tcW w:w="0" w:type="auto"/>
            <w:shd w:val="clear" w:color="auto" w:fill="auto"/>
            <w:hideMark/>
          </w:tcPr>
          <w:p w14:paraId="027E74BD"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40Hz</w:t>
            </w:r>
          </w:p>
        </w:tc>
      </w:tr>
      <w:tr w:rsidR="00764687" w:rsidRPr="00C13B8E" w14:paraId="45E282FC" w14:textId="77777777" w:rsidTr="00C13B8E">
        <w:trPr>
          <w:jc w:val="center"/>
        </w:trPr>
        <w:tc>
          <w:tcPr>
            <w:tcW w:w="0" w:type="auto"/>
            <w:shd w:val="clear" w:color="auto" w:fill="DBE5F1"/>
            <w:hideMark/>
          </w:tcPr>
          <w:p w14:paraId="6A604E31"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 </w:t>
            </w:r>
          </w:p>
        </w:tc>
        <w:tc>
          <w:tcPr>
            <w:tcW w:w="0" w:type="auto"/>
            <w:shd w:val="clear" w:color="auto" w:fill="DBE5F1"/>
            <w:hideMark/>
          </w:tcPr>
          <w:p w14:paraId="0BA4A1DE"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 </w:t>
            </w:r>
          </w:p>
        </w:tc>
      </w:tr>
      <w:tr w:rsidR="00764687" w:rsidRPr="00C13B8E" w14:paraId="0AA07ABE" w14:textId="77777777" w:rsidTr="00C13B8E">
        <w:trPr>
          <w:jc w:val="center"/>
        </w:trPr>
        <w:tc>
          <w:tcPr>
            <w:tcW w:w="0" w:type="auto"/>
            <w:shd w:val="clear" w:color="auto" w:fill="auto"/>
            <w:hideMark/>
          </w:tcPr>
          <w:p w14:paraId="1DC7E660"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Abmessungen (B x T x H)</w:t>
            </w:r>
          </w:p>
        </w:tc>
        <w:tc>
          <w:tcPr>
            <w:tcW w:w="0" w:type="auto"/>
            <w:shd w:val="clear" w:color="auto" w:fill="auto"/>
            <w:hideMark/>
          </w:tcPr>
          <w:p w14:paraId="18DDA8C6"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45 x 20 x 30mm (1,78 x 0,78 x 1,18")</w:t>
            </w:r>
          </w:p>
        </w:tc>
      </w:tr>
      <w:tr w:rsidR="00764687" w:rsidRPr="00C13B8E" w14:paraId="49B954F2" w14:textId="77777777" w:rsidTr="00C13B8E">
        <w:trPr>
          <w:jc w:val="center"/>
        </w:trPr>
        <w:tc>
          <w:tcPr>
            <w:tcW w:w="0" w:type="auto"/>
            <w:shd w:val="clear" w:color="auto" w:fill="DBE5F1"/>
            <w:hideMark/>
          </w:tcPr>
          <w:p w14:paraId="49917116"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Gewicht</w:t>
            </w:r>
          </w:p>
        </w:tc>
        <w:tc>
          <w:tcPr>
            <w:tcW w:w="0" w:type="auto"/>
            <w:shd w:val="clear" w:color="auto" w:fill="DBE5F1"/>
            <w:hideMark/>
          </w:tcPr>
          <w:p w14:paraId="6BAC3D52" w14:textId="77777777" w:rsidR="00764687" w:rsidRPr="00C13B8E" w:rsidRDefault="00764687"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3g</w:t>
            </w:r>
          </w:p>
        </w:tc>
      </w:tr>
    </w:tbl>
    <w:p w14:paraId="65FC9FF4" w14:textId="77777777" w:rsidR="00764687" w:rsidRPr="00C13B8E" w:rsidRDefault="00764687" w:rsidP="00D137FF">
      <w:pPr>
        <w:jc w:val="both"/>
        <w:rPr>
          <w:rFonts w:ascii="Calibri" w:hAnsi="Calibri"/>
        </w:rPr>
      </w:pPr>
    </w:p>
    <w:p w14:paraId="27913DE4" w14:textId="77777777" w:rsidR="00764687" w:rsidRPr="00613438" w:rsidRDefault="00764687" w:rsidP="00574883">
      <w:pPr>
        <w:pStyle w:val="Heading4"/>
      </w:pPr>
      <w:r w:rsidRPr="00613438">
        <w:t>Funktionsweise</w:t>
      </w:r>
    </w:p>
    <w:p w14:paraId="0A001D09" w14:textId="77777777" w:rsidR="00764687" w:rsidRPr="00C13B8E" w:rsidRDefault="00764687" w:rsidP="00D137FF">
      <w:pPr>
        <w:jc w:val="both"/>
        <w:rPr>
          <w:rFonts w:ascii="Calibri" w:hAnsi="Calibri"/>
        </w:rPr>
      </w:pPr>
      <w:r w:rsidRPr="00C13B8E">
        <w:rPr>
          <w:rFonts w:ascii="Calibri" w:hAnsi="Calibri"/>
        </w:rPr>
        <w:t xml:space="preserve">Der Ultraschallsensor kann wie der Farbsensor über eine API angesprochen und konfiguriert werden. Es ist möglich mit konfigurierbaren Events auf die Änderung der Distanz zu reagieren, ohne ein Polling durchzuführen. Weitere Informationen zur Softwaresteuerung findet man im </w:t>
      </w:r>
      <w:r w:rsidRPr="00C13B8E">
        <w:rPr>
          <w:rFonts w:ascii="Calibri" w:hAnsi="Calibri"/>
          <w:highlight w:val="yellow"/>
        </w:rPr>
        <w:t>Kapitel XXXX</w:t>
      </w:r>
      <w:r w:rsidRPr="00C13B8E">
        <w:rPr>
          <w:rFonts w:ascii="Calibri" w:hAnsi="Calibri"/>
        </w:rPr>
        <w:t>.</w:t>
      </w:r>
    </w:p>
    <w:p w14:paraId="4166A781" w14:textId="77777777" w:rsidR="00816DF9" w:rsidRPr="00C13B8E" w:rsidRDefault="00816DF9" w:rsidP="00D137FF">
      <w:pPr>
        <w:jc w:val="both"/>
        <w:rPr>
          <w:rFonts w:ascii="Calibri" w:hAnsi="Calibri"/>
        </w:rPr>
      </w:pPr>
    </w:p>
    <w:p w14:paraId="1A34D369" w14:textId="77777777" w:rsidR="00816DF9" w:rsidRPr="00C13B8E" w:rsidRDefault="00816DF9" w:rsidP="00D137FF">
      <w:pPr>
        <w:jc w:val="both"/>
        <w:rPr>
          <w:rFonts w:ascii="Calibri" w:hAnsi="Calibri"/>
        </w:rPr>
      </w:pPr>
    </w:p>
    <w:p w14:paraId="779F2AEC" w14:textId="77777777" w:rsidR="00816DF9" w:rsidRPr="00C13B8E" w:rsidRDefault="00816DF9" w:rsidP="00D137FF">
      <w:pPr>
        <w:jc w:val="both"/>
        <w:rPr>
          <w:rFonts w:ascii="Calibri" w:hAnsi="Calibri"/>
        </w:rPr>
      </w:pPr>
    </w:p>
    <w:p w14:paraId="303EA063" w14:textId="3E0BB141" w:rsidR="00816DF9" w:rsidRPr="00C13B8E" w:rsidRDefault="0052435B" w:rsidP="00D137FF">
      <w:pPr>
        <w:jc w:val="both"/>
        <w:rPr>
          <w:rFonts w:ascii="Calibri" w:hAnsi="Calibri"/>
        </w:rPr>
      </w:pPr>
      <w:r>
        <w:rPr>
          <w:lang w:val="en-US"/>
        </w:rPr>
        <mc:AlternateContent>
          <mc:Choice Requires="wpg">
            <w:drawing>
              <wp:anchor distT="0" distB="0" distL="114300" distR="114300" simplePos="0" relativeHeight="251655680" behindDoc="0" locked="0" layoutInCell="1" allowOverlap="1" wp14:anchorId="29A4C16E" wp14:editId="45A801F7">
                <wp:simplePos x="0" y="0"/>
                <wp:positionH relativeFrom="column">
                  <wp:posOffset>578485</wp:posOffset>
                </wp:positionH>
                <wp:positionV relativeFrom="paragraph">
                  <wp:posOffset>128905</wp:posOffset>
                </wp:positionV>
                <wp:extent cx="4565015" cy="2074545"/>
                <wp:effectExtent l="0" t="0" r="6985" b="8255"/>
                <wp:wrapTopAndBottom/>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65015" cy="2074545"/>
                          <a:chOff x="0" y="0"/>
                          <a:chExt cx="4565015" cy="2074545"/>
                        </a:xfrm>
                      </wpg:grpSpPr>
                      <wpg:grpSp>
                        <wpg:cNvPr id="267" name="Group 267"/>
                        <wpg:cNvGrpSpPr/>
                        <wpg:grpSpPr>
                          <a:xfrm>
                            <a:off x="0" y="0"/>
                            <a:ext cx="4083050" cy="2074545"/>
                            <a:chOff x="0" y="0"/>
                            <a:chExt cx="4083077" cy="2074545"/>
                          </a:xfrm>
                        </wpg:grpSpPr>
                        <wpg:grpSp>
                          <wpg:cNvPr id="170" name="Group 170"/>
                          <wpg:cNvGrpSpPr/>
                          <wpg:grpSpPr>
                            <a:xfrm>
                              <a:off x="0" y="0"/>
                              <a:ext cx="4083077" cy="1848995"/>
                              <a:chOff x="7107" y="0"/>
                              <a:chExt cx="4083563" cy="1848995"/>
                            </a:xfrm>
                          </wpg:grpSpPr>
                          <pic:pic xmlns:pic="http://schemas.openxmlformats.org/drawingml/2006/picture">
                            <pic:nvPicPr>
                              <pic:cNvPr id="167" name="Picture 167" descr="ttp://www.tinkerforge.com/de/doc/_images/bricklet_distance_us_brickv.jp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7107" y="0"/>
                                <a:ext cx="2392960" cy="1848995"/>
                              </a:xfrm>
                              <a:prstGeom prst="rect">
                                <a:avLst/>
                              </a:prstGeom>
                              <a:noFill/>
                              <a:ln>
                                <a:noFill/>
                              </a:ln>
                            </pic:spPr>
                          </pic:pic>
                          <pic:pic xmlns:pic="http://schemas.openxmlformats.org/drawingml/2006/picture">
                            <pic:nvPicPr>
                              <pic:cNvPr id="22" name="Picture 22" descr="../../../../../Downloads/IMG_4124.pn"/>
                              <pic:cNvPicPr>
                                <a:picLocks noChangeAspect="1"/>
                              </pic:cNvPicPr>
                            </pic:nvPicPr>
                            <pic:blipFill rotWithShape="1">
                              <a:blip r:embed="rId47" cstate="print">
                                <a:extLst>
                                  <a:ext uri="{28A0092B-C50C-407E-A947-70E740481C1C}">
                                    <a14:useLocalDpi xmlns:a14="http://schemas.microsoft.com/office/drawing/2010/main" val="0"/>
                                  </a:ext>
                                </a:extLst>
                              </a:blip>
                              <a:srcRect l="32174" t="22737" r="13312" b="27634"/>
                              <a:stretch/>
                            </pic:blipFill>
                            <pic:spPr bwMode="auto">
                              <a:xfrm>
                                <a:off x="2628900" y="0"/>
                                <a:ext cx="1461770" cy="1775460"/>
                              </a:xfrm>
                              <a:prstGeom prst="rect">
                                <a:avLst/>
                              </a:prstGeom>
                              <a:noFill/>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g:grpSp>
                        <wps:wsp>
                          <wps:cNvPr id="266" name="Text Box 266"/>
                          <wps:cNvSpPr txBox="1"/>
                          <wps:spPr>
                            <a:xfrm>
                              <a:off x="107315" y="1912620"/>
                              <a:ext cx="20574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CE42BA" w14:textId="77777777" w:rsidR="00A51520" w:rsidRPr="00A71C02" w:rsidRDefault="00A51520" w:rsidP="00446995">
                                <w:pPr>
                                  <w:pStyle w:val="Caption"/>
                                  <w:rPr>
                                    <w:noProof/>
                                    <w:lang w:eastAsia="en-US"/>
                                  </w:rPr>
                                </w:pPr>
                                <w:bookmarkStart w:id="83" w:name="_Toc437601593"/>
                                <w:r>
                                  <w:t xml:space="preserve">Abbildung </w:t>
                                </w:r>
                                <w:r>
                                  <w:fldChar w:fldCharType="begin"/>
                                </w:r>
                                <w:r>
                                  <w:instrText xml:space="preserve"> SEQ Abbildung \* ARABIC </w:instrText>
                                </w:r>
                                <w:r>
                                  <w:fldChar w:fldCharType="separate"/>
                                </w:r>
                                <w:r>
                                  <w:rPr>
                                    <w:noProof/>
                                  </w:rPr>
                                  <w:t>20</w:t>
                                </w:r>
                                <w:r>
                                  <w:fldChar w:fldCharType="end"/>
                                </w:r>
                                <w:r>
                                  <w:t>: Messwerte des Ultraschallsensor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8" name="Text Box 268"/>
                        <wps:cNvSpPr txBox="1"/>
                        <wps:spPr>
                          <a:xfrm>
                            <a:off x="2628900" y="1912620"/>
                            <a:ext cx="193611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0F2C15D" w14:textId="77777777" w:rsidR="00A51520" w:rsidRPr="00AE5150" w:rsidRDefault="00A51520" w:rsidP="00446995">
                              <w:pPr>
                                <w:pStyle w:val="Caption"/>
                                <w:rPr>
                                  <w:noProof/>
                                  <w:lang w:eastAsia="en-US"/>
                                </w:rPr>
                              </w:pPr>
                              <w:bookmarkStart w:id="84" w:name="_Toc437601594"/>
                              <w:r>
                                <w:t xml:space="preserve">Abbildung </w:t>
                              </w:r>
                              <w:r>
                                <w:fldChar w:fldCharType="begin"/>
                              </w:r>
                              <w:r>
                                <w:instrText xml:space="preserve"> SEQ Abbildung \* ARABIC </w:instrText>
                              </w:r>
                              <w:r>
                                <w:fldChar w:fldCharType="separate"/>
                              </w:r>
                              <w:r>
                                <w:rPr>
                                  <w:noProof/>
                                </w:rPr>
                                <w:t>20</w:t>
                              </w:r>
                              <w:r>
                                <w:fldChar w:fldCharType="end"/>
                              </w:r>
                              <w:r>
                                <w:t>: Testaufbau US-Distanz-Sensor</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9A4C16E" id="Group_x0020_269" o:spid="_x0000_s1232" style="position:absolute;left:0;text-align:left;margin-left:45.55pt;margin-top:10.15pt;width:359.45pt;height:163.35pt;z-index:251655680" coordsize="4565015,2074545"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">
                <v:group id="Group_x0020_267" o:spid="_x0000_s1233" style="position:absolute;width:4083050;height:2074545" coordsize="4083077,20745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14b0xgAAANwAAAAPAAAAZHJzL2Rvd25yZXYueG1sRI9Ba8JAFITvBf/D8oTe&#10;mk0sTSVmFRErHkKhKpTeHtlnEsy+DdltEv99t1DocZiZb5h8M5lWDNS7xrKCJIpBEJdWN1wpuJzf&#10;npYgnEfW2FomBXdysFnPHnLMtB35g4aTr0SAsMtQQe19l0npypoMush2xMG72t6gD7KvpO5xDHDT&#10;ykUcp9Jgw2Ghxo52NZW307dRcBhx3D4n+6G4XXf3r/PL+2eRkFKP82m7AuFp8v/hv/ZRK1ikr/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MLXhvTGAAAA3AAA&#10;AA8AAAAAAAAAAAAAAAAAqQIAAGRycy9kb3ducmV2LnhtbFBLBQYAAAAABAAEAPoAAACcAwAAAAA=&#10;">
                  <v:group id="Group_x0020_170" o:spid="_x0000_s1234" style="position:absolute;width:4083077;height:1848995" coordorigin="7107" coordsize="4083563,18489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wukhxgAAANwAAAAPAAAAZHJzL2Rvd25yZXYueG1sRI9Pa8JAEMXvhX6HZQq9&#10;1U0srSW6ioiKByn4B4q3ITsmwexsyK5J/PadQ6G3Gd6b934zWwyuVh21ofJsIB0loIhzbysuDJxP&#10;m7cvUCEiW6w9k4EHBVjMn59mmFnf84G6YyyUhHDI0EAZY5NpHfKSHIaRb4hFu/rWYZS1LbRtsZdw&#10;V+txknxqhxVLQ4kNrUrKb8e7M7DtsV++p+tuf7uuHpfTx/fPPiVjXl+G5RRUpCH+m/+ud1bwJ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PC6SHGAAAA3AAA&#10;AA8AAAAAAAAAAAAAAAAAqQIAAGRycy9kb3ducmV2LnhtbFBLBQYAAAAABAAEAPoAAACcAwAAAAA=&#10;">
                    <v:shape id="Picture_x0020_167" o:spid="_x0000_s1235" type="#_x0000_t75" alt="ttp://www.tinkerforge.com/de/doc/_images/bricklet_distance_us_brickv.jpg" style="position:absolute;left:7107;width:2392960;height:18489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L&#10;353AAAAA3AAAAA8AAABkcnMvZG93bnJldi54bWxET0uLwjAQvgv7H8IseJE1VUGXrlFEKevVx96H&#10;ZrYp20xKEtv6782C4G0+vuest4NtREc+1I4VzKYZCOLS6ZorBddL8fEJIkRkjY1jUnCnANvN22iN&#10;uXY9n6g7x0qkEA45KjAxtrmUoTRkMUxdS5y4X+ctxgR9JbXHPoXbRs6zbCkt1pwaDLa0N1T+nW9W&#10;Ad/6U1mYQ6fra3fYLyY/375olBq/D7svEJGG+BI/3Ued5i9X8P9MukBuH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cvfncAAAADcAAAADwAAAAAAAAAAAAAAAACcAgAAZHJz&#10;L2Rvd25yZXYueG1sUEsFBgAAAAAEAAQA9wAAAIkDAAAAAA==&#10;">
                      <v:imagedata r:id="rId48" o:title="//www.tinkerforge.com/de/doc/_images/bricklet_distance_us_brickv.jpg"/>
                      <v:path arrowok="t"/>
                    </v:shape>
                    <v:shape id="Picture_x0020_22" o:spid="_x0000_s1236" type="#_x0000_t75" alt="../../../../../Downloads/IMG_4124.pn" style="position:absolute;left:2628900;width:1461770;height:1775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P&#10;Y9LGAAAA2wAAAA8AAABkcnMvZG93bnJldi54bWxEj09rwkAUxO8Fv8PyhN500yBFU1cp0hYPLf5p&#10;wR6f2WcSzL4Nu6tJ/fSuIPQ4zMxvmOm8M7U4k/OVZQVPwwQEcW51xYWCn+/3wRiED8gaa8uk4I88&#10;zGe9hylm2ra8ofM2FCJC2GeooAyhyaT0eUkG/dA2xNE7WGcwROkKqR22EW5qmSbJszRYcVwosaFF&#10;SflxezIKdr9vE+rq9erSuv1u9MHjZvT1qdRjv3t9ARGoC//he3upFaQp3L7EHyBn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zI9j0sYAAADbAAAADwAAAAAAAAAAAAAAAACc&#10;AgAAZHJzL2Rvd25yZXYueG1sUEsFBgAAAAAEAAQA9wAAAI8DAAAAAA==&#10;">
                      <v:imagedata r:id="rId49" o:title="../../../../../Downloads/IMG_4124.pn" croptop="14901f" cropbottom="18110f" cropleft="21086f" cropright="8724f"/>
                      <v:path arrowok="t"/>
                    </v:shape>
                  </v:group>
                  <v:shape id="Text_x0020_Box_x0020_266" o:spid="_x0000_s1237" type="#_x0000_t202" style="position:absolute;left:107315;top:1912620;width:2057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6ZBFxgAA&#10;ANwAAAAPAAAAZHJzL2Rvd25yZXYueG1sRI9BawIxFITvhf6H8ApeSs3WylJWo4hUaHuRbr14e2ye&#10;m9XNy5JkdfvvG0HwOMzMN8x8OdhWnMmHxrGC13EGgrhyuuFawe538/IOIkRkja1jUvBHAZaLx4c5&#10;Ftpd+IfOZaxFgnAoUIGJsSukDJUhi2HsOuLkHZy3GJP0tdQeLwluWznJslxabDgtGOxobag6lb1V&#10;sJ3ut+a5P3x8r6Zv/mvXr/NjXSo1ehpWMxCRhngP39qfWsEkz+F6Jh0Bufg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6ZBFxgAAANwAAAAPAAAAAAAAAAAAAAAAAJcCAABkcnMv&#10;ZG93bnJldi54bWxQSwUGAAAAAAQABAD1AAAAigMAAAAA&#10;" stroked="f">
                    <v:textbox style="mso-fit-shape-to-text:t" inset="0,0,0,0">
                      <w:txbxContent>
                        <w:p w14:paraId="4FCE42BA" w14:textId="77777777" w:rsidR="00A51520" w:rsidRPr="00A71C02" w:rsidRDefault="00A51520" w:rsidP="00446995">
                          <w:pPr>
                            <w:pStyle w:val="Caption"/>
                            <w:rPr>
                              <w:noProof/>
                              <w:lang w:eastAsia="en-US"/>
                            </w:rPr>
                          </w:pPr>
                          <w:bookmarkStart w:id="85" w:name="_Toc437601593"/>
                          <w:r>
                            <w:t xml:space="preserve">Abbildung </w:t>
                          </w:r>
                          <w:r>
                            <w:fldChar w:fldCharType="begin"/>
                          </w:r>
                          <w:r>
                            <w:instrText xml:space="preserve"> SEQ Abbildung \* ARABIC </w:instrText>
                          </w:r>
                          <w:r>
                            <w:fldChar w:fldCharType="separate"/>
                          </w:r>
                          <w:r>
                            <w:rPr>
                              <w:noProof/>
                            </w:rPr>
                            <w:t>20</w:t>
                          </w:r>
                          <w:r>
                            <w:fldChar w:fldCharType="end"/>
                          </w:r>
                          <w:r>
                            <w:t>: Messwerte des Ultraschallsensors</w:t>
                          </w:r>
                          <w:bookmarkEnd w:id="85"/>
                        </w:p>
                      </w:txbxContent>
                    </v:textbox>
                  </v:shape>
                </v:group>
                <v:shape id="Text_x0020_Box_x0020_268" o:spid="_x0000_s1238" type="#_x0000_t202" style="position:absolute;left:2628900;top:1912620;width:193611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OqGswwAA&#10;ANwAAAAPAAAAZHJzL2Rvd25yZXYueG1sRE/Pa8IwFL4P9j+EN9hlaDonRapRRDbYdhGrF2+P5tlU&#10;m5eSpNr998tB8Pjx/V6sBtuKK/nQOFbwPs5AEFdON1wrOOy/RjMQISJrbB2Tgj8KsFo+Py2w0O7G&#10;O7qWsRYphEOBCkyMXSFlqAxZDGPXESfu5LzFmKCvpfZ4S+G2lZMsy6XFhlODwY42hqpL2VsF2+lx&#10;a9760+fvevrhfw79Jj/XpVKvL8N6DiLSEB/iu/tbK5jkaW0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OqGswwAAANwAAAAPAAAAAAAAAAAAAAAAAJcCAABkcnMvZG93&#10;bnJldi54bWxQSwUGAAAAAAQABAD1AAAAhwMAAAAA&#10;" stroked="f">
                  <v:textbox style="mso-fit-shape-to-text:t" inset="0,0,0,0">
                    <w:txbxContent>
                      <w:p w14:paraId="30F2C15D" w14:textId="77777777" w:rsidR="00A51520" w:rsidRPr="00AE5150" w:rsidRDefault="00A51520" w:rsidP="00446995">
                        <w:pPr>
                          <w:pStyle w:val="Caption"/>
                          <w:rPr>
                            <w:noProof/>
                            <w:lang w:eastAsia="en-US"/>
                          </w:rPr>
                        </w:pPr>
                        <w:bookmarkStart w:id="86" w:name="_Toc437601594"/>
                        <w:r>
                          <w:t xml:space="preserve">Abbildung </w:t>
                        </w:r>
                        <w:r>
                          <w:fldChar w:fldCharType="begin"/>
                        </w:r>
                        <w:r>
                          <w:instrText xml:space="preserve"> SEQ Abbildung \* ARABIC </w:instrText>
                        </w:r>
                        <w:r>
                          <w:fldChar w:fldCharType="separate"/>
                        </w:r>
                        <w:r>
                          <w:rPr>
                            <w:noProof/>
                          </w:rPr>
                          <w:t>20</w:t>
                        </w:r>
                        <w:r>
                          <w:fldChar w:fldCharType="end"/>
                        </w:r>
                        <w:r>
                          <w:t>: Testaufbau US-Distanz-Sensor</w:t>
                        </w:r>
                        <w:bookmarkEnd w:id="86"/>
                      </w:p>
                    </w:txbxContent>
                  </v:textbox>
                </v:shape>
                <w10:wrap type="topAndBottom"/>
              </v:group>
            </w:pict>
          </mc:Fallback>
        </mc:AlternateContent>
      </w:r>
    </w:p>
    <w:p w14:paraId="6D9BCB28" w14:textId="77777777" w:rsidR="00816DF9" w:rsidRPr="00C13B8E" w:rsidRDefault="00816DF9" w:rsidP="00D137FF">
      <w:pPr>
        <w:jc w:val="both"/>
        <w:rPr>
          <w:rFonts w:ascii="Calibri" w:hAnsi="Calibri"/>
        </w:rPr>
      </w:pPr>
    </w:p>
    <w:p w14:paraId="0CCDAB88" w14:textId="77777777" w:rsidR="00764687" w:rsidRPr="00613438" w:rsidRDefault="00764687" w:rsidP="00574883">
      <w:pPr>
        <w:pStyle w:val="Heading4"/>
      </w:pPr>
      <w:r w:rsidRPr="00613438">
        <w:t>Testaufbau</w:t>
      </w:r>
    </w:p>
    <w:p w14:paraId="493A2665" w14:textId="77777777" w:rsidR="00764687" w:rsidRPr="00C13B8E" w:rsidRDefault="00764687" w:rsidP="00D137FF">
      <w:pPr>
        <w:jc w:val="both"/>
        <w:rPr>
          <w:rFonts w:ascii="Calibri" w:hAnsi="Calibri"/>
        </w:rPr>
      </w:pPr>
      <w:r w:rsidRPr="00C13B8E">
        <w:rPr>
          <w:rFonts w:ascii="Calibri" w:hAnsi="Calibri"/>
        </w:rPr>
        <w:t xml:space="preserve">Beim Testaufbau für den Ultraschall-Distanz-Sensor, wurde das Bricklet mit einem Master-Brick verbunden. Der Master-Brick wurde über USB an den Host-Computer verbunden. Danach wurde ein Block mit unterschiedlichen Distanzen vor dem Sensor platziert. </w:t>
      </w:r>
    </w:p>
    <w:p w14:paraId="56DFCE0D" w14:textId="28D001AF" w:rsidR="00764687" w:rsidRPr="00C13B8E" w:rsidRDefault="00764687" w:rsidP="00D137FF">
      <w:pPr>
        <w:jc w:val="both"/>
        <w:rPr>
          <w:rFonts w:ascii="Calibri" w:hAnsi="Calibri"/>
        </w:rPr>
      </w:pPr>
      <w:r w:rsidRPr="00C13B8E">
        <w:rPr>
          <w:rFonts w:ascii="Calibri" w:hAnsi="Calibri"/>
        </w:rPr>
        <w:t xml:space="preserve">Die dabei gesammelten Daten wurden wie in </w:t>
      </w:r>
      <w:r w:rsidRPr="00AA1D09">
        <w:rPr>
          <w:rFonts w:ascii="Calibri" w:hAnsi="Calibri"/>
          <w:highlight w:val="yellow"/>
        </w:rPr>
        <w:fldChar w:fldCharType="begin"/>
      </w:r>
      <w:r w:rsidRPr="00AA1D09">
        <w:rPr>
          <w:rFonts w:ascii="Calibri" w:hAnsi="Calibri"/>
          <w:highlight w:val="yellow"/>
        </w:rPr>
        <w:instrText xml:space="preserve"> REF _Ref437507216 \h </w:instrText>
      </w:r>
      <w:r w:rsidR="00AA1D09">
        <w:rPr>
          <w:rFonts w:ascii="Calibri" w:hAnsi="Calibri"/>
          <w:highlight w:val="yellow"/>
        </w:rPr>
        <w:instrText xml:space="preserve"> \* MERGEFORMAT </w:instrText>
      </w:r>
      <w:r w:rsidRPr="00AA1D09">
        <w:rPr>
          <w:rFonts w:ascii="Calibri" w:hAnsi="Calibri"/>
          <w:highlight w:val="yellow"/>
        </w:rPr>
      </w:r>
      <w:r w:rsidRPr="00AA1D09">
        <w:rPr>
          <w:rFonts w:ascii="Calibri" w:hAnsi="Calibri"/>
          <w:highlight w:val="yellow"/>
        </w:rPr>
        <w:fldChar w:fldCharType="separate"/>
      </w:r>
      <w:r w:rsidR="000E2FEA" w:rsidRPr="00AA1D09">
        <w:rPr>
          <w:rFonts w:ascii="Calibri" w:hAnsi="Calibri"/>
          <w:b/>
          <w:bCs/>
          <w:highlight w:val="yellow"/>
          <w:lang w:val="de-DE"/>
        </w:rPr>
        <w:t>Fehler! Verweisquelle konnte nicht gefunden werden.</w:t>
      </w:r>
      <w:r w:rsidRPr="00AA1D09">
        <w:rPr>
          <w:rFonts w:ascii="Calibri" w:hAnsi="Calibri"/>
          <w:highlight w:val="yellow"/>
        </w:rPr>
        <w:fldChar w:fldCharType="end"/>
      </w:r>
      <w:r w:rsidRPr="00C13B8E">
        <w:rPr>
          <w:rFonts w:ascii="Calibri" w:hAnsi="Calibri"/>
        </w:rPr>
        <w:t xml:space="preserve"> mit einem Diagramm darestellt.</w:t>
      </w:r>
    </w:p>
    <w:p w14:paraId="62F0AEFF" w14:textId="77777777" w:rsidR="00764687" w:rsidRPr="00C13B8E" w:rsidRDefault="00764687" w:rsidP="00D137FF">
      <w:pPr>
        <w:jc w:val="both"/>
        <w:rPr>
          <w:rFonts w:ascii="Calibri" w:hAnsi="Calibri"/>
        </w:rPr>
      </w:pPr>
    </w:p>
    <w:p w14:paraId="46766A84" w14:textId="77777777" w:rsidR="00B30D08" w:rsidRPr="00C13B8E" w:rsidRDefault="00764687" w:rsidP="00D137FF">
      <w:pPr>
        <w:jc w:val="both"/>
        <w:rPr>
          <w:rFonts w:ascii="Calibri" w:hAnsi="Calibri"/>
        </w:rPr>
      </w:pPr>
      <w:r w:rsidRPr="00C13B8E">
        <w:rPr>
          <w:rFonts w:ascii="Calibri" w:hAnsi="Calibri"/>
        </w:rPr>
        <w:br w:type="page"/>
      </w:r>
    </w:p>
    <w:p w14:paraId="47E129C9" w14:textId="77777777" w:rsidR="008D461E" w:rsidRPr="00613438" w:rsidRDefault="008D461E" w:rsidP="00D137FF">
      <w:pPr>
        <w:pStyle w:val="Heading2"/>
        <w:jc w:val="both"/>
      </w:pPr>
      <w:bookmarkStart w:id="87" w:name="_Toc437601107"/>
      <w:r w:rsidRPr="00613438">
        <w:lastRenderedPageBreak/>
        <w:t>Energieversorgung</w:t>
      </w:r>
      <w:bookmarkEnd w:id="87"/>
    </w:p>
    <w:p w14:paraId="240CEA13" w14:textId="77777777" w:rsidR="00A11B56" w:rsidRPr="00613438" w:rsidRDefault="00A11B56" w:rsidP="00574883">
      <w:pPr>
        <w:pStyle w:val="Heading3"/>
      </w:pPr>
      <w:bookmarkStart w:id="88" w:name="_Toc437601108"/>
      <w:r w:rsidRPr="00613438">
        <w:t>Akku</w:t>
      </w:r>
      <w:bookmarkEnd w:id="88"/>
    </w:p>
    <w:p w14:paraId="1E7C9D84" w14:textId="77777777" w:rsidR="00A11B56" w:rsidRPr="00C13B8E" w:rsidRDefault="00A11B56" w:rsidP="00D137FF">
      <w:pPr>
        <w:jc w:val="both"/>
        <w:rPr>
          <w:rFonts w:ascii="Calibri" w:hAnsi="Calibri"/>
        </w:rPr>
      </w:pPr>
      <w:r w:rsidRPr="00C13B8E">
        <w:rPr>
          <w:rFonts w:ascii="Calibri" w:hAnsi="Calibri"/>
        </w:rPr>
        <w:t xml:space="preserve">Anhand der Konzeptfindung wurde entschieden, dass ein Lithium-Polymer Akku eingesetzt wird. Für die Dimensionierung wurden alle Verbraucher aufgelistet und ihre Leistungen berechnet. In unserer Anforderungsliste ist als Festanforderung eine Akkulaufzeit von mindestens 8 Minuten definiert. Als Wunschzeit wurden 30 Minuten definiert. Für die Berechnung der Akkukapazität wurde eine Akkulaufzeit von 20 Minuten angenommen. </w:t>
      </w:r>
    </w:p>
    <w:p w14:paraId="2DB396CA" w14:textId="77777777" w:rsidR="0055302D" w:rsidRPr="00C13B8E" w:rsidRDefault="0055302D" w:rsidP="00D137FF">
      <w:pPr>
        <w:jc w:val="both"/>
        <w:rPr>
          <w:rFonts w:ascii="Calibri" w:hAnsi="Calibri"/>
        </w:rPr>
      </w:pPr>
    </w:p>
    <w:p w14:paraId="5DAC81F2" w14:textId="77777777" w:rsidR="00446995" w:rsidRPr="00613438" w:rsidRDefault="00D45DA7" w:rsidP="00D45DA7">
      <w:pPr>
        <w:pStyle w:val="Caption"/>
        <w:keepNext/>
        <w:tabs>
          <w:tab w:val="left" w:pos="1418"/>
        </w:tabs>
      </w:pPr>
      <w:r w:rsidRPr="00613438">
        <w:tab/>
      </w:r>
      <w:bookmarkStart w:id="89" w:name="_Toc437601567"/>
      <w:r w:rsidR="00446995" w:rsidRPr="00613438">
        <w:t xml:space="preserve">Tabelle </w:t>
      </w:r>
      <w:r w:rsidR="00D46409" w:rsidRPr="00613438">
        <w:fldChar w:fldCharType="begin"/>
      </w:r>
      <w:r w:rsidR="00D46409" w:rsidRPr="00613438">
        <w:instrText xml:space="preserve"> SEQ Tabelle \* ARABIC </w:instrText>
      </w:r>
      <w:r w:rsidR="00D46409" w:rsidRPr="00613438">
        <w:fldChar w:fldCharType="separate"/>
      </w:r>
      <w:r w:rsidR="00C50A5A">
        <w:rPr>
          <w:noProof/>
        </w:rPr>
        <w:t>6</w:t>
      </w:r>
      <w:r w:rsidR="00D46409" w:rsidRPr="00613438">
        <w:fldChar w:fldCharType="end"/>
      </w:r>
      <w:r w:rsidR="00446995" w:rsidRPr="00613438">
        <w:t>: Leistung der Komponenten</w:t>
      </w:r>
      <w:bookmarkEnd w:id="89"/>
    </w:p>
    <w:tbl>
      <w:tblPr>
        <w:tblW w:w="5569" w:type="dxa"/>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549"/>
        <w:gridCol w:w="1340"/>
        <w:gridCol w:w="1423"/>
        <w:gridCol w:w="1257"/>
      </w:tblGrid>
      <w:tr w:rsidR="00A11B56" w:rsidRPr="00C13B8E" w14:paraId="3DF63CD5" w14:textId="77777777" w:rsidTr="00C13B8E">
        <w:trPr>
          <w:trHeight w:val="265"/>
          <w:jc w:val="center"/>
        </w:trPr>
        <w:tc>
          <w:tcPr>
            <w:tcW w:w="1549" w:type="dxa"/>
            <w:tcBorders>
              <w:top w:val="single" w:sz="4" w:space="0" w:color="4F81BD"/>
              <w:left w:val="single" w:sz="4" w:space="0" w:color="4F81BD"/>
              <w:bottom w:val="single" w:sz="4" w:space="0" w:color="4F81BD"/>
              <w:right w:val="nil"/>
            </w:tcBorders>
            <w:shd w:val="clear" w:color="auto" w:fill="4F81BD"/>
            <w:noWrap/>
            <w:hideMark/>
          </w:tcPr>
          <w:p w14:paraId="3E021474" w14:textId="77777777" w:rsidR="00A11B56" w:rsidRPr="00C13B8E" w:rsidRDefault="00A11B56" w:rsidP="00C13B8E">
            <w:pPr>
              <w:jc w:val="cente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Komponente</w:t>
            </w:r>
          </w:p>
        </w:tc>
        <w:tc>
          <w:tcPr>
            <w:tcW w:w="1340" w:type="dxa"/>
            <w:tcBorders>
              <w:top w:val="single" w:sz="4" w:space="0" w:color="4F81BD"/>
              <w:left w:val="nil"/>
              <w:bottom w:val="single" w:sz="4" w:space="0" w:color="4F81BD"/>
              <w:right w:val="nil"/>
            </w:tcBorders>
            <w:shd w:val="clear" w:color="auto" w:fill="4F81BD"/>
            <w:noWrap/>
            <w:hideMark/>
          </w:tcPr>
          <w:p w14:paraId="70D7836C" w14:textId="77777777" w:rsidR="00A11B56" w:rsidRPr="00C13B8E" w:rsidRDefault="00A11B56" w:rsidP="00C13B8E">
            <w:pPr>
              <w:jc w:val="cente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Leistung [W]</w:t>
            </w:r>
          </w:p>
        </w:tc>
        <w:tc>
          <w:tcPr>
            <w:tcW w:w="1423" w:type="dxa"/>
            <w:tcBorders>
              <w:top w:val="single" w:sz="4" w:space="0" w:color="4F81BD"/>
              <w:left w:val="nil"/>
              <w:bottom w:val="single" w:sz="4" w:space="0" w:color="4F81BD"/>
              <w:right w:val="nil"/>
            </w:tcBorders>
            <w:shd w:val="clear" w:color="auto" w:fill="4F81BD"/>
            <w:noWrap/>
            <w:hideMark/>
          </w:tcPr>
          <w:p w14:paraId="16D9CBE9" w14:textId="77777777" w:rsidR="00A11B56" w:rsidRPr="00C13B8E" w:rsidRDefault="00A11B56" w:rsidP="00C13B8E">
            <w:pPr>
              <w:jc w:val="center"/>
              <w:rPr>
                <w:rFonts w:ascii="Calibri" w:eastAsia="Times New Roman" w:hAnsi="Calibri"/>
                <w:b/>
                <w:bCs/>
                <w:color w:val="FFFFFF"/>
                <w:sz w:val="20"/>
                <w:szCs w:val="20"/>
                <w:lang w:eastAsia="de-CH"/>
              </w:rPr>
            </w:pPr>
          </w:p>
        </w:tc>
        <w:tc>
          <w:tcPr>
            <w:tcW w:w="1257" w:type="dxa"/>
            <w:tcBorders>
              <w:top w:val="single" w:sz="4" w:space="0" w:color="4F81BD"/>
              <w:left w:val="nil"/>
              <w:bottom w:val="single" w:sz="4" w:space="0" w:color="4F81BD"/>
              <w:right w:val="single" w:sz="4" w:space="0" w:color="4F81BD"/>
            </w:tcBorders>
            <w:shd w:val="clear" w:color="auto" w:fill="4F81BD"/>
            <w:noWrap/>
            <w:hideMark/>
          </w:tcPr>
          <w:p w14:paraId="3C705EEB" w14:textId="77777777" w:rsidR="00A11B56" w:rsidRPr="00C13B8E" w:rsidRDefault="00A11B56" w:rsidP="00C13B8E">
            <w:pPr>
              <w:jc w:val="cente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Zeit t in h</w:t>
            </w:r>
          </w:p>
        </w:tc>
      </w:tr>
      <w:tr w:rsidR="00A11B56" w:rsidRPr="00C13B8E" w14:paraId="7D8253FA" w14:textId="77777777" w:rsidTr="00C13B8E">
        <w:trPr>
          <w:trHeight w:val="265"/>
          <w:jc w:val="center"/>
        </w:trPr>
        <w:tc>
          <w:tcPr>
            <w:tcW w:w="1549" w:type="dxa"/>
            <w:shd w:val="clear" w:color="auto" w:fill="DBE5F1"/>
            <w:noWrap/>
            <w:hideMark/>
          </w:tcPr>
          <w:p w14:paraId="2A887A97"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Raspberry Pi 1</w:t>
            </w:r>
          </w:p>
        </w:tc>
        <w:tc>
          <w:tcPr>
            <w:tcW w:w="1340" w:type="dxa"/>
            <w:shd w:val="clear" w:color="auto" w:fill="DBE5F1"/>
            <w:noWrap/>
            <w:hideMark/>
          </w:tcPr>
          <w:p w14:paraId="50D3CA12"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DBE5F1"/>
            <w:noWrap/>
            <w:hideMark/>
          </w:tcPr>
          <w:p w14:paraId="67FBFEDC"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DBE5F1"/>
            <w:noWrap/>
            <w:hideMark/>
          </w:tcPr>
          <w:p w14:paraId="496D3475"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0.35</w:t>
            </w:r>
          </w:p>
        </w:tc>
      </w:tr>
      <w:tr w:rsidR="00A11B56" w:rsidRPr="00C13B8E" w14:paraId="5B234572" w14:textId="77777777" w:rsidTr="00C13B8E">
        <w:trPr>
          <w:trHeight w:val="265"/>
          <w:jc w:val="center"/>
        </w:trPr>
        <w:tc>
          <w:tcPr>
            <w:tcW w:w="1549" w:type="dxa"/>
            <w:shd w:val="clear" w:color="auto" w:fill="auto"/>
            <w:noWrap/>
            <w:hideMark/>
          </w:tcPr>
          <w:p w14:paraId="0BDC981B"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Raspberry Pi 2</w:t>
            </w:r>
          </w:p>
        </w:tc>
        <w:tc>
          <w:tcPr>
            <w:tcW w:w="1340" w:type="dxa"/>
            <w:shd w:val="clear" w:color="auto" w:fill="auto"/>
            <w:noWrap/>
            <w:hideMark/>
          </w:tcPr>
          <w:p w14:paraId="28C40812"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auto"/>
            <w:noWrap/>
            <w:hideMark/>
          </w:tcPr>
          <w:p w14:paraId="0376603A"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auto"/>
            <w:noWrap/>
            <w:hideMark/>
          </w:tcPr>
          <w:p w14:paraId="6F5641B2"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6728A7B3" w14:textId="77777777" w:rsidTr="00C13B8E">
        <w:trPr>
          <w:trHeight w:val="265"/>
          <w:jc w:val="center"/>
        </w:trPr>
        <w:tc>
          <w:tcPr>
            <w:tcW w:w="1549" w:type="dxa"/>
            <w:shd w:val="clear" w:color="auto" w:fill="DBE5F1"/>
            <w:noWrap/>
            <w:hideMark/>
          </w:tcPr>
          <w:p w14:paraId="732C02F3"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Antriebsmotor</w:t>
            </w:r>
          </w:p>
        </w:tc>
        <w:tc>
          <w:tcPr>
            <w:tcW w:w="1340" w:type="dxa"/>
            <w:shd w:val="clear" w:color="auto" w:fill="DBE5F1"/>
            <w:noWrap/>
            <w:hideMark/>
          </w:tcPr>
          <w:p w14:paraId="7A7A0AA0"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60</w:t>
            </w:r>
          </w:p>
        </w:tc>
        <w:tc>
          <w:tcPr>
            <w:tcW w:w="1423" w:type="dxa"/>
            <w:shd w:val="clear" w:color="auto" w:fill="DBE5F1"/>
            <w:noWrap/>
            <w:hideMark/>
          </w:tcPr>
          <w:p w14:paraId="36F6A120"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DBE5F1"/>
            <w:noWrap/>
            <w:hideMark/>
          </w:tcPr>
          <w:p w14:paraId="2E900BFD"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536BC766" w14:textId="77777777" w:rsidTr="00C13B8E">
        <w:trPr>
          <w:trHeight w:val="265"/>
          <w:jc w:val="center"/>
        </w:trPr>
        <w:tc>
          <w:tcPr>
            <w:tcW w:w="1549" w:type="dxa"/>
            <w:shd w:val="clear" w:color="auto" w:fill="auto"/>
            <w:noWrap/>
            <w:hideMark/>
          </w:tcPr>
          <w:p w14:paraId="1DB6601C"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ervo Lenkung</w:t>
            </w:r>
          </w:p>
        </w:tc>
        <w:tc>
          <w:tcPr>
            <w:tcW w:w="1340" w:type="dxa"/>
            <w:shd w:val="clear" w:color="auto" w:fill="auto"/>
            <w:noWrap/>
            <w:hideMark/>
          </w:tcPr>
          <w:p w14:paraId="7891E317"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auto"/>
            <w:noWrap/>
            <w:hideMark/>
          </w:tcPr>
          <w:p w14:paraId="0FC1F028"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auto"/>
            <w:noWrap/>
            <w:hideMark/>
          </w:tcPr>
          <w:p w14:paraId="1E26D951"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72E3A885" w14:textId="77777777" w:rsidTr="00C13B8E">
        <w:trPr>
          <w:trHeight w:val="265"/>
          <w:jc w:val="center"/>
        </w:trPr>
        <w:tc>
          <w:tcPr>
            <w:tcW w:w="1549" w:type="dxa"/>
            <w:shd w:val="clear" w:color="auto" w:fill="DBE5F1"/>
            <w:noWrap/>
            <w:hideMark/>
          </w:tcPr>
          <w:p w14:paraId="68CD7F20"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ervo Greifer</w:t>
            </w:r>
          </w:p>
        </w:tc>
        <w:tc>
          <w:tcPr>
            <w:tcW w:w="1340" w:type="dxa"/>
            <w:shd w:val="clear" w:color="auto" w:fill="DBE5F1"/>
            <w:noWrap/>
            <w:hideMark/>
          </w:tcPr>
          <w:p w14:paraId="2E92DE1F"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DBE5F1"/>
            <w:noWrap/>
            <w:hideMark/>
          </w:tcPr>
          <w:p w14:paraId="53600987"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DBE5F1"/>
            <w:noWrap/>
            <w:hideMark/>
          </w:tcPr>
          <w:p w14:paraId="265A57B6"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2CC36A94" w14:textId="77777777" w:rsidTr="00C13B8E">
        <w:trPr>
          <w:trHeight w:val="265"/>
          <w:jc w:val="center"/>
        </w:trPr>
        <w:tc>
          <w:tcPr>
            <w:tcW w:w="1549" w:type="dxa"/>
            <w:shd w:val="clear" w:color="auto" w:fill="auto"/>
            <w:noWrap/>
            <w:hideMark/>
          </w:tcPr>
          <w:p w14:paraId="22C4FA7E"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ervo Heber</w:t>
            </w:r>
          </w:p>
        </w:tc>
        <w:tc>
          <w:tcPr>
            <w:tcW w:w="1340" w:type="dxa"/>
            <w:shd w:val="clear" w:color="auto" w:fill="auto"/>
            <w:noWrap/>
            <w:hideMark/>
          </w:tcPr>
          <w:p w14:paraId="79CA7721"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auto"/>
            <w:noWrap/>
            <w:hideMark/>
          </w:tcPr>
          <w:p w14:paraId="67493881"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auto"/>
            <w:noWrap/>
            <w:hideMark/>
          </w:tcPr>
          <w:p w14:paraId="7F098F17"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230D2FDD" w14:textId="77777777" w:rsidTr="00C13B8E">
        <w:trPr>
          <w:trHeight w:val="265"/>
          <w:jc w:val="center"/>
        </w:trPr>
        <w:tc>
          <w:tcPr>
            <w:tcW w:w="1549" w:type="dxa"/>
            <w:shd w:val="clear" w:color="auto" w:fill="DBE5F1"/>
            <w:noWrap/>
            <w:hideMark/>
          </w:tcPr>
          <w:p w14:paraId="5FDC881B"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ervo Mulde</w:t>
            </w:r>
          </w:p>
        </w:tc>
        <w:tc>
          <w:tcPr>
            <w:tcW w:w="1340" w:type="dxa"/>
            <w:shd w:val="clear" w:color="auto" w:fill="DBE5F1"/>
            <w:noWrap/>
            <w:hideMark/>
          </w:tcPr>
          <w:p w14:paraId="2A5E5392"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DBE5F1"/>
            <w:noWrap/>
            <w:hideMark/>
          </w:tcPr>
          <w:p w14:paraId="7FB8C0C2"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DBE5F1"/>
            <w:noWrap/>
            <w:hideMark/>
          </w:tcPr>
          <w:p w14:paraId="6DC7BF92"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48DF6B38" w14:textId="77777777" w:rsidTr="00C13B8E">
        <w:trPr>
          <w:trHeight w:val="265"/>
          <w:jc w:val="center"/>
        </w:trPr>
        <w:tc>
          <w:tcPr>
            <w:tcW w:w="1549" w:type="dxa"/>
            <w:shd w:val="clear" w:color="auto" w:fill="auto"/>
            <w:noWrap/>
            <w:hideMark/>
          </w:tcPr>
          <w:p w14:paraId="4BF1F372"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ensoren</w:t>
            </w:r>
          </w:p>
        </w:tc>
        <w:tc>
          <w:tcPr>
            <w:tcW w:w="1340" w:type="dxa"/>
            <w:shd w:val="clear" w:color="auto" w:fill="auto"/>
            <w:noWrap/>
            <w:hideMark/>
          </w:tcPr>
          <w:p w14:paraId="1C15452B"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5</w:t>
            </w:r>
          </w:p>
        </w:tc>
        <w:tc>
          <w:tcPr>
            <w:tcW w:w="1423" w:type="dxa"/>
            <w:shd w:val="clear" w:color="auto" w:fill="auto"/>
            <w:noWrap/>
            <w:hideMark/>
          </w:tcPr>
          <w:p w14:paraId="770B338C"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auto"/>
            <w:noWrap/>
            <w:hideMark/>
          </w:tcPr>
          <w:p w14:paraId="03C57328"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28F85D13" w14:textId="77777777" w:rsidTr="00C13B8E">
        <w:trPr>
          <w:trHeight w:val="265"/>
          <w:jc w:val="center"/>
        </w:trPr>
        <w:tc>
          <w:tcPr>
            <w:tcW w:w="1549" w:type="dxa"/>
            <w:shd w:val="clear" w:color="auto" w:fill="DBE5F1"/>
            <w:noWrap/>
            <w:hideMark/>
          </w:tcPr>
          <w:p w14:paraId="3E212B32"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Webcam</w:t>
            </w:r>
          </w:p>
        </w:tc>
        <w:tc>
          <w:tcPr>
            <w:tcW w:w="1340" w:type="dxa"/>
            <w:shd w:val="clear" w:color="auto" w:fill="DBE5F1"/>
            <w:noWrap/>
            <w:hideMark/>
          </w:tcPr>
          <w:p w14:paraId="1982ED91"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7</w:t>
            </w:r>
          </w:p>
        </w:tc>
        <w:tc>
          <w:tcPr>
            <w:tcW w:w="1423" w:type="dxa"/>
            <w:shd w:val="clear" w:color="auto" w:fill="DBE5F1"/>
            <w:noWrap/>
            <w:hideMark/>
          </w:tcPr>
          <w:p w14:paraId="4EE08354" w14:textId="77777777" w:rsidR="00A11B56" w:rsidRPr="00C13B8E" w:rsidRDefault="00A11B56" w:rsidP="00C13B8E">
            <w:pPr>
              <w:jc w:val="center"/>
              <w:rPr>
                <w:rFonts w:ascii="Calibri" w:eastAsia="Times New Roman" w:hAnsi="Calibri"/>
                <w:color w:val="000000"/>
                <w:sz w:val="20"/>
                <w:szCs w:val="20"/>
                <w:lang w:eastAsia="de-CH"/>
              </w:rPr>
            </w:pPr>
          </w:p>
        </w:tc>
        <w:tc>
          <w:tcPr>
            <w:tcW w:w="1257" w:type="dxa"/>
            <w:shd w:val="clear" w:color="auto" w:fill="DBE5F1"/>
            <w:noWrap/>
            <w:hideMark/>
          </w:tcPr>
          <w:p w14:paraId="161B1B70"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7A70D986" w14:textId="77777777" w:rsidTr="00C13B8E">
        <w:trPr>
          <w:trHeight w:val="278"/>
          <w:jc w:val="center"/>
        </w:trPr>
        <w:tc>
          <w:tcPr>
            <w:tcW w:w="1549" w:type="dxa"/>
            <w:shd w:val="clear" w:color="auto" w:fill="auto"/>
            <w:noWrap/>
            <w:hideMark/>
          </w:tcPr>
          <w:p w14:paraId="5B175D05" w14:textId="77777777" w:rsidR="00A11B56" w:rsidRPr="00C13B8E" w:rsidRDefault="00A11B56" w:rsidP="00C13B8E">
            <w:pPr>
              <w:jc w:val="center"/>
              <w:rPr>
                <w:rFonts w:ascii="Calibri" w:eastAsia="Times New Roman" w:hAnsi="Calibri"/>
                <w:b/>
                <w:bCs/>
                <w:sz w:val="20"/>
                <w:szCs w:val="20"/>
                <w:lang w:eastAsia="de-CH"/>
              </w:rPr>
            </w:pPr>
          </w:p>
        </w:tc>
        <w:tc>
          <w:tcPr>
            <w:tcW w:w="1340" w:type="dxa"/>
            <w:shd w:val="clear" w:color="auto" w:fill="auto"/>
            <w:noWrap/>
            <w:hideMark/>
          </w:tcPr>
          <w:p w14:paraId="2A586EB8" w14:textId="77777777" w:rsidR="00A11B56" w:rsidRPr="00C13B8E" w:rsidRDefault="00A11B56" w:rsidP="00C13B8E">
            <w:pPr>
              <w:jc w:val="center"/>
              <w:rPr>
                <w:rFonts w:ascii="Calibri" w:eastAsia="Times New Roman" w:hAnsi="Calibri"/>
                <w:b/>
                <w:bCs/>
                <w:color w:val="000000"/>
                <w:sz w:val="20"/>
                <w:lang w:eastAsia="de-CH"/>
              </w:rPr>
            </w:pPr>
            <w:r w:rsidRPr="00C13B8E">
              <w:rPr>
                <w:rFonts w:ascii="Calibri" w:eastAsia="Times New Roman" w:hAnsi="Calibri"/>
                <w:b/>
                <w:bCs/>
                <w:color w:val="000000"/>
                <w:sz w:val="20"/>
                <w:lang w:eastAsia="de-CH"/>
              </w:rPr>
              <w:t>102</w:t>
            </w:r>
          </w:p>
        </w:tc>
        <w:tc>
          <w:tcPr>
            <w:tcW w:w="1423" w:type="dxa"/>
            <w:shd w:val="clear" w:color="auto" w:fill="auto"/>
            <w:noWrap/>
            <w:hideMark/>
          </w:tcPr>
          <w:p w14:paraId="1D9C63E2" w14:textId="77777777" w:rsidR="00A11B56" w:rsidRPr="00C13B8E" w:rsidRDefault="00A11B56" w:rsidP="00C13B8E">
            <w:pPr>
              <w:jc w:val="center"/>
              <w:rPr>
                <w:rFonts w:ascii="Calibri" w:eastAsia="Times New Roman" w:hAnsi="Calibri"/>
                <w:b/>
                <w:bCs/>
                <w:color w:val="000000"/>
                <w:sz w:val="20"/>
                <w:lang w:eastAsia="de-CH"/>
              </w:rPr>
            </w:pPr>
            <w:r w:rsidRPr="00C13B8E">
              <w:rPr>
                <w:rFonts w:ascii="Calibri" w:eastAsia="Times New Roman" w:hAnsi="Calibri"/>
                <w:b/>
                <w:bCs/>
                <w:color w:val="000000"/>
                <w:sz w:val="20"/>
                <w:lang w:eastAsia="de-CH"/>
              </w:rPr>
              <w:t>W</w:t>
            </w:r>
          </w:p>
        </w:tc>
        <w:tc>
          <w:tcPr>
            <w:tcW w:w="1257" w:type="dxa"/>
            <w:shd w:val="clear" w:color="auto" w:fill="auto"/>
            <w:noWrap/>
            <w:hideMark/>
          </w:tcPr>
          <w:p w14:paraId="13B0A32E" w14:textId="77777777" w:rsidR="00A11B56" w:rsidRPr="00C13B8E" w:rsidRDefault="00A11B56" w:rsidP="00C13B8E">
            <w:pPr>
              <w:jc w:val="center"/>
              <w:rPr>
                <w:rFonts w:ascii="Calibri" w:eastAsia="Times New Roman" w:hAnsi="Calibri"/>
                <w:b/>
                <w:bCs/>
                <w:color w:val="000000"/>
                <w:sz w:val="20"/>
                <w:lang w:eastAsia="de-CH"/>
              </w:rPr>
            </w:pPr>
          </w:p>
        </w:tc>
      </w:tr>
      <w:tr w:rsidR="00A11B56" w:rsidRPr="00C13B8E" w14:paraId="19B31589" w14:textId="77777777" w:rsidTr="00C13B8E">
        <w:trPr>
          <w:trHeight w:val="265"/>
          <w:jc w:val="center"/>
        </w:trPr>
        <w:tc>
          <w:tcPr>
            <w:tcW w:w="1549" w:type="dxa"/>
            <w:shd w:val="clear" w:color="auto" w:fill="DBE5F1"/>
            <w:noWrap/>
            <w:hideMark/>
          </w:tcPr>
          <w:p w14:paraId="5655E443" w14:textId="77777777" w:rsidR="00A11B56" w:rsidRPr="00C13B8E" w:rsidRDefault="00A11B56" w:rsidP="00C13B8E">
            <w:pPr>
              <w:jc w:val="center"/>
              <w:rPr>
                <w:rFonts w:ascii="Calibri" w:eastAsia="Times New Roman" w:hAnsi="Calibri"/>
                <w:b/>
                <w:bCs/>
                <w:sz w:val="20"/>
                <w:szCs w:val="20"/>
                <w:lang w:eastAsia="de-CH"/>
              </w:rPr>
            </w:pPr>
          </w:p>
        </w:tc>
        <w:tc>
          <w:tcPr>
            <w:tcW w:w="1340" w:type="dxa"/>
            <w:shd w:val="clear" w:color="auto" w:fill="DBE5F1"/>
            <w:noWrap/>
            <w:hideMark/>
          </w:tcPr>
          <w:p w14:paraId="3822BE79" w14:textId="77777777" w:rsidR="00A11B56" w:rsidRPr="00C13B8E" w:rsidRDefault="00A11B56" w:rsidP="00C13B8E">
            <w:pPr>
              <w:jc w:val="center"/>
              <w:rPr>
                <w:rFonts w:ascii="Calibri" w:eastAsia="Times New Roman" w:hAnsi="Calibri"/>
                <w:sz w:val="20"/>
                <w:szCs w:val="20"/>
                <w:lang w:eastAsia="de-CH"/>
              </w:rPr>
            </w:pPr>
          </w:p>
        </w:tc>
        <w:tc>
          <w:tcPr>
            <w:tcW w:w="1423" w:type="dxa"/>
            <w:shd w:val="clear" w:color="auto" w:fill="DBE5F1"/>
            <w:noWrap/>
            <w:hideMark/>
          </w:tcPr>
          <w:p w14:paraId="27F20385" w14:textId="77777777" w:rsidR="00A11B56" w:rsidRPr="00C13B8E" w:rsidRDefault="00A11B56" w:rsidP="00C13B8E">
            <w:pPr>
              <w:jc w:val="center"/>
              <w:rPr>
                <w:rFonts w:ascii="Calibri" w:eastAsia="Times New Roman" w:hAnsi="Calibri"/>
                <w:sz w:val="20"/>
                <w:szCs w:val="20"/>
                <w:lang w:eastAsia="de-CH"/>
              </w:rPr>
            </w:pPr>
          </w:p>
        </w:tc>
        <w:tc>
          <w:tcPr>
            <w:tcW w:w="1257" w:type="dxa"/>
            <w:shd w:val="clear" w:color="auto" w:fill="DBE5F1"/>
            <w:noWrap/>
            <w:hideMark/>
          </w:tcPr>
          <w:p w14:paraId="0A7DDDCF"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41C438CC" w14:textId="77777777" w:rsidTr="00C13B8E">
        <w:trPr>
          <w:trHeight w:val="265"/>
          <w:jc w:val="center"/>
        </w:trPr>
        <w:tc>
          <w:tcPr>
            <w:tcW w:w="1549" w:type="dxa"/>
            <w:shd w:val="clear" w:color="auto" w:fill="auto"/>
            <w:noWrap/>
            <w:hideMark/>
          </w:tcPr>
          <w:p w14:paraId="064DD941"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Strom</w:t>
            </w:r>
          </w:p>
        </w:tc>
        <w:tc>
          <w:tcPr>
            <w:tcW w:w="1340" w:type="dxa"/>
            <w:shd w:val="clear" w:color="auto" w:fill="auto"/>
            <w:noWrap/>
            <w:hideMark/>
          </w:tcPr>
          <w:p w14:paraId="739433BB"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7.29</w:t>
            </w:r>
          </w:p>
        </w:tc>
        <w:tc>
          <w:tcPr>
            <w:tcW w:w="2680" w:type="dxa"/>
            <w:gridSpan w:val="2"/>
            <w:shd w:val="clear" w:color="auto" w:fill="auto"/>
            <w:noWrap/>
            <w:hideMark/>
          </w:tcPr>
          <w:p w14:paraId="179171B7" w14:textId="77777777" w:rsidR="00A11B56" w:rsidRPr="00C13B8E" w:rsidRDefault="00A11B56" w:rsidP="00C13B8E">
            <w:pPr>
              <w:jc w:val="center"/>
              <w:rPr>
                <w:rFonts w:ascii="Calibri" w:eastAsia="Times New Roman" w:hAnsi="Calibri"/>
                <w:color w:val="000000"/>
                <w:sz w:val="20"/>
                <w:szCs w:val="20"/>
                <w:lang w:eastAsia="de-CH"/>
              </w:rPr>
            </w:pPr>
            <w:r w:rsidRPr="00C13B8E">
              <w:rPr>
                <w:rFonts w:ascii="Calibri" w:eastAsia="Times New Roman" w:hAnsi="Calibri"/>
                <w:color w:val="000000"/>
                <w:sz w:val="20"/>
                <w:szCs w:val="20"/>
                <w:lang w:eastAsia="de-CH"/>
              </w:rPr>
              <w:t>A @14V Akkuspannung</w:t>
            </w:r>
          </w:p>
        </w:tc>
      </w:tr>
      <w:tr w:rsidR="00A11B56" w:rsidRPr="00C13B8E" w14:paraId="43A0CB1D" w14:textId="77777777" w:rsidTr="00C13B8E">
        <w:trPr>
          <w:trHeight w:val="265"/>
          <w:jc w:val="center"/>
        </w:trPr>
        <w:tc>
          <w:tcPr>
            <w:tcW w:w="1549" w:type="dxa"/>
            <w:shd w:val="clear" w:color="auto" w:fill="DBE5F1"/>
            <w:noWrap/>
            <w:hideMark/>
          </w:tcPr>
          <w:p w14:paraId="1FC3B03F" w14:textId="77777777" w:rsidR="00A11B56" w:rsidRPr="00C13B8E" w:rsidRDefault="00A11B56" w:rsidP="00C13B8E">
            <w:pPr>
              <w:jc w:val="center"/>
              <w:rPr>
                <w:rFonts w:ascii="Calibri" w:eastAsia="Times New Roman" w:hAnsi="Calibri"/>
                <w:b/>
                <w:bCs/>
                <w:color w:val="000000"/>
                <w:sz w:val="20"/>
                <w:szCs w:val="20"/>
                <w:lang w:eastAsia="de-CH"/>
              </w:rPr>
            </w:pPr>
          </w:p>
        </w:tc>
        <w:tc>
          <w:tcPr>
            <w:tcW w:w="1340" w:type="dxa"/>
            <w:shd w:val="clear" w:color="auto" w:fill="DBE5F1"/>
            <w:noWrap/>
            <w:hideMark/>
          </w:tcPr>
          <w:p w14:paraId="314D14F7" w14:textId="77777777" w:rsidR="00A11B56" w:rsidRPr="00C13B8E" w:rsidRDefault="00A11B56" w:rsidP="00C13B8E">
            <w:pPr>
              <w:jc w:val="center"/>
              <w:rPr>
                <w:rFonts w:ascii="Calibri" w:eastAsia="Times New Roman" w:hAnsi="Calibri"/>
                <w:sz w:val="20"/>
                <w:szCs w:val="20"/>
                <w:lang w:eastAsia="de-CH"/>
              </w:rPr>
            </w:pPr>
          </w:p>
        </w:tc>
        <w:tc>
          <w:tcPr>
            <w:tcW w:w="1423" w:type="dxa"/>
            <w:shd w:val="clear" w:color="auto" w:fill="DBE5F1"/>
            <w:noWrap/>
            <w:hideMark/>
          </w:tcPr>
          <w:p w14:paraId="752A046B" w14:textId="77777777" w:rsidR="00A11B56" w:rsidRPr="00C13B8E" w:rsidRDefault="00A11B56" w:rsidP="00C13B8E">
            <w:pPr>
              <w:jc w:val="center"/>
              <w:rPr>
                <w:rFonts w:ascii="Calibri" w:eastAsia="Times New Roman" w:hAnsi="Calibri"/>
                <w:sz w:val="20"/>
                <w:szCs w:val="20"/>
                <w:lang w:eastAsia="de-CH"/>
              </w:rPr>
            </w:pPr>
          </w:p>
        </w:tc>
        <w:tc>
          <w:tcPr>
            <w:tcW w:w="1257" w:type="dxa"/>
            <w:shd w:val="clear" w:color="auto" w:fill="DBE5F1"/>
            <w:noWrap/>
            <w:hideMark/>
          </w:tcPr>
          <w:p w14:paraId="67F88204" w14:textId="77777777" w:rsidR="00A11B56" w:rsidRPr="00C13B8E" w:rsidRDefault="00A11B56" w:rsidP="00C13B8E">
            <w:pPr>
              <w:jc w:val="center"/>
              <w:rPr>
                <w:rFonts w:ascii="Calibri" w:eastAsia="Times New Roman" w:hAnsi="Calibri"/>
                <w:sz w:val="20"/>
                <w:szCs w:val="20"/>
                <w:lang w:eastAsia="de-CH"/>
              </w:rPr>
            </w:pPr>
          </w:p>
        </w:tc>
      </w:tr>
      <w:tr w:rsidR="00A11B56" w:rsidRPr="00C13B8E" w14:paraId="5B557C33" w14:textId="77777777" w:rsidTr="00C13B8E">
        <w:trPr>
          <w:trHeight w:val="265"/>
          <w:jc w:val="center"/>
        </w:trPr>
        <w:tc>
          <w:tcPr>
            <w:tcW w:w="1549" w:type="dxa"/>
            <w:shd w:val="clear" w:color="auto" w:fill="auto"/>
            <w:noWrap/>
            <w:hideMark/>
          </w:tcPr>
          <w:p w14:paraId="0A9CF473" w14:textId="77777777" w:rsidR="00A11B56" w:rsidRPr="00C13B8E" w:rsidRDefault="00A11B56" w:rsidP="00C13B8E">
            <w:pPr>
              <w:jc w:val="center"/>
              <w:rPr>
                <w:rFonts w:ascii="Calibri" w:eastAsia="Times New Roman" w:hAnsi="Calibri"/>
                <w:color w:val="000000"/>
                <w:sz w:val="20"/>
                <w:szCs w:val="20"/>
                <w:u w:val="double"/>
                <w:lang w:eastAsia="de-CH"/>
              </w:rPr>
            </w:pPr>
            <w:r w:rsidRPr="00C13B8E">
              <w:rPr>
                <w:rFonts w:ascii="Calibri" w:eastAsia="Times New Roman" w:hAnsi="Calibri"/>
                <w:b/>
                <w:bCs/>
                <w:color w:val="000000"/>
                <w:sz w:val="20"/>
                <w:szCs w:val="20"/>
                <w:u w:val="double"/>
                <w:lang w:eastAsia="de-CH"/>
              </w:rPr>
              <w:t>Akkukapazität</w:t>
            </w:r>
          </w:p>
        </w:tc>
        <w:tc>
          <w:tcPr>
            <w:tcW w:w="1340" w:type="dxa"/>
            <w:shd w:val="clear" w:color="auto" w:fill="auto"/>
            <w:noWrap/>
            <w:hideMark/>
          </w:tcPr>
          <w:p w14:paraId="425A9C3F" w14:textId="77777777" w:rsidR="00A11B56" w:rsidRPr="00C13B8E" w:rsidRDefault="00A11B56" w:rsidP="00C13B8E">
            <w:pPr>
              <w:jc w:val="center"/>
              <w:rPr>
                <w:rFonts w:ascii="Calibri" w:eastAsia="Times New Roman" w:hAnsi="Calibri"/>
                <w:b/>
                <w:bCs/>
                <w:color w:val="000000"/>
                <w:sz w:val="20"/>
                <w:szCs w:val="20"/>
                <w:u w:val="double"/>
                <w:lang w:eastAsia="de-CH"/>
              </w:rPr>
            </w:pPr>
            <w:r w:rsidRPr="00C13B8E">
              <w:rPr>
                <w:rFonts w:ascii="Calibri" w:eastAsia="Times New Roman" w:hAnsi="Calibri"/>
                <w:b/>
                <w:bCs/>
                <w:color w:val="000000"/>
                <w:sz w:val="20"/>
                <w:szCs w:val="20"/>
                <w:u w:val="double"/>
                <w:lang w:eastAsia="de-CH"/>
              </w:rPr>
              <w:t>2550.00</w:t>
            </w:r>
          </w:p>
        </w:tc>
        <w:tc>
          <w:tcPr>
            <w:tcW w:w="1423" w:type="dxa"/>
            <w:shd w:val="clear" w:color="auto" w:fill="auto"/>
            <w:noWrap/>
            <w:hideMark/>
          </w:tcPr>
          <w:p w14:paraId="2928E6C5" w14:textId="77777777" w:rsidR="00A11B56" w:rsidRPr="00C13B8E" w:rsidRDefault="00A11B56" w:rsidP="00C13B8E">
            <w:pPr>
              <w:jc w:val="center"/>
              <w:rPr>
                <w:rFonts w:ascii="Calibri" w:eastAsia="Times New Roman" w:hAnsi="Calibri"/>
                <w:b/>
                <w:bCs/>
                <w:color w:val="000000"/>
                <w:sz w:val="20"/>
                <w:szCs w:val="20"/>
                <w:lang w:eastAsia="de-CH"/>
              </w:rPr>
            </w:pPr>
            <w:r w:rsidRPr="00C13B8E">
              <w:rPr>
                <w:rFonts w:ascii="Calibri" w:eastAsia="Times New Roman" w:hAnsi="Calibri"/>
                <w:b/>
                <w:bCs/>
                <w:color w:val="000000"/>
                <w:sz w:val="20"/>
                <w:szCs w:val="20"/>
                <w:lang w:eastAsia="de-CH"/>
              </w:rPr>
              <w:t>mA/h</w:t>
            </w:r>
          </w:p>
        </w:tc>
        <w:tc>
          <w:tcPr>
            <w:tcW w:w="1257" w:type="dxa"/>
            <w:shd w:val="clear" w:color="auto" w:fill="auto"/>
            <w:noWrap/>
            <w:hideMark/>
          </w:tcPr>
          <w:p w14:paraId="2129CACA" w14:textId="77777777" w:rsidR="00A11B56" w:rsidRPr="00C13B8E" w:rsidRDefault="00A11B56" w:rsidP="00C13B8E">
            <w:pPr>
              <w:keepNext/>
              <w:jc w:val="center"/>
              <w:rPr>
                <w:rFonts w:ascii="Calibri" w:eastAsia="Times New Roman" w:hAnsi="Calibri"/>
                <w:b/>
                <w:bCs/>
                <w:color w:val="000000"/>
                <w:sz w:val="20"/>
                <w:szCs w:val="20"/>
                <w:lang w:eastAsia="de-CH"/>
              </w:rPr>
            </w:pPr>
          </w:p>
        </w:tc>
      </w:tr>
    </w:tbl>
    <w:p w14:paraId="798AA20A" w14:textId="77777777" w:rsidR="0055302D" w:rsidRPr="00C13B8E" w:rsidRDefault="0055302D" w:rsidP="00D137FF">
      <w:pPr>
        <w:jc w:val="both"/>
        <w:rPr>
          <w:rFonts w:ascii="Calibri" w:hAnsi="Calibri"/>
        </w:rPr>
      </w:pPr>
    </w:p>
    <w:p w14:paraId="567760F4" w14:textId="77777777" w:rsidR="00A11B56" w:rsidRPr="00C13B8E" w:rsidRDefault="00A11B56" w:rsidP="00D137FF">
      <w:pPr>
        <w:jc w:val="both"/>
        <w:rPr>
          <w:rFonts w:ascii="Calibri" w:hAnsi="Calibri"/>
        </w:rPr>
      </w:pPr>
      <w:r w:rsidRPr="00C13B8E">
        <w:rPr>
          <w:rFonts w:ascii="Calibri" w:hAnsi="Calibri"/>
        </w:rPr>
        <w:t>Für die meisten Komponenten gab es nicht wirkliche eine Leistungsangabe. Meist musste diese selbst gerechnet oder gar geschätzt werden. Auch werden nicht alle Komponenten die ganze Zeit voll belastet, was eine geringere Leistungsaufnahme zur Folge hat. Zum Beispiel werden die Servo für den Greifer, Heber und Mulde nie gleichzeitig mit dem Antriebsmotor laufen. Anhand diesen Berechnungen und Überlegungen muss der Akku mindestens 20 Minuten halten.</w:t>
      </w:r>
    </w:p>
    <w:p w14:paraId="3CCF4C47" w14:textId="77777777" w:rsidR="00A11B56" w:rsidRPr="00C13B8E" w:rsidRDefault="00A11B56" w:rsidP="00D137FF">
      <w:pPr>
        <w:jc w:val="both"/>
        <w:rPr>
          <w:rFonts w:ascii="Calibri" w:hAnsi="Calibri"/>
        </w:rPr>
      </w:pPr>
    </w:p>
    <w:p w14:paraId="77AE1F40" w14:textId="77777777" w:rsidR="00A11B56" w:rsidRPr="00613438" w:rsidRDefault="00A11B56" w:rsidP="00574883">
      <w:pPr>
        <w:pStyle w:val="Heading3"/>
      </w:pPr>
      <w:bookmarkStart w:id="90" w:name="_Toc437601109"/>
      <w:r w:rsidRPr="00613438">
        <w:t>Akkuüberwachung</w:t>
      </w:r>
      <w:bookmarkEnd w:id="90"/>
    </w:p>
    <w:p w14:paraId="6DF1C3D2" w14:textId="45E8B183" w:rsidR="00A11B56" w:rsidRPr="00C13B8E" w:rsidRDefault="00A11B56" w:rsidP="00D137FF">
      <w:pPr>
        <w:jc w:val="both"/>
        <w:rPr>
          <w:rFonts w:ascii="Calibri" w:hAnsi="Calibri"/>
        </w:rPr>
      </w:pPr>
      <w:r w:rsidRPr="00C13B8E">
        <w:rPr>
          <w:rFonts w:ascii="Calibri" w:hAnsi="Calibri"/>
        </w:rPr>
        <w:t xml:space="preserve">Wie schon in der Konzeptfindung erwähnt, sind die Lithium-Polymer Akkus sehr empfindlich gegenüber Tiefentladung. Dabei muss der Akku überwacht werden und sobald die Zellspannung unter 3.6V sinkt abgeschaltet werden. Diese Funktion wird eine Ladeüberwachungsschaltung mit einem Operationsverstärker übernehmen. Die Schaltung ist im Bild unten ersichtlich. Mit dem Potentiometer kann die gewünschte Schaltspannung eingestellt werden. Sobald die Akkuspannung unter </w:t>
      </w:r>
      <m:oMath>
        <m:r>
          <w:rPr>
            <w:rFonts w:ascii="Cambria Math" w:hAnsi="Cambria Math"/>
          </w:rPr>
          <m:t xml:space="preserve">4 ∙3.6V=14.4V </m:t>
        </m:r>
      </m:oMath>
      <w:r w:rsidRPr="00C13B8E">
        <w:rPr>
          <w:rFonts w:ascii="Calibri" w:hAnsi="Calibri"/>
        </w:rPr>
        <w:t>sinkt wird ein digitales High Signal am GPIO Eingang des Raspberry Pi angelegt (Signal U</w:t>
      </w:r>
      <w:r w:rsidRPr="00C13B8E">
        <w:rPr>
          <w:rFonts w:ascii="Calibri" w:hAnsi="Calibri"/>
          <w:vertAlign w:val="subscript"/>
        </w:rPr>
        <w:t>a</w:t>
      </w:r>
      <w:r w:rsidRPr="00C13B8E">
        <w:rPr>
          <w:rFonts w:ascii="Calibri" w:hAnsi="Calibri"/>
        </w:rPr>
        <w:t xml:space="preserve"> aus der Grafik). Dieser gibt den Alarm weiter an das zweite Raspberry Pi. Beide Rechenwerke führen noch Sicherungen durch und fahren herunter.</w:t>
      </w:r>
    </w:p>
    <w:p w14:paraId="6EF24CF1" w14:textId="32665154" w:rsidR="00A11B56" w:rsidRPr="00C13B8E" w:rsidRDefault="0052435B" w:rsidP="00D137FF">
      <w:pPr>
        <w:keepNext/>
        <w:jc w:val="both"/>
        <w:rPr>
          <w:rFonts w:ascii="Calibri" w:hAnsi="Calibri"/>
        </w:rPr>
      </w:pPr>
      <w:r w:rsidRPr="00C13B8E">
        <w:rPr>
          <w:rFonts w:ascii="Calibri" w:hAnsi="Calibri"/>
          <w:lang w:val="en-US"/>
        </w:rPr>
        <w:lastRenderedPageBreak/>
        <w:drawing>
          <wp:inline distT="0" distB="0" distL="0" distR="0" wp14:anchorId="0AEECB0E" wp14:editId="59602AC2">
            <wp:extent cx="3048000" cy="1524000"/>
            <wp:effectExtent l="0" t="0" r="0" b="0"/>
            <wp:docPr id="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8000" cy="1524000"/>
                    </a:xfrm>
                    <a:prstGeom prst="rect">
                      <a:avLst/>
                    </a:prstGeom>
                    <a:noFill/>
                    <a:ln>
                      <a:noFill/>
                    </a:ln>
                  </pic:spPr>
                </pic:pic>
              </a:graphicData>
            </a:graphic>
          </wp:inline>
        </w:drawing>
      </w:r>
    </w:p>
    <w:p w14:paraId="607EAAEA" w14:textId="77777777" w:rsidR="00A11B56" w:rsidRPr="00613438" w:rsidRDefault="00A11B56" w:rsidP="00D137FF">
      <w:pPr>
        <w:pStyle w:val="Caption"/>
        <w:jc w:val="both"/>
      </w:pPr>
      <w:bookmarkStart w:id="91" w:name="_Toc437601595"/>
      <w:r w:rsidRPr="00613438">
        <w:t xml:space="preserve">Abbildung </w:t>
      </w:r>
      <w:r w:rsidRPr="00613438">
        <w:fldChar w:fldCharType="begin"/>
      </w:r>
      <w:r w:rsidRPr="00613438">
        <w:instrText xml:space="preserve"> SEQ Abbildung \* ARABIC </w:instrText>
      </w:r>
      <w:r w:rsidRPr="00613438">
        <w:fldChar w:fldCharType="separate"/>
      </w:r>
      <w:r w:rsidR="00A51520">
        <w:rPr>
          <w:noProof/>
        </w:rPr>
        <w:t>23</w:t>
      </w:r>
      <w:r w:rsidRPr="00613438">
        <w:rPr>
          <w:noProof/>
        </w:rPr>
        <w:fldChar w:fldCharType="end"/>
      </w:r>
      <w:r w:rsidR="006D20D9" w:rsidRPr="00613438">
        <w:t>:</w:t>
      </w:r>
      <w:r w:rsidRPr="00613438">
        <w:t xml:space="preserve"> Schaltung Akkuüberwachung</w:t>
      </w:r>
      <w:bookmarkEnd w:id="91"/>
    </w:p>
    <w:p w14:paraId="766FCC77" w14:textId="77777777" w:rsidR="00A11B56" w:rsidRPr="00C13B8E" w:rsidRDefault="00A11B56" w:rsidP="00D137FF">
      <w:pPr>
        <w:ind w:firstLine="708"/>
        <w:jc w:val="both"/>
        <w:rPr>
          <w:rFonts w:ascii="Calibri" w:hAnsi="Calibri"/>
        </w:rPr>
      </w:pPr>
    </w:p>
    <w:p w14:paraId="3A03DBEE" w14:textId="77777777" w:rsidR="00A11B56" w:rsidRPr="00613438" w:rsidRDefault="00A11B56" w:rsidP="00574883">
      <w:pPr>
        <w:pStyle w:val="Heading3"/>
      </w:pPr>
      <w:bookmarkStart w:id="92" w:name="_Toc437601110"/>
      <w:r w:rsidRPr="00613438">
        <w:t>Spannungswandlung</w:t>
      </w:r>
      <w:bookmarkEnd w:id="92"/>
    </w:p>
    <w:p w14:paraId="4119061D" w14:textId="77777777" w:rsidR="00A11B56" w:rsidRPr="00C13B8E" w:rsidRDefault="00A11B56" w:rsidP="00D137FF">
      <w:pPr>
        <w:jc w:val="both"/>
        <w:rPr>
          <w:rFonts w:ascii="Calibri" w:hAnsi="Calibri"/>
        </w:rPr>
      </w:pPr>
      <w:r w:rsidRPr="00C13B8E">
        <w:rPr>
          <w:rFonts w:ascii="Calibri" w:hAnsi="Calibri"/>
        </w:rPr>
        <w:t xml:space="preserve">Der Akku liefert bei voller Aufladung 16.8V. Bei spätestens 14.4V muss der Akku wieder aufgeladen werden. Somit ist die Eingangsspannung zwischen 14.4 bis 16.8V. Aus dieser Spannung muss die 5V Speisespannung für das Raspberry und die 7V Spannung für die Servos generiert werden. Die Servos werden über das Servo Brick gesteuert. Das Servo Brick benötigt eine 7V Speisung um die angeschlossenen Servos nachher mit 6V zu speisen. Die Spannungswandlung und Stabilisierung wird mit Buck-Converter realisiert. Es gibt jeweils für die 5V Spannung und die 7V Spannung </w:t>
      </w:r>
      <w:r w:rsidR="00D137FF" w:rsidRPr="00C13B8E">
        <w:rPr>
          <w:rFonts w:ascii="Calibri" w:hAnsi="Calibri"/>
        </w:rPr>
        <w:t>einen Buck-Converter Schaltung.</w:t>
      </w:r>
    </w:p>
    <w:p w14:paraId="780C5967" w14:textId="4935CCD3" w:rsidR="00A11B56" w:rsidRPr="00C13B8E" w:rsidRDefault="0052435B" w:rsidP="00D137FF">
      <w:pPr>
        <w:jc w:val="both"/>
        <w:rPr>
          <w:rFonts w:ascii="Calibri" w:hAnsi="Calibri"/>
        </w:rPr>
      </w:pPr>
      <w:r>
        <w:rPr>
          <w:lang w:val="en-US"/>
        </w:rPr>
        <mc:AlternateContent>
          <mc:Choice Requires="wpg">
            <w:drawing>
              <wp:anchor distT="0" distB="0" distL="114300" distR="114300" simplePos="0" relativeHeight="251629056" behindDoc="0" locked="0" layoutInCell="1" allowOverlap="1" wp14:anchorId="309D7473" wp14:editId="59553FFF">
                <wp:simplePos x="0" y="0"/>
                <wp:positionH relativeFrom="column">
                  <wp:posOffset>72390</wp:posOffset>
                </wp:positionH>
                <wp:positionV relativeFrom="paragraph">
                  <wp:posOffset>280670</wp:posOffset>
                </wp:positionV>
                <wp:extent cx="5071110" cy="2003425"/>
                <wp:effectExtent l="0" t="0" r="34290" b="3175"/>
                <wp:wrapTopAndBottom/>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71110" cy="2003425"/>
                          <a:chOff x="0" y="0"/>
                          <a:chExt cx="5071110" cy="1305389"/>
                        </a:xfrm>
                      </wpg:grpSpPr>
                      <wps:wsp>
                        <wps:cNvPr id="189" name="Textfeld 9"/>
                        <wps:cNvSpPr txBox="1"/>
                        <wps:spPr>
                          <a:xfrm>
                            <a:off x="1299210" y="1143464"/>
                            <a:ext cx="2000250" cy="161925"/>
                          </a:xfrm>
                          <a:prstGeom prst="rect">
                            <a:avLst/>
                          </a:prstGeom>
                          <a:solidFill>
                            <a:prstClr val="white"/>
                          </a:solidFill>
                          <a:ln>
                            <a:noFill/>
                          </a:ln>
                          <a:effectLst/>
                        </wps:spPr>
                        <wps:txbx>
                          <w:txbxContent>
                            <w:p w14:paraId="106560FC" w14:textId="77777777" w:rsidR="00A51520" w:rsidRPr="00367AAD" w:rsidRDefault="00A51520" w:rsidP="00A11B56">
                              <w:pPr>
                                <w:pStyle w:val="Caption"/>
                                <w:rPr>
                                  <w:noProof/>
                                </w:rPr>
                              </w:pPr>
                              <w:bookmarkStart w:id="93" w:name="_Toc437601596"/>
                              <w:r>
                                <w:t xml:space="preserve">Abbildung </w:t>
                              </w:r>
                              <w:r>
                                <w:fldChar w:fldCharType="begin"/>
                              </w:r>
                              <w:r>
                                <w:instrText xml:space="preserve"> SEQ Abbildung \* ARABIC </w:instrText>
                              </w:r>
                              <w:r>
                                <w:fldChar w:fldCharType="separate"/>
                              </w:r>
                              <w:r>
                                <w:rPr>
                                  <w:noProof/>
                                </w:rPr>
                                <w:t>22</w:t>
                              </w:r>
                              <w:r>
                                <w:rPr>
                                  <w:noProof/>
                                </w:rPr>
                                <w:fldChar w:fldCharType="end"/>
                              </w:r>
                              <w:r>
                                <w:t>: Blockschaltbild Spannungen</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1" name="Gruppieren 27"/>
                        <wpg:cNvGrpSpPr/>
                        <wpg:grpSpPr>
                          <a:xfrm>
                            <a:off x="0" y="0"/>
                            <a:ext cx="5071110" cy="1069340"/>
                            <a:chOff x="0" y="0"/>
                            <a:chExt cx="5071720" cy="1069913"/>
                          </a:xfrm>
                        </wpg:grpSpPr>
                        <wps:wsp>
                          <wps:cNvPr id="172" name="Rechteck 2"/>
                          <wps:cNvSpPr/>
                          <wps:spPr>
                            <a:xfrm>
                              <a:off x="0" y="27161"/>
                              <a:ext cx="1078227" cy="814030"/>
                            </a:xfrm>
                            <a:prstGeom prst="rect">
                              <a:avLst/>
                            </a:prstGeom>
                            <a:solidFill>
                              <a:srgbClr val="4F81BD"/>
                            </a:solidFill>
                            <a:ln w="25400" cap="flat" cmpd="sng" algn="ctr">
                              <a:solidFill>
                                <a:srgbClr val="4F81BD">
                                  <a:shade val="50000"/>
                                </a:srgbClr>
                              </a:solidFill>
                              <a:prstDash val="solid"/>
                            </a:ln>
                            <a:effectLst/>
                          </wps:spPr>
                          <wps:txbx>
                            <w:txbxContent>
                              <w:p w14:paraId="549EAF28" w14:textId="77777777" w:rsidR="00A51520" w:rsidRDefault="00A51520" w:rsidP="00A11B56">
                                <w:pPr>
                                  <w:jc w:val="center"/>
                                </w:pPr>
                                <w:r>
                                  <w:t>LiPo Akku</w:t>
                                </w:r>
                              </w:p>
                              <w:p w14:paraId="66B27868" w14:textId="77777777" w:rsidR="00A51520" w:rsidRDefault="00A51520" w:rsidP="00A11B56">
                                <w:pPr>
                                  <w:jc w:val="center"/>
                                </w:pPr>
                                <w:r>
                                  <w:t>14.4V – 16.8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Rechteck 3"/>
                          <wps:cNvSpPr/>
                          <wps:spPr>
                            <a:xfrm>
                              <a:off x="2960483" y="0"/>
                              <a:ext cx="852805" cy="277495"/>
                            </a:xfrm>
                            <a:prstGeom prst="rect">
                              <a:avLst/>
                            </a:prstGeom>
                            <a:solidFill>
                              <a:srgbClr val="4F81BD"/>
                            </a:solidFill>
                            <a:ln w="25400" cap="flat" cmpd="sng" algn="ctr">
                              <a:solidFill>
                                <a:srgbClr val="4F81BD">
                                  <a:shade val="50000"/>
                                </a:srgbClr>
                              </a:solidFill>
                              <a:prstDash val="solid"/>
                            </a:ln>
                            <a:effectLst/>
                          </wps:spPr>
                          <wps:txbx>
                            <w:txbxContent>
                              <w:p w14:paraId="1BECF671" w14:textId="77777777" w:rsidR="00A51520" w:rsidRDefault="00A51520" w:rsidP="00A11B56">
                                <w:pPr>
                                  <w:jc w:val="center"/>
                                </w:pPr>
                                <w:r>
                                  <w:t>5V   4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hteck 4"/>
                          <wps:cNvSpPr/>
                          <wps:spPr>
                            <a:xfrm>
                              <a:off x="2965010" y="348559"/>
                              <a:ext cx="852805" cy="285750"/>
                            </a:xfrm>
                            <a:prstGeom prst="rect">
                              <a:avLst/>
                            </a:prstGeom>
                            <a:solidFill>
                              <a:srgbClr val="4F81BD"/>
                            </a:solidFill>
                            <a:ln w="25400" cap="flat" cmpd="sng" algn="ctr">
                              <a:solidFill>
                                <a:srgbClr val="4F81BD">
                                  <a:shade val="50000"/>
                                </a:srgbClr>
                              </a:solidFill>
                              <a:prstDash val="solid"/>
                            </a:ln>
                            <a:effectLst/>
                          </wps:spPr>
                          <wps:txbx>
                            <w:txbxContent>
                              <w:p w14:paraId="45E39276" w14:textId="77777777" w:rsidR="00A51520" w:rsidRDefault="00A51520" w:rsidP="00A11B56">
                                <w:pPr>
                                  <w:jc w:val="center"/>
                                </w:pPr>
                                <w:r>
                                  <w:t>7V   5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Rechteck 13"/>
                          <wps:cNvSpPr/>
                          <wps:spPr>
                            <a:xfrm>
                              <a:off x="4218915" y="9054"/>
                              <a:ext cx="852805" cy="277495"/>
                            </a:xfrm>
                            <a:prstGeom prst="rect">
                              <a:avLst/>
                            </a:prstGeom>
                            <a:solidFill>
                              <a:srgbClr val="4F81BD"/>
                            </a:solidFill>
                            <a:ln w="25400" cap="flat" cmpd="sng" algn="ctr">
                              <a:solidFill>
                                <a:srgbClr val="4F81BD">
                                  <a:shade val="50000"/>
                                </a:srgbClr>
                              </a:solidFill>
                              <a:prstDash val="solid"/>
                            </a:ln>
                            <a:effectLst/>
                          </wps:spPr>
                          <wps:txbx>
                            <w:txbxContent>
                              <w:p w14:paraId="4EF52F45" w14:textId="77777777" w:rsidR="00A51520" w:rsidRPr="00353F3B" w:rsidRDefault="00A51520" w:rsidP="00A11B56">
                                <w:pPr>
                                  <w:jc w:val="center"/>
                                  <w:rPr>
                                    <w:sz w:val="12"/>
                                  </w:rPr>
                                </w:pPr>
                                <w:r w:rsidRPr="00353F3B">
                                  <w:rPr>
                                    <w:sz w:val="12"/>
                                  </w:rPr>
                                  <w:t>Raspberry1, Ra</w:t>
                                </w:r>
                                <w:r>
                                  <w:rPr>
                                    <w:sz w:val="12"/>
                                  </w:rPr>
                                  <w:t>spberry2, 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6" name="Gruppieren 17"/>
                          <wpg:cNvGrpSpPr/>
                          <wpg:grpSpPr>
                            <a:xfrm>
                              <a:off x="2571184" y="135802"/>
                              <a:ext cx="384175" cy="360680"/>
                              <a:chOff x="0" y="0"/>
                              <a:chExt cx="672066" cy="361189"/>
                            </a:xfrm>
                          </wpg:grpSpPr>
                          <wps:wsp>
                            <wps:cNvPr id="177" name="Gerade Verbindung mit Pfeil 6"/>
                            <wps:cNvCnPr/>
                            <wps:spPr>
                              <a:xfrm>
                                <a:off x="0" y="0"/>
                                <a:ext cx="671681" cy="7614"/>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78" name="Gerade Verbindung mit Pfeil 7"/>
                            <wps:cNvCnPr/>
                            <wps:spPr>
                              <a:xfrm>
                                <a:off x="0" y="353085"/>
                                <a:ext cx="672066" cy="8104"/>
                              </a:xfrm>
                              <a:prstGeom prst="straightConnector1">
                                <a:avLst/>
                              </a:prstGeom>
                              <a:noFill/>
                              <a:ln w="9525" cap="flat" cmpd="sng" algn="ctr">
                                <a:solidFill>
                                  <a:srgbClr val="4F81BD">
                                    <a:shade val="95000"/>
                                    <a:satMod val="105000"/>
                                  </a:srgbClr>
                                </a:solidFill>
                                <a:prstDash val="solid"/>
                                <a:tailEnd type="triangle"/>
                              </a:ln>
                              <a:effectLst/>
                            </wps:spPr>
                            <wps:bodyPr/>
                          </wps:wsp>
                        </wpg:grpSp>
                        <wps:wsp>
                          <wps:cNvPr id="179" name="Rechteck 14"/>
                          <wps:cNvSpPr/>
                          <wps:spPr>
                            <a:xfrm>
                              <a:off x="4218915" y="371193"/>
                              <a:ext cx="852805" cy="277495"/>
                            </a:xfrm>
                            <a:prstGeom prst="rect">
                              <a:avLst/>
                            </a:prstGeom>
                            <a:solidFill>
                              <a:srgbClr val="4F81BD"/>
                            </a:solidFill>
                            <a:ln w="25400" cap="flat" cmpd="sng" algn="ctr">
                              <a:solidFill>
                                <a:srgbClr val="4F81BD">
                                  <a:shade val="50000"/>
                                </a:srgbClr>
                              </a:solidFill>
                              <a:prstDash val="solid"/>
                            </a:ln>
                            <a:effectLst/>
                          </wps:spPr>
                          <wps:txbx>
                            <w:txbxContent>
                              <w:p w14:paraId="764FF431" w14:textId="77777777" w:rsidR="00A51520" w:rsidRPr="0078605D" w:rsidRDefault="00A51520" w:rsidP="00A11B56">
                                <w:pPr>
                                  <w:jc w:val="center"/>
                                  <w:rPr>
                                    <w:sz w:val="18"/>
                                  </w:rPr>
                                </w:pPr>
                                <w:r w:rsidRPr="0078605D">
                                  <w:rPr>
                                    <w:sz w:val="14"/>
                                  </w:rPr>
                                  <w:t>Servo Brick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Rechteck 15"/>
                          <wps:cNvSpPr/>
                          <wps:spPr>
                            <a:xfrm>
                              <a:off x="1480242" y="27161"/>
                              <a:ext cx="1077595" cy="964760"/>
                            </a:xfrm>
                            <a:prstGeom prst="rect">
                              <a:avLst/>
                            </a:prstGeom>
                            <a:solidFill>
                              <a:srgbClr val="4F81BD"/>
                            </a:solidFill>
                            <a:ln w="25400" cap="flat" cmpd="sng" algn="ctr">
                              <a:solidFill>
                                <a:srgbClr val="4F81BD">
                                  <a:shade val="50000"/>
                                </a:srgbClr>
                              </a:solidFill>
                              <a:prstDash val="solid"/>
                            </a:ln>
                            <a:effectLst/>
                          </wps:spPr>
                          <wps:txbx>
                            <w:txbxContent>
                              <w:p w14:paraId="6E7143D9" w14:textId="77777777" w:rsidR="00A51520" w:rsidRDefault="00A51520" w:rsidP="00A11B56">
                                <w:pPr>
                                  <w:jc w:val="center"/>
                                </w:pPr>
                                <w:r>
                                  <w:t>Sicher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uppieren 18"/>
                          <wpg:cNvGrpSpPr/>
                          <wpg:grpSpPr>
                            <a:xfrm>
                              <a:off x="3834143" y="149383"/>
                              <a:ext cx="384175" cy="360680"/>
                              <a:chOff x="0" y="0"/>
                              <a:chExt cx="672066" cy="361189"/>
                            </a:xfrm>
                          </wpg:grpSpPr>
                          <wps:wsp>
                            <wps:cNvPr id="182" name="Gerade Verbindung mit Pfeil 19"/>
                            <wps:cNvCnPr/>
                            <wps:spPr>
                              <a:xfrm>
                                <a:off x="0" y="0"/>
                                <a:ext cx="671681" cy="7614"/>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83" name="Gerade Verbindung mit Pfeil 20"/>
                            <wps:cNvCnPr/>
                            <wps:spPr>
                              <a:xfrm>
                                <a:off x="0" y="353085"/>
                                <a:ext cx="672066" cy="8104"/>
                              </a:xfrm>
                              <a:prstGeom prst="straightConnector1">
                                <a:avLst/>
                              </a:prstGeom>
                              <a:noFill/>
                              <a:ln w="9525" cap="flat" cmpd="sng" algn="ctr">
                                <a:solidFill>
                                  <a:srgbClr val="4F81BD">
                                    <a:shade val="95000"/>
                                    <a:satMod val="105000"/>
                                  </a:srgbClr>
                                </a:solidFill>
                                <a:prstDash val="solid"/>
                                <a:tailEnd type="triangle"/>
                              </a:ln>
                              <a:effectLst/>
                            </wps:spPr>
                            <wps:bodyPr/>
                          </wps:wsp>
                        </wpg:grpSp>
                        <wps:wsp>
                          <wps:cNvPr id="184" name="Gerade Verbindung mit Pfeil 22"/>
                          <wps:cNvCnPr/>
                          <wps:spPr>
                            <a:xfrm>
                              <a:off x="1095470" y="294238"/>
                              <a:ext cx="383955" cy="7603"/>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85" name="Gerade Verbindung mit Pfeil 23"/>
                          <wps:cNvCnPr/>
                          <wps:spPr>
                            <a:xfrm>
                              <a:off x="2562131" y="783125"/>
                              <a:ext cx="384175" cy="8093"/>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86" name="Rechteck 24"/>
                          <wps:cNvSpPr/>
                          <wps:spPr>
                            <a:xfrm>
                              <a:off x="2955957" y="706171"/>
                              <a:ext cx="858312" cy="363742"/>
                            </a:xfrm>
                            <a:prstGeom prst="rect">
                              <a:avLst/>
                            </a:prstGeom>
                            <a:solidFill>
                              <a:srgbClr val="4F81BD"/>
                            </a:solidFill>
                            <a:ln w="25400" cap="flat" cmpd="sng" algn="ctr">
                              <a:solidFill>
                                <a:srgbClr val="4F81BD">
                                  <a:shade val="50000"/>
                                </a:srgbClr>
                              </a:solidFill>
                              <a:prstDash val="solid"/>
                            </a:ln>
                            <a:effectLst/>
                          </wps:spPr>
                          <wps:txbx>
                            <w:txbxContent>
                              <w:p w14:paraId="0E7AD9DD" w14:textId="77777777" w:rsidR="00A51520" w:rsidRPr="0078605D" w:rsidRDefault="00A51520" w:rsidP="00A11B56">
                                <w:pPr>
                                  <w:jc w:val="center"/>
                                  <w:rPr>
                                    <w:sz w:val="18"/>
                                  </w:rPr>
                                </w:pPr>
                                <w:r w:rsidRPr="0078605D">
                                  <w:rPr>
                                    <w:sz w:val="18"/>
                                  </w:rPr>
                                  <w:t>14.4V – 16.8V</w:t>
                                </w:r>
                              </w:p>
                              <w:p w14:paraId="1A04BB38" w14:textId="77777777" w:rsidR="00A51520" w:rsidRPr="0078605D" w:rsidRDefault="00A51520" w:rsidP="00A11B56">
                                <w:pPr>
                                  <w:jc w:val="center"/>
                                  <w:rPr>
                                    <w:sz w:val="18"/>
                                  </w:rPr>
                                </w:pPr>
                                <w:r w:rsidRPr="0078605D">
                                  <w:rPr>
                                    <w:sz w:val="18"/>
                                  </w:rPr>
                                  <w:t>Spann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Gerade Verbindung mit Pfeil 25"/>
                          <wps:cNvCnPr/>
                          <wps:spPr>
                            <a:xfrm>
                              <a:off x="3834143" y="851026"/>
                              <a:ext cx="384175" cy="8093"/>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88" name="Rechteck 26"/>
                          <wps:cNvSpPr/>
                          <wps:spPr>
                            <a:xfrm>
                              <a:off x="4214388" y="733331"/>
                              <a:ext cx="852805" cy="277495"/>
                            </a:xfrm>
                            <a:prstGeom prst="rect">
                              <a:avLst/>
                            </a:prstGeom>
                            <a:solidFill>
                              <a:srgbClr val="4F81BD"/>
                            </a:solidFill>
                            <a:ln w="25400" cap="flat" cmpd="sng" algn="ctr">
                              <a:solidFill>
                                <a:srgbClr val="4F81BD">
                                  <a:shade val="50000"/>
                                </a:srgbClr>
                              </a:solidFill>
                              <a:prstDash val="solid"/>
                            </a:ln>
                            <a:effectLst/>
                          </wps:spPr>
                          <wps:txbx>
                            <w:txbxContent>
                              <w:p w14:paraId="062D5F22" w14:textId="77777777" w:rsidR="00A51520" w:rsidRPr="0078605D" w:rsidRDefault="00A51520" w:rsidP="00A11B56">
                                <w:pPr>
                                  <w:jc w:val="center"/>
                                  <w:rPr>
                                    <w:sz w:val="18"/>
                                  </w:rPr>
                                </w:pPr>
                                <w:r>
                                  <w:rPr>
                                    <w:sz w:val="14"/>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margin">
                  <wp14:pctHeight>0</wp14:pctHeight>
                </wp14:sizeRelV>
              </wp:anchor>
            </w:drawing>
          </mc:Choice>
          <mc:Fallback>
            <w:pict>
              <v:group w14:anchorId="309D7473" id="Group_x0020_239" o:spid="_x0000_s1239" style="position:absolute;left:0;text-align:left;margin-left:5.7pt;margin-top:22.1pt;width:399.3pt;height:157.75pt;z-index:251629056;mso-height-relative:margin" coordsize="5071110,130538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">
                <v:shape id="Textfeld_x0020_9" o:spid="_x0000_s1240" type="#_x0000_t202" style="position:absolute;left:1299210;top:1143464;width:200025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jhzMwgAA&#10;ANwAAAAPAAAAZHJzL2Rvd25yZXYueG1sRE9Li8IwEL4L+x/CLHiRNV0Pol2juD7Agx7qiuehmW2L&#10;zaQk0dZ/bwTB23x8z5ktOlOLGzlfWVbwPUxAEOdWV1woOP1tvyYgfEDWWFsmBXfysJh/9GaYatty&#10;RrdjKEQMYZ+igjKEJpXS5yUZ9EPbEEfu3zqDIUJXSO2wjeGmlqMkGUuDFceGEhtalZRfjlejYLx2&#10;1zbj1WB92uzx0BSj8+/9rFT/s1v+gAjUhbf45d7pOH8yhecz8QI5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2OHMzCAAAA3AAAAA8AAAAAAAAAAAAAAAAAlwIAAGRycy9kb3du&#10;cmV2LnhtbFBLBQYAAAAABAAEAPUAAACGAwAAAAA=&#10;" stroked="f">
                  <v:textbox inset="0,0,0,0">
                    <w:txbxContent>
                      <w:p w14:paraId="106560FC" w14:textId="77777777" w:rsidR="00A51520" w:rsidRPr="00367AAD" w:rsidRDefault="00A51520" w:rsidP="00A11B56">
                        <w:pPr>
                          <w:pStyle w:val="Caption"/>
                          <w:rPr>
                            <w:noProof/>
                          </w:rPr>
                        </w:pPr>
                        <w:bookmarkStart w:id="94" w:name="_Toc437601596"/>
                        <w:r>
                          <w:t xml:space="preserve">Abbildung </w:t>
                        </w:r>
                        <w:r>
                          <w:fldChar w:fldCharType="begin"/>
                        </w:r>
                        <w:r>
                          <w:instrText xml:space="preserve"> SEQ Abbildung \* ARABIC </w:instrText>
                        </w:r>
                        <w:r>
                          <w:fldChar w:fldCharType="separate"/>
                        </w:r>
                        <w:r>
                          <w:rPr>
                            <w:noProof/>
                          </w:rPr>
                          <w:t>22</w:t>
                        </w:r>
                        <w:r>
                          <w:rPr>
                            <w:noProof/>
                          </w:rPr>
                          <w:fldChar w:fldCharType="end"/>
                        </w:r>
                        <w:r>
                          <w:t>: Blockschaltbild Spannungen</w:t>
                        </w:r>
                        <w:bookmarkEnd w:id="94"/>
                      </w:p>
                    </w:txbxContent>
                  </v:textbox>
                </v:shape>
                <v:group id="Gruppieren_x0020_27" o:spid="_x0000_s1241" style="position:absolute;width:5071110;height:1069340" coordsize="5071720,10699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jky6xAAAANwAAAAPAAAAZHJzL2Rvd25yZXYueG1sRE9La8JAEL4X/A/LCL01&#10;myhtJWYVkVp6CIWqIN6G7JgEs7Mhu83j33cLhd7m43tOth1NI3rqXG1ZQRLFIIgLq2suFZxPh6cV&#10;COeRNTaWScFEDrab2UOGqbYDf1F/9KUIIexSVFB536ZSuqIigy6yLXHgbrYz6APsSqk7HEK4aeQi&#10;jl+kwZpDQ4Ut7Ssq7sdvo+B9wGG3TN76/H7bT9fT8+clT0ipx/m4W4PwNPp/8Z/7Q4f5r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8jky6xAAAANwAAAAP&#10;AAAAAAAAAAAAAAAAAKkCAABkcnMvZG93bnJldi54bWxQSwUGAAAAAAQABAD6AAAAmgMAAAAA&#10;">
                  <v:rect id="Rechteck_x0020_2" o:spid="_x0000_s1242" style="position:absolute;top:27161;width:1078227;height:8140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UFvzwgAA&#10;ANwAAAAPAAAAZHJzL2Rvd25yZXYueG1sRE9NawIxEL0L/Q9hCt406x60rkYRUSqUIrVevI2bcbO4&#10;mSxJquu/bwoFb/N4nzNfdrYRN/KhdqxgNMxAEJdO11wpOH5vB28gQkTW2DgmBQ8KsFy89OZYaHfn&#10;L7odYiVSCIcCFZgY20LKUBqyGIauJU7cxXmLMUFfSe3xnsJtI/MsG0uLNacGgy2tDZXXw49VcD1t&#10;9p/76THfWv1+zuo4mRr/oVT/tVvNQETq4lP8797pNH+Sw98z6QK5+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pQW/PCAAAA3AAAAA8AAAAAAAAAAAAAAAAAlwIAAGRycy9kb3du&#10;cmV2LnhtbFBLBQYAAAAABAAEAPUAAACGAwAAAAA=&#10;" fillcolor="#4f81bd" strokecolor="#385d8a" strokeweight="2pt">
                    <v:textbox>
                      <w:txbxContent>
                        <w:p w14:paraId="549EAF28" w14:textId="77777777" w:rsidR="00A51520" w:rsidRDefault="00A51520" w:rsidP="00A11B56">
                          <w:pPr>
                            <w:jc w:val="center"/>
                          </w:pPr>
                          <w:r>
                            <w:t>LiPo Akku</w:t>
                          </w:r>
                        </w:p>
                        <w:p w14:paraId="66B27868" w14:textId="77777777" w:rsidR="00A51520" w:rsidRDefault="00A51520" w:rsidP="00A11B56">
                          <w:pPr>
                            <w:jc w:val="center"/>
                          </w:pPr>
                          <w:r>
                            <w:t>14.4V – 16.8V</w:t>
                          </w:r>
                        </w:p>
                      </w:txbxContent>
                    </v:textbox>
                  </v:rect>
                  <v:rect id="Rechteck_x0020_3" o:spid="_x0000_s1243" style="position:absolute;left:296048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HP5owwAA&#10;ANwAAAAPAAAAZHJzL2Rvd25yZXYueG1sRE9LawIxEL4X/A9hhN5q1i342BpFxKVCKVL10tt0M90s&#10;biZLkur6702h0Nt8fM9ZrHrbigv50DhWMB5lIIgrpxuuFZyO5dMMRIjIGlvHpOBGAVbLwcMCC+2u&#10;/EGXQ6xFCuFQoAITY1dIGSpDFsPIdcSJ+3beYkzQ11J7vKZw28o8yybSYsOpwWBHG0PV+fBjFZw/&#10;t/v3/fyUl1a/fmVNnM6Nf1PqcdivX0BE6uO/+M+902n+9Bl+n0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HP5owwAAANwAAAAPAAAAAAAAAAAAAAAAAJcCAABkcnMvZG93&#10;bnJldi54bWxQSwUGAAAAAAQABAD1AAAAhwMAAAAA&#10;" fillcolor="#4f81bd" strokecolor="#385d8a" strokeweight="2pt">
                    <v:textbox>
                      <w:txbxContent>
                        <w:p w14:paraId="1BECF671" w14:textId="77777777" w:rsidR="00A51520" w:rsidRDefault="00A51520" w:rsidP="00A11B56">
                          <w:pPr>
                            <w:jc w:val="center"/>
                          </w:pPr>
                          <w:r>
                            <w:t>5V   4A</w:t>
                          </w:r>
                        </w:p>
                      </w:txbxContent>
                    </v:textbox>
                  </v:rect>
                  <v:rect id="Rechteck_x0020_4" o:spid="_x0000_s1244" style="position:absolute;left:2965010;top:348559;width:852805;height:2857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9WYcwwAA&#10;ANwAAAAPAAAAZHJzL2Rvd25yZXYueG1sRE9LawIxEL4X/A9hhN5q1qX42BpFxKVCKVL10tt0M90s&#10;biZLkur6702h0Nt8fM9ZrHrbigv50DhWMB5lIIgrpxuuFZyO5dMMRIjIGlvHpOBGAVbLwcMCC+2u&#10;/EGXQ6xFCuFQoAITY1dIGSpDFsPIdcSJ+3beYkzQ11J7vKZw28o8yybSYsOpwWBHG0PV+fBjFZw/&#10;t/v3/fyUl1a/fmVNnM6Nf1PqcdivX0BE6uO/+M+902n+9Bl+n0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9WYcwwAAANwAAAAPAAAAAAAAAAAAAAAAAJcCAABkcnMvZG93&#10;bnJldi54bWxQSwUGAAAAAAQABAD1AAAAhwMAAAAA&#10;" fillcolor="#4f81bd" strokecolor="#385d8a" strokeweight="2pt">
                    <v:textbox>
                      <w:txbxContent>
                        <w:p w14:paraId="45E39276" w14:textId="77777777" w:rsidR="00A51520" w:rsidRDefault="00A51520" w:rsidP="00A11B56">
                          <w:pPr>
                            <w:jc w:val="center"/>
                          </w:pPr>
                          <w:r>
                            <w:t>7V   5A</w:t>
                          </w:r>
                        </w:p>
                      </w:txbxContent>
                    </v:textbox>
                  </v:rect>
                  <v:rect id="Rechteck_x0020_13" o:spid="_x0000_s1245" style="position:absolute;left:4218915;top:9054;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cOHwwAA&#10;ANwAAAAPAAAAZHJzL2Rvd25yZXYueG1sRE9LawIxEL4X/A9hhN5q1oX62BpFxKVCKVL10tt0M90s&#10;biZLkur6702h0Nt8fM9ZrHrbigv50DhWMB5lIIgrpxuuFZyO5dMMRIjIGlvHpOBGAVbLwcMCC+2u&#10;/EGXQ6xFCuFQoAITY1dIGSpDFsPIdcSJ+3beYkzQ11J7vKZw28o8yybSYsOpwWBHG0PV+fBjFZw/&#10;t/v3/fyUl1a/fmVNnM6Nf1PqcdivX0BE6uO/+M+902n+9Bl+n0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ucOHwwAAANwAAAAPAAAAAAAAAAAAAAAAAJcCAABkcnMvZG93&#10;bnJldi54bWxQSwUGAAAAAAQABAD1AAAAhwMAAAAA&#10;" fillcolor="#4f81bd" strokecolor="#385d8a" strokeweight="2pt">
                    <v:textbox>
                      <w:txbxContent>
                        <w:p w14:paraId="4EF52F45" w14:textId="77777777" w:rsidR="00A51520" w:rsidRPr="00353F3B" w:rsidRDefault="00A51520" w:rsidP="00A11B56">
                          <w:pPr>
                            <w:jc w:val="center"/>
                            <w:rPr>
                              <w:sz w:val="12"/>
                            </w:rPr>
                          </w:pPr>
                          <w:r w:rsidRPr="00353F3B">
                            <w:rPr>
                              <w:sz w:val="12"/>
                            </w:rPr>
                            <w:t>Raspberry1, Ra</w:t>
                          </w:r>
                          <w:r>
                            <w:rPr>
                              <w:sz w:val="12"/>
                            </w:rPr>
                            <w:t>spberry2, Encoder</w:t>
                          </w:r>
                        </w:p>
                      </w:txbxContent>
                    </v:textbox>
                  </v:rect>
                  <v:group id="Gruppieren_x0020_17" o:spid="_x0000_s1246" style="position:absolute;left:2571184;top:135802;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Z9TOwwAAANwAAAAPAAAAZHJzL2Rvd25yZXYueG1sRE9Li8IwEL4L/ocwgrc1&#10;rbK6dI0iouJBFnzAsrehGdtiMylNbOu/3wiCt/n4njNfdqYUDdWusKwgHkUgiFOrC84UXM7bjy8Q&#10;ziNrLC2Tggc5WC76vTkm2rZ8pObkMxFC2CWoIPe+SqR0aU4G3chWxIG72tqgD7DOpK6xDeGmlOMo&#10;mkqDBYeGHCta55TeTnejYNdiu5rEm+Zwu64ff+fPn99DTEoNB93qG4Snzr/FL/deh/mz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Nn1M7DAAAA3AAAAA8A&#10;AAAAAAAAAAAAAAAAqQIAAGRycy9kb3ducmV2LnhtbFBLBQYAAAAABAAEAPoAAACZAwAAAAA=&#10;">
                    <v:shape id="Gerade_x0020_Verbindung_x0020_mit_x0020_Pfeil_x0020_6" o:spid="_x0000_s1247"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6E8EAAADcAAAADwAAAGRycy9kb3ducmV2LnhtbERPTYvCMBC9L/gfwgje1tQVVq1G0QXd&#10;XjyovXgbmrEtNpPQRO3++40geJvH+5zFqjONuFPra8sKRsMEBHFhdc2lgvy0/ZyC8AFZY2OZFPyR&#10;h9Wy97HAVNsHH+h+DKWIIexTVFCF4FIpfVGRQT+0jjhyF9saDBG2pdQtPmK4aeRXknxLgzXHhgod&#10;/VRUXI83o8DZS7YJo12517vzb3YY5zPjcqUG/W49BxGoC2/xy53pOH8ygecz8QK5/A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j53oTwQAAANwAAAAPAAAAAAAAAAAAAAAA&#10;AKECAABkcnMvZG93bnJldi54bWxQSwUGAAAAAAQABAD5AAAAjwMAAAAA&#10;" strokecolor="#4a7ebb">
                      <v:stroke endarrow="block"/>
                    </v:shape>
                    <v:shape id="Gerade_x0020_Verbindung_x0020_mit_x0020_Pfeil_x0020_7" o:spid="_x0000_s1248"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njuYcUAAADcAAAADwAAAGRycy9kb3ducmV2LnhtbESPQW/CMAyF75P2HyJP4jZShjRYR0Db&#10;JFgvHAq97GY1pq3WOFEToPx7fJi0m633/N7n1WZ0vbrQEDvPBmbTDBRx7W3HjYHquH1egooJ2WLv&#10;mQzcKMJm/fiwwtz6K5d0OaRGSQjHHA20KYVc61i35DBOfSAW7eQHh0nWodF2wKuEu16/ZNmrdtix&#10;NLQY6Kul+vdwdgaCPxWfabZr9nb3812U8+rNhcqYydP48Q4q0Zj+zX/XhRX8hdDKMzKBXt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njuYcUAAADcAAAADwAAAAAAAAAA&#10;AAAAAAChAgAAZHJzL2Rvd25yZXYueG1sUEsFBgAAAAAEAAQA+QAAAJMDAAAAAA==&#10;" strokecolor="#4a7ebb">
                      <v:stroke endarrow="block"/>
                    </v:shape>
                  </v:group>
                  <v:rect id="Rechteck_x0020_14" o:spid="_x0000_s1249" style="position:absolute;left:4218915;top:37119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9MmCwgAA&#10;ANwAAAAPAAAAZHJzL2Rvd25yZXYueG1sRE9NawIxEL0X/A9hBG81qwftrkYRUSqUIrVevI2bcbO4&#10;mSxJquu/bwoFb/N4nzNfdrYRN/KhdqxgNMxAEJdO11wpOH5vX99AhIissXFMCh4UYLnovcyx0O7O&#10;X3Q7xEqkEA4FKjAxtoWUoTRkMQxdS5y4i/MWY4K+ktrjPYXbRo6zbCIt1pwaDLa0NlReDz9WwfW0&#10;2X/u8+N4a/X7OavjNDf+Q6lBv1vNQETq4lP8797pNH+aw98z6QK5+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T0yYLCAAAA3AAAAA8AAAAAAAAAAAAAAAAAlwIAAGRycy9kb3du&#10;cmV2LnhtbFBLBQYAAAAABAAEAPUAAACGAwAAAAA=&#10;" fillcolor="#4f81bd" strokecolor="#385d8a" strokeweight="2pt">
                    <v:textbox>
                      <w:txbxContent>
                        <w:p w14:paraId="764FF431" w14:textId="77777777" w:rsidR="00A51520" w:rsidRPr="0078605D" w:rsidRDefault="00A51520" w:rsidP="00A11B56">
                          <w:pPr>
                            <w:jc w:val="center"/>
                            <w:rPr>
                              <w:sz w:val="18"/>
                            </w:rPr>
                          </w:pPr>
                          <w:r w:rsidRPr="0078605D">
                            <w:rPr>
                              <w:sz w:val="14"/>
                            </w:rPr>
                            <w:t>Servo Bricklet</w:t>
                          </w:r>
                        </w:p>
                      </w:txbxContent>
                    </v:textbox>
                  </v:rect>
                  <v:rect id="Rechteck_x0020_15" o:spid="_x0000_s1250" style="position:absolute;left:1480242;top:27161;width:1077595;height:9647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xA4xgAA&#10;ANwAAAAPAAAAZHJzL2Rvd25yZXYueG1sRI9PawIxEMXvhX6HMAVvNVsPVrdGKaXSQhHxz6W3cTNu&#10;FjeTJUl1++2dg+Bthvfmvd/MFr1v1ZliagIbeBkWoIirYBuuDex3y+cJqJSRLbaBycA/JVjMHx9m&#10;WNpw4Q2dt7lWEsKpRAMu567UOlWOPKZh6IhFO4boMcsaa20jXiTct3pUFGPtsWFpcNjRh6PqtP3z&#10;Bk6/n+vVerofLb39OhRNfp26+GPM4Kl/fwOVqc938+362wr+RPDlGZlAz6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GxA4xgAAANwAAAAPAAAAAAAAAAAAAAAAAJcCAABkcnMv&#10;ZG93bnJldi54bWxQSwUGAAAAAAQABAD1AAAAigMAAAAA&#10;" fillcolor="#4f81bd" strokecolor="#385d8a" strokeweight="2pt">
                    <v:textbox>
                      <w:txbxContent>
                        <w:p w14:paraId="6E7143D9" w14:textId="77777777" w:rsidR="00A51520" w:rsidRDefault="00A51520" w:rsidP="00A11B56">
                          <w:pPr>
                            <w:jc w:val="center"/>
                          </w:pPr>
                          <w:r>
                            <w:t>Sicherungen</w:t>
                          </w:r>
                        </w:p>
                      </w:txbxContent>
                    </v:textbox>
                  </v:rect>
                  <v:group id="Gruppieren_x0020_18" o:spid="_x0000_s1251" style="position:absolute;left:3834143;top:149383;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JWzydwQAAANwAAAAPAAAA&#10;AAAAAAAAAAAAAKkCAABkcnMvZG93bnJldi54bWxQSwUGAAAAAAQABAD6AAAAlwMAAAAA&#10;">
                    <v:shape id="Gerade_x0020_Verbindung_x0020_mit_x0020_Pfeil_x0020_19" o:spid="_x0000_s1252"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kWprMIAAADcAAAADwAAAGRycy9kb3ducmV2LnhtbERPTWvCQBC9F/wPywi91Y0WShpdRQXT&#10;XHqIzcXbkB2TYHZ2ya4m/ffdQqG3ebzP2ewm04sHDb6zrGC5SEAQ11Z33Ciovk4vKQgfkDX2lknB&#10;N3nYbWdPG8y0Hbmkxzk0Ioawz1BBG4LLpPR1Swb9wjriyF3tYDBEODRSDzjGcNPLVZK8SYMdx4YW&#10;HR1bqm/nu1Hg7LU4hGXefOr88lGUr9W7cZVSz/NpvwYRaAr/4j93oeP8dAW/z8QL5PY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kWprMIAAADcAAAADwAAAAAAAAAAAAAA&#10;AAChAgAAZHJzL2Rvd25yZXYueG1sUEsFBgAAAAAEAAQA+QAAAJADAAAAAA==&#10;" strokecolor="#4a7ebb">
                      <v:stroke endarrow="block"/>
                    </v:shape>
                    <v:shape id="Gerade_x0020_Verbindung_x0020_mit_x0020_Pfeil_x0020_20" o:spid="_x0000_s1253"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QkMN8IAAADcAAAADwAAAGRycy9kb3ducmV2LnhtbERPTWvCQBC9F/wPywi91Y0KJY2uokLT&#10;XHqIzcXbkB2TYHZ2ya4m/ffdQqG3ebzP2e4n04sHDb6zrGC5SEAQ11Z33Ciovt5fUhA+IGvsLZOC&#10;b/Kw382etphpO3JJj3NoRAxhn6GCNgSXSenrlgz6hXXEkbvawWCIcGikHnCM4aaXqyR5lQY7jg0t&#10;Ojq1VN/Od6PA2WtxDMu8+dT55aMo19WbcZVSz/PpsAERaAr/4j93oeP8dA2/z8QL5O4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6QkMN8IAAADcAAAADwAAAAAAAAAAAAAA&#10;AAChAgAAZHJzL2Rvd25yZXYueG1sUEsFBgAAAAAEAAQA+QAAAJADAAAAAA==&#10;" strokecolor="#4a7ebb">
                      <v:stroke endarrow="block"/>
                    </v:shape>
                  </v:group>
                  <v:shape id="Gerade_x0020_Verbindung_x0020_mit_x0020_Pfeil_x0020_22" o:spid="_x0000_s1254" type="#_x0000_t32" style="position:absolute;left:1095470;top:294238;width:383955;height:760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uCUQ8MAAADcAAAADwAAAGRycy9kb3ducmV2LnhtbERPTWvCQBC9F/wPywi91U1qKTa6CVbQ&#10;5tKDNhdvQ3ZMgtnZJbvG9N93C4Xe5vE+Z1NMphcjDb6zrCBdJCCIa6s7bhRUX/unFQgfkDX2lknB&#10;N3ko8tnDBjNt73yk8RQaEUPYZ6igDcFlUvq6JYN+YR1x5C52MBgiHBqpB7zHcNPL5yR5lQY7jg0t&#10;Otq1VF9PN6PA2Uv5HtJD86kP54/yuKzejKuUepxP2zWIQFP4F/+5Sx3nr17g95l4gc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bglEPDAAAA3AAAAA8AAAAAAAAAAAAA&#10;AAAAoQIAAGRycy9kb3ducmV2LnhtbFBLBQYAAAAABAAEAPkAAACRAwAAAAA=&#10;" strokecolor="#4a7ebb">
                    <v:stroke endarrow="block"/>
                  </v:shape>
                  <v:shape id="Gerade_x0020_Verbindung_x0020_mit_x0020_Pfeil_x0020_23" o:spid="_x0000_s1255" type="#_x0000_t32" style="position:absolute;left:2562131;top:783125;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awx2MMAAADcAAAADwAAAGRycy9kb3ducmV2LnhtbERPTWvCQBC9F/wPywi91U0qLTa6CVbQ&#10;5tKDNhdvQ3ZMgtnZJbvG9N93C4Xe5vE+Z1NMphcjDb6zrCBdJCCIa6s7bhRUX/unFQgfkDX2lknB&#10;N3ko8tnDBjNt73yk8RQaEUPYZ6igDcFlUvq6JYN+YR1x5C52MBgiHBqpB7zHcNPL5yR5lQY7jg0t&#10;Otq1VF9PN6PA2Uv5HtJD86kP54/yuKzejKuUepxP2zWIQFP4F/+5Sx3nr17g95l4gc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msMdjDAAAA3AAAAA8AAAAAAAAAAAAA&#10;AAAAoQIAAGRycy9kb3ducmV2LnhtbFBLBQYAAAAABAAEAPkAAACRAwAAAAA=&#10;" strokecolor="#4a7ebb">
                    <v:stroke endarrow="block"/>
                  </v:shape>
                  <v:rect id="Rechteck_x0020_24" o:spid="_x0000_s1256" style="position:absolute;left:2955957;top:706171;width:858312;height:36374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vi3XwwAA&#10;ANwAAAAPAAAAZHJzL2Rvd25yZXYueG1sRE9LawIxEL4X/A9hCt5qth58bDcrRRQFKVLrpbfpZrpZ&#10;3EyWJOr67xtB6G0+vucUi9624kI+NI4VvI4yEMSV0w3XCo5f65cZiBCRNbaOScGNAizKwVOBuXZX&#10;/qTLIdYihXDIUYGJsculDJUhi2HkOuLE/TpvMSboa6k9XlO4beU4yybSYsOpwWBHS0PV6XC2Ck7f&#10;q/3Hfn4cr63e/GRNnM6N3yk1fO7f30BE6uO/+OHe6jR/NoH7M+kCW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vi3XwwAAANwAAAAPAAAAAAAAAAAAAAAAAJcCAABkcnMvZG93&#10;bnJldi54bWxQSwUGAAAAAAQABAD1AAAAhwMAAAAA&#10;" fillcolor="#4f81bd" strokecolor="#385d8a" strokeweight="2pt">
                    <v:textbox>
                      <w:txbxContent>
                        <w:p w14:paraId="0E7AD9DD" w14:textId="77777777" w:rsidR="00A51520" w:rsidRPr="0078605D" w:rsidRDefault="00A51520" w:rsidP="00A11B56">
                          <w:pPr>
                            <w:jc w:val="center"/>
                            <w:rPr>
                              <w:sz w:val="18"/>
                            </w:rPr>
                          </w:pPr>
                          <w:r w:rsidRPr="0078605D">
                            <w:rPr>
                              <w:sz w:val="18"/>
                            </w:rPr>
                            <w:t>14.4V – 16.8V</w:t>
                          </w:r>
                        </w:p>
                        <w:p w14:paraId="1A04BB38" w14:textId="77777777" w:rsidR="00A51520" w:rsidRPr="0078605D" w:rsidRDefault="00A51520" w:rsidP="00A11B56">
                          <w:pPr>
                            <w:jc w:val="center"/>
                            <w:rPr>
                              <w:sz w:val="18"/>
                            </w:rPr>
                          </w:pPr>
                          <w:r w:rsidRPr="0078605D">
                            <w:rPr>
                              <w:sz w:val="18"/>
                            </w:rPr>
                            <w:t>Spannug</w:t>
                          </w:r>
                        </w:p>
                      </w:txbxContent>
                    </v:textbox>
                  </v:rect>
                  <v:shape id="Gerade_x0020_Verbindung_x0020_mit_x0020_Pfeil_x0020_25" o:spid="_x0000_s1257" type="#_x0000_t32" style="position:absolute;left:3834143;top:851026;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jIKNMMAAADcAAAADwAAAGRycy9kb3ducmV2LnhtbERPTWvCQBC9F/wPywi91U0qtDa6CVbQ&#10;5tKDNhdvQ3ZMgtnZJbvG9N93C4Xe5vE+Z1NMphcjDb6zrCBdJCCIa6s7bhRUX/unFQgfkDX2lknB&#10;N3ko8tnDBjNt73yk8RQaEUPYZ6igDcFlUvq6JYN+YR1x5C52MBgiHBqpB7zHcNPL5yR5kQY7jg0t&#10;Otq1VF9PN6PA2Uv5HtJD86kP54/yuKzejKuUepxP2zWIQFP4F/+5Sx3nr17h95l4gc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YyCjTDAAAA3AAAAA8AAAAAAAAAAAAA&#10;AAAAoQIAAGRycy9kb3ducmV2LnhtbFBLBQYAAAAABAAEAPkAAACRAwAAAAA=&#10;" strokecolor="#4a7ebb">
                    <v:stroke endarrow="block"/>
                  </v:shape>
                  <v:rect id="Rechteck_x0020_26" o:spid="_x0000_s1258" style="position:absolute;left:4214388;top:733331;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Rw+xgAA&#10;ANwAAAAPAAAAZHJzL2Rvd25yZXYueG1sRI9PawIxEMXvhX6HMAVvNVsPVrdGKaXSQhHxz6W3cTNu&#10;FjeTJUl1++2dg+Bthvfmvd/MFr1v1ZliagIbeBkWoIirYBuuDex3y+cJqJSRLbaBycA/JVjMHx9m&#10;WNpw4Q2dt7lWEsKpRAMu567UOlWOPKZh6IhFO4boMcsaa20jXiTct3pUFGPtsWFpcNjRh6PqtP3z&#10;Bk6/n+vVerofLb39OhRNfp26+GPM4Kl/fwOVqc938+362wr+RGjlGZlAz6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Rw+xgAAANwAAAAPAAAAAAAAAAAAAAAAAJcCAABkcnMv&#10;ZG93bnJldi54bWxQSwUGAAAAAAQABAD1AAAAigMAAAAA&#10;" fillcolor="#4f81bd" strokecolor="#385d8a" strokeweight="2pt">
                    <v:textbox>
                      <w:txbxContent>
                        <w:p w14:paraId="062D5F22" w14:textId="77777777" w:rsidR="00A51520" w:rsidRPr="0078605D" w:rsidRDefault="00A51520" w:rsidP="00A11B56">
                          <w:pPr>
                            <w:jc w:val="center"/>
                            <w:rPr>
                              <w:sz w:val="18"/>
                            </w:rPr>
                          </w:pPr>
                          <w:r>
                            <w:rPr>
                              <w:sz w:val="14"/>
                            </w:rPr>
                            <w:t>Motor</w:t>
                          </w:r>
                        </w:p>
                      </w:txbxContent>
                    </v:textbox>
                  </v:rect>
                </v:group>
                <w10:wrap type="topAndBottom"/>
              </v:group>
            </w:pict>
          </mc:Fallback>
        </mc:AlternateContent>
      </w:r>
    </w:p>
    <w:p w14:paraId="0CCEC094" w14:textId="77777777" w:rsidR="00A11B56" w:rsidRPr="00C13B8E" w:rsidRDefault="00A11B56" w:rsidP="00D137FF">
      <w:pPr>
        <w:jc w:val="both"/>
        <w:rPr>
          <w:rFonts w:ascii="Calibri" w:hAnsi="Calibri"/>
        </w:rPr>
      </w:pPr>
      <w:r w:rsidRPr="00C13B8E">
        <w:rPr>
          <w:rFonts w:ascii="Calibri" w:hAnsi="Calibri"/>
        </w:rPr>
        <w:t>Die Buck-Converter haben einen sehr hohen Wirkungsgrad und sind preiswert. Die Dimensionierung einer solchen Schaltung ist jedoch sehr aufwendig. Deshalb wurde das Webench-Tool von Texas Instruments eingesetzt. Mit diesem Tool kann der Eingangsspannungsbereich, die Ausgangsspannung und der Ausgangsstrom vorgegeben werden und das Tool gibt verschiedene Schaltungsvorschläge. Die daraus resultierenden Schemas sind im Anhang ersichtlich.</w:t>
      </w:r>
    </w:p>
    <w:p w14:paraId="72BEA07D" w14:textId="77777777" w:rsidR="00A11B56" w:rsidRPr="00C13B8E" w:rsidRDefault="00A11B56" w:rsidP="00D137FF">
      <w:pPr>
        <w:jc w:val="both"/>
        <w:rPr>
          <w:rFonts w:ascii="Calibri" w:hAnsi="Calibri"/>
        </w:rPr>
      </w:pPr>
    </w:p>
    <w:p w14:paraId="161FDA7E" w14:textId="77777777" w:rsidR="00A11B56" w:rsidRPr="00613438" w:rsidRDefault="00A11B56" w:rsidP="00D137FF">
      <w:pPr>
        <w:pStyle w:val="Heading2"/>
        <w:jc w:val="both"/>
      </w:pPr>
      <w:bookmarkStart w:id="95" w:name="_Toc437601111"/>
      <w:r w:rsidRPr="00613438">
        <w:t>Motoren</w:t>
      </w:r>
      <w:bookmarkEnd w:id="95"/>
    </w:p>
    <w:p w14:paraId="5F0DC9A5" w14:textId="77777777" w:rsidR="00A11B56" w:rsidRPr="00613438" w:rsidRDefault="00A11B56" w:rsidP="00574883">
      <w:pPr>
        <w:pStyle w:val="Heading3"/>
      </w:pPr>
      <w:bookmarkStart w:id="96" w:name="_Toc437601112"/>
      <w:r w:rsidRPr="00613438">
        <w:t>Auswahl</w:t>
      </w:r>
      <w:bookmarkEnd w:id="96"/>
    </w:p>
    <w:p w14:paraId="2EFDAFC9" w14:textId="77777777" w:rsidR="00A11B56" w:rsidRDefault="00A11B56" w:rsidP="00D137FF">
      <w:pPr>
        <w:jc w:val="both"/>
        <w:rPr>
          <w:rFonts w:ascii="Calibri" w:hAnsi="Calibri"/>
        </w:rPr>
      </w:pPr>
      <w:r w:rsidRPr="00C13B8E">
        <w:rPr>
          <w:rFonts w:ascii="Calibri" w:hAnsi="Calibri"/>
        </w:rPr>
        <w:t xml:space="preserve">In der Auswahl standen lange zwei verschiedene DC Motoren. In der untenstehenden Tabelle sind die Motoren einander gegenübergestellt: </w:t>
      </w:r>
    </w:p>
    <w:p w14:paraId="58F94E94" w14:textId="77777777" w:rsidR="00574883" w:rsidRDefault="00574883" w:rsidP="00D137FF">
      <w:pPr>
        <w:jc w:val="both"/>
        <w:rPr>
          <w:rFonts w:ascii="Calibri" w:hAnsi="Calibri"/>
        </w:rPr>
      </w:pPr>
    </w:p>
    <w:p w14:paraId="6F48623F" w14:textId="77777777" w:rsidR="00574883" w:rsidRPr="00C13B8E" w:rsidRDefault="00574883" w:rsidP="00D137FF">
      <w:pPr>
        <w:jc w:val="both"/>
        <w:rPr>
          <w:rFonts w:ascii="Calibri" w:hAnsi="Calibri"/>
        </w:rPr>
      </w:pPr>
    </w:p>
    <w:p w14:paraId="554D7AA0" w14:textId="77777777" w:rsidR="006D20D9" w:rsidRPr="00613438" w:rsidRDefault="006D20D9" w:rsidP="006D20D9">
      <w:pPr>
        <w:pStyle w:val="Caption"/>
        <w:keepNext/>
      </w:pPr>
      <w:bookmarkStart w:id="97" w:name="_Toc437601568"/>
      <w:r w:rsidRPr="00613438">
        <w:lastRenderedPageBreak/>
        <w:t xml:space="preserve">Tabelle </w:t>
      </w:r>
      <w:r w:rsidR="00D46409" w:rsidRPr="00613438">
        <w:fldChar w:fldCharType="begin"/>
      </w:r>
      <w:r w:rsidR="00D46409" w:rsidRPr="00613438">
        <w:instrText xml:space="preserve"> SEQ Tabelle \* ARABIC </w:instrText>
      </w:r>
      <w:r w:rsidR="00D46409" w:rsidRPr="00613438">
        <w:fldChar w:fldCharType="separate"/>
      </w:r>
      <w:r w:rsidR="00C50A5A">
        <w:rPr>
          <w:noProof/>
        </w:rPr>
        <w:t>7</w:t>
      </w:r>
      <w:r w:rsidR="00D46409" w:rsidRPr="00613438">
        <w:fldChar w:fldCharType="end"/>
      </w:r>
      <w:r w:rsidRPr="00613438">
        <w:t>: Vergleich DC Motoren</w:t>
      </w:r>
      <w:bookmarkEnd w:id="97"/>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2033"/>
        <w:gridCol w:w="2607"/>
        <w:gridCol w:w="2389"/>
      </w:tblGrid>
      <w:tr w:rsidR="00A11B56" w:rsidRPr="00C13B8E" w14:paraId="0CE78271" w14:textId="77777777" w:rsidTr="00C13B8E">
        <w:tc>
          <w:tcPr>
            <w:tcW w:w="2033" w:type="dxa"/>
            <w:tcBorders>
              <w:top w:val="single" w:sz="4" w:space="0" w:color="4F81BD"/>
              <w:left w:val="single" w:sz="4" w:space="0" w:color="4F81BD"/>
              <w:bottom w:val="single" w:sz="4" w:space="0" w:color="4F81BD"/>
              <w:right w:val="nil"/>
            </w:tcBorders>
            <w:shd w:val="clear" w:color="auto" w:fill="4F81BD"/>
          </w:tcPr>
          <w:p w14:paraId="18662657" w14:textId="77777777" w:rsidR="00A11B56" w:rsidRPr="00C13B8E" w:rsidRDefault="00A11B56" w:rsidP="00C13B8E">
            <w:pPr>
              <w:jc w:val="both"/>
              <w:rPr>
                <w:rFonts w:ascii="Calibri" w:eastAsia="Times New Roman" w:hAnsi="Calibri"/>
                <w:b/>
                <w:bCs/>
                <w:color w:val="FFFFFF"/>
                <w:sz w:val="20"/>
                <w:szCs w:val="20"/>
                <w:lang w:eastAsia="de-CH"/>
              </w:rPr>
            </w:pPr>
          </w:p>
        </w:tc>
        <w:tc>
          <w:tcPr>
            <w:tcW w:w="2607" w:type="dxa"/>
            <w:tcBorders>
              <w:top w:val="single" w:sz="4" w:space="0" w:color="4F81BD"/>
              <w:left w:val="nil"/>
              <w:bottom w:val="single" w:sz="4" w:space="0" w:color="4F81BD"/>
              <w:right w:val="nil"/>
            </w:tcBorders>
            <w:shd w:val="clear" w:color="auto" w:fill="4F81BD"/>
          </w:tcPr>
          <w:p w14:paraId="21D9A5C2" w14:textId="77777777" w:rsidR="00A11B56" w:rsidRPr="00C13B8E" w:rsidRDefault="00A11B56"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Modelcraft RB350050</w:t>
            </w:r>
          </w:p>
        </w:tc>
        <w:tc>
          <w:tcPr>
            <w:tcW w:w="2389" w:type="dxa"/>
            <w:tcBorders>
              <w:top w:val="single" w:sz="4" w:space="0" w:color="4F81BD"/>
              <w:left w:val="nil"/>
              <w:bottom w:val="single" w:sz="4" w:space="0" w:color="4F81BD"/>
              <w:right w:val="single" w:sz="4" w:space="0" w:color="4F81BD"/>
            </w:tcBorders>
            <w:shd w:val="clear" w:color="auto" w:fill="4F81BD"/>
          </w:tcPr>
          <w:p w14:paraId="35B8C843" w14:textId="77777777" w:rsidR="00A11B56" w:rsidRPr="00C13B8E" w:rsidRDefault="00A11B56"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Maxon RE30</w:t>
            </w:r>
          </w:p>
        </w:tc>
      </w:tr>
      <w:tr w:rsidR="00A11B56" w:rsidRPr="00C13B8E" w14:paraId="61D6E448" w14:textId="77777777" w:rsidTr="00C13B8E">
        <w:tc>
          <w:tcPr>
            <w:tcW w:w="2033" w:type="dxa"/>
            <w:shd w:val="clear" w:color="auto" w:fill="DBE5F1"/>
          </w:tcPr>
          <w:p w14:paraId="2883E332"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Bauart</w:t>
            </w:r>
          </w:p>
        </w:tc>
        <w:tc>
          <w:tcPr>
            <w:tcW w:w="2607" w:type="dxa"/>
            <w:shd w:val="clear" w:color="auto" w:fill="DBE5F1"/>
          </w:tcPr>
          <w:p w14:paraId="66AFCD34"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DC Motor</w:t>
            </w:r>
          </w:p>
        </w:tc>
        <w:tc>
          <w:tcPr>
            <w:tcW w:w="2389" w:type="dxa"/>
            <w:shd w:val="clear" w:color="auto" w:fill="DBE5F1"/>
          </w:tcPr>
          <w:p w14:paraId="01602E25"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DC Motor</w:t>
            </w:r>
          </w:p>
        </w:tc>
      </w:tr>
      <w:tr w:rsidR="00A11B56" w:rsidRPr="00C13B8E" w14:paraId="40D754E8" w14:textId="77777777" w:rsidTr="00C13B8E">
        <w:tc>
          <w:tcPr>
            <w:tcW w:w="2033" w:type="dxa"/>
            <w:shd w:val="clear" w:color="auto" w:fill="auto"/>
          </w:tcPr>
          <w:p w14:paraId="0C0089C2"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Getriebe</w:t>
            </w:r>
          </w:p>
        </w:tc>
        <w:tc>
          <w:tcPr>
            <w:tcW w:w="2607" w:type="dxa"/>
            <w:shd w:val="clear" w:color="auto" w:fill="auto"/>
          </w:tcPr>
          <w:p w14:paraId="0BB19020"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50:1</w:t>
            </w:r>
          </w:p>
        </w:tc>
        <w:tc>
          <w:tcPr>
            <w:tcW w:w="2389" w:type="dxa"/>
            <w:shd w:val="clear" w:color="auto" w:fill="auto"/>
          </w:tcPr>
          <w:p w14:paraId="35F2DB64"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4.8:1</w:t>
            </w:r>
          </w:p>
        </w:tc>
      </w:tr>
      <w:tr w:rsidR="00A11B56" w:rsidRPr="00C13B8E" w14:paraId="5E6BA4BB" w14:textId="77777777" w:rsidTr="00C13B8E">
        <w:tc>
          <w:tcPr>
            <w:tcW w:w="2033" w:type="dxa"/>
            <w:shd w:val="clear" w:color="auto" w:fill="DBE5F1"/>
          </w:tcPr>
          <w:p w14:paraId="1FE1305C"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Encoder</w:t>
            </w:r>
          </w:p>
        </w:tc>
        <w:tc>
          <w:tcPr>
            <w:tcW w:w="2607" w:type="dxa"/>
            <w:shd w:val="clear" w:color="auto" w:fill="DBE5F1"/>
          </w:tcPr>
          <w:p w14:paraId="1D08F85D"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Nein</w:t>
            </w:r>
          </w:p>
        </w:tc>
        <w:tc>
          <w:tcPr>
            <w:tcW w:w="2389" w:type="dxa"/>
            <w:shd w:val="clear" w:color="auto" w:fill="DBE5F1"/>
          </w:tcPr>
          <w:p w14:paraId="7C2CD170"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Ja, 512 Puls/U</w:t>
            </w:r>
          </w:p>
        </w:tc>
      </w:tr>
      <w:tr w:rsidR="00A11B56" w:rsidRPr="00C13B8E" w14:paraId="33AA82BF" w14:textId="77777777" w:rsidTr="00C13B8E">
        <w:tc>
          <w:tcPr>
            <w:tcW w:w="2033" w:type="dxa"/>
            <w:shd w:val="clear" w:color="auto" w:fill="auto"/>
          </w:tcPr>
          <w:p w14:paraId="629B7B43"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Betriebsspannung</w:t>
            </w:r>
          </w:p>
        </w:tc>
        <w:tc>
          <w:tcPr>
            <w:tcW w:w="2607" w:type="dxa"/>
            <w:shd w:val="clear" w:color="auto" w:fill="auto"/>
          </w:tcPr>
          <w:p w14:paraId="01D4B7AC"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2 V</w:t>
            </w:r>
          </w:p>
        </w:tc>
        <w:tc>
          <w:tcPr>
            <w:tcW w:w="2389" w:type="dxa"/>
            <w:shd w:val="clear" w:color="auto" w:fill="auto"/>
          </w:tcPr>
          <w:p w14:paraId="5896FE66"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24 V</w:t>
            </w:r>
          </w:p>
        </w:tc>
      </w:tr>
      <w:tr w:rsidR="00A11B56" w:rsidRPr="00C13B8E" w14:paraId="490E8135" w14:textId="77777777" w:rsidTr="00C13B8E">
        <w:tc>
          <w:tcPr>
            <w:tcW w:w="2033" w:type="dxa"/>
            <w:shd w:val="clear" w:color="auto" w:fill="DBE5F1"/>
          </w:tcPr>
          <w:p w14:paraId="2F66B540"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Leistung</w:t>
            </w:r>
          </w:p>
        </w:tc>
        <w:tc>
          <w:tcPr>
            <w:tcW w:w="2607" w:type="dxa"/>
            <w:shd w:val="clear" w:color="auto" w:fill="DBE5F1"/>
          </w:tcPr>
          <w:p w14:paraId="12442641"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0 W</w:t>
            </w:r>
          </w:p>
        </w:tc>
        <w:tc>
          <w:tcPr>
            <w:tcW w:w="2389" w:type="dxa"/>
            <w:shd w:val="clear" w:color="auto" w:fill="DBE5F1"/>
          </w:tcPr>
          <w:p w14:paraId="5B7C4276"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60 W</w:t>
            </w:r>
          </w:p>
        </w:tc>
      </w:tr>
      <w:tr w:rsidR="00A11B56" w:rsidRPr="00C13B8E" w14:paraId="40530416" w14:textId="77777777" w:rsidTr="00C13B8E">
        <w:tc>
          <w:tcPr>
            <w:tcW w:w="2033" w:type="dxa"/>
            <w:shd w:val="clear" w:color="auto" w:fill="auto"/>
          </w:tcPr>
          <w:p w14:paraId="4C7FAE03"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Drehmoment</w:t>
            </w:r>
          </w:p>
        </w:tc>
        <w:tc>
          <w:tcPr>
            <w:tcW w:w="2607" w:type="dxa"/>
            <w:shd w:val="clear" w:color="auto" w:fill="auto"/>
          </w:tcPr>
          <w:p w14:paraId="5943882C"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5.39 Nm</w:t>
            </w:r>
          </w:p>
        </w:tc>
        <w:tc>
          <w:tcPr>
            <w:tcW w:w="2389" w:type="dxa"/>
            <w:shd w:val="clear" w:color="auto" w:fill="auto"/>
          </w:tcPr>
          <w:p w14:paraId="0ECBED15"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85.6 mNm</w:t>
            </w:r>
          </w:p>
        </w:tc>
      </w:tr>
      <w:tr w:rsidR="00A11B56" w:rsidRPr="00C13B8E" w14:paraId="131EBC4E" w14:textId="77777777" w:rsidTr="00C13B8E">
        <w:tc>
          <w:tcPr>
            <w:tcW w:w="2033" w:type="dxa"/>
            <w:shd w:val="clear" w:color="auto" w:fill="DBE5F1"/>
          </w:tcPr>
          <w:p w14:paraId="4BD0A871" w14:textId="77777777" w:rsidR="00A11B56" w:rsidRPr="00C13B8E" w:rsidRDefault="00A11B56"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Dimensionen</w:t>
            </w:r>
          </w:p>
        </w:tc>
        <w:tc>
          <w:tcPr>
            <w:tcW w:w="2607" w:type="dxa"/>
            <w:shd w:val="clear" w:color="auto" w:fill="DBE5F1"/>
          </w:tcPr>
          <w:p w14:paraId="1EDAD8D6" w14:textId="77777777" w:rsidR="00A11B56" w:rsidRPr="00C13B8E" w:rsidRDefault="00A11B56"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06 x 36 mm</w:t>
            </w:r>
          </w:p>
        </w:tc>
        <w:tc>
          <w:tcPr>
            <w:tcW w:w="2389" w:type="dxa"/>
            <w:shd w:val="clear" w:color="auto" w:fill="DBE5F1"/>
          </w:tcPr>
          <w:p w14:paraId="4CBD3ECA" w14:textId="77777777" w:rsidR="00A11B56" w:rsidRPr="00C13B8E" w:rsidRDefault="00A11B56" w:rsidP="00C13B8E">
            <w:pPr>
              <w:keepNext/>
              <w:jc w:val="both"/>
              <w:rPr>
                <w:rFonts w:ascii="Calibri" w:eastAsia="Times New Roman" w:hAnsi="Calibri"/>
                <w:sz w:val="20"/>
                <w:szCs w:val="20"/>
                <w:lang w:eastAsia="de-CH"/>
              </w:rPr>
            </w:pPr>
            <w:r w:rsidRPr="00C13B8E">
              <w:rPr>
                <w:rFonts w:ascii="Calibri" w:eastAsia="Times New Roman" w:hAnsi="Calibri"/>
                <w:sz w:val="20"/>
                <w:szCs w:val="20"/>
                <w:lang w:eastAsia="de-CH"/>
              </w:rPr>
              <w:t>125 x 30 mm</w:t>
            </w:r>
          </w:p>
        </w:tc>
      </w:tr>
    </w:tbl>
    <w:p w14:paraId="1D2AA58D" w14:textId="77777777" w:rsidR="000862FB" w:rsidRPr="00C13B8E" w:rsidRDefault="000862FB" w:rsidP="00D137FF">
      <w:pPr>
        <w:jc w:val="both"/>
        <w:rPr>
          <w:rFonts w:ascii="Calibri" w:hAnsi="Calibri"/>
        </w:rPr>
      </w:pPr>
    </w:p>
    <w:p w14:paraId="081DC1F5" w14:textId="77777777" w:rsidR="00A11B56" w:rsidRPr="00C13B8E" w:rsidRDefault="00A11B56" w:rsidP="00D137FF">
      <w:pPr>
        <w:jc w:val="both"/>
        <w:rPr>
          <w:rFonts w:ascii="Calibri" w:hAnsi="Calibri"/>
        </w:rPr>
      </w:pPr>
      <w:r w:rsidRPr="00C13B8E">
        <w:rPr>
          <w:rFonts w:ascii="Calibri" w:hAnsi="Calibri"/>
        </w:rPr>
        <w:t>Ein sehr wichtiges Kriterium für die Regelung eines Motors ist die Rückführung. Beim Maxon Motor ist ein Encoder direkt auf die Motorenwelle geschraubt und liefert 512 Pulse/U. Der Modelcraft Motor ist nicht mit einem Encoder lieferbar. Encoder für die nachträgliche Montage sind grundsätzlich sehr teuer und passen kaum in unser Budget. Weiter kommt dazu, dass der Encoder zusätzlich Mechanisch auf die Antriebswelle angekoppelt werden muss. Dies ist aus Platzgründen aufwendig. Deshalb fiel die Wahl auf den Maxon Motor mit integriertem Encoder.</w:t>
      </w:r>
    </w:p>
    <w:p w14:paraId="78A67C2A" w14:textId="77777777" w:rsidR="00A11B56" w:rsidRPr="00613438" w:rsidRDefault="00A11B56" w:rsidP="00574883">
      <w:pPr>
        <w:pStyle w:val="Heading3"/>
      </w:pPr>
      <w:bookmarkStart w:id="98" w:name="_Toc437601113"/>
      <w:r w:rsidRPr="00613438">
        <w:t>Motorentreiber</w:t>
      </w:r>
      <w:bookmarkEnd w:id="98"/>
    </w:p>
    <w:p w14:paraId="25F63EE3" w14:textId="7E75DF72" w:rsidR="006D20D9" w:rsidRPr="00C13B8E" w:rsidRDefault="0052435B" w:rsidP="006D20D9">
      <w:pPr>
        <w:jc w:val="both"/>
        <w:rPr>
          <w:rFonts w:ascii="Calibri" w:hAnsi="Calibri"/>
        </w:rPr>
      </w:pPr>
      <w:r>
        <w:rPr>
          <w:lang w:val="en-US"/>
        </w:rPr>
        <mc:AlternateContent>
          <mc:Choice Requires="wpg">
            <w:drawing>
              <wp:anchor distT="0" distB="0" distL="114300" distR="114300" simplePos="0" relativeHeight="251656704" behindDoc="0" locked="0" layoutInCell="1" allowOverlap="1" wp14:anchorId="2389314D" wp14:editId="36850C94">
                <wp:simplePos x="0" y="0"/>
                <wp:positionH relativeFrom="column">
                  <wp:posOffset>3657600</wp:posOffset>
                </wp:positionH>
                <wp:positionV relativeFrom="paragraph">
                  <wp:posOffset>2628265</wp:posOffset>
                </wp:positionV>
                <wp:extent cx="1881505" cy="1533525"/>
                <wp:effectExtent l="0" t="0" r="0" b="0"/>
                <wp:wrapTopAndBottom/>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81505" cy="1533525"/>
                          <a:chOff x="0" y="0"/>
                          <a:chExt cx="1881505" cy="1533525"/>
                        </a:xfrm>
                      </wpg:grpSpPr>
                      <pic:pic xmlns:pic="http://schemas.openxmlformats.org/drawingml/2006/picture">
                        <pic:nvPicPr>
                          <pic:cNvPr id="5" name="Grafik 5"/>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67205" cy="1388677"/>
                          </a:xfrm>
                          <a:prstGeom prst="rect">
                            <a:avLst/>
                          </a:prstGeom>
                          <a:noFill/>
                          <a:ln>
                            <a:noFill/>
                          </a:ln>
                        </pic:spPr>
                      </pic:pic>
                      <wps:wsp>
                        <wps:cNvPr id="270" name="Text Box 270"/>
                        <wps:cNvSpPr txBox="1"/>
                        <wps:spPr>
                          <a:xfrm>
                            <a:off x="114300" y="1371600"/>
                            <a:ext cx="176720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09E94A2" w14:textId="77777777" w:rsidR="00A51520" w:rsidRPr="00F60EE4" w:rsidRDefault="00A51520" w:rsidP="006D20D9">
                              <w:pPr>
                                <w:pStyle w:val="Caption"/>
                              </w:pPr>
                              <w:bookmarkStart w:id="99" w:name="_Toc437601597"/>
                              <w:r>
                                <w:t xml:space="preserve">Abbildung </w:t>
                              </w:r>
                              <w:r>
                                <w:fldChar w:fldCharType="begin"/>
                              </w:r>
                              <w:r>
                                <w:instrText xml:space="preserve"> SEQ Abbildung \* ARABIC </w:instrText>
                              </w:r>
                              <w:r>
                                <w:fldChar w:fldCharType="separate"/>
                              </w:r>
                              <w:r>
                                <w:rPr>
                                  <w:noProof/>
                                </w:rPr>
                                <w:t>23</w:t>
                              </w:r>
                              <w:r>
                                <w:fldChar w:fldCharType="end"/>
                              </w:r>
                              <w:r>
                                <w:t>: Motorentreiber</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389314D" id="Group_x0020_271" o:spid="_x0000_s1259" style="position:absolute;left:0;text-align:left;margin-left:4in;margin-top:206.95pt;width:148.15pt;height:120.75pt;z-index:251656704;mso-width-relative:margin;mso-height-relative:margin" coordsize="1881505,153352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">
                <v:shape id="Grafik_x0020_5" o:spid="_x0000_s1260" type="#_x0000_t75" style="position:absolute;width:1767205;height:138867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Mn&#10;3kTDAAAA2gAAAA8AAABkcnMvZG93bnJldi54bWxEj1FLw0AQhN8F/8OxQt+ai4JB016LFbQVSqlp&#10;6fOSW5Nobi/ktm389z2h4OMwM98w0/ngWnWiPjSeDdwnKSji0tuGKwP73dv4CVQQZIutZzLwSwHm&#10;s9ubKebWn/mTToVUKkI45GigFulyrUNZk8OQ+I44el++dyhR9pW2PZ4j3LX6IU0z7bDhuFBjR681&#10;lT/F0Rn4XnSZbOx68cxL+ZBtdkiL8G7M6G54mYASGuQ/fG2vrIFH+LsSb4CeX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yfeRMMAAADaAAAADwAAAAAAAAAAAAAAAACcAgAA&#10;ZHJzL2Rvd25yZXYueG1sUEsFBgAAAAAEAAQA9wAAAIwDAAAAAA==&#10;">
                  <v:imagedata r:id="rId52" o:title=""/>
                  <v:path arrowok="t"/>
                </v:shape>
                <v:shape id="Text_x0020_Box_x0020_270" o:spid="_x0000_s1261" type="#_x0000_t202" style="position:absolute;left:114300;top:1371600;width:176720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lTt3wwAA&#10;ANwAAAAPAAAAZHJzL2Rvd25yZXYueG1sRE/Pa8IwFL4L+x/CG+wiM50TJ51RRCboLmL14u3RPJtu&#10;zUtJUu3+e3MYePz4fs+XvW3ElXyoHSt4G2UgiEuna64UnI6b1xmIEJE1No5JwR8FWC6eBnPMtbvx&#10;ga5FrEQK4ZCjAhNjm0sZSkMWw8i1xIm7OG8xJugrqT3eUrht5DjLptJizanBYEtrQ+Vv0VkF+8l5&#10;b4bd5et7NXn3u1O3nv5UhVIvz/3qE0SkPj7E/+6tVjD+SPPTmXQE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lTt3wwAAANwAAAAPAAAAAAAAAAAAAAAAAJcCAABkcnMvZG93&#10;bnJldi54bWxQSwUGAAAAAAQABAD1AAAAhwMAAAAA&#10;" stroked="f">
                  <v:textbox style="mso-fit-shape-to-text:t" inset="0,0,0,0">
                    <w:txbxContent>
                      <w:p w14:paraId="509E94A2" w14:textId="77777777" w:rsidR="00A51520" w:rsidRPr="00F60EE4" w:rsidRDefault="00A51520" w:rsidP="006D20D9">
                        <w:pPr>
                          <w:pStyle w:val="Caption"/>
                        </w:pPr>
                        <w:bookmarkStart w:id="100" w:name="_Toc437601597"/>
                        <w:r>
                          <w:t xml:space="preserve">Abbildung </w:t>
                        </w:r>
                        <w:r>
                          <w:fldChar w:fldCharType="begin"/>
                        </w:r>
                        <w:r>
                          <w:instrText xml:space="preserve"> SEQ Abbildung \* ARABIC </w:instrText>
                        </w:r>
                        <w:r>
                          <w:fldChar w:fldCharType="separate"/>
                        </w:r>
                        <w:r>
                          <w:rPr>
                            <w:noProof/>
                          </w:rPr>
                          <w:t>23</w:t>
                        </w:r>
                        <w:r>
                          <w:fldChar w:fldCharType="end"/>
                        </w:r>
                        <w:r>
                          <w:t>: Motorentreiber</w:t>
                        </w:r>
                        <w:bookmarkEnd w:id="100"/>
                      </w:p>
                    </w:txbxContent>
                  </v:textbox>
                </v:shape>
                <w10:wrap type="topAndBottom"/>
              </v:group>
            </w:pict>
          </mc:Fallback>
        </mc:AlternateContent>
      </w:r>
      <w:r w:rsidR="00A11B56" w:rsidRPr="00C13B8E">
        <w:rPr>
          <w:rFonts w:ascii="Calibri" w:hAnsi="Calibri"/>
        </w:rPr>
        <w:t>Um einen DC Motor mit unterschiedlichen Geschwindigkeiten drehen zu lassen, werden Motorentreiber verwendet. Mit einem Motorentreiber kann die Drehrichtung mittels digitalen Signalen und die Geschwindigkeit mit einem PWM gesteuert werden. Auch werden Motorentreiber verwendet um die benötigte Leistung zu liefern. Um anfänglich die Option für einen zweiten DC Motor offen zu lassen, wird ein zweier Motor Treiben eingesetzt. Der Treiber soll eine Motorenspannung von 12V – 24V unterstützen und einen Bremsmodus besitzen. Von den Leistungen sollte der Treiber eigentlich mindestens für die Motorenleistung  ausgelegt sein. Da der Motor 60W Bauleistung hat würde der Treiber mit einem sehr grossen Kühlkörper ausgestattet. Da der Platz auf dem Roboter begrenzt ist, wird ein Treiber mit 50W eingesetzt, welcher bautechnisch kleiner ausfällt. Es wird das Model MR001 von M2 Microbot eingesetzt. Der Treiber kann über drei Signale gesteuert werden. In der untenstehenden Tabelle sind die Funktionen ersichtlich.</w:t>
      </w:r>
    </w:p>
    <w:p w14:paraId="72D74608" w14:textId="3A17F93D" w:rsidR="006D20D9" w:rsidRPr="00C13B8E" w:rsidRDefault="0052435B" w:rsidP="006D20D9">
      <w:pPr>
        <w:jc w:val="both"/>
        <w:rPr>
          <w:rFonts w:ascii="Calibri" w:hAnsi="Calibri"/>
        </w:rPr>
      </w:pPr>
      <w:r>
        <w:rPr>
          <w:lang w:val="en-US"/>
        </w:rPr>
        <mc:AlternateContent>
          <mc:Choice Requires="wps">
            <w:drawing>
              <wp:anchor distT="0" distB="0" distL="114300" distR="114300" simplePos="0" relativeHeight="251657728" behindDoc="0" locked="0" layoutInCell="1" allowOverlap="1" wp14:anchorId="6135226C" wp14:editId="294055AB">
                <wp:simplePos x="0" y="0"/>
                <wp:positionH relativeFrom="column">
                  <wp:posOffset>0</wp:posOffset>
                </wp:positionH>
                <wp:positionV relativeFrom="paragraph">
                  <wp:posOffset>36195</wp:posOffset>
                </wp:positionV>
                <wp:extent cx="579120" cy="253365"/>
                <wp:effectExtent l="0" t="0" r="0" b="635"/>
                <wp:wrapSquare wrapText="bothSides"/>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9120" cy="253365"/>
                        </a:xfrm>
                        <a:prstGeom prst="rect">
                          <a:avLst/>
                        </a:prstGeom>
                        <a:noFill/>
                        <a:ln>
                          <a:noFill/>
                        </a:ln>
                        <a:effectLst/>
                        <a:extLst>
                          <a:ext uri="{C572A759-6A51-4108-AA02-DFA0A04FC94B}">
                            <ma14:wrappingTextBoxFlag xmlns:ma14="http://schemas.microsoft.com/office/mac/drawingml/2011/main"/>
                          </a:ext>
                        </a:extLst>
                      </wps:spPr>
                      <wps:txbx>
                        <w:txbxContent>
                          <w:p w14:paraId="4635AB75" w14:textId="77777777" w:rsidR="00A51520" w:rsidRPr="00BA2609" w:rsidRDefault="00A51520" w:rsidP="006D20D9">
                            <w:pPr>
                              <w:pStyle w:val="Caption"/>
                              <w:keepNext/>
                            </w:pPr>
                            <w:bookmarkStart w:id="101" w:name="_Toc437601569"/>
                            <w:r>
                              <w:t xml:space="preserve">Tabelle </w:t>
                            </w:r>
                            <w:r>
                              <w:fldChar w:fldCharType="begin"/>
                            </w:r>
                            <w:r>
                              <w:instrText xml:space="preserve"> SEQ Tabelle \* ARABIC </w:instrText>
                            </w:r>
                            <w:r>
                              <w:fldChar w:fldCharType="separate"/>
                            </w:r>
                            <w:r>
                              <w:rPr>
                                <w:noProof/>
                              </w:rPr>
                              <w:t>8</w:t>
                            </w:r>
                            <w:r>
                              <w:fldChar w:fldCharType="end"/>
                            </w:r>
                            <w:r>
                              <w:t>:</w:t>
                            </w:r>
                            <w:bookmarkEnd w:id="101"/>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35226C" id="Text_x0020_Box_x0020_272" o:spid="_x0000_s1262" type="#_x0000_t202" style="position:absolute;left:0;text-align:left;margin-left:0;margin-top:2.85pt;width:45.6pt;height:19.95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" filled="f" stroked="f">
                <v:path arrowok="t"/>
                <v:textbox style="mso-fit-shape-to-text:t">
                  <w:txbxContent>
                    <w:p w14:paraId="4635AB75" w14:textId="77777777" w:rsidR="00A51520" w:rsidRPr="00BA2609" w:rsidRDefault="00A51520" w:rsidP="006D20D9">
                      <w:pPr>
                        <w:pStyle w:val="Caption"/>
                        <w:keepNext/>
                      </w:pPr>
                      <w:bookmarkStart w:id="102" w:name="_Toc437601569"/>
                      <w:r>
                        <w:t xml:space="preserve">Tabelle </w:t>
                      </w:r>
                      <w:r>
                        <w:fldChar w:fldCharType="begin"/>
                      </w:r>
                      <w:r>
                        <w:instrText xml:space="preserve"> SEQ Tabelle \* ARABIC </w:instrText>
                      </w:r>
                      <w:r>
                        <w:fldChar w:fldCharType="separate"/>
                      </w:r>
                      <w:r>
                        <w:rPr>
                          <w:noProof/>
                        </w:rPr>
                        <w:t>8</w:t>
                      </w:r>
                      <w:r>
                        <w:fldChar w:fldCharType="end"/>
                      </w:r>
                      <w:r>
                        <w:t>:</w:t>
                      </w:r>
                      <w:bookmarkEnd w:id="102"/>
                    </w:p>
                  </w:txbxContent>
                </v:textbox>
                <w10:wrap type="square"/>
              </v:shape>
            </w:pict>
          </mc:Fallback>
        </mc:AlternateContent>
      </w:r>
    </w:p>
    <w:p w14:paraId="47A68A41" w14:textId="77777777" w:rsidR="006D20D9" w:rsidRPr="00C13B8E" w:rsidRDefault="006D20D9" w:rsidP="006D20D9">
      <w:pPr>
        <w:jc w:val="both"/>
        <w:rPr>
          <w:rFonts w:ascii="Calibri" w:hAnsi="Calibri"/>
        </w:rPr>
      </w:pPr>
    </w:p>
    <w:tbl>
      <w:tblPr>
        <w:tblpPr w:leftFromText="180" w:rightFromText="180" w:vertAnchor="text" w:horzAnchor="page" w:tblpX="1909" w:tblpY="-2526"/>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704"/>
        <w:gridCol w:w="709"/>
        <w:gridCol w:w="709"/>
        <w:gridCol w:w="1842"/>
      </w:tblGrid>
      <w:tr w:rsidR="006D20D9" w:rsidRPr="00C13B8E" w14:paraId="73018715" w14:textId="77777777" w:rsidTr="00C13B8E">
        <w:tc>
          <w:tcPr>
            <w:tcW w:w="2122" w:type="dxa"/>
            <w:gridSpan w:val="3"/>
            <w:tcBorders>
              <w:top w:val="single" w:sz="4" w:space="0" w:color="4F81BD"/>
              <w:left w:val="single" w:sz="4" w:space="0" w:color="4F81BD"/>
              <w:bottom w:val="single" w:sz="4" w:space="0" w:color="4F81BD"/>
              <w:right w:val="nil"/>
            </w:tcBorders>
            <w:shd w:val="clear" w:color="auto" w:fill="4F81BD"/>
          </w:tcPr>
          <w:p w14:paraId="5B12C870" w14:textId="77777777" w:rsidR="006D20D9" w:rsidRPr="00C13B8E" w:rsidRDefault="006D20D9"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Input</w:t>
            </w:r>
          </w:p>
        </w:tc>
        <w:tc>
          <w:tcPr>
            <w:tcW w:w="1842" w:type="dxa"/>
            <w:vMerge w:val="restart"/>
            <w:tcBorders>
              <w:top w:val="single" w:sz="4" w:space="0" w:color="4F81BD"/>
              <w:left w:val="nil"/>
              <w:bottom w:val="single" w:sz="4" w:space="0" w:color="4F81BD"/>
              <w:right w:val="single" w:sz="4" w:space="0" w:color="4F81BD"/>
            </w:tcBorders>
            <w:shd w:val="clear" w:color="auto" w:fill="4F81BD"/>
          </w:tcPr>
          <w:p w14:paraId="7AA04EF2" w14:textId="77777777" w:rsidR="006D20D9" w:rsidRPr="00C13B8E" w:rsidRDefault="006D20D9" w:rsidP="00C13B8E">
            <w:pPr>
              <w:jc w:val="both"/>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Output</w:t>
            </w:r>
          </w:p>
        </w:tc>
      </w:tr>
      <w:tr w:rsidR="006D20D9" w:rsidRPr="00C13B8E" w14:paraId="15E07031" w14:textId="77777777" w:rsidTr="00C13B8E">
        <w:tc>
          <w:tcPr>
            <w:tcW w:w="704" w:type="dxa"/>
            <w:shd w:val="clear" w:color="auto" w:fill="DBE5F1"/>
          </w:tcPr>
          <w:p w14:paraId="1CA8237F"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E1</w:t>
            </w:r>
          </w:p>
        </w:tc>
        <w:tc>
          <w:tcPr>
            <w:tcW w:w="709" w:type="dxa"/>
            <w:shd w:val="clear" w:color="auto" w:fill="DBE5F1"/>
          </w:tcPr>
          <w:p w14:paraId="79668424"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A1</w:t>
            </w:r>
          </w:p>
        </w:tc>
        <w:tc>
          <w:tcPr>
            <w:tcW w:w="709" w:type="dxa"/>
            <w:shd w:val="clear" w:color="auto" w:fill="DBE5F1"/>
          </w:tcPr>
          <w:p w14:paraId="6CE86471"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B1</w:t>
            </w:r>
          </w:p>
        </w:tc>
        <w:tc>
          <w:tcPr>
            <w:tcW w:w="1842" w:type="dxa"/>
            <w:vMerge/>
            <w:shd w:val="clear" w:color="auto" w:fill="DBE5F1"/>
          </w:tcPr>
          <w:p w14:paraId="2A623D8F" w14:textId="77777777" w:rsidR="006D20D9" w:rsidRPr="00C13B8E" w:rsidRDefault="006D20D9" w:rsidP="00C13B8E">
            <w:pPr>
              <w:jc w:val="both"/>
              <w:rPr>
                <w:rFonts w:ascii="Calibri" w:eastAsia="Times New Roman" w:hAnsi="Calibri"/>
                <w:sz w:val="20"/>
                <w:szCs w:val="20"/>
                <w:lang w:eastAsia="de-CH"/>
              </w:rPr>
            </w:pPr>
          </w:p>
        </w:tc>
      </w:tr>
      <w:tr w:rsidR="006D20D9" w:rsidRPr="00C13B8E" w14:paraId="2112A0D7" w14:textId="77777777" w:rsidTr="00C13B8E">
        <w:tc>
          <w:tcPr>
            <w:tcW w:w="704" w:type="dxa"/>
            <w:shd w:val="clear" w:color="auto" w:fill="auto"/>
          </w:tcPr>
          <w:p w14:paraId="5E3CC816"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709" w:type="dxa"/>
            <w:shd w:val="clear" w:color="auto" w:fill="auto"/>
          </w:tcPr>
          <w:p w14:paraId="5CD4EE59"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w:t>
            </w:r>
          </w:p>
        </w:tc>
        <w:tc>
          <w:tcPr>
            <w:tcW w:w="709" w:type="dxa"/>
            <w:shd w:val="clear" w:color="auto" w:fill="auto"/>
          </w:tcPr>
          <w:p w14:paraId="6FC8BDEC"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w:t>
            </w:r>
          </w:p>
        </w:tc>
        <w:tc>
          <w:tcPr>
            <w:tcW w:w="1842" w:type="dxa"/>
            <w:shd w:val="clear" w:color="auto" w:fill="auto"/>
          </w:tcPr>
          <w:p w14:paraId="032AEEAA"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Bremsbetrieb</w:t>
            </w:r>
          </w:p>
        </w:tc>
      </w:tr>
      <w:tr w:rsidR="006D20D9" w:rsidRPr="00C13B8E" w14:paraId="4200F4F2" w14:textId="77777777" w:rsidTr="00C13B8E">
        <w:tc>
          <w:tcPr>
            <w:tcW w:w="704" w:type="dxa"/>
            <w:shd w:val="clear" w:color="auto" w:fill="DBE5F1"/>
          </w:tcPr>
          <w:p w14:paraId="62B10A9C"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709" w:type="dxa"/>
            <w:shd w:val="clear" w:color="auto" w:fill="DBE5F1"/>
          </w:tcPr>
          <w:p w14:paraId="3CF0DD7C"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0</w:t>
            </w:r>
          </w:p>
        </w:tc>
        <w:tc>
          <w:tcPr>
            <w:tcW w:w="709" w:type="dxa"/>
            <w:shd w:val="clear" w:color="auto" w:fill="DBE5F1"/>
          </w:tcPr>
          <w:p w14:paraId="7F6DBD94"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0</w:t>
            </w:r>
          </w:p>
        </w:tc>
        <w:tc>
          <w:tcPr>
            <w:tcW w:w="1842" w:type="dxa"/>
            <w:shd w:val="clear" w:color="auto" w:fill="DBE5F1"/>
          </w:tcPr>
          <w:p w14:paraId="300EC74F"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Bremsbetrieb</w:t>
            </w:r>
          </w:p>
        </w:tc>
      </w:tr>
      <w:tr w:rsidR="006D20D9" w:rsidRPr="00C13B8E" w14:paraId="4FA32BFF" w14:textId="77777777" w:rsidTr="00C13B8E">
        <w:tc>
          <w:tcPr>
            <w:tcW w:w="704" w:type="dxa"/>
            <w:shd w:val="clear" w:color="auto" w:fill="auto"/>
          </w:tcPr>
          <w:p w14:paraId="39C1BA30"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709" w:type="dxa"/>
            <w:shd w:val="clear" w:color="auto" w:fill="auto"/>
          </w:tcPr>
          <w:p w14:paraId="581087D9"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w:t>
            </w:r>
          </w:p>
        </w:tc>
        <w:tc>
          <w:tcPr>
            <w:tcW w:w="709" w:type="dxa"/>
            <w:shd w:val="clear" w:color="auto" w:fill="auto"/>
          </w:tcPr>
          <w:p w14:paraId="0D386375"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0</w:t>
            </w:r>
          </w:p>
        </w:tc>
        <w:tc>
          <w:tcPr>
            <w:tcW w:w="1842" w:type="dxa"/>
            <w:shd w:val="clear" w:color="auto" w:fill="auto"/>
          </w:tcPr>
          <w:p w14:paraId="474C27E4"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Vorwärts</w:t>
            </w:r>
          </w:p>
        </w:tc>
      </w:tr>
      <w:tr w:rsidR="006D20D9" w:rsidRPr="00C13B8E" w14:paraId="6417DBE5" w14:textId="77777777" w:rsidTr="00C13B8E">
        <w:tc>
          <w:tcPr>
            <w:tcW w:w="704" w:type="dxa"/>
            <w:shd w:val="clear" w:color="auto" w:fill="DBE5F1"/>
          </w:tcPr>
          <w:p w14:paraId="41DBAB21"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709" w:type="dxa"/>
            <w:shd w:val="clear" w:color="auto" w:fill="DBE5F1"/>
          </w:tcPr>
          <w:p w14:paraId="2340F47F"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0</w:t>
            </w:r>
          </w:p>
        </w:tc>
        <w:tc>
          <w:tcPr>
            <w:tcW w:w="709" w:type="dxa"/>
            <w:shd w:val="clear" w:color="auto" w:fill="DBE5F1"/>
          </w:tcPr>
          <w:p w14:paraId="0DF06802"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1</w:t>
            </w:r>
          </w:p>
        </w:tc>
        <w:tc>
          <w:tcPr>
            <w:tcW w:w="1842" w:type="dxa"/>
            <w:shd w:val="clear" w:color="auto" w:fill="DBE5F1"/>
          </w:tcPr>
          <w:p w14:paraId="5AD2CD39"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Rückwärts</w:t>
            </w:r>
          </w:p>
        </w:tc>
      </w:tr>
      <w:tr w:rsidR="006D20D9" w:rsidRPr="00C13B8E" w14:paraId="79F797F7" w14:textId="77777777" w:rsidTr="00C13B8E">
        <w:tc>
          <w:tcPr>
            <w:tcW w:w="704" w:type="dxa"/>
            <w:shd w:val="clear" w:color="auto" w:fill="auto"/>
          </w:tcPr>
          <w:p w14:paraId="025BD861" w14:textId="77777777" w:rsidR="006D20D9" w:rsidRPr="00C13B8E" w:rsidRDefault="006D20D9" w:rsidP="00C13B8E">
            <w:pPr>
              <w:jc w:val="both"/>
              <w:rPr>
                <w:rFonts w:ascii="Calibri" w:eastAsia="Times New Roman" w:hAnsi="Calibri"/>
                <w:b/>
                <w:bCs/>
                <w:sz w:val="20"/>
                <w:szCs w:val="20"/>
                <w:lang w:eastAsia="de-CH"/>
              </w:rPr>
            </w:pPr>
            <w:r w:rsidRPr="00C13B8E">
              <w:rPr>
                <w:rFonts w:ascii="Calibri" w:eastAsia="Times New Roman" w:hAnsi="Calibri"/>
                <w:b/>
                <w:bCs/>
                <w:sz w:val="20"/>
                <w:szCs w:val="20"/>
                <w:lang w:eastAsia="de-CH"/>
              </w:rPr>
              <w:t>0</w:t>
            </w:r>
          </w:p>
        </w:tc>
        <w:tc>
          <w:tcPr>
            <w:tcW w:w="709" w:type="dxa"/>
            <w:shd w:val="clear" w:color="auto" w:fill="auto"/>
          </w:tcPr>
          <w:p w14:paraId="1888C234"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X</w:t>
            </w:r>
          </w:p>
        </w:tc>
        <w:tc>
          <w:tcPr>
            <w:tcW w:w="709" w:type="dxa"/>
            <w:shd w:val="clear" w:color="auto" w:fill="auto"/>
          </w:tcPr>
          <w:p w14:paraId="518F0AE0" w14:textId="77777777" w:rsidR="006D20D9" w:rsidRPr="00C13B8E" w:rsidRDefault="006D20D9" w:rsidP="00C13B8E">
            <w:pPr>
              <w:jc w:val="both"/>
              <w:rPr>
                <w:rFonts w:ascii="Calibri" w:eastAsia="Times New Roman" w:hAnsi="Calibri"/>
                <w:sz w:val="20"/>
                <w:szCs w:val="20"/>
                <w:lang w:eastAsia="de-CH"/>
              </w:rPr>
            </w:pPr>
            <w:r w:rsidRPr="00C13B8E">
              <w:rPr>
                <w:rFonts w:ascii="Calibri" w:eastAsia="Times New Roman" w:hAnsi="Calibri"/>
                <w:sz w:val="20"/>
                <w:szCs w:val="20"/>
                <w:lang w:eastAsia="de-CH"/>
              </w:rPr>
              <w:t>X</w:t>
            </w:r>
          </w:p>
        </w:tc>
        <w:tc>
          <w:tcPr>
            <w:tcW w:w="1842" w:type="dxa"/>
            <w:shd w:val="clear" w:color="auto" w:fill="auto"/>
          </w:tcPr>
          <w:p w14:paraId="77A116E0" w14:textId="77777777" w:rsidR="006D20D9" w:rsidRPr="00C13B8E" w:rsidRDefault="006D20D9" w:rsidP="00C13B8E">
            <w:pPr>
              <w:keepNext/>
              <w:jc w:val="both"/>
              <w:rPr>
                <w:rFonts w:ascii="Calibri" w:eastAsia="Times New Roman" w:hAnsi="Calibri"/>
                <w:sz w:val="20"/>
                <w:szCs w:val="20"/>
                <w:lang w:eastAsia="de-CH"/>
              </w:rPr>
            </w:pPr>
            <w:r w:rsidRPr="00C13B8E">
              <w:rPr>
                <w:rFonts w:ascii="Calibri" w:eastAsia="Times New Roman" w:hAnsi="Calibri"/>
                <w:sz w:val="20"/>
                <w:szCs w:val="20"/>
                <w:lang w:eastAsia="de-CH"/>
              </w:rPr>
              <w:t>Freilauf</w:t>
            </w:r>
          </w:p>
        </w:tc>
      </w:tr>
    </w:tbl>
    <w:p w14:paraId="2A8DE408" w14:textId="77777777" w:rsidR="00F95DA1" w:rsidRPr="00C13B8E" w:rsidRDefault="00F95DA1" w:rsidP="00D137FF">
      <w:pPr>
        <w:jc w:val="both"/>
        <w:rPr>
          <w:rFonts w:ascii="Calibri" w:hAnsi="Calibri"/>
        </w:rPr>
      </w:pPr>
    </w:p>
    <w:p w14:paraId="2071BFC7" w14:textId="77777777" w:rsidR="00A11B56" w:rsidRPr="00C13B8E" w:rsidRDefault="00A11B56" w:rsidP="00D137FF">
      <w:pPr>
        <w:jc w:val="both"/>
        <w:rPr>
          <w:rFonts w:ascii="Calibri" w:hAnsi="Calibri"/>
        </w:rPr>
      </w:pPr>
      <w:r w:rsidRPr="00C13B8E">
        <w:rPr>
          <w:rFonts w:ascii="Calibri" w:hAnsi="Calibri"/>
        </w:rPr>
        <w:t xml:space="preserve">Mit einem Testaufbau wurde sichergestellt, dass der Motorentreiber nicht überlastet wird </w:t>
      </w:r>
      <w:r w:rsidRPr="00C13B8E">
        <w:rPr>
          <w:rFonts w:ascii="Calibri" w:hAnsi="Calibri"/>
          <w:highlight w:val="yellow"/>
        </w:rPr>
        <w:t>(siehe Anhang).</w:t>
      </w:r>
    </w:p>
    <w:p w14:paraId="46D709F6" w14:textId="77777777" w:rsidR="00A11B56" w:rsidRPr="00C13B8E" w:rsidRDefault="00A11B56" w:rsidP="00D137FF">
      <w:pPr>
        <w:jc w:val="both"/>
        <w:rPr>
          <w:rFonts w:ascii="Calibri" w:hAnsi="Calibri"/>
        </w:rPr>
      </w:pPr>
    </w:p>
    <w:p w14:paraId="42A605F2" w14:textId="77777777" w:rsidR="00A11B56" w:rsidRPr="00613438" w:rsidRDefault="00A11B56" w:rsidP="00574883">
      <w:pPr>
        <w:pStyle w:val="Heading3"/>
      </w:pPr>
      <w:bookmarkStart w:id="103" w:name="_Toc437601114"/>
      <w:r w:rsidRPr="00613438">
        <w:lastRenderedPageBreak/>
        <w:t>Motorensteuerung und Regelung</w:t>
      </w:r>
      <w:bookmarkEnd w:id="103"/>
    </w:p>
    <w:p w14:paraId="763EFE1C" w14:textId="77777777" w:rsidR="00D137FF" w:rsidRPr="00C13B8E" w:rsidRDefault="00A11B56" w:rsidP="00D137FF">
      <w:pPr>
        <w:jc w:val="both"/>
        <w:rPr>
          <w:rFonts w:ascii="Calibri" w:hAnsi="Calibri"/>
        </w:rPr>
      </w:pPr>
      <w:r w:rsidRPr="00C13B8E">
        <w:rPr>
          <w:rFonts w:ascii="Calibri" w:hAnsi="Calibri"/>
        </w:rPr>
        <w:t>Um mit dem Fahrzeug Positions- und Geschwindigkeitsgeregelt fahren zu können, wird ein Regler benötigt. Dazu wird eine Sollgeschwindigkeit vorgegeben und die Geschwindigkeit mithilfe dem Encoder wieder eingelesen. Der Regelkreis ist in der</w:t>
      </w:r>
      <w:r w:rsidR="00D137FF" w:rsidRPr="00C13B8E">
        <w:rPr>
          <w:rFonts w:ascii="Calibri" w:hAnsi="Calibri"/>
        </w:rPr>
        <w:t xml:space="preserve"> untenstehenden Grafik sichtbar.</w:t>
      </w:r>
    </w:p>
    <w:p w14:paraId="69A77945" w14:textId="77777777" w:rsidR="00D137FF" w:rsidRPr="00C13B8E" w:rsidRDefault="00D137FF" w:rsidP="00D137FF">
      <w:pPr>
        <w:jc w:val="both"/>
        <w:rPr>
          <w:rFonts w:ascii="Calibri" w:hAnsi="Calibri"/>
        </w:rPr>
      </w:pPr>
    </w:p>
    <w:p w14:paraId="58E44B12" w14:textId="1272AD13" w:rsidR="002C650D" w:rsidRPr="00C13B8E" w:rsidRDefault="0052435B" w:rsidP="00D137FF">
      <w:pPr>
        <w:jc w:val="both"/>
        <w:rPr>
          <w:rFonts w:ascii="Calibri" w:hAnsi="Calibri"/>
        </w:rPr>
      </w:pPr>
      <w:r>
        <w:rPr>
          <w:lang w:val="en-US"/>
        </w:rPr>
        <mc:AlternateContent>
          <mc:Choice Requires="wpg">
            <w:drawing>
              <wp:anchor distT="0" distB="0" distL="114300" distR="114300" simplePos="0" relativeHeight="251630080" behindDoc="0" locked="0" layoutInCell="1" allowOverlap="1" wp14:anchorId="4E768610" wp14:editId="24235B09">
                <wp:simplePos x="0" y="0"/>
                <wp:positionH relativeFrom="column">
                  <wp:posOffset>0</wp:posOffset>
                </wp:positionH>
                <wp:positionV relativeFrom="paragraph">
                  <wp:posOffset>0</wp:posOffset>
                </wp:positionV>
                <wp:extent cx="5153025" cy="2528570"/>
                <wp:effectExtent l="0" t="0" r="3175" b="11430"/>
                <wp:wrapTopAndBottom/>
                <wp:docPr id="238" name="Group 2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53025" cy="2528570"/>
                          <a:chOff x="0" y="172085"/>
                          <a:chExt cx="5153025" cy="2528570"/>
                        </a:xfrm>
                      </wpg:grpSpPr>
                      <wpg:grpSp>
                        <wpg:cNvPr id="191" name="Gruppieren 42"/>
                        <wpg:cNvGrpSpPr/>
                        <wpg:grpSpPr>
                          <a:xfrm>
                            <a:off x="0" y="172085"/>
                            <a:ext cx="5139055" cy="2266315"/>
                            <a:chOff x="0" y="172085"/>
                            <a:chExt cx="5139157" cy="2266320"/>
                          </a:xfrm>
                        </wpg:grpSpPr>
                        <wps:wsp>
                          <wps:cNvPr id="192" name="Rechteck 50"/>
                          <wps:cNvSpPr/>
                          <wps:spPr>
                            <a:xfrm>
                              <a:off x="1786582" y="661602"/>
                              <a:ext cx="2117124" cy="988541"/>
                            </a:xfrm>
                            <a:prstGeom prst="rect">
                              <a:avLst/>
                            </a:prstGeom>
                            <a:solidFill>
                              <a:srgbClr val="4F81BD"/>
                            </a:solidFill>
                            <a:ln w="25400" cap="flat" cmpd="sng" algn="ctr">
                              <a:solidFill>
                                <a:srgbClr val="4F81BD">
                                  <a:shade val="50000"/>
                                </a:srgbClr>
                              </a:solidFill>
                              <a:prstDash val="solid"/>
                            </a:ln>
                            <a:effectLst/>
                          </wps:spPr>
                          <wps:txbx>
                            <w:txbxContent>
                              <w:p w14:paraId="498DFB9C" w14:textId="77777777" w:rsidR="00A51520" w:rsidRDefault="00A51520" w:rsidP="00A11B56">
                                <w:pPr>
                                  <w:pStyle w:val="NormalWeb"/>
                                  <w:spacing w:before="0" w:beforeAutospacing="0" w:after="0" w:afterAutospacing="0"/>
                                  <w:jc w:val="center"/>
                                </w:pPr>
                                <w:r w:rsidRPr="00C13B8E">
                                  <w:rPr>
                                    <w:rFonts w:ascii="Cambria" w:hAnsi="Calibri"/>
                                    <w:color w:val="FFFFFF"/>
                                    <w:kern w:val="24"/>
                                    <w:sz w:val="36"/>
                                    <w:szCs w:val="36"/>
                                  </w:rPr>
                                  <w:t>PID Reg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Gerade Verbindung mit Pfeil 51"/>
                          <wps:cNvCnPr/>
                          <wps:spPr>
                            <a:xfrm>
                              <a:off x="1222290" y="1155872"/>
                              <a:ext cx="564292" cy="1"/>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94" name="Ellipse 52"/>
                          <wps:cNvSpPr/>
                          <wps:spPr>
                            <a:xfrm>
                              <a:off x="966917" y="1036422"/>
                              <a:ext cx="255373" cy="238900"/>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5" name="Gerade Verbindung mit Pfeil 53"/>
                          <wps:cNvCnPr/>
                          <wps:spPr>
                            <a:xfrm>
                              <a:off x="369675" y="1155872"/>
                              <a:ext cx="597242" cy="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96" name="Gerade Verbindung mit Pfeil 54"/>
                          <wps:cNvCnPr/>
                          <wps:spPr>
                            <a:xfrm flipV="1">
                              <a:off x="3903706" y="1155872"/>
                              <a:ext cx="823785" cy="1"/>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97" name="Gerader Verbinder 55"/>
                          <wps:cNvCnPr/>
                          <wps:spPr>
                            <a:xfrm>
                              <a:off x="4317658" y="1155872"/>
                              <a:ext cx="0" cy="1046207"/>
                            </a:xfrm>
                            <a:prstGeom prst="line">
                              <a:avLst/>
                            </a:prstGeom>
                            <a:noFill/>
                            <a:ln w="9525" cap="flat" cmpd="sng" algn="ctr">
                              <a:solidFill>
                                <a:srgbClr val="4F81BD">
                                  <a:shade val="95000"/>
                                  <a:satMod val="105000"/>
                                </a:srgbClr>
                              </a:solidFill>
                              <a:prstDash val="solid"/>
                            </a:ln>
                            <a:effectLst/>
                          </wps:spPr>
                          <wps:bodyPr/>
                        </wps:wsp>
                        <wps:wsp>
                          <wps:cNvPr id="198" name="Gerader Verbinder 56"/>
                          <wps:cNvCnPr/>
                          <wps:spPr>
                            <a:xfrm flipH="1">
                              <a:off x="1097352" y="2210319"/>
                              <a:ext cx="1221566" cy="1714"/>
                            </a:xfrm>
                            <a:prstGeom prst="line">
                              <a:avLst/>
                            </a:prstGeom>
                            <a:noFill/>
                            <a:ln w="9525" cap="flat" cmpd="sng" algn="ctr">
                              <a:solidFill>
                                <a:srgbClr val="4F81BD">
                                  <a:shade val="95000"/>
                                  <a:satMod val="105000"/>
                                </a:srgbClr>
                              </a:solidFill>
                              <a:prstDash val="solid"/>
                            </a:ln>
                            <a:effectLst/>
                          </wps:spPr>
                          <wps:bodyPr/>
                        </wps:wsp>
                        <wps:wsp>
                          <wps:cNvPr id="199" name="Gerade Verbindung mit Pfeil 57"/>
                          <wps:cNvCnPr/>
                          <wps:spPr>
                            <a:xfrm flipV="1">
                              <a:off x="1094603" y="1275322"/>
                              <a:ext cx="1" cy="934997"/>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00" name="Gerade Verbindung mit Pfeil 58"/>
                          <wps:cNvCnPr/>
                          <wps:spPr>
                            <a:xfrm>
                              <a:off x="2845144" y="243533"/>
                              <a:ext cx="0" cy="418069"/>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01" name="Textfeld 31"/>
                          <wps:cNvSpPr txBox="1"/>
                          <wps:spPr>
                            <a:xfrm>
                              <a:off x="1828836" y="172085"/>
                              <a:ext cx="995700" cy="277496"/>
                            </a:xfrm>
                            <a:prstGeom prst="rect">
                              <a:avLst/>
                            </a:prstGeom>
                            <a:noFill/>
                          </wps:spPr>
                          <wps:txbx>
                            <w:txbxContent>
                              <w:p w14:paraId="2FF954E7" w14:textId="77777777" w:rsidR="00A51520" w:rsidRDefault="00A51520" w:rsidP="00A11B56">
                                <w:pPr>
                                  <w:pStyle w:val="NormalWeb"/>
                                  <w:spacing w:before="0" w:beforeAutospacing="0" w:after="0" w:afterAutospacing="0"/>
                                  <w:jc w:val="center"/>
                                </w:pPr>
                                <w:r w:rsidRPr="00C13B8E">
                                  <w:rPr>
                                    <w:rFonts w:ascii="Cambria" w:hAnsi="Calibri"/>
                                    <w:color w:val="000000"/>
                                    <w:kern w:val="24"/>
                                  </w:rPr>
                                  <w:t>St</w:t>
                                </w:r>
                                <w:r w:rsidRPr="00C13B8E">
                                  <w:rPr>
                                    <w:rFonts w:ascii="Cambria" w:hAnsi="Calibri"/>
                                    <w:color w:val="000000"/>
                                    <w:kern w:val="24"/>
                                  </w:rPr>
                                  <w:t>ö</w:t>
                                </w:r>
                                <w:r w:rsidRPr="00C13B8E">
                                  <w:rPr>
                                    <w:rFonts w:ascii="Cambria" w:hAnsi="Calibri"/>
                                    <w:color w:val="000000"/>
                                    <w:kern w:val="24"/>
                                  </w:rPr>
                                  <w:t>rungen</w:t>
                                </w:r>
                              </w:p>
                            </w:txbxContent>
                          </wps:txbx>
                          <wps:bodyPr wrap="square" rtlCol="0">
                            <a:spAutoFit/>
                          </wps:bodyPr>
                        </wps:wsp>
                        <wps:wsp>
                          <wps:cNvPr id="202" name="Textfeld 33"/>
                          <wps:cNvSpPr txBox="1"/>
                          <wps:spPr>
                            <a:xfrm>
                              <a:off x="4725129" y="998321"/>
                              <a:ext cx="414028" cy="307976"/>
                            </a:xfrm>
                            <a:prstGeom prst="rect">
                              <a:avLst/>
                            </a:prstGeom>
                            <a:noFill/>
                          </wps:spPr>
                          <wps:txbx>
                            <w:txbxContent>
                              <w:p w14:paraId="6C38C86E" w14:textId="77777777" w:rsidR="00A51520" w:rsidRDefault="00A51520" w:rsidP="00A11B56">
                                <w:pPr>
                                  <w:pStyle w:val="NormalWeb"/>
                                  <w:spacing w:before="0" w:beforeAutospacing="0" w:after="0" w:afterAutospacing="0"/>
                                  <w:jc w:val="center"/>
                                </w:pPr>
                                <w:r w:rsidRPr="00C13B8E">
                                  <w:rPr>
                                    <w:rFonts w:ascii="Cambria" w:hAnsi="Calibri"/>
                                    <w:color w:val="000000"/>
                                    <w:kern w:val="24"/>
                                  </w:rPr>
                                  <w:t>U</w:t>
                                </w:r>
                                <w:r w:rsidRPr="00C13B8E">
                                  <w:rPr>
                                    <w:rFonts w:ascii="Cambria" w:hAnsi="Calibri"/>
                                    <w:color w:val="000000"/>
                                    <w:kern w:val="24"/>
                                    <w:position w:val="-6"/>
                                    <w:vertAlign w:val="subscript"/>
                                  </w:rPr>
                                  <w:t>M</w:t>
                                </w:r>
                              </w:p>
                            </w:txbxContent>
                          </wps:txbx>
                          <wps:bodyPr wrap="square" rtlCol="0">
                            <a:spAutoFit/>
                          </wps:bodyPr>
                        </wps:wsp>
                        <wps:wsp>
                          <wps:cNvPr id="203" name="Textfeld 34"/>
                          <wps:cNvSpPr txBox="1"/>
                          <wps:spPr>
                            <a:xfrm>
                              <a:off x="0" y="905987"/>
                              <a:ext cx="414020" cy="609600"/>
                            </a:xfrm>
                            <a:prstGeom prst="rect">
                              <a:avLst/>
                            </a:prstGeom>
                            <a:noFill/>
                          </wps:spPr>
                          <wps:txbx>
                            <w:txbxContent>
                              <w:p w14:paraId="6D18A2EC" w14:textId="77777777" w:rsidR="00A51520" w:rsidRDefault="00A51520" w:rsidP="00A11B56">
                                <w:pPr>
                                  <w:pStyle w:val="NormalWeb"/>
                                  <w:spacing w:before="0" w:beforeAutospacing="0" w:after="0" w:afterAutospacing="0"/>
                                  <w:jc w:val="center"/>
                                </w:pPr>
                                <w:r w:rsidRPr="00C13B8E">
                                  <w:rPr>
                                    <w:rFonts w:ascii="Gabriola" w:hAnsi="Gabriola"/>
                                    <w:color w:val="000000"/>
                                    <w:kern w:val="24"/>
                                    <w:sz w:val="48"/>
                                    <w:szCs w:val="48"/>
                                  </w:rPr>
                                  <w:t>ω</w:t>
                                </w:r>
                                <w:r w:rsidRPr="00C13B8E">
                                  <w:rPr>
                                    <w:rFonts w:ascii="Cambria" w:hAnsi="Calibri"/>
                                    <w:color w:val="000000"/>
                                    <w:kern w:val="24"/>
                                    <w:position w:val="-6"/>
                                    <w:vertAlign w:val="subscript"/>
                                  </w:rPr>
                                  <w:t>S</w:t>
                                </w:r>
                              </w:p>
                            </w:txbxContent>
                          </wps:txbx>
                          <wps:bodyPr wrap="square" rtlCol="0">
                            <a:spAutoFit/>
                          </wps:bodyPr>
                        </wps:wsp>
                        <wps:wsp>
                          <wps:cNvPr id="204" name="Textfeld 35"/>
                          <wps:cNvSpPr txBox="1"/>
                          <wps:spPr>
                            <a:xfrm>
                              <a:off x="749217" y="1150378"/>
                              <a:ext cx="414020" cy="609600"/>
                            </a:xfrm>
                            <a:prstGeom prst="rect">
                              <a:avLst/>
                            </a:prstGeom>
                            <a:noFill/>
                          </wps:spPr>
                          <wps:txbx>
                            <w:txbxContent>
                              <w:p w14:paraId="5D683C0B" w14:textId="77777777" w:rsidR="00A51520" w:rsidRDefault="00A51520" w:rsidP="00A11B56">
                                <w:pPr>
                                  <w:pStyle w:val="NormalWeb"/>
                                  <w:spacing w:before="0" w:beforeAutospacing="0" w:after="0" w:afterAutospacing="0"/>
                                  <w:jc w:val="center"/>
                                </w:pPr>
                                <w:r w:rsidRPr="00C13B8E">
                                  <w:rPr>
                                    <w:rFonts w:ascii="Gabriola" w:hAnsi="Gabriola"/>
                                    <w:color w:val="000000"/>
                                    <w:kern w:val="24"/>
                                    <w:sz w:val="48"/>
                                    <w:szCs w:val="48"/>
                                  </w:rPr>
                                  <w:t>ω</w:t>
                                </w:r>
                                <w:r w:rsidRPr="00C13B8E">
                                  <w:rPr>
                                    <w:rFonts w:ascii="Cambria" w:hAnsi="Calibri"/>
                                    <w:color w:val="000000"/>
                                    <w:kern w:val="24"/>
                                    <w:position w:val="-6"/>
                                    <w:vertAlign w:val="subscript"/>
                                  </w:rPr>
                                  <w:t>M</w:t>
                                </w:r>
                              </w:p>
                            </w:txbxContent>
                          </wps:txbx>
                          <wps:bodyPr wrap="square" rtlCol="0">
                            <a:spAutoFit/>
                          </wps:bodyPr>
                        </wps:wsp>
                        <wps:wsp>
                          <wps:cNvPr id="205" name="Gerader Verbinder 63"/>
                          <wps:cNvCnPr/>
                          <wps:spPr>
                            <a:xfrm flipH="1">
                              <a:off x="3093344" y="2210319"/>
                              <a:ext cx="1222255" cy="0"/>
                            </a:xfrm>
                            <a:prstGeom prst="line">
                              <a:avLst/>
                            </a:prstGeom>
                            <a:noFill/>
                            <a:ln w="9525" cap="flat" cmpd="sng" algn="ctr">
                              <a:solidFill>
                                <a:srgbClr val="4F81BD">
                                  <a:shade val="95000"/>
                                  <a:satMod val="105000"/>
                                </a:srgbClr>
                              </a:solidFill>
                              <a:prstDash val="solid"/>
                            </a:ln>
                            <a:effectLst/>
                          </wps:spPr>
                          <wps:bodyPr/>
                        </wps:wsp>
                        <wps:wsp>
                          <wps:cNvPr id="206" name="Rechteck 64"/>
                          <wps:cNvSpPr/>
                          <wps:spPr>
                            <a:xfrm>
                              <a:off x="2318918" y="1982233"/>
                              <a:ext cx="774426" cy="456172"/>
                            </a:xfrm>
                            <a:prstGeom prst="rect">
                              <a:avLst/>
                            </a:prstGeom>
                            <a:solidFill>
                              <a:srgbClr val="4F81BD"/>
                            </a:solidFill>
                            <a:ln w="25400" cap="flat" cmpd="sng" algn="ctr">
                              <a:solidFill>
                                <a:srgbClr val="4F81BD">
                                  <a:shade val="50000"/>
                                </a:srgbClr>
                              </a:solidFill>
                              <a:prstDash val="solid"/>
                            </a:ln>
                            <a:effectLst/>
                          </wps:spPr>
                          <wps:txbx>
                            <w:txbxContent>
                              <w:p w14:paraId="25DE3D5F" w14:textId="77777777" w:rsidR="00A51520" w:rsidRDefault="00A51520" w:rsidP="00A11B56">
                                <w:pPr>
                                  <w:pStyle w:val="NormalWeb"/>
                                  <w:spacing w:before="0" w:beforeAutospacing="0" w:after="0" w:afterAutospacing="0"/>
                                  <w:jc w:val="center"/>
                                </w:pPr>
                                <w:r w:rsidRPr="00C13B8E">
                                  <w:rPr>
                                    <w:rFonts w:ascii="Cambria" w:hAnsi="Calibri"/>
                                    <w:color w:val="FFFFFF"/>
                                    <w:kern w:val="24"/>
                                  </w:rPr>
                                  <w:t>Enco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90" name="Textfeld 65"/>
                        <wps:cNvSpPr txBox="1"/>
                        <wps:spPr>
                          <a:xfrm>
                            <a:off x="13970" y="2538730"/>
                            <a:ext cx="5139055" cy="161925"/>
                          </a:xfrm>
                          <a:prstGeom prst="rect">
                            <a:avLst/>
                          </a:prstGeom>
                          <a:solidFill>
                            <a:prstClr val="white"/>
                          </a:solidFill>
                          <a:ln>
                            <a:noFill/>
                          </a:ln>
                          <a:effectLst/>
                        </wps:spPr>
                        <wps:txbx>
                          <w:txbxContent>
                            <w:p w14:paraId="499435B1" w14:textId="77777777" w:rsidR="00A51520" w:rsidRPr="003676A6" w:rsidRDefault="00A51520" w:rsidP="00A11B56">
                              <w:pPr>
                                <w:pStyle w:val="Caption"/>
                              </w:pPr>
                              <w:bookmarkStart w:id="104" w:name="_Toc437601598"/>
                              <w:r>
                                <w:t xml:space="preserve">Abbildung </w:t>
                              </w:r>
                              <w:r>
                                <w:fldChar w:fldCharType="begin"/>
                              </w:r>
                              <w:r>
                                <w:instrText xml:space="preserve"> SEQ Abbildung \* ARABIC </w:instrText>
                              </w:r>
                              <w:r>
                                <w:fldChar w:fldCharType="separate"/>
                              </w:r>
                              <w:r>
                                <w:rPr>
                                  <w:noProof/>
                                </w:rPr>
                                <w:t>24</w:t>
                              </w:r>
                              <w:r>
                                <w:rPr>
                                  <w:noProof/>
                                </w:rPr>
                                <w:fldChar w:fldCharType="end"/>
                              </w:r>
                              <w:r>
                                <w:t>: Regelkrei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4E768610" id="Group_x0020_238" o:spid="_x0000_s1263" style="position:absolute;left:0;text-align:left;margin-left:0;margin-top:0;width:405.75pt;height:199.1pt;z-index:251630080;mso-height-relative:margin" coordorigin=",172085" coordsize="5153025,25285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">
                <v:group id="Gruppieren_x0020_42" o:spid="_x0000_s1264" style="position:absolute;top:172085;width:5139055;height:2266315" coordorigin=",172085" coordsize="5139157,22663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gqpAxAAAANwAAAAPAAAAZHJzL2Rvd25yZXYueG1sRE9La8JAEL4X/A/LCL01&#10;mygtNWYVkVp6CIWqIN6G7JgEs7Mhu83j33cLhd7m43tOth1NI3rqXG1ZQRLFIIgLq2suFZxPh6dX&#10;EM4ja2wsk4KJHGw3s4cMU20H/qL+6EsRQtilqKDyvk2ldEVFBl1kW+LA3Wxn0AfYlVJ3OIRw08hF&#10;HL9IgzWHhgpb2ldU3I/fRsH7gMNumbz1+f22n66n589LnpBSj/NxtwbhafT/4j/3hw7zV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MgqpAxAAAANwAAAAP&#10;AAAAAAAAAAAAAAAAAKkCAABkcnMvZG93bnJldi54bWxQSwUGAAAAAAQABAD6AAAAmgMAAAAA&#10;">
                  <v:rect id="Rechteck_x0020_50" o:spid="_x0000_s1265" style="position:absolute;left:1786582;top:661602;width:2117124;height:98854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XL0JwwAA&#10;ANwAAAAPAAAAZHJzL2Rvd25yZXYueG1sRE9NawIxEL0X/A9hhN5q1j1odzWKSMVCKVL14m3cjJvF&#10;zWRJUt3+e1Mo9DaP9znzZW9bcSMfGscKxqMMBHHldMO1guNh8/IKIkRkja1jUvBDAZaLwdMcS+3u&#10;/EW3faxFCuFQogITY1dKGSpDFsPIdcSJuzhvMSboa6k93lO4bWWeZRNpseHUYLCjtaHquv+2Cq6n&#10;t93nrjjmG6u356yJ08L4D6Weh/1qBiJSH//Ff+53neYXOfw+ky6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XL0JwwAAANwAAAAPAAAAAAAAAAAAAAAAAJcCAABkcnMvZG93&#10;bnJldi54bWxQSwUGAAAAAAQABAD1AAAAhwMAAAAA&#10;" fillcolor="#4f81bd" strokecolor="#385d8a" strokeweight="2pt">
                    <v:textbox>
                      <w:txbxContent>
                        <w:p w14:paraId="498DFB9C" w14:textId="77777777" w:rsidR="00A51520" w:rsidRDefault="00A51520" w:rsidP="00A11B56">
                          <w:pPr>
                            <w:pStyle w:val="NormalWeb"/>
                            <w:spacing w:before="0" w:beforeAutospacing="0" w:after="0" w:afterAutospacing="0"/>
                            <w:jc w:val="center"/>
                          </w:pPr>
                          <w:r w:rsidRPr="00C13B8E">
                            <w:rPr>
                              <w:rFonts w:ascii="Cambria" w:hAnsi="Calibri"/>
                              <w:color w:val="FFFFFF"/>
                              <w:kern w:val="24"/>
                              <w:sz w:val="36"/>
                              <w:szCs w:val="36"/>
                            </w:rPr>
                            <w:t>PID Regler</w:t>
                          </w:r>
                        </w:p>
                      </w:txbxContent>
                    </v:textbox>
                  </v:rect>
                  <v:shape id="Gerade_x0020_Verbindung_x0020_mit_x0020_Pfeil_x0020_51" o:spid="_x0000_s1266" type="#_x0000_t32" style="position:absolute;left:1222290;top:1155872;width:564292;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NCa6sEAAADcAAAADwAAAGRycy9kb3ducmV2LnhtbERPTYvCMBC9L/gfwgje1lQFWatRVFjt&#10;xYPdXvY2NGNbbCahyWr990YQ9jaP9zmrTW9acaPON5YVTMYJCOLS6oYrBcXP9+cXCB+QNbaWScGD&#10;PGzWg48Vptre+Uy3PFQihrBPUUEdgkul9GVNBv3YOuLIXWxnMETYVVJ3eI/hppXTJJlLgw3Hhhod&#10;7Wsqr/mfUeDsJduFyaE66cPvMTvPioVxhVKjYb9dggjUh3/x253pOH8xg9cz8QK5f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s0JrqwQAAANwAAAAPAAAAAAAAAAAAAAAA&#10;AKECAABkcnMvZG93bnJldi54bWxQSwUGAAAAAAQABAD5AAAAjwMAAAAA&#10;" strokecolor="#4a7ebb">
                    <v:stroke endarrow="block"/>
                  </v:shape>
                  <v:oval id="Ellipse_x0020_52" o:spid="_x0000_s1267" style="position:absolute;left:966917;top:1036422;width:255373;height:238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UWZwgAA&#10;ANwAAAAPAAAAZHJzL2Rvd25yZXYueG1sRE9La8JAEL4X+h+WKXjTTWsRja4iBcX2oiaFXsfsmIRm&#10;Z0N2zePfdwWht/n4nrPa9KYSLTWutKzgdRKBIM6sLjlX8J3uxnMQziNrrCyTgoEcbNbPTyuMte34&#10;TG3icxFC2MWooPC+jqV0WUEG3cTWxIG72sagD7DJpW6wC+Gmkm9RNJMGSw4NBdb0UVD2m9yMgtMn&#10;LY7lVl6HafqDdNl/tW00U2r00m+XIDz1/l/8cB90mL94h/sz4QK5/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r5RZnCAAAA3AAAAA8AAAAAAAAAAAAAAAAAlwIAAGRycy9kb3du&#10;cmV2LnhtbFBLBQYAAAAABAAEAPUAAACGAwAAAAA=&#10;" fillcolor="#4f81bd" strokecolor="#385d8a" strokeweight="2pt"/>
                  <v:shape id="Gerade_x0020_Verbindung_x0020_mit_x0020_Pfeil_x0020_53" o:spid="_x0000_s1268" type="#_x0000_t32" style="position:absolute;left:369675;top:1155872;width:59724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HWnBcMAAADcAAAADwAAAGRycy9kb3ducmV2LnhtbERPTWvCQBC9F/wPywi91U0qLTW6CVbQ&#10;5tKDNhdvQ3ZMgtnZJbvG9N93C4Xe5vE+Z1NMphcjDb6zrCBdJCCIa6s7bhRUX/unNxA+IGvsLZOC&#10;b/JQ5LOHDWba3vlI4yk0Ioawz1BBG4LLpPR1Swb9wjriyF3sYDBEODRSD3iP4aaXz0nyKg12HBta&#10;dLRrqb6ebkaBs5fyPaSH5lMfzh/lcVmtjKuUepxP2zWIQFP4F/+5Sx3nr17g95l4gc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x1pwXDAAAA3AAAAA8AAAAAAAAAAAAA&#10;AAAAoQIAAGRycy9kb3ducmV2LnhtbFBLBQYAAAAABAAEAPkAAACRAwAAAAA=&#10;" strokecolor="#4a7ebb">
                    <v:stroke endarrow="block"/>
                  </v:shape>
                  <v:shape id="Gerade_x0020_Verbindung_x0020_mit_x0020_Pfeil_x0020_54" o:spid="_x0000_s1269" type="#_x0000_t32" style="position:absolute;left:3903706;top:1155872;width:823785;height: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VQuVL8AAADcAAAADwAAAGRycy9kb3ducmV2LnhtbERPTWvCQBC9F/wPywi91YlSRFNXKYLg&#10;sbWieBuyY5I2Oxt315j++25B8DaP9zmLVW8b1bEPtRMN41EGiqVwppZSw/5r8zIDFSKJocYJa/jl&#10;AKvl4GlBuXE3+eRuF0uVQiTkpKGKsc0RQ1GxpTByLUvizs5bign6Eo2nWwq3DU6ybIqWakkNFbW8&#10;rrj42V2thg+WLobzCQ8Wv4vx5Sj+FUXr52H//gYqch8f4rt7a9L8+RT+n0kX4PIP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fVQuVL8AAADcAAAADwAAAAAAAAAAAAAAAACh&#10;AgAAZHJzL2Rvd25yZXYueG1sUEsFBgAAAAAEAAQA+QAAAI0DAAAAAA==&#10;" strokecolor="#4a7ebb">
                    <v:stroke endarrow="block"/>
                  </v:shape>
                  <v:line id="Gerader_x0020_Verbinder_x0020_55" o:spid="_x0000_s1270" style="position:absolute;visibility:visible;mso-wrap-style:square" from="4317658,1155872" to="4317658,22020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d0VY8AAAADcAAAADwAAAGRycy9kb3ducmV2LnhtbERPS2sCMRC+F/wPYQRvmrUFH6tRpFDo&#10;wYMv0OOYjJvFzWTdpLr+e1Mo9DYf33Pmy9ZV4k5NKD0rGA4yEMTam5ILBYf9V38CIkRkg5VnUvCk&#10;AMtF522OufEP3tJ9FwuRQjjkqMDGWOdSBm3JYRj4mjhxF984jAk2hTQNPlK4q+R7lo2kw5JTg8Wa&#10;Pi3p6+7HKThaXG82+hzJf5xW2hTG+NtUqV63Xc1ARGrjv/jP/W3S/OkYfp9JF8jF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3dFWPAAAAA3AAAAA8AAAAAAAAAAAAAAAAA&#10;oQIAAGRycy9kb3ducmV2LnhtbFBLBQYAAAAABAAEAPkAAACOAwAAAAA=&#10;" strokecolor="#4a7ebb"/>
                  <v:line id="Gerader_x0020_Verbinder_x0020_56" o:spid="_x0000_s1271" style="position:absolute;flip:x;visibility:visible;mso-wrap-style:square" from="1097352,2210319" to="2318918,22120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rCtocYAAADcAAAADwAAAGRycy9kb3ducmV2LnhtbESPS2sCQRCE7wH/w9CCt+ysQoKujiJi&#10;IEIu8XHw1uz0PnCnZ92Z6Jpfnz4EvHVT1VVfL1a9a9SNulB7NjBOUlDEubc1lwaOh4/XKagQkS02&#10;nsnAgwKsloOXBWbW3/mbbvtYKgnhkKGBKsY20zrkFTkMiW+JRSt85zDK2pXadniXcNfoSZq+a4c1&#10;S0OFLW0qyi/7H2dge45Nf8XH5Per2G2Lk9/49VttzGjYr+egIvXxaf6//rSCPxNaeUYm0M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KwraHGAAAA3AAAAA8AAAAAAAAA&#10;AAAAAAAAoQIAAGRycy9kb3ducmV2LnhtbFBLBQYAAAAABAAEAPkAAACUAwAAAAA=&#10;" strokecolor="#4a7ebb"/>
                  <v:shape id="Gerade_x0020_Verbindung_x0020_mit_x0020_Pfeil_x0020_57" o:spid="_x0000_s1272" type="#_x0000_t32" style="position:absolute;left:1094603;top:1275322;width:1;height:9349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Mu6JsAAAADcAAAADwAAAGRycy9kb3ducmV2LnhtbERPTWvCQBC9C/6HZYTedGIpxURXEaHQ&#10;o7WieBuyY5I2O5vurjH9991Cobd5vM9ZbQbbqp59aJxomM8yUCylM41UGo7vL9MFqBBJDLVOWMM3&#10;B9isx6MVFcbd5Y37Q6xUCpFQkIY6xq5ADGXNlsLMdSyJuzpvKSboKzSe7inctviYZc9oqZHUUFPH&#10;u5rLz8PNatiz9DFcL3iy+FHOv87in1C0fpgM2yWoyEP8F/+5X02an+fw+0y6ANc/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zLuibAAAAA3AAAAA8AAAAAAAAAAAAAAAAA&#10;oQIAAGRycy9kb3ducmV2LnhtbFBLBQYAAAAABAAEAPkAAACOAwAAAAA=&#10;" strokecolor="#4a7ebb">
                    <v:stroke endarrow="block"/>
                  </v:shape>
                  <v:shape id="Gerade_x0020_Verbindung_x0020_mit_x0020_Pfeil_x0020_58" o:spid="_x0000_s1273" type="#_x0000_t32" style="position:absolute;left:2845144;top:243533;width:0;height:4180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y3wZsMAAADcAAAADwAAAGRycy9kb3ducmV2LnhtbESPQWvCQBSE7wX/w/KE3pqNLZQas4oK&#10;1Vx6UHPx9sg+N8Hs2yW71fTfu4VCj8PMfMOUq9H24kZD6BwrmGU5COLG6Y6Ngvr0+fIBIkRkjb1j&#10;UvBDAVbLyVOJhXZ3PtDtGI1IEA4FKmhj9IWUoWnJYsicJ07exQ0WY5KDkXrAe4LbXr7m+bu02HFa&#10;aNHTtqXmevy2Cry7VJs425kvvTvvq8NbPbe+Vup5Oq4XICKN8T/81660gkSE3zPpCMjl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8t8GbDAAAA3AAAAA8AAAAAAAAAAAAA&#10;AAAAoQIAAGRycy9kb3ducmV2LnhtbFBLBQYAAAAABAAEAPkAAACRAwAAAAA=&#10;" strokecolor="#4a7ebb">
                    <v:stroke endarrow="block"/>
                  </v:shape>
                  <v:shape id="Textfeld_x0020_31" o:spid="_x0000_s1274" type="#_x0000_t202" style="position:absolute;left:1828836;top:172085;width:995700;height:2774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vXYewgAA&#10;ANwAAAAPAAAAZHJzL2Rvd25yZXYueG1sRI/NasMwEITvhb6D2EJvjeRAQ3CihNAfyKGXJM59sbaW&#10;qbUy1jZ23r4qBHIcZuYbZr2dQqcuNKQ2soViZkAR19G13FioTp8vS1BJkB12kcnClRJsN48Payxd&#10;HPlAl6M0KkM4lWjBi/Sl1qn2FDDNYk+cve84BJQsh0a7AccMD52eG7PQAVvOCx57evNU/xx/gwUR&#10;tyuu1UdI+/P09T56U79iZe3z07RbgRKa5B6+tffOwtwU8H8mHwG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9dh7CAAAA3AAAAA8AAAAAAAAAAAAAAAAAlwIAAGRycy9kb3du&#10;cmV2LnhtbFBLBQYAAAAABAAEAPUAAACGAwAAAAA=&#10;" filled="f" stroked="f">
                    <v:textbox style="mso-fit-shape-to-text:t">
                      <w:txbxContent>
                        <w:p w14:paraId="2FF954E7" w14:textId="77777777" w:rsidR="00A51520" w:rsidRDefault="00A51520" w:rsidP="00A11B56">
                          <w:pPr>
                            <w:pStyle w:val="NormalWeb"/>
                            <w:spacing w:before="0" w:beforeAutospacing="0" w:after="0" w:afterAutospacing="0"/>
                            <w:jc w:val="center"/>
                          </w:pPr>
                          <w:r w:rsidRPr="00C13B8E">
                            <w:rPr>
                              <w:rFonts w:ascii="Cambria" w:hAnsi="Calibri"/>
                              <w:color w:val="000000"/>
                              <w:kern w:val="24"/>
                            </w:rPr>
                            <w:t>St</w:t>
                          </w:r>
                          <w:r w:rsidRPr="00C13B8E">
                            <w:rPr>
                              <w:rFonts w:ascii="Cambria" w:hAnsi="Calibri"/>
                              <w:color w:val="000000"/>
                              <w:kern w:val="24"/>
                            </w:rPr>
                            <w:t>ö</w:t>
                          </w:r>
                          <w:r w:rsidRPr="00C13B8E">
                            <w:rPr>
                              <w:rFonts w:ascii="Cambria" w:hAnsi="Calibri"/>
                              <w:color w:val="000000"/>
                              <w:kern w:val="24"/>
                            </w:rPr>
                            <w:t>rungen</w:t>
                          </w:r>
                        </w:p>
                      </w:txbxContent>
                    </v:textbox>
                  </v:shape>
                  <v:shape id="Textfeld_x0020_33" o:spid="_x0000_s1275" type="#_x0000_t202" style="position:absolute;left:4725129;top:998321;width:414028;height:3079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b+hpwgAA&#10;ANwAAAAPAAAAZHJzL2Rvd25yZXYueG1sRI/BasMwEETvhf6D2EBvjRRDQ3CjhJC2kEMvSd37Ym0s&#10;E2tlrG3s/H1VCPQ4zMwbZr2dQqeuNKQ2soXF3IAirqNrubFQfX08r0AlQXbYRSYLN0qw3Tw+rLF0&#10;ceQjXU/SqAzhVKIFL9KXWqfaU8A0jz1x9s5xCChZDo12A44ZHjpdGLPUAVvOCx572nuqL6efYEHE&#10;7Ra36j2kw/f0+TZ6U79gZe3TbNq9ghKa5D98bx+chcIU8HcmHwG9+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pv6GnCAAAA3AAAAA8AAAAAAAAAAAAAAAAAlwIAAGRycy9kb3du&#10;cmV2LnhtbFBLBQYAAAAABAAEAPUAAACGAwAAAAA=&#10;" filled="f" stroked="f">
                    <v:textbox style="mso-fit-shape-to-text:t">
                      <w:txbxContent>
                        <w:p w14:paraId="6C38C86E" w14:textId="77777777" w:rsidR="00A51520" w:rsidRDefault="00A51520" w:rsidP="00A11B56">
                          <w:pPr>
                            <w:pStyle w:val="NormalWeb"/>
                            <w:spacing w:before="0" w:beforeAutospacing="0" w:after="0" w:afterAutospacing="0"/>
                            <w:jc w:val="center"/>
                          </w:pPr>
                          <w:r w:rsidRPr="00C13B8E">
                            <w:rPr>
                              <w:rFonts w:ascii="Cambria" w:hAnsi="Calibri"/>
                              <w:color w:val="000000"/>
                              <w:kern w:val="24"/>
                            </w:rPr>
                            <w:t>U</w:t>
                          </w:r>
                          <w:r w:rsidRPr="00C13B8E">
                            <w:rPr>
                              <w:rFonts w:ascii="Cambria" w:hAnsi="Calibri"/>
                              <w:color w:val="000000"/>
                              <w:kern w:val="24"/>
                              <w:position w:val="-6"/>
                              <w:vertAlign w:val="subscript"/>
                            </w:rPr>
                            <w:t>M</w:t>
                          </w:r>
                        </w:p>
                      </w:txbxContent>
                    </v:textbox>
                  </v:shape>
                  <v:shape id="_x0000_s1276" type="#_x0000_t202" style="position:absolute;top:905987;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I03ywgAA&#10;ANwAAAAPAAAAZHJzL2Rvd25yZXYueG1sRI9BawIxFITvhf6H8AreaqJSKVujSG3BQy/q9v7YvG6W&#10;bl6WzdNd/31TEDwOM/MNs9qMoVUX6lMT2cJsakARV9E1XFsoT5/Pr6CSIDtsI5OFKyXYrB8fVli4&#10;OPCBLkepVYZwKtCCF+kKrVPlKWCaxo44ez+xDyhZ9rV2PQ4ZHlo9N2apAzacFzx29O6p+j2egwUR&#10;t51dy4+Q9t/j127wpnrB0trJ07h9AyU0yj18a++dhblZwP+ZfAT0+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UjTfLCAAAA3AAAAA8AAAAAAAAAAAAAAAAAlwIAAGRycy9kb3du&#10;cmV2LnhtbFBLBQYAAAAABAAEAPUAAACGAwAAAAA=&#10;" filled="f" stroked="f">
                    <v:textbox style="mso-fit-shape-to-text:t">
                      <w:txbxContent>
                        <w:p w14:paraId="6D18A2EC" w14:textId="77777777" w:rsidR="00A51520" w:rsidRDefault="00A51520" w:rsidP="00A11B56">
                          <w:pPr>
                            <w:pStyle w:val="NormalWeb"/>
                            <w:spacing w:before="0" w:beforeAutospacing="0" w:after="0" w:afterAutospacing="0"/>
                            <w:jc w:val="center"/>
                          </w:pPr>
                          <w:r w:rsidRPr="00C13B8E">
                            <w:rPr>
                              <w:rFonts w:ascii="Gabriola" w:hAnsi="Gabriola"/>
                              <w:color w:val="000000"/>
                              <w:kern w:val="24"/>
                              <w:sz w:val="48"/>
                              <w:szCs w:val="48"/>
                            </w:rPr>
                            <w:t>ω</w:t>
                          </w:r>
                          <w:r w:rsidRPr="00C13B8E">
                            <w:rPr>
                              <w:rFonts w:ascii="Cambria" w:hAnsi="Calibri"/>
                              <w:color w:val="000000"/>
                              <w:kern w:val="24"/>
                              <w:position w:val="-6"/>
                              <w:vertAlign w:val="subscript"/>
                            </w:rPr>
                            <w:t>S</w:t>
                          </w:r>
                        </w:p>
                      </w:txbxContent>
                    </v:textbox>
                  </v:shape>
                  <v:shape id="_x0000_s1277" type="#_x0000_t202" style="position:absolute;left:749217;top:1150378;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ytWGwgAA&#10;ANwAAAAPAAAAZHJzL2Rvd25yZXYueG1sRI9BawIxFITvhf6H8AreaqJYKVujSG3BQy/q9v7YvG6W&#10;bl6WzdNd/31TEDwOM/MNs9qMoVUX6lMT2cJsakARV9E1XFsoT5/Pr6CSIDtsI5OFKyXYrB8fVli4&#10;OPCBLkepVYZwKtCCF+kKrVPlKWCaxo44ez+xDyhZ9rV2PQ4ZHlo9N2apAzacFzx29O6p+j2egwUR&#10;t51dy4+Q9t/j127wpnrB0trJ07h9AyU0yj18a++dhblZwP+ZfAT0+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rK1YbCAAAA3AAAAA8AAAAAAAAAAAAAAAAAlwIAAGRycy9kb3du&#10;cmV2LnhtbFBLBQYAAAAABAAEAPUAAACGAwAAAAA=&#10;" filled="f" stroked="f">
                    <v:textbox style="mso-fit-shape-to-text:t">
                      <w:txbxContent>
                        <w:p w14:paraId="5D683C0B" w14:textId="77777777" w:rsidR="00A51520" w:rsidRDefault="00A51520" w:rsidP="00A11B56">
                          <w:pPr>
                            <w:pStyle w:val="NormalWeb"/>
                            <w:spacing w:before="0" w:beforeAutospacing="0" w:after="0" w:afterAutospacing="0"/>
                            <w:jc w:val="center"/>
                          </w:pPr>
                          <w:r w:rsidRPr="00C13B8E">
                            <w:rPr>
                              <w:rFonts w:ascii="Gabriola" w:hAnsi="Gabriola"/>
                              <w:color w:val="000000"/>
                              <w:kern w:val="24"/>
                              <w:sz w:val="48"/>
                              <w:szCs w:val="48"/>
                            </w:rPr>
                            <w:t>ω</w:t>
                          </w:r>
                          <w:r w:rsidRPr="00C13B8E">
                            <w:rPr>
                              <w:rFonts w:ascii="Cambria" w:hAnsi="Calibri"/>
                              <w:color w:val="000000"/>
                              <w:kern w:val="24"/>
                              <w:position w:val="-6"/>
                              <w:vertAlign w:val="subscript"/>
                            </w:rPr>
                            <w:t>M</w:t>
                          </w:r>
                        </w:p>
                      </w:txbxContent>
                    </v:textbox>
                  </v:shape>
                  <v:line id="Gerader_x0020_Verbinder_x0020_63" o:spid="_x0000_s1278" style="position:absolute;flip:x;visibility:visible;mso-wrap-style:square" from="3093344,2210319" to="4315599,22103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572xMMAAADcAAAADwAAAGRycy9kb3ducmV2LnhtbESPzarCMBSE9xd8h3AEd9fUgnKpRhFR&#10;UHCjVxfuDs3pDzYntYlafXojCC6HmfmGmcxaU4kbNa60rGDQj0AQp1aXnCs4/K9+/0A4j6yxskwK&#10;HuRgNu38TDDR9s47uu19LgKEXYIKCu/rREqXFmTQ9W1NHLzMNgZ9kE0udYP3ADeVjKNoJA2WHBYK&#10;rGlRUHreX42C5clX7QUf8XObbZbZ0S7sfFgq1eu28zEIT63/hj/ttVYQR0N4nwlHQE5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e9sTDAAAA3AAAAA8AAAAAAAAAAAAA&#10;AAAAoQIAAGRycy9kb3ducmV2LnhtbFBLBQYAAAAABAAEAPkAAACRAwAAAAA=&#10;" strokecolor="#4a7ebb"/>
                  <v:rect id="Rechteck_x0020_64" o:spid="_x0000_s1279" style="position:absolute;left:2318918;top:1982233;width:774426;height:4561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E/xxQAA&#10;ANwAAAAPAAAAZHJzL2Rvd25yZXYueG1sRI9BawIxFITvhf6H8AreauIebF2NIqWiUIrUevH23Dw3&#10;i5uXJYm6/fdNoeBxmJlvmNmid624UoiNZw2joQJBXHnTcK1h/716fgURE7LB1jNp+KEIi/njwwxL&#10;42/8RdddqkWGcCxRg02pK6WMlSWHceg74uydfHCYsgy1NAFvGe5aWSg1lg4bzgsWO3qzVJ13F6fh&#10;fHjffm4n+2LlzPqomvQyseFD68FTv5yCSNSne/i/vTEaCjWGvzP5CMj5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ZIT/HFAAAA3AAAAA8AAAAAAAAAAAAAAAAAlwIAAGRycy9k&#10;b3ducmV2LnhtbFBLBQYAAAAABAAEAPUAAACJAwAAAAA=&#10;" fillcolor="#4f81bd" strokecolor="#385d8a" strokeweight="2pt">
                    <v:textbox>
                      <w:txbxContent>
                        <w:p w14:paraId="25DE3D5F" w14:textId="77777777" w:rsidR="00A51520" w:rsidRDefault="00A51520" w:rsidP="00A11B56">
                          <w:pPr>
                            <w:pStyle w:val="NormalWeb"/>
                            <w:spacing w:before="0" w:beforeAutospacing="0" w:after="0" w:afterAutospacing="0"/>
                            <w:jc w:val="center"/>
                          </w:pPr>
                          <w:r w:rsidRPr="00C13B8E">
                            <w:rPr>
                              <w:rFonts w:ascii="Cambria" w:hAnsi="Calibri"/>
                              <w:color w:val="FFFFFF"/>
                              <w:kern w:val="24"/>
                            </w:rPr>
                            <w:t>Encoder</w:t>
                          </w:r>
                        </w:p>
                      </w:txbxContent>
                    </v:textbox>
                  </v:rect>
                </v:group>
                <v:shape id="Textfeld_x0020_65" o:spid="_x0000_s1280" type="#_x0000_t202" style="position:absolute;left:13970;top:2538730;width:513905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vLzxxwAA&#10;ANwAAAAPAAAAZHJzL2Rvd25yZXYueG1sRI9BT8MwDIXvSPsPkSdxQSwdTBOUZdM0DQm4TJRduFmN&#10;1xQap0rSrfx7fEDiZus9v/d5tRl9p84UUxvYwHxWgCKug225MXD8eL59AJUyssUuMBn4oQSb9eRq&#10;haUNF36nc5UbJSGcSjTgcu5LrVPtyGOahZ5YtFOIHrOssdE24kXCfafvimKpPbYsDQ572jmqv6vB&#10;GzgsPg/uZjjt37aL+/h6HHbLr6Yy5no6bp9AZRrzv/nv+sUK/qPgyzMygV7/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e7y88ccAAADcAAAADwAAAAAAAAAAAAAAAACXAgAAZHJz&#10;L2Rvd25yZXYueG1sUEsFBgAAAAAEAAQA9QAAAIsDAAAAAA==&#10;" stroked="f">
                  <v:textbox style="mso-fit-shape-to-text:t" inset="0,0,0,0">
                    <w:txbxContent>
                      <w:p w14:paraId="499435B1" w14:textId="77777777" w:rsidR="00A51520" w:rsidRPr="003676A6" w:rsidRDefault="00A51520" w:rsidP="00A11B56">
                        <w:pPr>
                          <w:pStyle w:val="Caption"/>
                        </w:pPr>
                        <w:bookmarkStart w:id="105" w:name="_Toc437601598"/>
                        <w:r>
                          <w:t xml:space="preserve">Abbildung </w:t>
                        </w:r>
                        <w:r>
                          <w:fldChar w:fldCharType="begin"/>
                        </w:r>
                        <w:r>
                          <w:instrText xml:space="preserve"> SEQ Abbildung \* ARABIC </w:instrText>
                        </w:r>
                        <w:r>
                          <w:fldChar w:fldCharType="separate"/>
                        </w:r>
                        <w:r>
                          <w:rPr>
                            <w:noProof/>
                          </w:rPr>
                          <w:t>24</w:t>
                        </w:r>
                        <w:r>
                          <w:rPr>
                            <w:noProof/>
                          </w:rPr>
                          <w:fldChar w:fldCharType="end"/>
                        </w:r>
                        <w:r>
                          <w:t>: Regelkreis</w:t>
                        </w:r>
                        <w:bookmarkEnd w:id="105"/>
                      </w:p>
                    </w:txbxContent>
                  </v:textbox>
                </v:shape>
                <w10:wrap type="topAndBottom"/>
              </v:group>
            </w:pict>
          </mc:Fallback>
        </mc:AlternateContent>
      </w:r>
    </w:p>
    <w:p w14:paraId="4920C6CF" w14:textId="77777777" w:rsidR="00A11B56" w:rsidRPr="00C13B8E" w:rsidRDefault="00A11B56" w:rsidP="00D137FF">
      <w:pPr>
        <w:jc w:val="both"/>
        <w:rPr>
          <w:rFonts w:ascii="Calibri" w:hAnsi="Calibri"/>
        </w:rPr>
      </w:pPr>
      <w:r w:rsidRPr="00C13B8E">
        <w:rPr>
          <w:rFonts w:ascii="Calibri" w:hAnsi="Calibri"/>
        </w:rPr>
        <w:t>Meistens ist unser Fahrzeug im geschwindigkeitsgeregelten Zustand unterwegs. Die Sollgeschwindigkeit wird von unserer Steuerung vorgegeben und danach über den PID-Regler geregelt. Wenn die Erkennungssoftware jedoch einen Container sieht, kann sie die Distanz zum Container abschätzen. Nun wird Positionsgeregelt gefahren. Das heisst das Fahrzeugt fährt eine definierte Strecke ab. Dies kann gemacht werden, indem die Pulse gezählt werden. Anhand der Berechnung unten, ergeben sich 355 Pulse für eine Distanz von 1cm.</w:t>
      </w:r>
    </w:p>
    <w:p w14:paraId="0977C1CD" w14:textId="77777777" w:rsidR="00D137FF" w:rsidRPr="00C13B8E" w:rsidRDefault="00D137FF" w:rsidP="00D137FF">
      <w:pPr>
        <w:jc w:val="both"/>
        <w:rPr>
          <w:rFonts w:ascii="Calibri" w:hAnsi="Calibri"/>
        </w:rPr>
      </w:pPr>
    </w:p>
    <w:p w14:paraId="52529DB4" w14:textId="742E6B0C" w:rsidR="00A11B56" w:rsidRPr="00C13B8E" w:rsidRDefault="0052435B" w:rsidP="00D137FF">
      <w:pPr>
        <w:jc w:val="both"/>
        <w:rPr>
          <w:rFonts w:ascii="Calibri" w:hAnsi="Calibri"/>
        </w:rPr>
      </w:pPr>
      <m:oMathPara>
        <m:oMathParaPr>
          <m:jc m:val="center"/>
        </m:oMathParaPr>
        <m:oMath>
          <m:r>
            <w:rPr>
              <w:rFonts w:ascii="Cambria Math" w:hAnsi="Cambria Math"/>
            </w:rPr>
            <m:t>1 Umdrehung≅</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ad</m:t>
                  </m:r>
                </m:sub>
              </m:sSub>
            </m:num>
            <m:den>
              <m:r>
                <w:rPr>
                  <w:rFonts w:ascii="Cambria Math" w:hAnsi="Cambria Math"/>
                </w:rPr>
                <m:t>Untersetzung</m:t>
              </m:r>
            </m:den>
          </m:f>
          <m:r>
            <w:rPr>
              <w:rFonts w:ascii="Cambria Math" w:hAnsi="Cambria Math"/>
            </w:rPr>
            <m:t>=</m:t>
          </m:r>
          <m:f>
            <m:fPr>
              <m:ctrlPr>
                <w:rPr>
                  <w:rFonts w:ascii="Cambria Math" w:hAnsi="Cambria Math"/>
                  <w:i/>
                </w:rPr>
              </m:ctrlPr>
            </m:fPr>
            <m:num>
              <m:r>
                <w:rPr>
                  <w:rFonts w:ascii="Cambria Math" w:hAnsi="Cambria Math"/>
                </w:rPr>
                <m:t>2∙π∙3.3cm</m:t>
              </m:r>
            </m:num>
            <m:den>
              <m:r>
                <w:rPr>
                  <w:rFonts w:ascii="Cambria Math" w:hAnsi="Cambria Math"/>
                </w:rPr>
                <m:t>3 ∙4.8</m:t>
              </m:r>
            </m:den>
          </m:f>
          <m:r>
            <w:rPr>
              <w:rFonts w:ascii="Cambria Math" w:hAnsi="Cambria Math"/>
            </w:rPr>
            <m:t>=1.44cm</m:t>
          </m:r>
          <m:r>
            <m:rPr>
              <m:sty m:val="p"/>
            </m:rPr>
            <w:rPr>
              <w:rFonts w:ascii="Cambria Math" w:hAnsi="Cambria Math"/>
            </w:rPr>
            <w:br/>
          </m:r>
        </m:oMath>
        <m:oMath>
          <m:r>
            <w:rPr>
              <w:rFonts w:ascii="Cambria Math" w:hAnsi="Cambria Math"/>
            </w:rPr>
            <m:t>1 Umdrehung =512 Puls=1.44cm</m:t>
          </m:r>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1.44cm</m:t>
              </m:r>
            </m:den>
          </m:f>
          <m:r>
            <w:rPr>
              <w:rFonts w:ascii="Cambria Math" w:hAnsi="Cambria Math"/>
            </w:rPr>
            <m:t>∙512=355.6 Puls für 1cm</m:t>
          </m:r>
        </m:oMath>
      </m:oMathPara>
    </w:p>
    <w:p w14:paraId="4678E020" w14:textId="77777777" w:rsidR="00D137FF" w:rsidRPr="00C13B8E" w:rsidRDefault="00D137FF" w:rsidP="00D137FF">
      <w:pPr>
        <w:jc w:val="both"/>
        <w:rPr>
          <w:rFonts w:ascii="Calibri" w:hAnsi="Calibri"/>
        </w:rPr>
      </w:pPr>
    </w:p>
    <w:p w14:paraId="263B0E62" w14:textId="77777777" w:rsidR="00A11B56" w:rsidRPr="00613438" w:rsidRDefault="00A11B56" w:rsidP="00574883">
      <w:pPr>
        <w:pStyle w:val="Heading4"/>
      </w:pPr>
      <w:r w:rsidRPr="00613438">
        <w:t>Encoder</w:t>
      </w:r>
    </w:p>
    <w:p w14:paraId="42A38883" w14:textId="77777777" w:rsidR="00A11B56" w:rsidRPr="00C13B8E" w:rsidRDefault="00A11B56" w:rsidP="00D137FF">
      <w:pPr>
        <w:jc w:val="both"/>
        <w:rPr>
          <w:rFonts w:ascii="Calibri" w:hAnsi="Calibri"/>
        </w:rPr>
      </w:pPr>
      <w:r w:rsidRPr="00C13B8E">
        <w:rPr>
          <w:rFonts w:ascii="Calibri" w:hAnsi="Calibri"/>
        </w:rPr>
        <w:t>Der Encoder welcher am Maxon Motor befestigt ist liefert 512 Impulse/Umdrehung. Diese Pulse müssen alle aufgezeichnet werden, damit genau gefahren werden kann. Dies wären bei einer Motorendrehzahl von 600 Umdrehungen (bei geschätzter maximalen Geschwindigkeit) pro Sekunde 300‘000 Pulse pro Sekunde. Dies würde eine sehr grosse Abtastrate zur Folge haben. Deshalb wird das Schnittstellen-IC HCTL 2022 verwendet. Dieses beinhaltet einen 32bit Counter, welche vom Encoder aufwärts/herunter gezählt wird. Nun kann mit dem Raspberry periodisch die Werte herausgelesen werden. Der Zeitpunkt dazu kann selber festgelegt werden, ohne dass Pulse verloren gehen.</w:t>
      </w:r>
      <w:r w:rsidRPr="00C13B8E">
        <w:rPr>
          <w:rFonts w:ascii="Calibri" w:hAnsi="Calibri"/>
          <w:lang w:eastAsia="de-CH"/>
        </w:rPr>
        <w:t xml:space="preserve"> </w:t>
      </w:r>
    </w:p>
    <w:p w14:paraId="16B8EB4D" w14:textId="6043E77A" w:rsidR="00A11B56" w:rsidRPr="00C13B8E" w:rsidRDefault="0052435B" w:rsidP="00D137FF">
      <w:pPr>
        <w:jc w:val="both"/>
        <w:rPr>
          <w:rFonts w:ascii="Calibri" w:hAnsi="Calibri"/>
        </w:rPr>
      </w:pPr>
      <w:r>
        <w:rPr>
          <w:lang w:val="en-US"/>
        </w:rPr>
        <w:lastRenderedPageBreak/>
        <mc:AlternateContent>
          <mc:Choice Requires="wpg">
            <w:drawing>
              <wp:anchor distT="0" distB="0" distL="114300" distR="114300" simplePos="0" relativeHeight="251631104" behindDoc="0" locked="0" layoutInCell="1" allowOverlap="1" wp14:anchorId="3402052E" wp14:editId="7B6840E8">
                <wp:simplePos x="0" y="0"/>
                <wp:positionH relativeFrom="column">
                  <wp:posOffset>-227965</wp:posOffset>
                </wp:positionH>
                <wp:positionV relativeFrom="paragraph">
                  <wp:posOffset>228600</wp:posOffset>
                </wp:positionV>
                <wp:extent cx="5964555" cy="1960880"/>
                <wp:effectExtent l="0" t="0" r="29845" b="0"/>
                <wp:wrapTopAndBottom/>
                <wp:docPr id="240" name="Group 2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4555" cy="1960880"/>
                          <a:chOff x="0" y="0"/>
                          <a:chExt cx="4821555" cy="1419225"/>
                        </a:xfrm>
                      </wpg:grpSpPr>
                      <wpg:grpSp>
                        <wpg:cNvPr id="207" name="Gruppieren 82"/>
                        <wpg:cNvGrpSpPr/>
                        <wpg:grpSpPr>
                          <a:xfrm>
                            <a:off x="114300" y="0"/>
                            <a:ext cx="4707255" cy="1170305"/>
                            <a:chOff x="0" y="0"/>
                            <a:chExt cx="4707552" cy="1170634"/>
                          </a:xfrm>
                        </wpg:grpSpPr>
                        <wps:wsp>
                          <wps:cNvPr id="208" name="Rechteck 8"/>
                          <wps:cNvSpPr/>
                          <wps:spPr>
                            <a:xfrm>
                              <a:off x="2110607" y="0"/>
                              <a:ext cx="840402" cy="1165609"/>
                            </a:xfrm>
                            <a:prstGeom prst="rect">
                              <a:avLst/>
                            </a:prstGeom>
                            <a:solidFill>
                              <a:srgbClr val="4F81BD"/>
                            </a:solidFill>
                            <a:ln w="25400" cap="flat" cmpd="sng" algn="ctr">
                              <a:solidFill>
                                <a:srgbClr val="4F81BD">
                                  <a:shade val="50000"/>
                                </a:srgbClr>
                              </a:solidFill>
                              <a:prstDash val="solid"/>
                            </a:ln>
                            <a:effectLst/>
                          </wps:spPr>
                          <wps:txbx>
                            <w:txbxContent>
                              <w:p w14:paraId="0B107FE9" w14:textId="77777777" w:rsidR="00A51520" w:rsidRDefault="00A51520" w:rsidP="00A11B56">
                                <w:pPr>
                                  <w:jc w:val="center"/>
                                </w:pPr>
                                <w:r>
                                  <w:t>HCTL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Rechteck 11"/>
                          <wps:cNvSpPr/>
                          <wps:spPr>
                            <a:xfrm>
                              <a:off x="3867150" y="7618"/>
                              <a:ext cx="840402" cy="1163016"/>
                            </a:xfrm>
                            <a:prstGeom prst="rect">
                              <a:avLst/>
                            </a:prstGeom>
                            <a:solidFill>
                              <a:srgbClr val="4F81BD"/>
                            </a:solidFill>
                            <a:ln w="25400" cap="flat" cmpd="sng" algn="ctr">
                              <a:solidFill>
                                <a:srgbClr val="4F81BD">
                                  <a:shade val="50000"/>
                                </a:srgbClr>
                              </a:solidFill>
                              <a:prstDash val="solid"/>
                            </a:ln>
                            <a:effectLst/>
                          </wps:spPr>
                          <wps:txbx>
                            <w:txbxContent>
                              <w:p w14:paraId="2C070E3F" w14:textId="77777777" w:rsidR="00A51520" w:rsidRPr="003365AF" w:rsidRDefault="00A51520" w:rsidP="00A11B56">
                                <w:pPr>
                                  <w:jc w:val="center"/>
                                  <w:rPr>
                                    <w:sz w:val="18"/>
                                  </w:rPr>
                                </w:pPr>
                                <w:r w:rsidRPr="003365AF">
                                  <w:rPr>
                                    <w:sz w:val="18"/>
                                  </w:rPr>
                                  <w:t>Raspberry 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 name="Gruppieren 76"/>
                          <wpg:cNvGrpSpPr/>
                          <wpg:grpSpPr>
                            <a:xfrm>
                              <a:off x="2689860" y="259080"/>
                              <a:ext cx="1483847" cy="529590"/>
                              <a:chOff x="0" y="0"/>
                              <a:chExt cx="1483847" cy="529590"/>
                            </a:xfrm>
                          </wpg:grpSpPr>
                          <wpg:grpSp>
                            <wpg:cNvPr id="211" name="Gruppieren 75"/>
                            <wpg:cNvGrpSpPr/>
                            <wpg:grpSpPr>
                              <a:xfrm>
                                <a:off x="0" y="72390"/>
                                <a:ext cx="1483847" cy="375285"/>
                                <a:chOff x="0" y="0"/>
                                <a:chExt cx="1483847" cy="375285"/>
                              </a:xfrm>
                            </wpg:grpSpPr>
                            <wps:wsp>
                              <wps:cNvPr id="212" name="Gerader Verbinder 39"/>
                              <wps:cNvCnPr/>
                              <wps:spPr>
                                <a:xfrm>
                                  <a:off x="68580" y="0"/>
                                  <a:ext cx="1339067" cy="13597"/>
                                </a:xfrm>
                                <a:prstGeom prst="line">
                                  <a:avLst/>
                                </a:prstGeom>
                                <a:noFill/>
                                <a:ln w="9525" cap="flat" cmpd="sng" algn="ctr">
                                  <a:solidFill>
                                    <a:srgbClr val="4F81BD">
                                      <a:shade val="95000"/>
                                      <a:satMod val="105000"/>
                                    </a:srgbClr>
                                  </a:solidFill>
                                  <a:prstDash val="solid"/>
                                </a:ln>
                                <a:effectLst/>
                              </wps:spPr>
                              <wps:bodyPr/>
                            </wps:wsp>
                            <wps:wsp>
                              <wps:cNvPr id="213" name="Gerader Verbinder 41"/>
                              <wps:cNvCnPr/>
                              <wps:spPr>
                                <a:xfrm>
                                  <a:off x="137160" y="53340"/>
                                  <a:ext cx="1339067" cy="13597"/>
                                </a:xfrm>
                                <a:prstGeom prst="line">
                                  <a:avLst/>
                                </a:prstGeom>
                                <a:noFill/>
                                <a:ln w="9525" cap="flat" cmpd="sng" algn="ctr">
                                  <a:solidFill>
                                    <a:srgbClr val="4F81BD">
                                      <a:shade val="95000"/>
                                      <a:satMod val="105000"/>
                                    </a:srgbClr>
                                  </a:solidFill>
                                  <a:prstDash val="solid"/>
                                </a:ln>
                                <a:effectLst/>
                              </wps:spPr>
                              <wps:bodyPr/>
                            </wps:wsp>
                            <wps:wsp>
                              <wps:cNvPr id="214" name="Gerader Verbinder 42"/>
                              <wps:cNvCnPr/>
                              <wps:spPr>
                                <a:xfrm>
                                  <a:off x="87630" y="106680"/>
                                  <a:ext cx="1339067" cy="13597"/>
                                </a:xfrm>
                                <a:prstGeom prst="line">
                                  <a:avLst/>
                                </a:prstGeom>
                                <a:noFill/>
                                <a:ln w="9525" cap="flat" cmpd="sng" algn="ctr">
                                  <a:solidFill>
                                    <a:srgbClr val="4F81BD">
                                      <a:shade val="95000"/>
                                      <a:satMod val="105000"/>
                                    </a:srgbClr>
                                  </a:solidFill>
                                  <a:prstDash val="solid"/>
                                </a:ln>
                                <a:effectLst/>
                              </wps:spPr>
                              <wps:bodyPr/>
                            </wps:wsp>
                            <wps:wsp>
                              <wps:cNvPr id="215" name="Gerader Verbinder 43"/>
                              <wps:cNvCnPr/>
                              <wps:spPr>
                                <a:xfrm>
                                  <a:off x="0" y="152400"/>
                                  <a:ext cx="1339067" cy="13597"/>
                                </a:xfrm>
                                <a:prstGeom prst="line">
                                  <a:avLst/>
                                </a:prstGeom>
                                <a:noFill/>
                                <a:ln w="9525" cap="flat" cmpd="sng" algn="ctr">
                                  <a:solidFill>
                                    <a:srgbClr val="4F81BD">
                                      <a:shade val="95000"/>
                                      <a:satMod val="105000"/>
                                    </a:srgbClr>
                                  </a:solidFill>
                                  <a:prstDash val="solid"/>
                                </a:ln>
                                <a:effectLst/>
                              </wps:spPr>
                              <wps:bodyPr/>
                            </wps:wsp>
                            <wps:wsp>
                              <wps:cNvPr id="216" name="Gerader Verbinder 48"/>
                              <wps:cNvCnPr/>
                              <wps:spPr>
                                <a:xfrm>
                                  <a:off x="76200" y="209550"/>
                                  <a:ext cx="1338580" cy="13335"/>
                                </a:xfrm>
                                <a:prstGeom prst="line">
                                  <a:avLst/>
                                </a:prstGeom>
                                <a:noFill/>
                                <a:ln w="9525" cap="flat" cmpd="sng" algn="ctr">
                                  <a:solidFill>
                                    <a:srgbClr val="4F81BD">
                                      <a:shade val="95000"/>
                                      <a:satMod val="105000"/>
                                    </a:srgbClr>
                                  </a:solidFill>
                                  <a:prstDash val="solid"/>
                                </a:ln>
                                <a:effectLst/>
                              </wps:spPr>
                              <wps:bodyPr/>
                            </wps:wsp>
                            <wps:wsp>
                              <wps:cNvPr id="217" name="Gerader Verbinder 66"/>
                              <wps:cNvCnPr/>
                              <wps:spPr>
                                <a:xfrm>
                                  <a:off x="144780" y="262890"/>
                                  <a:ext cx="1339067" cy="13597"/>
                                </a:xfrm>
                                <a:prstGeom prst="line">
                                  <a:avLst/>
                                </a:prstGeom>
                                <a:noFill/>
                                <a:ln w="9525" cap="flat" cmpd="sng" algn="ctr">
                                  <a:solidFill>
                                    <a:srgbClr val="4F81BD">
                                      <a:shade val="95000"/>
                                      <a:satMod val="105000"/>
                                    </a:srgbClr>
                                  </a:solidFill>
                                  <a:prstDash val="solid"/>
                                </a:ln>
                                <a:effectLst/>
                              </wps:spPr>
                              <wps:bodyPr/>
                            </wps:wsp>
                            <wps:wsp>
                              <wps:cNvPr id="218" name="Gerader Verbinder 67"/>
                              <wps:cNvCnPr/>
                              <wps:spPr>
                                <a:xfrm>
                                  <a:off x="95250" y="316230"/>
                                  <a:ext cx="1338580" cy="13335"/>
                                </a:xfrm>
                                <a:prstGeom prst="line">
                                  <a:avLst/>
                                </a:prstGeom>
                                <a:noFill/>
                                <a:ln w="9525" cap="flat" cmpd="sng" algn="ctr">
                                  <a:solidFill>
                                    <a:srgbClr val="4F81BD">
                                      <a:shade val="95000"/>
                                      <a:satMod val="105000"/>
                                    </a:srgbClr>
                                  </a:solidFill>
                                  <a:prstDash val="solid"/>
                                </a:ln>
                                <a:effectLst/>
                              </wps:spPr>
                              <wps:bodyPr/>
                            </wps:wsp>
                            <wps:wsp>
                              <wps:cNvPr id="219" name="Gerader Verbinder 68"/>
                              <wps:cNvCnPr/>
                              <wps:spPr>
                                <a:xfrm>
                                  <a:off x="7620" y="361950"/>
                                  <a:ext cx="1338580" cy="13335"/>
                                </a:xfrm>
                                <a:prstGeom prst="line">
                                  <a:avLst/>
                                </a:prstGeom>
                                <a:noFill/>
                                <a:ln w="9525" cap="flat" cmpd="sng" algn="ctr">
                                  <a:solidFill>
                                    <a:srgbClr val="4F81BD">
                                      <a:shade val="95000"/>
                                      <a:satMod val="105000"/>
                                    </a:srgbClr>
                                  </a:solidFill>
                                  <a:prstDash val="solid"/>
                                </a:ln>
                                <a:effectLst/>
                              </wps:spPr>
                              <wps:bodyPr/>
                            </wps:wsp>
                          </wpg:grpSp>
                          <wps:wsp>
                            <wps:cNvPr id="220" name="Textfeld 71"/>
                            <wps:cNvSpPr txBox="1"/>
                            <wps:spPr>
                              <a:xfrm>
                                <a:off x="64770" y="0"/>
                                <a:ext cx="270510" cy="529590"/>
                              </a:xfrm>
                              <a:prstGeom prst="rect">
                                <a:avLst/>
                              </a:prstGeom>
                              <a:noFill/>
                              <a:ln w="6350">
                                <a:noFill/>
                              </a:ln>
                              <a:effectLst/>
                            </wps:spPr>
                            <wps:txbx>
                              <w:txbxContent>
                                <w:p w14:paraId="75DF0220" w14:textId="77777777" w:rsidR="00A51520" w:rsidRPr="00C13B8E" w:rsidRDefault="00A51520" w:rsidP="00A11B56">
                                  <w:pPr>
                                    <w:rPr>
                                      <w:color w:val="FFFFFF"/>
                                      <w:sz w:val="10"/>
                                    </w:rPr>
                                  </w:pPr>
                                  <w:r w:rsidRPr="00C13B8E">
                                    <w:rPr>
                                      <w:color w:val="FFFFFF"/>
                                      <w:sz w:val="10"/>
                                    </w:rPr>
                                    <w:t>D0</w:t>
                                  </w:r>
                                  <w:r w:rsidRPr="00C13B8E">
                                    <w:rPr>
                                      <w:color w:val="FFFFFF"/>
                                      <w:sz w:val="10"/>
                                    </w:rPr>
                                    <w:br/>
                                  </w:r>
                                  <w:r w:rsidRPr="00C13B8E">
                                    <w:rPr>
                                      <w:color w:val="FFFFFF"/>
                                      <w:sz w:val="10"/>
                                    </w:rPr>
                                    <w:br/>
                                    <w:t>…</w:t>
                                  </w:r>
                                  <w:r w:rsidRPr="00C13B8E">
                                    <w:rPr>
                                      <w:color w:val="FFFFFF"/>
                                      <w:sz w:val="10"/>
                                    </w:rPr>
                                    <w:br/>
                                  </w:r>
                                  <w:r w:rsidRPr="00C13B8E">
                                    <w:rPr>
                                      <w:color w:val="FFFFFF"/>
                                      <w:sz w:val="10"/>
                                    </w:rPr>
                                    <w:b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1" name="Gruppieren 74"/>
                          <wpg:cNvGrpSpPr/>
                          <wpg:grpSpPr>
                            <a:xfrm>
                              <a:off x="2640330" y="681990"/>
                              <a:ext cx="1437640" cy="255270"/>
                              <a:chOff x="0" y="0"/>
                              <a:chExt cx="1437640" cy="255270"/>
                            </a:xfrm>
                          </wpg:grpSpPr>
                          <wps:wsp>
                            <wps:cNvPr id="222" name="Gerader Verbinder 69"/>
                            <wps:cNvCnPr/>
                            <wps:spPr>
                              <a:xfrm>
                                <a:off x="99060" y="106680"/>
                                <a:ext cx="1338580" cy="13335"/>
                              </a:xfrm>
                              <a:prstGeom prst="line">
                                <a:avLst/>
                              </a:prstGeom>
                              <a:noFill/>
                              <a:ln w="9525" cap="flat" cmpd="sng" algn="ctr">
                                <a:solidFill>
                                  <a:srgbClr val="4F81BD">
                                    <a:shade val="95000"/>
                                    <a:satMod val="105000"/>
                                  </a:srgbClr>
                                </a:solidFill>
                                <a:prstDash val="solid"/>
                              </a:ln>
                              <a:effectLst/>
                            </wps:spPr>
                            <wps:bodyPr/>
                          </wps:wsp>
                          <wps:wsp>
                            <wps:cNvPr id="223" name="Gerader Verbinder 70"/>
                            <wps:cNvCnPr/>
                            <wps:spPr>
                              <a:xfrm>
                                <a:off x="0" y="144780"/>
                                <a:ext cx="1338580" cy="13335"/>
                              </a:xfrm>
                              <a:prstGeom prst="line">
                                <a:avLst/>
                              </a:prstGeom>
                              <a:noFill/>
                              <a:ln w="9525" cap="flat" cmpd="sng" algn="ctr">
                                <a:solidFill>
                                  <a:srgbClr val="4F81BD">
                                    <a:shade val="95000"/>
                                    <a:satMod val="105000"/>
                                  </a:srgbClr>
                                </a:solidFill>
                                <a:prstDash val="solid"/>
                              </a:ln>
                              <a:effectLst/>
                            </wps:spPr>
                            <wps:bodyPr/>
                          </wps:wsp>
                          <wps:wsp>
                            <wps:cNvPr id="224" name="Textfeld 73"/>
                            <wps:cNvSpPr txBox="1"/>
                            <wps:spPr>
                              <a:xfrm>
                                <a:off x="80010" y="0"/>
                                <a:ext cx="342900" cy="255270"/>
                              </a:xfrm>
                              <a:prstGeom prst="rect">
                                <a:avLst/>
                              </a:prstGeom>
                              <a:noFill/>
                              <a:ln w="6350">
                                <a:noFill/>
                              </a:ln>
                              <a:effectLst/>
                            </wps:spPr>
                            <wps:txbx>
                              <w:txbxContent>
                                <w:p w14:paraId="410202AA" w14:textId="77777777" w:rsidR="00A51520" w:rsidRPr="00C13B8E" w:rsidRDefault="00A51520" w:rsidP="00A11B56">
                                  <w:pPr>
                                    <w:rPr>
                                      <w:color w:val="FFFFFF"/>
                                      <w:sz w:val="10"/>
                                    </w:rPr>
                                  </w:pPr>
                                  <w:r w:rsidRPr="00C13B8E">
                                    <w:rPr>
                                      <w:color w:val="FFFFFF"/>
                                      <w:sz w:val="10"/>
                                    </w:rPr>
                                    <w:t>SEL0</w:t>
                                  </w:r>
                                  <w:r w:rsidRPr="00C13B8E">
                                    <w:rPr>
                                      <w:color w:val="FFFFFF"/>
                                      <w:sz w:val="10"/>
                                    </w:rPr>
                                    <w:br/>
                                    <w:t>SE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5" name="Gruppieren 78"/>
                          <wpg:cNvGrpSpPr/>
                          <wpg:grpSpPr>
                            <a:xfrm>
                              <a:off x="0" y="198120"/>
                              <a:ext cx="2442210" cy="914400"/>
                              <a:chOff x="0" y="0"/>
                              <a:chExt cx="2442210" cy="914400"/>
                            </a:xfrm>
                          </wpg:grpSpPr>
                          <wpg:grpSp>
                            <wpg:cNvPr id="226" name="Gruppieren 38"/>
                            <wpg:cNvGrpSpPr/>
                            <wpg:grpSpPr>
                              <a:xfrm>
                                <a:off x="0" y="0"/>
                                <a:ext cx="2261969" cy="914400"/>
                                <a:chOff x="0" y="0"/>
                                <a:chExt cx="2262375" cy="914400"/>
                              </a:xfrm>
                            </wpg:grpSpPr>
                            <wps:wsp>
                              <wps:cNvPr id="227" name="Ellipse 10"/>
                              <wps:cNvSpPr/>
                              <wps:spPr>
                                <a:xfrm>
                                  <a:off x="0" y="0"/>
                                  <a:ext cx="972185" cy="914400"/>
                                </a:xfrm>
                                <a:prstGeom prst="ellipse">
                                  <a:avLst/>
                                </a:prstGeom>
                                <a:solidFill>
                                  <a:srgbClr val="4F81BD"/>
                                </a:solidFill>
                                <a:ln w="25400" cap="flat" cmpd="sng" algn="ctr">
                                  <a:solidFill>
                                    <a:srgbClr val="4F81BD">
                                      <a:shade val="50000"/>
                                    </a:srgbClr>
                                  </a:solidFill>
                                  <a:prstDash val="solid"/>
                                </a:ln>
                                <a:effectLst/>
                              </wps:spPr>
                              <wps:txbx>
                                <w:txbxContent>
                                  <w:p w14:paraId="29A3B875" w14:textId="77777777" w:rsidR="00A51520" w:rsidRDefault="00A51520" w:rsidP="00A11B56">
                                    <w:pPr>
                                      <w:jc w:val="center"/>
                                    </w:pPr>
                                    <w:r w:rsidRPr="00A23564">
                                      <w:t>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8" name="Gruppieren 30"/>
                              <wpg:cNvGrpSpPr/>
                              <wpg:grpSpPr>
                                <a:xfrm>
                                  <a:off x="853440" y="240030"/>
                                  <a:ext cx="1393695" cy="74784"/>
                                  <a:chOff x="0" y="0"/>
                                  <a:chExt cx="1393695" cy="74784"/>
                                </a:xfrm>
                              </wpg:grpSpPr>
                              <wps:wsp>
                                <wps:cNvPr id="229" name="Gerader Verbinder 12"/>
                                <wps:cNvCnPr/>
                                <wps:spPr>
                                  <a:xfrm>
                                    <a:off x="0" y="0"/>
                                    <a:ext cx="1339307" cy="13597"/>
                                  </a:xfrm>
                                  <a:prstGeom prst="line">
                                    <a:avLst/>
                                  </a:prstGeom>
                                  <a:noFill/>
                                  <a:ln w="9525" cap="flat" cmpd="sng" algn="ctr">
                                    <a:solidFill>
                                      <a:srgbClr val="4F81BD">
                                        <a:shade val="95000"/>
                                        <a:satMod val="105000"/>
                                      </a:srgbClr>
                                    </a:solidFill>
                                    <a:prstDash val="solid"/>
                                  </a:ln>
                                  <a:effectLst/>
                                </wps:spPr>
                                <wps:bodyPr/>
                              </wps:wsp>
                              <wps:wsp>
                                <wps:cNvPr id="230" name="Gerader Verbinder 16"/>
                                <wps:cNvCnPr/>
                                <wps:spPr>
                                  <a:xfrm>
                                    <a:off x="54388" y="61187"/>
                                    <a:ext cx="1339307" cy="13597"/>
                                  </a:xfrm>
                                  <a:prstGeom prst="line">
                                    <a:avLst/>
                                  </a:prstGeom>
                                  <a:noFill/>
                                  <a:ln w="9525" cap="flat" cmpd="sng" algn="ctr">
                                    <a:solidFill>
                                      <a:srgbClr val="4F81BD">
                                        <a:shade val="95000"/>
                                        <a:satMod val="105000"/>
                                      </a:srgbClr>
                                    </a:solidFill>
                                    <a:prstDash val="solid"/>
                                  </a:ln>
                                  <a:effectLst/>
                                </wps:spPr>
                                <wps:bodyPr/>
                              </wps:wsp>
                            </wpg:grpSp>
                            <wpg:grpSp>
                              <wpg:cNvPr id="231" name="Gruppieren 31"/>
                              <wpg:cNvGrpSpPr/>
                              <wpg:grpSpPr>
                                <a:xfrm>
                                  <a:off x="868680" y="434340"/>
                                  <a:ext cx="1393695" cy="74784"/>
                                  <a:chOff x="0" y="0"/>
                                  <a:chExt cx="1393695" cy="74784"/>
                                </a:xfrm>
                              </wpg:grpSpPr>
                              <wps:wsp>
                                <wps:cNvPr id="232" name="Gerader Verbinder 32"/>
                                <wps:cNvCnPr/>
                                <wps:spPr>
                                  <a:xfrm>
                                    <a:off x="0" y="0"/>
                                    <a:ext cx="1339307" cy="13597"/>
                                  </a:xfrm>
                                  <a:prstGeom prst="line">
                                    <a:avLst/>
                                  </a:prstGeom>
                                  <a:noFill/>
                                  <a:ln w="9525" cap="flat" cmpd="sng" algn="ctr">
                                    <a:solidFill>
                                      <a:srgbClr val="4F81BD">
                                        <a:shade val="95000"/>
                                        <a:satMod val="105000"/>
                                      </a:srgbClr>
                                    </a:solidFill>
                                    <a:prstDash val="solid"/>
                                  </a:ln>
                                  <a:effectLst/>
                                </wps:spPr>
                                <wps:bodyPr/>
                              </wps:wsp>
                              <wps:wsp>
                                <wps:cNvPr id="233" name="Gerader Verbinder 33"/>
                                <wps:cNvCnPr/>
                                <wps:spPr>
                                  <a:xfrm>
                                    <a:off x="54388" y="61187"/>
                                    <a:ext cx="1339307" cy="13597"/>
                                  </a:xfrm>
                                  <a:prstGeom prst="line">
                                    <a:avLst/>
                                  </a:prstGeom>
                                  <a:noFill/>
                                  <a:ln w="9525" cap="flat" cmpd="sng" algn="ctr">
                                    <a:solidFill>
                                      <a:srgbClr val="4F81BD">
                                        <a:shade val="95000"/>
                                        <a:satMod val="105000"/>
                                      </a:srgbClr>
                                    </a:solidFill>
                                    <a:prstDash val="solid"/>
                                  </a:ln>
                                  <a:effectLst/>
                                </wps:spPr>
                                <wps:bodyPr/>
                              </wps:wsp>
                            </wpg:grpSp>
                          </wpg:grpSp>
                          <wps:wsp>
                            <wps:cNvPr id="234" name="Textfeld 77"/>
                            <wps:cNvSpPr txBox="1"/>
                            <wps:spPr>
                              <a:xfrm>
                                <a:off x="2061210" y="186690"/>
                                <a:ext cx="381000" cy="586740"/>
                              </a:xfrm>
                              <a:prstGeom prst="rect">
                                <a:avLst/>
                              </a:prstGeom>
                              <a:noFill/>
                              <a:ln w="6350">
                                <a:noFill/>
                              </a:ln>
                              <a:effectLst/>
                            </wps:spPr>
                            <wps:txbx>
                              <w:txbxContent>
                                <w:p w14:paraId="4E8F0519" w14:textId="77777777" w:rsidR="00A51520" w:rsidRPr="00C13B8E" w:rsidRDefault="00A51520" w:rsidP="00A11B56">
                                  <w:pPr>
                                    <w:rPr>
                                      <w:color w:val="FFFFFF"/>
                                      <w:sz w:val="10"/>
                                    </w:rPr>
                                  </w:pPr>
                                  <w:r w:rsidRPr="00C13B8E">
                                    <w:rPr>
                                      <w:color w:val="FFFFFF"/>
                                      <w:sz w:val="10"/>
                                    </w:rPr>
                                    <w:t>CHA</w:t>
                                  </w:r>
                                  <w:r w:rsidRPr="00C13B8E">
                                    <w:rPr>
                                      <w:color w:val="FFFFFF"/>
                                      <w:sz w:val="10"/>
                                    </w:rPr>
                                    <w:br/>
                                  </w:r>
                                  <w:r w:rsidRPr="00C13B8E">
                                    <w:rPr>
                                      <w:color w:val="FFFFFF"/>
                                      <w:sz w:val="4"/>
                                    </w:rPr>
                                    <w:br/>
                                  </w:r>
                                  <w:r w:rsidRPr="00C13B8E">
                                    <w:rPr>
                                      <w:color w:val="FFFFFF"/>
                                      <w:sz w:val="10"/>
                                    </w:rPr>
                                    <w:br/>
                                    <w:t>CHB</w:t>
                                  </w:r>
                                  <w:r w:rsidRPr="00C13B8E">
                                    <w:rPr>
                                      <w:color w:val="FFFFFF"/>
                                      <w:sz w:val="10"/>
                                    </w:rPr>
                                    <w:br/>
                                  </w:r>
                                  <w:r w:rsidRPr="00C13B8E">
                                    <w:rPr>
                                      <w:color w:val="FFFFFF"/>
                                      <w:sz w:val="8"/>
                                    </w:rPr>
                                    <w:br/>
                                  </w:r>
                                  <w:r w:rsidRPr="00C13B8E">
                                    <w:rPr>
                                      <w:color w:val="FFFFFF"/>
                                      <w:sz w:val="8"/>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5" name="Textfeld 79"/>
                          <wps:cNvSpPr txBox="1"/>
                          <wps:spPr>
                            <a:xfrm>
                              <a:off x="2621280" y="883920"/>
                              <a:ext cx="952500" cy="255270"/>
                            </a:xfrm>
                            <a:prstGeom prst="rect">
                              <a:avLst/>
                            </a:prstGeom>
                            <a:noFill/>
                            <a:ln w="6350">
                              <a:noFill/>
                            </a:ln>
                            <a:effectLst/>
                          </wps:spPr>
                          <wps:txbx>
                            <w:txbxContent>
                              <w:p w14:paraId="6994D3F1" w14:textId="77777777" w:rsidR="00A51520" w:rsidRPr="00C13B8E" w:rsidRDefault="00A51520" w:rsidP="00A11B56">
                                <w:pPr>
                                  <w:rPr>
                                    <w:color w:val="FFFFFF"/>
                                    <w:sz w:val="10"/>
                                  </w:rPr>
                                </w:pPr>
                                <w:r w:rsidRPr="00C13B8E">
                                  <w:rPr>
                                    <w:color w:val="FFFFFF"/>
                                    <w:sz w:val="10"/>
                                  </w:rPr>
                                  <w:t>CNTC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Gerader Verbinder 80"/>
                          <wps:cNvCnPr/>
                          <wps:spPr>
                            <a:xfrm>
                              <a:off x="2937510" y="967740"/>
                              <a:ext cx="1338580" cy="13335"/>
                            </a:xfrm>
                            <a:prstGeom prst="line">
                              <a:avLst/>
                            </a:prstGeom>
                            <a:noFill/>
                            <a:ln w="9525" cap="flat" cmpd="sng" algn="ctr">
                              <a:solidFill>
                                <a:srgbClr val="4F81BD">
                                  <a:shade val="95000"/>
                                  <a:satMod val="105000"/>
                                </a:srgbClr>
                              </a:solidFill>
                              <a:prstDash val="solid"/>
                            </a:ln>
                            <a:effectLst/>
                          </wps:spPr>
                          <wps:bodyPr/>
                        </wps:wsp>
                        <wps:wsp>
                          <wps:cNvPr id="237" name="Textfeld 81"/>
                          <wps:cNvSpPr txBox="1"/>
                          <wps:spPr>
                            <a:xfrm>
                              <a:off x="3840480" y="255270"/>
                              <a:ext cx="435610" cy="807720"/>
                            </a:xfrm>
                            <a:prstGeom prst="rect">
                              <a:avLst/>
                            </a:prstGeom>
                            <a:noFill/>
                            <a:ln w="6350">
                              <a:noFill/>
                            </a:ln>
                            <a:effectLst/>
                          </wps:spPr>
                          <wps:txbx>
                            <w:txbxContent>
                              <w:p w14:paraId="7915501A" w14:textId="77777777" w:rsidR="00A51520" w:rsidRPr="00C13B8E" w:rsidRDefault="00A51520" w:rsidP="00A11B56">
                                <w:pPr>
                                  <w:rPr>
                                    <w:color w:val="FFFFFF"/>
                                    <w:sz w:val="10"/>
                                  </w:rPr>
                                </w:pPr>
                                <w:r w:rsidRPr="00C13B8E">
                                  <w:rPr>
                                    <w:color w:val="FFFFFF"/>
                                    <w:sz w:val="10"/>
                                  </w:rPr>
                                  <w:t>GPIO0</w:t>
                                </w:r>
                                <w:r w:rsidRPr="00C13B8E">
                                  <w:rPr>
                                    <w:color w:val="FFFFFF"/>
                                    <w:sz w:val="10"/>
                                  </w:rPr>
                                  <w:br/>
                                </w:r>
                                <w:r w:rsidRPr="00C13B8E">
                                  <w:rPr>
                                    <w:color w:val="FFFFFF"/>
                                    <w:sz w:val="10"/>
                                  </w:rPr>
                                  <w:br/>
                                </w:r>
                                <w:r w:rsidRPr="00C13B8E">
                                  <w:rPr>
                                    <w:color w:val="FFFFFF"/>
                                    <w:sz w:val="10"/>
                                  </w:rPr>
                                  <w:br/>
                                  <w:t>…</w:t>
                                </w:r>
                              </w:p>
                              <w:p w14:paraId="41AEE5FD" w14:textId="77777777" w:rsidR="00A51520" w:rsidRPr="00C13B8E" w:rsidRDefault="00A51520" w:rsidP="00A11B56">
                                <w:pPr>
                                  <w:rPr>
                                    <w:color w:val="FFFFFF"/>
                                    <w:sz w:val="10"/>
                                  </w:rPr>
                                </w:pPr>
                                <w:r w:rsidRPr="00C13B8E">
                                  <w:rPr>
                                    <w:color w:val="FFFFFF"/>
                                    <w:sz w:val="10"/>
                                  </w:rPr>
                                  <w:br/>
                                </w:r>
                                <w:r w:rsidRPr="00C13B8E">
                                  <w:rPr>
                                    <w:color w:val="FFFFFF"/>
                                    <w:sz w:val="2"/>
                                  </w:rPr>
                                  <w:br/>
                                </w:r>
                                <w:r w:rsidRPr="00C13B8E">
                                  <w:rPr>
                                    <w:color w:val="FFFFFF"/>
                                    <w:sz w:val="10"/>
                                  </w:rPr>
                                  <w:br/>
                                  <w:t>GPIO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feld 83"/>
                        <wps:cNvSpPr txBox="1"/>
                        <wps:spPr>
                          <a:xfrm>
                            <a:off x="0" y="1257300"/>
                            <a:ext cx="4707255" cy="161925"/>
                          </a:xfrm>
                          <a:prstGeom prst="rect">
                            <a:avLst/>
                          </a:prstGeom>
                          <a:solidFill>
                            <a:prstClr val="white"/>
                          </a:solidFill>
                          <a:ln>
                            <a:noFill/>
                          </a:ln>
                          <a:effectLst/>
                        </wps:spPr>
                        <wps:txbx>
                          <w:txbxContent>
                            <w:p w14:paraId="10F246CE" w14:textId="77777777" w:rsidR="00A51520" w:rsidRPr="000C147E" w:rsidRDefault="00A51520" w:rsidP="00A11B56">
                              <w:pPr>
                                <w:pStyle w:val="Caption"/>
                                <w:rPr>
                                  <w:noProof/>
                                </w:rPr>
                              </w:pPr>
                              <w:bookmarkStart w:id="106" w:name="_Toc437601599"/>
                              <w:r>
                                <w:t xml:space="preserve">Abbildung </w:t>
                              </w:r>
                              <w:r>
                                <w:fldChar w:fldCharType="begin"/>
                              </w:r>
                              <w:r>
                                <w:instrText xml:space="preserve"> SEQ Abbildung \* ARABIC </w:instrText>
                              </w:r>
                              <w:r>
                                <w:fldChar w:fldCharType="separate"/>
                              </w:r>
                              <w:r>
                                <w:rPr>
                                  <w:noProof/>
                                </w:rPr>
                                <w:t>25</w:t>
                              </w:r>
                              <w:r>
                                <w:rPr>
                                  <w:noProof/>
                                </w:rPr>
                                <w:fldChar w:fldCharType="end"/>
                              </w:r>
                              <w:r>
                                <w:t>: Aufbau Encoder Rückführung</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02052E" id="Group_x0020_240" o:spid="_x0000_s1281" style="position:absolute;left:0;text-align:left;margin-left:-17.95pt;margin-top:18pt;width:469.65pt;height:154.4pt;z-index:251631104;mso-width-relative:margin;mso-height-relative:margin" coordsize="4821555,1419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">
                <v:group id="Gruppieren_x0020_82" o:spid="_x0000_s1282" style="position:absolute;left:114300;width:4707255;height:1170305" coordsize="4707552,11706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8IY1TGAAAA3AAA&#10;AA8AAAAAAAAAAAAAAAAAqQIAAGRycy9kb3ducmV2LnhtbFBLBQYAAAAABAAEAPoAAACcAwAAAAA=&#10;">
                  <v:rect id="Rechteck_x0020_8" o:spid="_x0000_s1283" style="position:absolute;left:2110607;width:840402;height:11656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0BRewQAA&#10;ANwAAAAPAAAAZHJzL2Rvd25yZXYueG1sRE/Pa8IwFL4P9j+EN/A20xXUUY2yCYKiF7vt/myebbF5&#10;SZus1v/eHASPH9/vxWowjeip87VlBR/jBARxYXXNpYLfn837JwgfkDU2lknBjTyslq8vC8y0vfKR&#10;+jyUIoawz1BBFYLLpPRFRQb92DriyJ1tZzBE2JVSd3iN4aaRaZJMpcGaY0OFjtYVFZf83yhYbyY7&#10;7fpZ3+4Pp7z9bpuDS/+UGr0NX3MQgYbwFD/cW60gTeLaeCYeAbm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RdAUXsEAAADcAAAADwAAAAAAAAAAAAAAAACXAgAAZHJzL2Rvd25y&#10;ZXYueG1sUEsFBgAAAAAEAAQA9QAAAIUDAAAAAA==&#10;" fillcolor="#4f81bd" strokecolor="#385d8a" strokeweight="2pt">
                    <v:textbox>
                      <w:txbxContent>
                        <w:p w14:paraId="0B107FE9" w14:textId="77777777" w:rsidR="00A51520" w:rsidRDefault="00A51520" w:rsidP="00A11B56">
                          <w:pPr>
                            <w:jc w:val="center"/>
                          </w:pPr>
                          <w:r>
                            <w:t>HCTL 2022</w:t>
                          </w:r>
                        </w:p>
                      </w:txbxContent>
                    </v:textbox>
                  </v:rect>
                  <v:rect id="Rechteck_x0020_11" o:spid="_x0000_s1284" style="position:absolute;left:3867150;top:7618;width:840402;height:1163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nLHFxQAA&#10;ANwAAAAPAAAAZHJzL2Rvd25yZXYueG1sRI9Ba8JAFITvhf6H5Qm91Y0BbU1dpQqCopem9f6afSbB&#10;7NtNdhvjv3cLhR6HmfmGWawG04ieOl9bVjAZJyCIC6trLhV8fW6fX0H4gKyxsUwKbuRhtXx8WGCm&#10;7ZU/qM9DKSKEfYYKqhBcJqUvKjLox9YRR+9sO4Mhyq6UusNrhJtGpkkykwZrjgsVOtpUVFzyH6Ng&#10;s53utetf+vZw/M7bddscXXpS6mk0vL+BCDSE//Bfe6cVpMkcfs/E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qcscXFAAAA3AAAAA8AAAAAAAAAAAAAAAAAlwIAAGRycy9k&#10;b3ducmV2LnhtbFBLBQYAAAAABAAEAPUAAACJAwAAAAA=&#10;" fillcolor="#4f81bd" strokecolor="#385d8a" strokeweight="2pt">
                    <v:textbox>
                      <w:txbxContent>
                        <w:p w14:paraId="2C070E3F" w14:textId="77777777" w:rsidR="00A51520" w:rsidRPr="003365AF" w:rsidRDefault="00A51520" w:rsidP="00A11B56">
                          <w:pPr>
                            <w:jc w:val="center"/>
                            <w:rPr>
                              <w:sz w:val="18"/>
                            </w:rPr>
                          </w:pPr>
                          <w:r w:rsidRPr="003365AF">
                            <w:rPr>
                              <w:sz w:val="18"/>
                            </w:rPr>
                            <w:t>Raspberry PI</w:t>
                          </w:r>
                        </w:p>
                      </w:txbxContent>
                    </v:textbox>
                  </v:rect>
                  <v:group id="Gruppieren_x0020_76" o:spid="_x0000_s1285" style="position:absolute;left:2689860;top:259080;width:1483847;height:529590" coordsize="1483847,5295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OG39wQAAANwAAAAPAAAAZHJzL2Rvd25yZXYueG1sRE/LisIwFN0L/kO4wuw0&#10;rYMi1SgiKrMQwQeIu0tzbYvNTWliW/9+shBcHs57sepMKRqqXWFZQTyKQBCnVhecKbhedsMZCOeR&#10;NZaWScGbHKyW/d4CE21bPlFz9pkIIewSVJB7XyVSujQng25kK+LAPWxt0AdYZ1LX2IZwU8pxFE2l&#10;wYJDQ44VbXJKn+eXUbBvsV3/xtvm8Hxs3vfL5Hg7xKTUz6Bbz0F46vxX/HH/aQXjOMwPZ8IRkMt/&#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VOG39wQAAANwAAAAPAAAA&#10;AAAAAAAAAAAAAKkCAABkcnMvZG93bnJldi54bWxQSwUGAAAAAAQABAD6AAAAlwMAAAAA&#10;">
                    <v:group id="Gruppieren_x0020_75" o:spid="_x0000_s1286" style="position:absolute;top:72390;width:1483847;height:375285" coordsize="1483847,3752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6dMhmxAAAANwAAAAP&#10;AAAAAAAAAAAAAAAAAKkCAABkcnMvZG93bnJldi54bWxQSwUGAAAAAAQABAD6AAAAmgMAAAAA&#10;">
                      <v:line id="Gerader_x0020_Verbinder_x0020_39" o:spid="_x0000_s1287" style="position:absolute;visibility:visible;mso-wrap-style:square" from="68580,0" to="140764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1zU3cQAAADcAAAADwAAAGRycy9kb3ducmV2LnhtbESPQWvCQBSE70L/w/IKvZlNIkgbXYMU&#10;hB48qBXa4+vuMxuafRuzW03/vSsUehxm5htmWY+uExcaQutZQZHlIIi1Ny03Co7vm+kziBCRDXae&#10;ScEvBahXD5MlVsZfeU+XQ2xEgnCoUIGNsa+kDNqSw5D5njh5Jz84jEkOjTQDXhPcdbLM87l02HJa&#10;sNjTqyX9ffhxCj4sbnc7/RXJzz7X2jTG+POLUk+P43oBItIY/8N/7TejoCxKuJ9JR0Cub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XNTdxAAAANwAAAAPAAAAAAAAAAAA&#10;AAAAAKECAABkcnMvZG93bnJldi54bWxQSwUGAAAAAAQABAD5AAAAkgMAAAAA&#10;" strokecolor="#4a7ebb"/>
                      <v:line id="Gerader_x0020_Verbinder_x0020_41" o:spid="_x0000_s1288" style="position:absolute;visibility:visible;mso-wrap-style:square" from="137160,53340" to="1476227,6693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BBxRsQAAADcAAAADwAAAGRycy9kb3ducmV2LnhtbESPQWvCQBSE74L/YXlCb7oxgWKjq4hQ&#10;6KGHNBba43P3mQ1m38bsVtN/3y0Uehxm5htmsxtdJ240hNazguUiA0GsvWm5UfB+fJ6vQISIbLDz&#10;TAq+KcBuO51ssDT+zm90q2MjEoRDiQpsjH0pZdCWHIaF74mTd/aDw5jk0Egz4D3BXSfzLHuUDltO&#10;CxZ7OljSl/rLKfiw+FpV+hTJF597bRpj/PVJqYfZuF+DiDTG//Bf+8UoyJcF/J5JR0Bu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EHFGxAAAANwAAAAPAAAAAAAAAAAA&#10;AAAAAKECAABkcnMvZG93bnJldi54bWxQSwUGAAAAAAQABAD5AAAAkgMAAAAA&#10;" strokecolor="#4a7ebb"/>
                      <v:line id="Gerader_x0020_Verbinder_x0020_42" o:spid="_x0000_s1289" style="position:absolute;visibility:visible;mso-wrap-style:square" from="87630,106680" to="1426697,1202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npMsQAAADcAAAADwAAAGRycy9kb3ducmV2LnhtbESPQWsCMRSE74L/ITzBWze7VkpdjYsI&#10;hR48WFuox2fyulm6eVk3qa7/vikUPA4z8w2zqgbXigv1ofGsoMhyEMTam4ZrBR/vLw/PIEJENth6&#10;JgU3ClCtx6MVlsZf+Y0uh1iLBOFQogIbY1dKGbQlhyHzHXHyvnzvMCbZ19L0eE1w18pZnj9Jhw2n&#10;BYsdbS3p78OPU/Bpcbff61Mk/3jcaFMb488LpaaTYbMEEWmI9/B/+9UomBVz+DuTjo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ekyxAAAANwAAAAPAAAAAAAAAAAA&#10;AAAAAKECAABkcnMvZG93bnJldi54bWxQSwUGAAAAAAQABAD5AAAAkgMAAAAA&#10;" strokecolor="#4a7ebb"/>
                      <v:line id="Gerader_x0020_Verbinder_x0020_43" o:spid="_x0000_s1290" style="position:absolute;visibility:visible;mso-wrap-style:square" from="0,152400" to="1339067,165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LVMqcQAAADcAAAADwAAAGRycy9kb3ducmV2LnhtbESPQWsCMRSE74L/ITzBWze7FktdjYsI&#10;hR48WFuox2fyulm6eVk3qa7/vikUPA4z8w2zqgbXigv1ofGsoMhyEMTam4ZrBR/vLw/PIEJENth6&#10;JgU3ClCtx6MVlsZf+Y0uh1iLBOFQogIbY1dKGbQlhyHzHXHyvnzvMCbZ19L0eE1w18pZnj9Jhw2n&#10;BYsdbS3p78OPU/Bpcbff61Mk/3jcaFMb488LpaaTYbMEEWmI9/B/+9UomBVz+DuTjo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tUypxAAAANwAAAAPAAAAAAAAAAAA&#10;AAAAAKECAABkcnMvZG93bnJldi54bWxQSwUGAAAAAAQABAD5AAAAkgMAAAAA&#10;" strokecolor="#4a7ebb"/>
                      <v:line id="Gerader_x0020_Verbinder_x0020_48" o:spid="_x0000_s1291" style="position:absolute;visibility:visible;mso-wrap-style:square" from="76200,209550" to="1414780,222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GfS3sIAAADcAAAADwAAAGRycy9kb3ducmV2LnhtbESPQWsCMRSE74L/ITyhN81qQepqFBEK&#10;PXhQW6jHZ/LcLG5e1k3U9d8bQfA4zMw3zGzRukpcqQmlZwXDQQaCWHtTcqHg7/e7/wUiRGSDlWdS&#10;cKcAi3m3M8Pc+Btv6bqLhUgQDjkqsDHWuZRBW3IYBr4mTt7RNw5jkk0hTYO3BHeVHGXZWDosOS1Y&#10;rGllSZ92F6fg3+J6s9GHSP5zv9SmMMafJ0p99NrlFESkNr7Dr/aPUTAajuF5Jh0BO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GfS3sIAAADcAAAADwAAAAAAAAAAAAAA&#10;AAChAgAAZHJzL2Rvd25yZXYueG1sUEsFBgAAAAAEAAQA+QAAAJADAAAAAA==&#10;" strokecolor="#4a7ebb"/>
                      <v:line id="Gerader_x0020_Verbinder_x0020_66" o:spid="_x0000_s1292" style="position:absolute;visibility:visible;mso-wrap-style:square" from="144780,262890" to="1483847,2764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yt3RcQAAADcAAAADwAAAGRycy9kb3ducmV2LnhtbESPQWsCMRSE74L/ITzBWze7FmxdjYsI&#10;hR48WFuox2fyulm6eVk3qa7/vikUPA4z8w2zqgbXigv1ofGsoMhyEMTam4ZrBR/vLw/PIEJENth6&#10;JgU3ClCtx6MVlsZf+Y0uh1iLBOFQogIbY1dKGbQlhyHzHXHyvnzvMCbZ19L0eE1w18pZns+lw4bT&#10;gsWOtpb09+HHKfi0uNvv9SmSfzxutKmN8eeFUtPJsFmCiDTEe/i//WoUzIon+DuTjo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K3dFxAAAANwAAAAPAAAAAAAAAAAA&#10;AAAAAKECAABkcnMvZG93bnJldi54bWxQSwUGAAAAAAQABAD5AAAAkgMAAAAA&#10;" strokecolor="#4a7ebb"/>
                      <v:line id="Gerader_x0020_Verbinder_x0020_67" o:spid="_x0000_s1293" style="position:absolute;visibility:visible;mso-wrap-style:square" from="95250,316230" to="1433830,329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TjN8EAAADcAAAADwAAAGRycy9kb3ducmV2LnhtbERPz2vCMBS+C/sfwhvsZlMdyNY1FREG&#10;O3ioneCOb8mzKTYvtYna/ffLYbDjx/e7XE+uFzcaQ+dZwSLLQRBrbzpuFRw+3+cvIEJENth7JgU/&#10;FGBdPcxKLIy/855uTWxFCuFQoAIb41BIGbQlhyHzA3HiTn50GBMcW2lGvKdw18tlnq+kw45Tg8WB&#10;tpb0ubk6BUeLu7rW35H889dGm9YYf3lV6ulx2ryBiDTFf/Gf+8MoWC7S2nQmHQFZ/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6tOM3wQAAANwAAAAPAAAAAAAAAAAAAAAA&#10;AKECAABkcnMvZG93bnJldi54bWxQSwUGAAAAAAQABAD5AAAAjwMAAAAA&#10;" strokecolor="#4a7ebb"/>
                      <v:line id="Gerader_x0020_Verbinder_x0020_68" o:spid="_x0000_s1294" style="position:absolute;visibility:visible;mso-wrap-style:square" from="7620,361950" to="1346200,3752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fhGrMQAAADcAAAADwAAAGRycy9kb3ducmV2LnhtbESPQWvCQBSE7wX/w/KE3urGFEqNrhKE&#10;Qg89pKmgx+fuMxvMvk2zW03/fbcgeBxm5htmtRldJy40hNazgvksA0GsvWm5UbD7ent6BREissHO&#10;Myn4pQCb9eRhhYXxV/6kSx0bkSAcClRgY+wLKYO25DDMfE+cvJMfHMYkh0aaAa8J7jqZZ9mLdNhy&#10;WrDY09aSPtc/TsHe4kdV6WMk/3wotWmM8d8LpR6nY7kEEWmM9/Ct/W4U5PMF/J9JR0Cu/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EasxAAAANwAAAAPAAAAAAAAAAAA&#10;AAAAAKECAABkcnMvZG93bnJldi54bWxQSwUGAAAAAAQABAD5AAAAkgMAAAAA&#10;" strokecolor="#4a7ebb"/>
                    </v:group>
                    <v:shape id="Textfeld_x0020_71" o:spid="_x0000_s1295" type="#_x0000_t202" style="position:absolute;left:64770;width:270510;height:529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BDcfwgAA&#10;ANwAAAAPAAAAZHJzL2Rvd25yZXYueG1sRE/LisIwFN0P+A/hCu7G1IKDVNMiBZlBnIWPjbtrc22L&#10;zU1totb5+slCcHk470XWm0bcqXO1ZQWTcQSCuLC65lLBYb/6nIFwHlljY5kUPMlBlg4+Fpho++At&#10;3Xe+FCGEXYIKKu/bREpXVGTQjW1LHLiz7Qz6ALtS6g4fIdw0Mo6iL2mw5tBQYUt5RcVldzMK1vnq&#10;F7en2Mz+mvx7c16218NxqtRo2C/nIDz1/i1+uX+0gjgO88OZcAR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kENx/CAAAA3AAAAA8AAAAAAAAAAAAAAAAAlwIAAGRycy9kb3du&#10;cmV2LnhtbFBLBQYAAAAABAAEAPUAAACGAwAAAAA=&#10;" filled="f" stroked="f" strokeweight=".5pt">
                      <v:textbox>
                        <w:txbxContent>
                          <w:p w14:paraId="75DF0220" w14:textId="77777777" w:rsidR="00A51520" w:rsidRPr="00C13B8E" w:rsidRDefault="00A51520" w:rsidP="00A11B56">
                            <w:pPr>
                              <w:rPr>
                                <w:color w:val="FFFFFF"/>
                                <w:sz w:val="10"/>
                              </w:rPr>
                            </w:pPr>
                            <w:r w:rsidRPr="00C13B8E">
                              <w:rPr>
                                <w:color w:val="FFFFFF"/>
                                <w:sz w:val="10"/>
                              </w:rPr>
                              <w:t>D0</w:t>
                            </w:r>
                            <w:r w:rsidRPr="00C13B8E">
                              <w:rPr>
                                <w:color w:val="FFFFFF"/>
                                <w:sz w:val="10"/>
                              </w:rPr>
                              <w:br/>
                            </w:r>
                            <w:r w:rsidRPr="00C13B8E">
                              <w:rPr>
                                <w:color w:val="FFFFFF"/>
                                <w:sz w:val="10"/>
                              </w:rPr>
                              <w:br/>
                              <w:t>…</w:t>
                            </w:r>
                            <w:r w:rsidRPr="00C13B8E">
                              <w:rPr>
                                <w:color w:val="FFFFFF"/>
                                <w:sz w:val="10"/>
                              </w:rPr>
                              <w:br/>
                            </w:r>
                            <w:r w:rsidRPr="00C13B8E">
                              <w:rPr>
                                <w:color w:val="FFFFFF"/>
                                <w:sz w:val="10"/>
                              </w:rPr>
                              <w:br/>
                              <w:t>D7</w:t>
                            </w:r>
                          </w:p>
                        </w:txbxContent>
                      </v:textbox>
                    </v:shape>
                  </v:group>
                  <v:group id="Gruppieren_x0020_74" o:spid="_x0000_s1296" style="position:absolute;left:2640330;top:681990;width:1437640;height:255270" coordsize="1437640,2552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0GALbxgAAANwAAAAPAAAAZHJzL2Rvd25yZXYueG1sRI/NasMwEITvgb6D2EJv&#10;iWyXhuBGCSE0pQdTiB0ovS3WxjaxVsZS/PP2VaHQ4zAz3zDb/WRaMVDvGssK4lUEgri0uuFKwaU4&#10;LTcgnEfW2FomBTM52O8eFltMtR35TEPuKxEg7FJUUHvfpVK6siaDbmU74uBdbW/QB9lXUvc4Brhp&#10;ZRJFa2mw4bBQY0fHmspbfjcK3kccD8/x25Ddrsf5u3j5/MpiUurpcTq8gvA0+f/wX/tDK0iSG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QYAtvGAAAA3AAA&#10;AA8AAAAAAAAAAAAAAAAAqQIAAGRycy9kb3ducmV2LnhtbFBLBQYAAAAABAAEAPoAAACcAwAAAAA=&#10;">
                    <v:line id="Gerader_x0020_Verbinder_x0020_69" o:spid="_x0000_s1297" style="position:absolute;visibility:visible;mso-wrap-style:square" from="99060,106680" to="1437640,1200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TAeYMMAAADcAAAADwAAAGRycy9kb3ducmV2LnhtbESPQWsCMRSE7wX/Q3iF3mq2K4jdGpdF&#10;EDx4sCrY42vyulm6eVk3Ubf/vhEEj8PMfMPMy8G14kJ9aDwreBtnIIi1Nw3XCg771esMRIjIBlvP&#10;pOCPApSL0dMcC+Ov/EmXXaxFgnAoUIGNsSukDNqSwzD2HXHyfnzvMCbZ19L0eE1w18o8y6bSYcNp&#10;wWJHS0v6d3d2Co4WN9ut/o7kJ1+VNrUx/vSu1MvzUH2AiDTER/jeXhsFeZ7D7Uw6AnLx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UwHmDDAAAA3AAAAA8AAAAAAAAAAAAA&#10;AAAAoQIAAGRycy9kb3ducmV2LnhtbFBLBQYAAAAABAAEAPkAAACRAwAAAAA=&#10;" strokecolor="#4a7ebb"/>
                    <v:line id="Gerader_x0020_Verbinder_x0020_70" o:spid="_x0000_s1298" style="position:absolute;visibility:visible;mso-wrap-style:square" from="0,144780" to="1338580,1581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ny7+8QAAADcAAAADwAAAGRycy9kb3ducmV2LnhtbESPQWvCQBSE74L/YXmCN7NphFKjawhC&#10;oYcerBXs8XX3mQ3Nvo3ZrcZ/3y0Uehxm5htmU42uE1caQutZwUOWgyDW3rTcKDi+Py+eQISIbLDz&#10;TAruFKDaTicbLI2/8RtdD7ERCcKhRAU2xr6UMmhLDkPme+Lknf3gMCY5NNIMeEtw18kizx+lw5bT&#10;gsWedpb01+HbKThZfN3v9Wckv/yotWmM8ZeVUvPZWK9BRBrjf/iv/WIUFMUSfs+kIyC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6fLv7xAAAANwAAAAPAAAAAAAAAAAA&#10;AAAAAKECAABkcnMvZG93bnJldi54bWxQSwUGAAAAAAQABAD5AAAAkgMAAAAA&#10;" strokecolor="#4a7ebb"/>
                    <v:shape id="Textfeld_x0020_73" o:spid="_x0000_s1299" type="#_x0000_t202" style="position:absolute;left:80010;width:342900;height:255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PzEcxQAA&#10;ANwAAAAPAAAAZHJzL2Rvd25yZXYueG1sRI9Pi8IwFMTvC/sdwlvwtqYWFekaRQqyInrwz8Xb2+bZ&#10;FpuXbhO1+umNIHgcZuY3zHjamkpcqHGlZQW9bgSCOLO65FzBfjf/HoFwHlljZZkU3MjBdPL5McZE&#10;2ytv6LL1uQgQdgkqKLyvEyldVpBB17U1cfCOtjHog2xyqRu8BripZBxFQ2mw5LBQYE1pQdlpezYK&#10;lul8jZu/2IzuVfq7Os7q//1hoFTnq539gPDU+nf41V5oBXHch+eZcATk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Y/MRzFAAAA3AAAAA8AAAAAAAAAAAAAAAAAlwIAAGRycy9k&#10;b3ducmV2LnhtbFBLBQYAAAAABAAEAPUAAACJAwAAAAA=&#10;" filled="f" stroked="f" strokeweight=".5pt">
                      <v:textbox>
                        <w:txbxContent>
                          <w:p w14:paraId="410202AA" w14:textId="77777777" w:rsidR="00A51520" w:rsidRPr="00C13B8E" w:rsidRDefault="00A51520" w:rsidP="00A11B56">
                            <w:pPr>
                              <w:rPr>
                                <w:color w:val="FFFFFF"/>
                                <w:sz w:val="10"/>
                              </w:rPr>
                            </w:pPr>
                            <w:r w:rsidRPr="00C13B8E">
                              <w:rPr>
                                <w:color w:val="FFFFFF"/>
                                <w:sz w:val="10"/>
                              </w:rPr>
                              <w:t>SEL0</w:t>
                            </w:r>
                            <w:r w:rsidRPr="00C13B8E">
                              <w:rPr>
                                <w:color w:val="FFFFFF"/>
                                <w:sz w:val="10"/>
                              </w:rPr>
                              <w:br/>
                              <w:t>SEL1</w:t>
                            </w:r>
                          </w:p>
                        </w:txbxContent>
                      </v:textbox>
                    </v:shape>
                  </v:group>
                  <v:group id="Gruppieren_x0020_78" o:spid="_x0000_s1300" style="position:absolute;top:198120;width:2442210;height:914400" coordsize="2442210,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IwTYxAAAANwAAAAP&#10;AAAAAAAAAAAAAAAAAKkCAABkcnMvZG93bnJldi54bWxQSwUGAAAAAAQABAD6AAAAmgMAAAAA&#10;">
                    <v:group id="Gruppieren_x0020_38" o:spid="_x0000_s1301" style="position:absolute;width:2261969;height:914400" coordsize="2262375,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78ZqvxAAAANwAAAAPAAAAZHJzL2Rvd25yZXYueG1sRI9Bi8IwFITvC/6H8ARv&#10;a9rKilSjiKh4kIVVQbw9mmdbbF5KE9v6783Cwh6HmfmGWax6U4mWGldaVhCPIxDEmdUl5wou593n&#10;DITzyBory6TgRQ5Wy8HHAlNtO/6h9uRzESDsUlRQeF+nUrqsIINubGvi4N1tY9AH2eRSN9gFuKlk&#10;EkVTabDksFBgTZuCssfpaRTsO+zWk3jbHh/3zet2/vq+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78ZqvxAAAANwAAAAP&#10;AAAAAAAAAAAAAAAAAKkCAABkcnMvZG93bnJldi54bWxQSwUGAAAAAAQABAD6AAAAmgMAAAAA&#10;">
                      <v:oval id="Ellipse_x0020_10" o:spid="_x0000_s1302" style="position:absolute;width:972185;height:914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sXN1xQAA&#10;ANwAAAAPAAAAZHJzL2Rvd25yZXYueG1sRI/NasMwEITvhbyD2EBuiRwH3NSJYkygpe2l+Sn0urU2&#10;tom1MpZqO29fFQI9DjPzDbPNRtOInjpXW1awXEQgiAuray4VfJ6f52sQziNrbCyTghs5yHaThy2m&#10;2g58pP7kSxEg7FJUUHnfplK6oiKDbmFb4uBdbGfQB9mVUnc4BLhpZBxFiTRYc1iosKV9RcX19GMU&#10;HN7o6aPO5eW2On8hfb+8932UKDWbjvkGhKfR/4fv7VetII4f4e9MOAJy9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xc3XFAAAA3AAAAA8AAAAAAAAAAAAAAAAAlwIAAGRycy9k&#10;b3ducmV2LnhtbFBLBQYAAAAABAAEAPUAAACJAwAAAAA=&#10;" fillcolor="#4f81bd" strokecolor="#385d8a" strokeweight="2pt">
                        <v:textbox>
                          <w:txbxContent>
                            <w:p w14:paraId="29A3B875" w14:textId="77777777" w:rsidR="00A51520" w:rsidRDefault="00A51520" w:rsidP="00A11B56">
                              <w:pPr>
                                <w:jc w:val="center"/>
                              </w:pPr>
                              <w:r w:rsidRPr="00A23564">
                                <w:t>Encoder</w:t>
                              </w:r>
                            </w:p>
                          </w:txbxContent>
                        </v:textbox>
                      </v:oval>
                      <v:group id="Gruppieren_x0020_30" o:spid="_x0000_s1303" style="position:absolute;left:853440;top:240030;width:1393695;height:74784" coordsize="1393695,7478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JSKrRsIAAADcAAAADwAA&#10;AAAAAAAAAAAAAACpAgAAZHJzL2Rvd25yZXYueG1sUEsFBgAAAAAEAAQA+gAAAJgDAAAAAA==&#10;">
                        <v:line id="Gerader_x0020_Verbinder_x0020_12" o:spid="_x0000_s1304" style="position:absolute;visibility:visible;mso-wrap-style:square" from="0,0" to="133930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5SMEcIAAADcAAAADwAAAGRycy9kb3ducmV2LnhtbESPQWsCMRSE7wX/Q3iCt5p1C0VXo4hQ&#10;8NCDVUGPz+S5Wdy8bDdR13/fFASPw8x8w8wWnavFjdpQeVYwGmYgiLU3FZcK9ruv9zGIEJEN1p5J&#10;wYMCLOa9txkWxt/5h27bWIoE4VCgAhtjU0gZtCWHYegb4uSdfeswJtmW0rR4T3BXyzzLPqXDitOC&#10;xYZWlvRle3UKDha/Nxt9iuQ/jkttSmP870SpQb9bTkFE6uIr/GyvjYI8n8D/mXQE5Pw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5SMEcIAAADcAAAADwAAAAAAAAAAAAAA&#10;AAChAgAAZHJzL2Rvd25yZXYueG1sUEsFBgAAAAAEAAQA+QAAAJADAAAAAA==&#10;" strokecolor="#4a7ebb"/>
                        <v:line id="Gerader_x0020_Verbinder_x0020_16" o:spid="_x0000_s1305" style="position:absolute;visibility:visible;mso-wrap-style:square" from="54388,61187" to="1393695,74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3ezUcEAAADcAAAADwAAAGRycy9kb3ducmV2LnhtbERPz2vCMBS+C/4P4Q12s+kUxHVNRYTB&#10;DjvUKrjjW/Jsis1L12Ta/ffLYbDjx/e73E6uFzcaQ+dZwVOWgyDW3nTcKjgdXxcbECEiG+w9k4If&#10;CrCt5rMSC+PvfKBbE1uRQjgUqMDGOBRSBm3JYcj8QJy4ix8dxgTHVpoR7ync9XKZ52vpsOPUYHGg&#10;vSV9bb6dgrPF97rWn5H86mOnTWuM/3pW6vFh2r2AiDTFf/Gf+80oWK7S/HQmHQFZ/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d7NRwQAAANwAAAAPAAAAAAAAAAAAAAAA&#10;AKECAABkcnMvZG93bnJldi54bWxQSwUGAAAAAAQABAD5AAAAjwMAAAAA&#10;" strokecolor="#4a7ebb"/>
                      </v:group>
                      <v:group id="Gruppieren_x0020_31" o:spid="_x0000_s1306" style="position:absolute;left:868680;top:434340;width:1393695;height:74784" coordsize="1393695,7478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wZQGxAAAANwAAAAPAAAAZHJzL2Rvd25yZXYueG1sRI9Bi8IwFITvwv6H8Ba8&#10;aVplF6lGEVHxIMJWQbw9mmdbbF5KE9v67zfCwh6HmfmGWax6U4mWGldaVhCPIxDEmdUl5wou591o&#10;BsJ5ZI2VZVLwIger5cdggYm2Hf9Qm/pcBAi7BBUU3teJlC4ryKAb25o4eHfbGPRBNrnUDXYBbio5&#10;iaJvabDksFBgTZuCskf6NAr2HXbrabxtj4/75nU7f52ux5iUGn726zkIT73/D/+1D1rBZBrD+0w4&#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wZQGxAAAANwAAAAP&#10;AAAAAAAAAAAAAAAAAKkCAABkcnMvZG93bnJldi54bWxQSwUGAAAAAAQABAD6AAAAmgMAAAAA&#10;">
                        <v:line id="Gerader_x0020_Verbinder_x0020_32" o:spid="_x0000_s1307" style="position:absolute;visibility:visible;mso-wrap-style:square" from="0,0" to="1339307,135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OmIvcQAAADcAAAADwAAAGRycy9kb3ducmV2LnhtbESPQWvCQBSE74L/YXmCN7NphFKjawhC&#10;oYcerBXs8XX3mQ3Nvo3ZrcZ/3y0Uehxm5htmU42uE1caQutZwUOWgyDW3rTcKDi+Py+eQISIbLDz&#10;TAruFKDaTicbLI2/8RtdD7ERCcKhRAU2xr6UMmhLDkPme+Lknf3gMCY5NNIMeEtw18kizx+lw5bT&#10;gsWedpb01+HbKThZfN3v9Wckv/yotWmM8ZeVUvPZWK9BRBrjf/iv/WIUFMsCfs+kIyC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6Yi9xAAAANwAAAAPAAAAAAAAAAAA&#10;AAAAAKECAABkcnMvZG93bnJldi54bWxQSwUGAAAAAAQABAD5AAAAkgMAAAAA&#10;" strokecolor="#4a7ebb"/>
                        <v:line id="Gerader_x0020_Verbinder_x0020_33" o:spid="_x0000_s1308" style="position:absolute;visibility:visible;mso-wrap-style:square" from="54388,61187" to="1393695,74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6UtJsMAAADcAAAADwAAAGRycy9kb3ducmV2LnhtbESPQWsCMRSE7wX/Q3iCt5qtC1JX47II&#10;hR48WCvY42vy3CzdvKybqOu/b4RCj8PMfMOsysG14kp9aDwreJlmIIi1Nw3XCg6fb8+vIEJENth6&#10;JgV3ClCuR08rLIy/8Qdd97EWCcKhQAU2xq6QMmhLDsPUd8TJO/neYUyyr6Xp8ZbgrpWzLJtLhw2n&#10;BYsdbSzpn/3FKTha3O52+juSz78qbWpj/Hmh1GQ8VEsQkYb4H/5rvxsFszyHx5l0BOT6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lLSbDAAAA3AAAAA8AAAAAAAAAAAAA&#10;AAAAoQIAAGRycy9kb3ducmV2LnhtbFBLBQYAAAAABAAEAPkAAACRAwAAAAA=&#10;" strokecolor="#4a7ebb"/>
                      </v:group>
                    </v:group>
                    <v:shape id="Textfeld_x0020_77" o:spid="_x0000_s1309" type="#_x0000_t202" style="position:absolute;left:2061210;top:186690;width:381000;height:586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5qfBxwAA&#10;ANwAAAAPAAAAZHJzL2Rvd25yZXYueG1sRI/Na8JAFMTvQv+H5RV6003TViRmFQlIRdqDHxdvz+zL&#10;B2bfptmtpv3rXUHwOMzMb5h03ptGnKlztWUFr6MIBHFudc2lgv1uOZyAcB5ZY2OZFPyRg/nsaZBi&#10;ou2FN3Te+lIECLsEFVTet4mULq/IoBvZljh4he0M+iC7UuoOLwFuGhlH0VgarDksVNhSVlF+2v4a&#10;Bets+Y2bY2wm/032+VUs2p/94UOpl+d+MQXhqfeP8L290grit3e4nQlHQM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anwccAAADcAAAADwAAAAAAAAAAAAAAAACXAgAAZHJz&#10;L2Rvd25yZXYueG1sUEsFBgAAAAAEAAQA9QAAAIsDAAAAAA==&#10;" filled="f" stroked="f" strokeweight=".5pt">
                      <v:textbox>
                        <w:txbxContent>
                          <w:p w14:paraId="4E8F0519" w14:textId="77777777" w:rsidR="00A51520" w:rsidRPr="00C13B8E" w:rsidRDefault="00A51520" w:rsidP="00A11B56">
                            <w:pPr>
                              <w:rPr>
                                <w:color w:val="FFFFFF"/>
                                <w:sz w:val="10"/>
                              </w:rPr>
                            </w:pPr>
                            <w:r w:rsidRPr="00C13B8E">
                              <w:rPr>
                                <w:color w:val="FFFFFF"/>
                                <w:sz w:val="10"/>
                              </w:rPr>
                              <w:t>CHA</w:t>
                            </w:r>
                            <w:r w:rsidRPr="00C13B8E">
                              <w:rPr>
                                <w:color w:val="FFFFFF"/>
                                <w:sz w:val="10"/>
                              </w:rPr>
                              <w:br/>
                            </w:r>
                            <w:r w:rsidRPr="00C13B8E">
                              <w:rPr>
                                <w:color w:val="FFFFFF"/>
                                <w:sz w:val="4"/>
                              </w:rPr>
                              <w:br/>
                            </w:r>
                            <w:r w:rsidRPr="00C13B8E">
                              <w:rPr>
                                <w:color w:val="FFFFFF"/>
                                <w:sz w:val="10"/>
                              </w:rPr>
                              <w:br/>
                              <w:t>CHB</w:t>
                            </w:r>
                            <w:r w:rsidRPr="00C13B8E">
                              <w:rPr>
                                <w:color w:val="FFFFFF"/>
                                <w:sz w:val="10"/>
                              </w:rPr>
                              <w:br/>
                            </w:r>
                            <w:r w:rsidRPr="00C13B8E">
                              <w:rPr>
                                <w:color w:val="FFFFFF"/>
                                <w:sz w:val="8"/>
                              </w:rPr>
                              <w:br/>
                            </w:r>
                            <w:r w:rsidRPr="00C13B8E">
                              <w:rPr>
                                <w:color w:val="FFFFFF"/>
                                <w:sz w:val="8"/>
                              </w:rPr>
                              <w:br/>
                            </w:r>
                          </w:p>
                        </w:txbxContent>
                      </v:textbox>
                    </v:shape>
                  </v:group>
                  <v:shape id="Textfeld_x0020_79" o:spid="_x0000_s1310" type="#_x0000_t202" style="position:absolute;left:2621280;top:883920;width:952500;height:255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qgJaxwAA&#10;ANwAAAAPAAAAZHJzL2Rvd25yZXYueG1sRI9Ba8JAFITvBf/D8gre6qYRi6SuIQRCRexB68XbM/tM&#10;QrNvY3YbY399t1DocZiZb5hVOppWDNS7xrKC51kEgri0uuFKwfGjeFqCcB5ZY2uZFNzJQbqePKww&#10;0fbGexoOvhIBwi5BBbX3XSKlK2sy6Ga2Iw7exfYGfZB9JXWPtwA3rYyj6EUabDgs1NhRXlP5efgy&#10;CrZ58Y77c2yW323+trtk3fV4Wig1fRyzVxCeRv8f/mtvtIJ4voDfM+EIyPUP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bKoCWscAAADcAAAADwAAAAAAAAAAAAAAAACXAgAAZHJz&#10;L2Rvd25yZXYueG1sUEsFBgAAAAAEAAQA9QAAAIsDAAAAAA==&#10;" filled="f" stroked="f" strokeweight=".5pt">
                    <v:textbox>
                      <w:txbxContent>
                        <w:p w14:paraId="6994D3F1" w14:textId="77777777" w:rsidR="00A51520" w:rsidRPr="00C13B8E" w:rsidRDefault="00A51520" w:rsidP="00A11B56">
                          <w:pPr>
                            <w:rPr>
                              <w:color w:val="FFFFFF"/>
                              <w:sz w:val="10"/>
                            </w:rPr>
                          </w:pPr>
                          <w:r w:rsidRPr="00C13B8E">
                            <w:rPr>
                              <w:color w:val="FFFFFF"/>
                              <w:sz w:val="10"/>
                            </w:rPr>
                            <w:t>CNTCAS</w:t>
                          </w:r>
                        </w:p>
                      </w:txbxContent>
                    </v:textbox>
                  </v:shape>
                  <v:line id="Gerader_x0020_Verbinder_x0020_80" o:spid="_x0000_s1311" style="position:absolute;visibility:visible;mso-wrap-style:square" from="2937510,967740" to="4276090,981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9KOvsIAAADcAAAADwAAAGRycy9kb3ducmV2LnhtbESPQWsCMRSE7wX/Q3iCt5pVQepqFBEE&#10;Dx6sLdTjM3luFjcv6ybq+u9NQfA4zMw3zGzRukrcqAmlZwWDfgaCWHtTcqHg92f9+QUiRGSDlWdS&#10;8KAAi3nnY4a58Xf+pts+FiJBOOSowMZY51IGbclh6PuaOHkn3ziMSTaFNA3eE9xVcphlY+mw5LRg&#10;saaVJX3eX52CP4vb3U4fI/nRYalNYYy/TJTqddvlFESkNr7Dr/bGKBiOxvB/Jh0BOX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9KOvsIAAADcAAAADwAAAAAAAAAAAAAA&#10;AAChAgAAZHJzL2Rvd25yZXYueG1sUEsFBgAAAAAEAAQA+QAAAJADAAAAAA==&#10;" strokecolor="#4a7ebb"/>
                  <v:shape id="Textfeld_x0020_81" o:spid="_x0000_s1312" type="#_x0000_t202" style="position:absolute;left:3840480;top:255270;width:435610;height:807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NDm2xwAA&#10;ANwAAAAPAAAAZHJzL2Rvd25yZXYueG1sRI/Na8JAFMTvQv+H5RV6001TWiVmFQlIRdqDHxdvz+zL&#10;B2bfptmtpv3rXUHwOMzMb5h03ptGnKlztWUFr6MIBHFudc2lgv1uOZyAcB5ZY2OZFPyRg/nsaZBi&#10;ou2FN3Te+lIECLsEFVTet4mULq/IoBvZljh4he0M+iC7UuoOLwFuGhlH0Yc0WHNYqLClrKL8tP01&#10;CtbZ8hs3x9hM/pvs86tYtD/7w7tSL8/9YgrCU+8f4Xt7pRXEb2O4nQlHQM6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8zQ5tscAAADcAAAADwAAAAAAAAAAAAAAAACXAgAAZHJz&#10;L2Rvd25yZXYueG1sUEsFBgAAAAAEAAQA9QAAAIsDAAAAAA==&#10;" filled="f" stroked="f" strokeweight=".5pt">
                    <v:textbox>
                      <w:txbxContent>
                        <w:p w14:paraId="7915501A" w14:textId="77777777" w:rsidR="00A51520" w:rsidRPr="00C13B8E" w:rsidRDefault="00A51520" w:rsidP="00A11B56">
                          <w:pPr>
                            <w:rPr>
                              <w:color w:val="FFFFFF"/>
                              <w:sz w:val="10"/>
                            </w:rPr>
                          </w:pPr>
                          <w:r w:rsidRPr="00C13B8E">
                            <w:rPr>
                              <w:color w:val="FFFFFF"/>
                              <w:sz w:val="10"/>
                            </w:rPr>
                            <w:t>GPIO0</w:t>
                          </w:r>
                          <w:r w:rsidRPr="00C13B8E">
                            <w:rPr>
                              <w:color w:val="FFFFFF"/>
                              <w:sz w:val="10"/>
                            </w:rPr>
                            <w:br/>
                          </w:r>
                          <w:r w:rsidRPr="00C13B8E">
                            <w:rPr>
                              <w:color w:val="FFFFFF"/>
                              <w:sz w:val="10"/>
                            </w:rPr>
                            <w:br/>
                          </w:r>
                          <w:r w:rsidRPr="00C13B8E">
                            <w:rPr>
                              <w:color w:val="FFFFFF"/>
                              <w:sz w:val="10"/>
                            </w:rPr>
                            <w:br/>
                            <w:t>…</w:t>
                          </w:r>
                        </w:p>
                        <w:p w14:paraId="41AEE5FD" w14:textId="77777777" w:rsidR="00A51520" w:rsidRPr="00C13B8E" w:rsidRDefault="00A51520" w:rsidP="00A11B56">
                          <w:pPr>
                            <w:rPr>
                              <w:color w:val="FFFFFF"/>
                              <w:sz w:val="10"/>
                            </w:rPr>
                          </w:pPr>
                          <w:r w:rsidRPr="00C13B8E">
                            <w:rPr>
                              <w:color w:val="FFFFFF"/>
                              <w:sz w:val="10"/>
                            </w:rPr>
                            <w:br/>
                          </w:r>
                          <w:r w:rsidRPr="00C13B8E">
                            <w:rPr>
                              <w:color w:val="FFFFFF"/>
                              <w:sz w:val="2"/>
                            </w:rPr>
                            <w:br/>
                          </w:r>
                          <w:r w:rsidRPr="00C13B8E">
                            <w:rPr>
                              <w:color w:val="FFFFFF"/>
                              <w:sz w:val="10"/>
                            </w:rPr>
                            <w:br/>
                            <w:t>GPIO10</w:t>
                          </w:r>
                        </w:p>
                      </w:txbxContent>
                    </v:textbox>
                  </v:shape>
                </v:group>
                <v:shape id="Textfeld_x0020_83" o:spid="_x0000_s1313" type="#_x0000_t202" style="position:absolute;top:1257300;width:470725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t+uwwAA&#10;ANsAAAAPAAAAZHJzL2Rvd25yZXYueG1sRI/Ni8IwFMTvgv9DeIIX0VQFkWoUP2EP7sEPPD+at23Z&#10;5qUk0db/fiMIexxm5jfMct2aSjzJ+dKygvEoAUGcWV1yruB2PQ7nIHxA1lhZJgUv8rBedTtLTLVt&#10;+EzPS8hFhLBPUUERQp1K6bOCDPqRrYmj92OdwRCly6V22ES4qeQkSWbSYMlxocCadgVlv5eHUTDb&#10;u0dz5t1gfzuc8LvOJ/ft665Uv9duFiACteE//Gl/aQXzKby/xB8gV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t+uwwAAANsAAAAPAAAAAAAAAAAAAAAAAJcCAABkcnMvZG93&#10;bnJldi54bWxQSwUGAAAAAAQABAD1AAAAhwMAAAAA&#10;" stroked="f">
                  <v:textbox inset="0,0,0,0">
                    <w:txbxContent>
                      <w:p w14:paraId="10F246CE" w14:textId="77777777" w:rsidR="00A51520" w:rsidRPr="000C147E" w:rsidRDefault="00A51520" w:rsidP="00A11B56">
                        <w:pPr>
                          <w:pStyle w:val="Caption"/>
                          <w:rPr>
                            <w:noProof/>
                          </w:rPr>
                        </w:pPr>
                        <w:bookmarkStart w:id="107" w:name="_Toc437601599"/>
                        <w:r>
                          <w:t xml:space="preserve">Abbildung </w:t>
                        </w:r>
                        <w:r>
                          <w:fldChar w:fldCharType="begin"/>
                        </w:r>
                        <w:r>
                          <w:instrText xml:space="preserve"> SEQ Abbildung \* ARABIC </w:instrText>
                        </w:r>
                        <w:r>
                          <w:fldChar w:fldCharType="separate"/>
                        </w:r>
                        <w:r>
                          <w:rPr>
                            <w:noProof/>
                          </w:rPr>
                          <w:t>25</w:t>
                        </w:r>
                        <w:r>
                          <w:rPr>
                            <w:noProof/>
                          </w:rPr>
                          <w:fldChar w:fldCharType="end"/>
                        </w:r>
                        <w:r>
                          <w:t>: Aufbau Encoder Rückführung</w:t>
                        </w:r>
                        <w:bookmarkEnd w:id="107"/>
                      </w:p>
                    </w:txbxContent>
                  </v:textbox>
                </v:shape>
                <w10:wrap type="topAndBottom"/>
              </v:group>
            </w:pict>
          </mc:Fallback>
        </mc:AlternateContent>
      </w:r>
      <w:r w:rsidR="00A11B56" w:rsidRPr="00C13B8E">
        <w:rPr>
          <w:rFonts w:ascii="Calibri" w:hAnsi="Calibri"/>
        </w:rPr>
        <w:br w:type="page"/>
      </w:r>
    </w:p>
    <w:p w14:paraId="4F27970E" w14:textId="77777777" w:rsidR="008D461E" w:rsidRPr="00613438" w:rsidRDefault="008D461E" w:rsidP="00D137FF">
      <w:pPr>
        <w:pStyle w:val="Heading2"/>
        <w:jc w:val="both"/>
      </w:pPr>
      <w:bookmarkStart w:id="108" w:name="_Toc437601115"/>
      <w:r w:rsidRPr="00613438">
        <w:lastRenderedPageBreak/>
        <w:t>Hardware und Software</w:t>
      </w:r>
      <w:bookmarkEnd w:id="108"/>
    </w:p>
    <w:p w14:paraId="3CDAC2C3" w14:textId="77777777" w:rsidR="00EB5F37" w:rsidRPr="00C13B8E" w:rsidRDefault="00EB5F37" w:rsidP="00EB5F37">
      <w:pPr>
        <w:widowControl w:val="0"/>
        <w:autoSpaceDE w:val="0"/>
        <w:autoSpaceDN w:val="0"/>
        <w:adjustRightInd w:val="0"/>
        <w:spacing w:after="240" w:line="340" w:lineRule="atLeast"/>
        <w:rPr>
          <w:rFonts w:ascii="Calibri" w:hAnsi="Calibri"/>
        </w:rPr>
      </w:pPr>
      <w:r w:rsidRPr="00C13B8E">
        <w:rPr>
          <w:rFonts w:ascii="Calibri" w:hAnsi="Calibri"/>
        </w:rPr>
        <w:t xml:space="preserve">Im folgenden Unterkapitel wird die Auswahl unserer Rechenwerke begründet. </w:t>
      </w:r>
    </w:p>
    <w:p w14:paraId="2F6E820A" w14:textId="77777777" w:rsidR="00B30D08" w:rsidRPr="00613438" w:rsidRDefault="00B30D08" w:rsidP="00574883">
      <w:pPr>
        <w:pStyle w:val="Heading3"/>
        <w:rPr>
          <w:noProof/>
        </w:rPr>
      </w:pPr>
      <w:bookmarkStart w:id="109" w:name="_Toc435178212"/>
      <w:bookmarkStart w:id="110" w:name="_Toc437601116"/>
      <w:r w:rsidRPr="00613438">
        <w:rPr>
          <w:noProof/>
        </w:rPr>
        <w:t>Produktivaufbau</w:t>
      </w:r>
      <w:bookmarkEnd w:id="109"/>
      <w:bookmarkEnd w:id="110"/>
    </w:p>
    <w:p w14:paraId="3D7F933F" w14:textId="77777777" w:rsidR="00613438" w:rsidRPr="00C13B8E" w:rsidRDefault="00613438" w:rsidP="00613438">
      <w:pPr>
        <w:widowControl w:val="0"/>
        <w:autoSpaceDE w:val="0"/>
        <w:autoSpaceDN w:val="0"/>
        <w:adjustRightInd w:val="0"/>
        <w:spacing w:after="240"/>
        <w:jc w:val="both"/>
        <w:rPr>
          <w:rFonts w:ascii="Calibri" w:hAnsi="Calibri"/>
        </w:rPr>
      </w:pPr>
      <w:r w:rsidRPr="00C13B8E">
        <w:rPr>
          <w:rFonts w:ascii="Calibri" w:hAnsi="Calibri"/>
        </w:rPr>
        <w:t xml:space="preserve">In der unterstehenden Grafik </w:t>
      </w:r>
      <w:r w:rsidRPr="00C13B8E">
        <w:rPr>
          <w:rFonts w:ascii="Calibri" w:hAnsi="Calibri"/>
        </w:rPr>
        <w:fldChar w:fldCharType="begin"/>
      </w:r>
      <w:r w:rsidRPr="00C13B8E">
        <w:rPr>
          <w:rFonts w:ascii="Calibri" w:hAnsi="Calibri"/>
        </w:rPr>
        <w:instrText xml:space="preserve"> REF _Ref435175346 \h </w:instrText>
      </w:r>
      <w:r w:rsidRPr="00C13B8E">
        <w:rPr>
          <w:rFonts w:ascii="Calibri" w:hAnsi="Calibri"/>
        </w:rPr>
      </w:r>
      <w:r w:rsidRPr="00C13B8E">
        <w:rPr>
          <w:rFonts w:ascii="Calibri" w:hAnsi="Calibri"/>
        </w:rPr>
        <w:fldChar w:fldCharType="separate"/>
      </w:r>
      <w:r w:rsidR="00C50A5A" w:rsidRPr="00613438">
        <w:t xml:space="preserve">Abbildung </w:t>
      </w:r>
      <w:r w:rsidR="00C50A5A">
        <w:t>26</w:t>
      </w:r>
      <w:r w:rsidRPr="00C13B8E">
        <w:rPr>
          <w:rFonts w:ascii="Calibri" w:hAnsi="Calibri"/>
        </w:rPr>
        <w:fldChar w:fldCharType="end"/>
      </w:r>
      <w:r w:rsidRPr="00C13B8E">
        <w:rPr>
          <w:rFonts w:ascii="Calibri" w:hAnsi="Calibri"/>
        </w:rPr>
        <w:t xml:space="preserve"> sind alle Hardware-Module als rechteckige Kasten dargestellt. Die Software welche auf den jeweiligen Hardware-Modulen laufen, sind als blaue Rechtecke gekennzeichnet. Die Grafik soll einen Überblick über den schlussendlichen Aufbau des IT-Systems des Roboters geben. </w:t>
      </w:r>
    </w:p>
    <w:p w14:paraId="6240BB04" w14:textId="77777777" w:rsidR="00B30D08" w:rsidRPr="00C13B8E" w:rsidRDefault="00B30D08" w:rsidP="00D137FF">
      <w:pPr>
        <w:jc w:val="both"/>
        <w:rPr>
          <w:rFonts w:ascii="Calibri" w:hAnsi="Calibri"/>
        </w:rPr>
      </w:pPr>
    </w:p>
    <w:p w14:paraId="68536E34" w14:textId="4F6778A7" w:rsidR="00B30D08" w:rsidRPr="00C13B8E" w:rsidRDefault="0052435B" w:rsidP="00D137FF">
      <w:pPr>
        <w:keepNext/>
        <w:jc w:val="both"/>
        <w:rPr>
          <w:rFonts w:ascii="Calibri" w:hAnsi="Calibri"/>
        </w:rPr>
      </w:pPr>
      <w:r w:rsidRPr="00C13B8E">
        <w:rPr>
          <w:rFonts w:ascii="Calibri" w:hAnsi="Calibri"/>
          <w:lang w:val="en-US"/>
        </w:rPr>
        <w:drawing>
          <wp:inline distT="0" distB="0" distL="0" distR="0" wp14:anchorId="33CDA56B" wp14:editId="698EFFE9">
            <wp:extent cx="5575300" cy="4178300"/>
            <wp:effectExtent l="0" t="0" r="12700" b="12700"/>
            <wp:docPr id="15" name="Picture 9" descr="Description: /Users/vl0w/Google Drive/Schule/HSLU/Produktentwicklung 1/PREN - Gruppe 34/Testat 2/Verbesserungen Testat 2/Testat 2 - Verbesserung Pascal/Testat 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Users/vl0w/Google Drive/Schule/HSLU/Produktentwicklung 1/PREN - Gruppe 34/Testat 2/Verbesserungen Testat 2/Testat 2 - Verbesserung Pascal/Testat 2.00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5300" cy="4178300"/>
                    </a:xfrm>
                    <a:prstGeom prst="rect">
                      <a:avLst/>
                    </a:prstGeom>
                    <a:noFill/>
                    <a:ln>
                      <a:noFill/>
                    </a:ln>
                  </pic:spPr>
                </pic:pic>
              </a:graphicData>
            </a:graphic>
          </wp:inline>
        </w:drawing>
      </w:r>
    </w:p>
    <w:p w14:paraId="63B7B45A" w14:textId="77777777" w:rsidR="00B30D08" w:rsidRPr="00613438" w:rsidRDefault="00B30D08" w:rsidP="00D137FF">
      <w:pPr>
        <w:pStyle w:val="Caption"/>
        <w:jc w:val="both"/>
      </w:pPr>
      <w:bookmarkStart w:id="111" w:name="_Ref435175346"/>
      <w:bookmarkStart w:id="112" w:name="_Toc435178223"/>
      <w:bookmarkStart w:id="113" w:name="_Toc437601600"/>
      <w:r w:rsidRPr="00613438">
        <w:t xml:space="preserve">Abbildung </w:t>
      </w:r>
      <w:r w:rsidRPr="00613438">
        <w:fldChar w:fldCharType="begin"/>
      </w:r>
      <w:r w:rsidRPr="00613438">
        <w:instrText xml:space="preserve"> SEQ Abbildung \* ARABIC </w:instrText>
      </w:r>
      <w:r w:rsidRPr="00613438">
        <w:fldChar w:fldCharType="separate"/>
      </w:r>
      <w:r w:rsidR="00A51520">
        <w:rPr>
          <w:noProof/>
        </w:rPr>
        <w:t>28</w:t>
      </w:r>
      <w:r w:rsidRPr="00613438">
        <w:rPr>
          <w:noProof/>
        </w:rPr>
        <w:fldChar w:fldCharType="end"/>
      </w:r>
      <w:bookmarkEnd w:id="111"/>
      <w:r w:rsidRPr="00613438">
        <w:t>: Übersicht der Hardware und Software für den Roboter</w:t>
      </w:r>
      <w:bookmarkEnd w:id="112"/>
      <w:bookmarkEnd w:id="113"/>
    </w:p>
    <w:p w14:paraId="198EDD61" w14:textId="77777777" w:rsidR="00B30D08" w:rsidRPr="00C13B8E" w:rsidRDefault="00B30D08" w:rsidP="00D137FF">
      <w:pPr>
        <w:jc w:val="both"/>
        <w:rPr>
          <w:rFonts w:ascii="Calibri" w:hAnsi="Calibri"/>
        </w:rPr>
      </w:pPr>
    </w:p>
    <w:p w14:paraId="18CF8F4F" w14:textId="77777777" w:rsidR="00613438" w:rsidRPr="00C13B8E" w:rsidRDefault="00613438" w:rsidP="00613438">
      <w:pPr>
        <w:widowControl w:val="0"/>
        <w:autoSpaceDE w:val="0"/>
        <w:autoSpaceDN w:val="0"/>
        <w:adjustRightInd w:val="0"/>
        <w:spacing w:after="240"/>
        <w:rPr>
          <w:rFonts w:ascii="Calibri" w:hAnsi="Calibri"/>
        </w:rPr>
      </w:pPr>
      <w:r w:rsidRPr="00C13B8E">
        <w:rPr>
          <w:rFonts w:ascii="Calibri" w:hAnsi="Calibri"/>
        </w:rPr>
        <w:t xml:space="preserve">Für den produktiven Aufbau werden, wird wie in der Abbildung </w:t>
      </w:r>
      <w:r w:rsidRPr="00C13B8E">
        <w:rPr>
          <w:rFonts w:ascii="Calibri" w:hAnsi="Calibri"/>
        </w:rPr>
        <w:fldChar w:fldCharType="begin"/>
      </w:r>
      <w:r w:rsidRPr="00C13B8E">
        <w:rPr>
          <w:rFonts w:ascii="Calibri" w:hAnsi="Calibri"/>
        </w:rPr>
        <w:instrText xml:space="preserve"> REF _Ref435175346 \h </w:instrText>
      </w:r>
      <w:r w:rsidRPr="00C13B8E">
        <w:rPr>
          <w:rFonts w:ascii="Calibri" w:hAnsi="Calibri"/>
        </w:rPr>
      </w:r>
      <w:r w:rsidRPr="00C13B8E">
        <w:rPr>
          <w:rFonts w:ascii="Calibri" w:hAnsi="Calibri"/>
        </w:rPr>
        <w:fldChar w:fldCharType="separate"/>
      </w:r>
      <w:r w:rsidR="00C50A5A" w:rsidRPr="00613438">
        <w:t xml:space="preserve">Abbildung </w:t>
      </w:r>
      <w:r w:rsidR="00C50A5A">
        <w:t>26</w:t>
      </w:r>
      <w:r w:rsidRPr="00C13B8E">
        <w:rPr>
          <w:rFonts w:ascii="Calibri" w:hAnsi="Calibri"/>
        </w:rPr>
        <w:fldChar w:fldCharType="end"/>
      </w:r>
      <w:r w:rsidRPr="00C13B8E">
        <w:rPr>
          <w:rFonts w:ascii="Calibri" w:hAnsi="Calibri"/>
        </w:rPr>
        <w:t>dargestellt, zwei Computer benutzt. Zum einen wird der Raspberry PI benutzt um die Bilder, welche von den angeschlossenen Kameras geliefert werden, auszuwerten und danach mit diesen Informationen das Fahrzeug zu steuern. Die Steuerung des Fahrzeuges wird durch die Software, welche auf dem RED Brick läuft, abstrahiert. Die beiden Softwarekomponenten welche auf dem RED Brick und dem Raspberry PI laufen, kommunizieren miteinander über eine TCP-Verbindung. Dabei stellt die Software auf dem RED Brick eine Abstrahierung dar, um die Sensoren nicht direkt vom Raspberry PI ansteuern zu müssen.</w:t>
      </w:r>
    </w:p>
    <w:p w14:paraId="6DB97E99" w14:textId="77777777" w:rsidR="00B30D08" w:rsidRPr="00C13B8E" w:rsidRDefault="00613438" w:rsidP="00613438">
      <w:pPr>
        <w:widowControl w:val="0"/>
        <w:autoSpaceDE w:val="0"/>
        <w:autoSpaceDN w:val="0"/>
        <w:adjustRightInd w:val="0"/>
        <w:spacing w:after="240"/>
        <w:rPr>
          <w:rFonts w:ascii="Calibri" w:hAnsi="Calibri"/>
        </w:rPr>
      </w:pPr>
      <w:r w:rsidRPr="00C13B8E">
        <w:rPr>
          <w:rFonts w:ascii="Calibri" w:hAnsi="Calibri"/>
        </w:rPr>
        <w:t xml:space="preserve">Am RED Brick sind alle Sensoren und Aktuatoren angeschlossen. Die Software (in der </w:t>
      </w:r>
      <w:r w:rsidRPr="00C13B8E">
        <w:rPr>
          <w:rFonts w:ascii="Calibri" w:hAnsi="Calibri"/>
        </w:rPr>
        <w:fldChar w:fldCharType="begin"/>
      </w:r>
      <w:r w:rsidRPr="00C13B8E">
        <w:rPr>
          <w:rFonts w:ascii="Calibri" w:hAnsi="Calibri"/>
        </w:rPr>
        <w:instrText xml:space="preserve"> REF _Ref435175346 \h </w:instrText>
      </w:r>
      <w:r w:rsidRPr="00C13B8E">
        <w:rPr>
          <w:rFonts w:ascii="Calibri" w:hAnsi="Calibri"/>
        </w:rPr>
      </w:r>
      <w:r w:rsidRPr="00C13B8E">
        <w:rPr>
          <w:rFonts w:ascii="Calibri" w:hAnsi="Calibri"/>
        </w:rPr>
        <w:fldChar w:fldCharType="separate"/>
      </w:r>
      <w:r w:rsidR="00C50A5A" w:rsidRPr="00613438">
        <w:t xml:space="preserve">Abbildung </w:t>
      </w:r>
      <w:r w:rsidR="00C50A5A">
        <w:t>26</w:t>
      </w:r>
      <w:r w:rsidRPr="00C13B8E">
        <w:rPr>
          <w:rFonts w:ascii="Calibri" w:hAnsi="Calibri"/>
        </w:rPr>
        <w:fldChar w:fldCharType="end"/>
      </w:r>
      <w:r w:rsidRPr="00C13B8E">
        <w:rPr>
          <w:rFonts w:ascii="Calibri" w:hAnsi="Calibri"/>
        </w:rPr>
        <w:t xml:space="preserve"> als API bezeichnet) welche auf dem RED Brick läuft benutzt die API-Bindings welche von Tinkerforge zur Verfügung gestellt werden. Mit Hilfe dieser </w:t>
      </w:r>
      <w:r w:rsidRPr="00C13B8E">
        <w:rPr>
          <w:rFonts w:ascii="Calibri" w:hAnsi="Calibri"/>
        </w:rPr>
        <w:lastRenderedPageBreak/>
        <w:t>Bindings ist es möglich aus der API-Software heraus die Sensoren und Aktuatoren über einen Deamon (brickd) anzusprechen.</w:t>
      </w:r>
    </w:p>
    <w:p w14:paraId="003A9691" w14:textId="77777777" w:rsidR="00613438" w:rsidRPr="00613438" w:rsidRDefault="00613438" w:rsidP="00574883">
      <w:pPr>
        <w:pStyle w:val="Heading3"/>
        <w:rPr>
          <w:rFonts w:cs="Times"/>
        </w:rPr>
      </w:pPr>
      <w:bookmarkStart w:id="114" w:name="_Toc437601117"/>
      <w:r w:rsidRPr="00613438">
        <w:t>Software</w:t>
      </w:r>
      <w:bookmarkEnd w:id="114"/>
      <w:r w:rsidRPr="00613438">
        <w:t xml:space="preserve"> </w:t>
      </w:r>
    </w:p>
    <w:p w14:paraId="62AEEA34" w14:textId="77777777" w:rsidR="00613438" w:rsidRPr="00613438" w:rsidRDefault="00F11E2C" w:rsidP="00574883">
      <w:pPr>
        <w:pStyle w:val="Heading4"/>
        <w:rPr>
          <w:rFonts w:cs="Times"/>
        </w:rPr>
      </w:pPr>
      <w:r>
        <w:t>Tinkerforge</w:t>
      </w:r>
    </w:p>
    <w:p w14:paraId="6B5BA934" w14:textId="77777777" w:rsidR="00613438" w:rsidRPr="00C13B8E" w:rsidRDefault="00613438" w:rsidP="00613438">
      <w:pPr>
        <w:widowControl w:val="0"/>
        <w:autoSpaceDE w:val="0"/>
        <w:autoSpaceDN w:val="0"/>
        <w:adjustRightInd w:val="0"/>
        <w:spacing w:after="240"/>
        <w:rPr>
          <w:rFonts w:ascii="Calibri" w:hAnsi="Calibri" w:cs="Times"/>
          <w:noProof w:val="0"/>
        </w:rPr>
      </w:pPr>
      <w:r w:rsidRPr="00C13B8E">
        <w:rPr>
          <w:rFonts w:ascii="Calibri" w:hAnsi="Calibri" w:cs="Helvetica"/>
          <w:noProof w:val="0"/>
        </w:rPr>
        <w:t xml:space="preserve">Für die Kommunikation mit den Bricks und </w:t>
      </w:r>
      <w:proofErr w:type="spellStart"/>
      <w:r w:rsidRPr="00C13B8E">
        <w:rPr>
          <w:rFonts w:ascii="Calibri" w:hAnsi="Calibri" w:cs="Helvetica"/>
          <w:noProof w:val="0"/>
        </w:rPr>
        <w:t>Bricklets</w:t>
      </w:r>
      <w:proofErr w:type="spellEnd"/>
      <w:r w:rsidRPr="00C13B8E">
        <w:rPr>
          <w:rFonts w:ascii="Calibri" w:hAnsi="Calibri" w:cs="Helvetica"/>
          <w:noProof w:val="0"/>
        </w:rPr>
        <w:t xml:space="preserve">, stellt </w:t>
      </w:r>
      <w:proofErr w:type="spellStart"/>
      <w:r w:rsidRPr="00C13B8E">
        <w:rPr>
          <w:rFonts w:ascii="Calibri" w:hAnsi="Calibri" w:cs="Helvetica"/>
          <w:noProof w:val="0"/>
        </w:rPr>
        <w:t>Tinkerforge</w:t>
      </w:r>
      <w:proofErr w:type="spellEnd"/>
      <w:r w:rsidRPr="00C13B8E">
        <w:rPr>
          <w:rFonts w:ascii="Calibri" w:hAnsi="Calibri" w:cs="Helvetica"/>
          <w:noProof w:val="0"/>
        </w:rPr>
        <w:t xml:space="preserve"> drei Softwares und viele </w:t>
      </w:r>
      <w:proofErr w:type="spellStart"/>
      <w:r w:rsidRPr="00C13B8E">
        <w:rPr>
          <w:rFonts w:ascii="Calibri" w:hAnsi="Calibri" w:cs="Helvetica"/>
          <w:noProof w:val="0"/>
        </w:rPr>
        <w:t>Bindings</w:t>
      </w:r>
      <w:proofErr w:type="spellEnd"/>
      <w:r w:rsidRPr="00C13B8E">
        <w:rPr>
          <w:rFonts w:ascii="Calibri" w:hAnsi="Calibri" w:cs="Helvetica"/>
          <w:noProof w:val="0"/>
        </w:rPr>
        <w:t xml:space="preserve"> für die Softwareentwicklung bereit. Zur benötigten Software gehört der </w:t>
      </w:r>
      <w:proofErr w:type="spellStart"/>
      <w:r w:rsidRPr="00C13B8E">
        <w:rPr>
          <w:rFonts w:ascii="Calibri" w:hAnsi="Calibri" w:cs="Helvetica"/>
          <w:noProof w:val="0"/>
        </w:rPr>
        <w:t>brickd</w:t>
      </w:r>
      <w:proofErr w:type="spellEnd"/>
      <w:r w:rsidRPr="00C13B8E">
        <w:rPr>
          <w:rFonts w:ascii="Calibri" w:hAnsi="Calibri" w:cs="Helvetica"/>
          <w:noProof w:val="0"/>
        </w:rPr>
        <w:t xml:space="preserve">. Diese Software stellt einen </w:t>
      </w:r>
      <w:proofErr w:type="spellStart"/>
      <w:r w:rsidRPr="00C13B8E">
        <w:rPr>
          <w:rFonts w:ascii="Calibri" w:hAnsi="Calibri" w:cs="Helvetica"/>
          <w:noProof w:val="0"/>
        </w:rPr>
        <w:t>Daemon</w:t>
      </w:r>
      <w:proofErr w:type="spellEnd"/>
      <w:r w:rsidRPr="00C13B8E">
        <w:rPr>
          <w:rFonts w:ascii="Calibri" w:hAnsi="Calibri" w:cs="Helvetica"/>
          <w:noProof w:val="0"/>
        </w:rPr>
        <w:t xml:space="preserve"> zur Verfügung welche eine lokale IP Verbindung akzeptiert und Befehle für die Bricks und </w:t>
      </w:r>
      <w:proofErr w:type="spellStart"/>
      <w:r w:rsidRPr="00C13B8E">
        <w:rPr>
          <w:rFonts w:ascii="Calibri" w:hAnsi="Calibri" w:cs="Helvetica"/>
          <w:noProof w:val="0"/>
        </w:rPr>
        <w:t>Bricklets</w:t>
      </w:r>
      <w:proofErr w:type="spellEnd"/>
      <w:r w:rsidRPr="00C13B8E">
        <w:rPr>
          <w:rFonts w:ascii="Calibri" w:hAnsi="Calibri" w:cs="Helvetica"/>
          <w:noProof w:val="0"/>
        </w:rPr>
        <w:t xml:space="preserve"> </w:t>
      </w:r>
    </w:p>
    <w:p w14:paraId="36770FBA" w14:textId="77777777" w:rsidR="00613438" w:rsidRPr="00C13B8E" w:rsidRDefault="00613438" w:rsidP="00613438">
      <w:pPr>
        <w:widowControl w:val="0"/>
        <w:autoSpaceDE w:val="0"/>
        <w:autoSpaceDN w:val="0"/>
        <w:adjustRightInd w:val="0"/>
        <w:spacing w:after="240"/>
        <w:rPr>
          <w:rFonts w:ascii="Calibri" w:hAnsi="Calibri" w:cs="Times"/>
          <w:noProof w:val="0"/>
        </w:rPr>
      </w:pPr>
      <w:r w:rsidRPr="00C13B8E">
        <w:rPr>
          <w:rFonts w:ascii="Calibri" w:hAnsi="Calibri" w:cs="Helvetica"/>
          <w:noProof w:val="0"/>
        </w:rPr>
        <w:t xml:space="preserve">In der unterstehenden Grafik {LINK ABBILDUNG} sind alle Hardware-Module als rechteckige Kasten dargestellt. Die Software, welche auf den jeweiligen Hardware-Modulen laufen, sind als blaue Rechtecke gekennzeichnet. Die Grafik soll einen Überblick über den schlussendlichen Aufbau des IT-Systems des Roboters geben. </w:t>
      </w:r>
    </w:p>
    <w:p w14:paraId="10A31256" w14:textId="3B4604EA" w:rsidR="00613438" w:rsidRPr="00C13B8E" w:rsidRDefault="0052435B" w:rsidP="00613438">
      <w:pPr>
        <w:widowControl w:val="0"/>
        <w:autoSpaceDE w:val="0"/>
        <w:autoSpaceDN w:val="0"/>
        <w:adjustRightInd w:val="0"/>
        <w:rPr>
          <w:rFonts w:ascii="Calibri" w:hAnsi="Calibri" w:cs="Times"/>
          <w:noProof w:val="0"/>
        </w:rPr>
      </w:pPr>
      <w:r>
        <w:rPr>
          <w:lang w:val="en-US"/>
        </w:rPr>
        <mc:AlternateContent>
          <mc:Choice Requires="wpg">
            <w:drawing>
              <wp:anchor distT="0" distB="0" distL="114300" distR="114300" simplePos="0" relativeHeight="251675136" behindDoc="0" locked="0" layoutInCell="1" allowOverlap="1" wp14:anchorId="4C8D88BB" wp14:editId="2DFC82C2">
                <wp:simplePos x="0" y="0"/>
                <wp:positionH relativeFrom="column">
                  <wp:posOffset>-342265</wp:posOffset>
                </wp:positionH>
                <wp:positionV relativeFrom="paragraph">
                  <wp:posOffset>154940</wp:posOffset>
                </wp:positionV>
                <wp:extent cx="6416040" cy="4408805"/>
                <wp:effectExtent l="0" t="0" r="10160" b="10795"/>
                <wp:wrapTopAndBottom/>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6040" cy="4408805"/>
                          <a:chOff x="0" y="0"/>
                          <a:chExt cx="6416040" cy="4408805"/>
                        </a:xfrm>
                      </wpg:grpSpPr>
                      <pic:pic xmlns:pic="http://schemas.openxmlformats.org/drawingml/2006/picture">
                        <pic:nvPicPr>
                          <pic:cNvPr id="393" name="Picture 393" descr="Macintosh HD:Users:valentinpeltier:Downloads:Voila_Capture 2015-12-11_10-07-55_AM.png"/>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828800"/>
                            <a:ext cx="3215640" cy="1828800"/>
                          </a:xfrm>
                          <a:prstGeom prst="rect">
                            <a:avLst/>
                          </a:prstGeom>
                          <a:noFill/>
                          <a:ln>
                            <a:noFill/>
                          </a:ln>
                        </pic:spPr>
                      </pic:pic>
                      <pic:pic xmlns:pic="http://schemas.openxmlformats.org/drawingml/2006/picture">
                        <pic:nvPicPr>
                          <pic:cNvPr id="394" name="Picture 394" descr="Macintosh HD:Users:valentinpeltier:Downloads:Voila_Capture 2015-12-11_10-07-38_AM.png"/>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15640" cy="1828800"/>
                          </a:xfrm>
                          <a:prstGeom prst="rect">
                            <a:avLst/>
                          </a:prstGeom>
                          <a:noFill/>
                          <a:ln>
                            <a:noFill/>
                          </a:ln>
                        </pic:spPr>
                      </pic:pic>
                      <pic:pic xmlns:pic="http://schemas.openxmlformats.org/drawingml/2006/picture">
                        <pic:nvPicPr>
                          <pic:cNvPr id="395" name="Picture 395" descr="Macintosh HD:Users:valentinpeltier:Downloads:Voila_Capture 2015-12-11_10-19-15_AM.png"/>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3200400" y="1828800"/>
                            <a:ext cx="3215640" cy="2580005"/>
                          </a:xfrm>
                          <a:prstGeom prst="rect">
                            <a:avLst/>
                          </a:prstGeom>
                          <a:noFill/>
                          <a:ln>
                            <a:noFill/>
                          </a:ln>
                        </pic:spPr>
                      </pic:pic>
                      <pic:pic xmlns:pic="http://schemas.openxmlformats.org/drawingml/2006/picture">
                        <pic:nvPicPr>
                          <pic:cNvPr id="396" name="Picture 396" descr="Macintosh HD:Users:valentinpeltier:Downloads:Voila_Capture 2015-12-11_10-08-53_AM.png"/>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3200400" y="0"/>
                            <a:ext cx="3215640" cy="182880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934875F" id="Group_x0020_392" o:spid="_x0000_s1026" style="position:absolute;margin-left:-26.95pt;margin-top:12.2pt;width:505.2pt;height:347.15pt;z-index:251675136" coordsize="6416040,44088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">
                <v:shape id="Picture_x0020_393" o:spid="_x0000_s1027" type="#_x0000_t75" alt="Macintosh HD:Users:valentinpeltier:Downloads:Voila_Capture 2015-12-11_10-07-55_AM.png" style="position:absolute;top:1828800;width:321564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tV&#10;iTzGAAAA3AAAAA8AAABkcnMvZG93bnJldi54bWxEj09rAjEUxO8Fv0N4gjfN+gdpt0YRQemhl2pb&#10;e3xsXjfBzcu6ie767U1B6HGYmd8wi1XnKnGlJljPCsajDARx4bXlUsHnYTt8BhEissbKMym4UYDV&#10;sve0wFz7lj/ouo+lSBAOOSowMda5lKEw5DCMfE2cvF/fOIxJNqXUDbYJ7io5ybK5dGg5LRisaWOo&#10;OO0vTsH7qdbd9/znaKydHc/jr82k3d2UGvS79SuISF38Dz/ab1rB9GUKf2fSEZDLO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WJPMYAAADcAAAADwAAAAAAAAAAAAAAAACc&#10;AgAAZHJzL2Rvd25yZXYueG1sUEsFBgAAAAAEAAQA9wAAAI8DAAAAAA==&#10;">
                  <v:imagedata r:id="rId58" o:title="Voila_Capture 2015-12-11_10-07-55_AM.png"/>
                  <v:path arrowok="t"/>
                </v:shape>
                <v:shape id="Picture_x0020_394" o:spid="_x0000_s1028" type="#_x0000_t75" alt="Macintosh HD:Users:valentinpeltier:Downloads:Voila_Capture 2015-12-11_10-07-38_AM.png" style="position:absolute;width:321564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js&#10;52LEAAAA3AAAAA8AAABkcnMvZG93bnJldi54bWxEj0FrwkAUhO+C/2F5Qm91o5aq0VWkIFbw0EYF&#10;j4/sMwnJvg3Z1cR/7xYKHoeZ+YZZrjtTiTs1rrCsYDSMQBCnVhecKTgdt+8zEM4ja6wsk4IHOViv&#10;+r0lxtq2/Ev3xGciQNjFqCD3vo6ldGlOBt3Q1sTBu9rGoA+yyaRusA1wU8lxFH1KgwWHhRxr+sop&#10;LZObUYA/u+2stFO5vySH8ySh9lDuN0q9DbrNAoSnzr/C/+1vrWAy/4C/M+EIyNUT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js52LEAAAA3AAAAA8AAAAAAAAAAAAAAAAAnAIA&#10;AGRycy9kb3ducmV2LnhtbFBLBQYAAAAABAAEAPcAAACNAwAAAAA=&#10;">
                  <v:imagedata r:id="rId59" o:title="Voila_Capture 2015-12-11_10-07-38_AM.png"/>
                  <v:path arrowok="t"/>
                </v:shape>
                <v:shape id="Picture_x0020_395" o:spid="_x0000_s1029" type="#_x0000_t75" alt="Macintosh HD:Users:valentinpeltier:Downloads:Voila_Capture 2015-12-11_10-19-15_AM.png" style="position:absolute;left:3200400;top:1828800;width:3215640;height:2580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4d&#10;la3FAAAA3AAAAA8AAABkcnMvZG93bnJldi54bWxEj09rwkAUxO8Fv8PyhN6ajRbFpq6i0oLtzT/o&#10;9ZF9TVKzb9PdbRK/fbcgeBxm5jfMfNmbWrTkfGVZwShJQRDnVldcKDge3p9mIHxA1lhbJgVX8rBc&#10;DB7mmGnb8Y7afShEhLDPUEEZQpNJ6fOSDPrENsTR+7LOYIjSFVI77CLc1HKcplNpsOK4UGJDm5Ly&#10;y/7XKDil+dv1w503o/Nn2/x8d+sThV6px2G/egURqA/38K291QqeXybwfyYeAbn4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HZWtxQAAANwAAAAPAAAAAAAAAAAAAAAAAJwC&#10;AABkcnMvZG93bnJldi54bWxQSwUGAAAAAAQABAD3AAAAjgMAAAAA&#10;">
                  <v:imagedata r:id="rId60" o:title="Voila_Capture 2015-12-11_10-19-15_AM.png"/>
                  <v:path arrowok="t"/>
                </v:shape>
                <v:shape id="Picture_x0020_396" o:spid="_x0000_s1030" type="#_x0000_t75" alt="Macintosh HD:Users:valentinpeltier:Downloads:Voila_Capture 2015-12-11_10-08-53_AM.png" style="position:absolute;left:3200400;width:321564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7I&#10;WBHFAAAA3AAAAA8AAABkcnMvZG93bnJldi54bWxEj0FrwkAUhO8F/8PyhF6kbrQQbXQjKgo9lEK1&#10;xesj+0xCsm/j7lbTf98tCD0OM/MNs1z1phVXcr62rGAyTkAQF1bXXCr4PO6f5iB8QNbYWiYFP+Rh&#10;lQ8elphpe+MPuh5CKSKEfYYKqhC6TEpfVGTQj21HHL2zdQZDlK6U2uEtwk0rp0mSSoM1x4UKO9pW&#10;VDSHb6MgeWP3hZvLcWe2p3bm8b1J65FSj8N+vQARqA//4Xv7VSt4fknh70w8AjL/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eyFgRxQAAANwAAAAPAAAAAAAAAAAAAAAAAJwC&#10;AABkcnMvZG93bnJldi54bWxQSwUGAAAAAAQABAD3AAAAjgMAAAAA&#10;">
                  <v:imagedata r:id="rId61" o:title="Voila_Capture 2015-12-11_10-08-53_AM.png"/>
                  <v:path arrowok="t"/>
                </v:shape>
                <w10:wrap type="topAndBottom"/>
              </v:group>
            </w:pict>
          </mc:Fallback>
        </mc:AlternateContent>
      </w:r>
      <w:r w:rsidR="00613438" w:rsidRPr="00C13B8E">
        <w:rPr>
          <w:rFonts w:ascii="Calibri" w:hAnsi="Calibri" w:cs="Times"/>
          <w:noProof w:val="0"/>
        </w:rPr>
        <w:t xml:space="preserve"> </w:t>
      </w:r>
    </w:p>
    <w:p w14:paraId="5B0336D2" w14:textId="77777777" w:rsidR="00613438" w:rsidRPr="00C13B8E" w:rsidRDefault="00613438" w:rsidP="00613438">
      <w:pPr>
        <w:widowControl w:val="0"/>
        <w:autoSpaceDE w:val="0"/>
        <w:autoSpaceDN w:val="0"/>
        <w:adjustRightInd w:val="0"/>
        <w:spacing w:after="240"/>
        <w:rPr>
          <w:rFonts w:ascii="Calibri" w:hAnsi="Calibri" w:cs="Times"/>
          <w:noProof w:val="0"/>
        </w:rPr>
      </w:pPr>
      <w:r w:rsidRPr="00C13B8E">
        <w:rPr>
          <w:rFonts w:ascii="Calibri" w:hAnsi="Calibri" w:cs="Helvetica"/>
          <w:noProof w:val="0"/>
        </w:rPr>
        <w:t xml:space="preserve">entgegennimmt. Sobald die Befehle für die Bricks und </w:t>
      </w:r>
      <w:proofErr w:type="spellStart"/>
      <w:r w:rsidRPr="00C13B8E">
        <w:rPr>
          <w:rFonts w:ascii="Calibri" w:hAnsi="Calibri" w:cs="Helvetica"/>
          <w:noProof w:val="0"/>
        </w:rPr>
        <w:t>Bricklets</w:t>
      </w:r>
      <w:proofErr w:type="spellEnd"/>
      <w:r w:rsidRPr="00C13B8E">
        <w:rPr>
          <w:rFonts w:ascii="Calibri" w:hAnsi="Calibri" w:cs="Helvetica"/>
          <w:noProof w:val="0"/>
        </w:rPr>
        <w:t xml:space="preserve"> beim </w:t>
      </w:r>
      <w:proofErr w:type="spellStart"/>
      <w:r w:rsidRPr="00C13B8E">
        <w:rPr>
          <w:rFonts w:ascii="Calibri" w:hAnsi="Calibri" w:cs="Helvetica"/>
          <w:noProof w:val="0"/>
        </w:rPr>
        <w:t>brickd</w:t>
      </w:r>
      <w:proofErr w:type="spellEnd"/>
      <w:r w:rsidRPr="00C13B8E">
        <w:rPr>
          <w:rFonts w:ascii="Calibri" w:hAnsi="Calibri" w:cs="Helvetica"/>
          <w:noProof w:val="0"/>
        </w:rPr>
        <w:t xml:space="preserve"> angekommen sind, werden diese weitergeleitet. Dies kann über USB, Wifi oder RS232 sein. Zum Testen und Updaten der angeschlossenen Bricks und </w:t>
      </w:r>
      <w:proofErr w:type="spellStart"/>
      <w:r w:rsidRPr="00C13B8E">
        <w:rPr>
          <w:rFonts w:ascii="Calibri" w:hAnsi="Calibri" w:cs="Helvetica"/>
          <w:noProof w:val="0"/>
        </w:rPr>
        <w:t>Bricklets</w:t>
      </w:r>
      <w:proofErr w:type="spellEnd"/>
      <w:r w:rsidRPr="00C13B8E">
        <w:rPr>
          <w:rFonts w:ascii="Calibri" w:hAnsi="Calibri" w:cs="Helvetica"/>
          <w:noProof w:val="0"/>
        </w:rPr>
        <w:t xml:space="preserve">, stellt </w:t>
      </w:r>
      <w:proofErr w:type="spellStart"/>
      <w:r w:rsidRPr="00C13B8E">
        <w:rPr>
          <w:rFonts w:ascii="Calibri" w:hAnsi="Calibri" w:cs="Helvetica"/>
          <w:noProof w:val="0"/>
        </w:rPr>
        <w:t>Tinkerforge</w:t>
      </w:r>
      <w:proofErr w:type="spellEnd"/>
      <w:r w:rsidRPr="00C13B8E">
        <w:rPr>
          <w:rFonts w:ascii="Calibri" w:hAnsi="Calibri" w:cs="Helvetica"/>
          <w:noProof w:val="0"/>
        </w:rPr>
        <w:t xml:space="preserve"> den </w:t>
      </w:r>
      <w:proofErr w:type="spellStart"/>
      <w:r w:rsidRPr="00C13B8E">
        <w:rPr>
          <w:rFonts w:ascii="Calibri" w:hAnsi="Calibri" w:cs="Helvetica"/>
          <w:noProof w:val="0"/>
        </w:rPr>
        <w:t>brickv</w:t>
      </w:r>
      <w:proofErr w:type="spellEnd"/>
      <w:r w:rsidRPr="00C13B8E">
        <w:rPr>
          <w:rFonts w:ascii="Calibri" w:hAnsi="Calibri" w:cs="Helvetica"/>
          <w:noProof w:val="0"/>
        </w:rPr>
        <w:t xml:space="preserve"> zur Verfügung. Diese Software kann alle Bricks und </w:t>
      </w:r>
      <w:proofErr w:type="spellStart"/>
      <w:r w:rsidRPr="00C13B8E">
        <w:rPr>
          <w:rFonts w:ascii="Calibri" w:hAnsi="Calibri" w:cs="Helvetica"/>
          <w:noProof w:val="0"/>
        </w:rPr>
        <w:t>Bricklets</w:t>
      </w:r>
      <w:proofErr w:type="spellEnd"/>
      <w:r w:rsidRPr="00C13B8E">
        <w:rPr>
          <w:rFonts w:ascii="Calibri" w:hAnsi="Calibri" w:cs="Helvetica"/>
          <w:noProof w:val="0"/>
        </w:rPr>
        <w:t xml:space="preserve"> auslesen und steuern. </w:t>
      </w:r>
    </w:p>
    <w:p w14:paraId="255AFE5E" w14:textId="77777777" w:rsidR="00613438" w:rsidRPr="00C13B8E" w:rsidRDefault="00613438" w:rsidP="00613438">
      <w:pPr>
        <w:widowControl w:val="0"/>
        <w:autoSpaceDE w:val="0"/>
        <w:autoSpaceDN w:val="0"/>
        <w:adjustRightInd w:val="0"/>
        <w:spacing w:after="240"/>
        <w:rPr>
          <w:rFonts w:ascii="Calibri" w:hAnsi="Calibri" w:cs="Times"/>
          <w:noProof w:val="0"/>
          <w:sz w:val="20"/>
        </w:rPr>
      </w:pPr>
      <w:r w:rsidRPr="00C13B8E">
        <w:rPr>
          <w:rFonts w:ascii="Calibri" w:hAnsi="Calibri" w:cs="Helvetica"/>
          <w:noProof w:val="0"/>
          <w:szCs w:val="30"/>
        </w:rPr>
        <w:t>Die API-</w:t>
      </w:r>
      <w:proofErr w:type="spellStart"/>
      <w:r w:rsidRPr="00C13B8E">
        <w:rPr>
          <w:rFonts w:ascii="Calibri" w:hAnsi="Calibri" w:cs="Helvetica"/>
          <w:noProof w:val="0"/>
          <w:szCs w:val="30"/>
        </w:rPr>
        <w:t>Bindings</w:t>
      </w:r>
      <w:proofErr w:type="spellEnd"/>
      <w:r w:rsidRPr="00C13B8E">
        <w:rPr>
          <w:rFonts w:ascii="Calibri" w:hAnsi="Calibri" w:cs="Helvetica"/>
          <w:noProof w:val="0"/>
          <w:szCs w:val="30"/>
        </w:rPr>
        <w:t xml:space="preserve"> welche von </w:t>
      </w:r>
      <w:proofErr w:type="spellStart"/>
      <w:r w:rsidRPr="00C13B8E">
        <w:rPr>
          <w:rFonts w:ascii="Calibri" w:hAnsi="Calibri" w:cs="Helvetica"/>
          <w:noProof w:val="0"/>
          <w:szCs w:val="30"/>
        </w:rPr>
        <w:t>Tinkerforge</w:t>
      </w:r>
      <w:proofErr w:type="spellEnd"/>
      <w:r w:rsidRPr="00C13B8E">
        <w:rPr>
          <w:rFonts w:ascii="Calibri" w:hAnsi="Calibri" w:cs="Helvetica"/>
          <w:noProof w:val="0"/>
          <w:szCs w:val="30"/>
        </w:rPr>
        <w:t xml:space="preserve"> zur </w:t>
      </w:r>
      <w:proofErr w:type="spellStart"/>
      <w:r w:rsidRPr="00C13B8E">
        <w:rPr>
          <w:rFonts w:ascii="Calibri" w:hAnsi="Calibri" w:cs="Helvetica"/>
          <w:noProof w:val="0"/>
          <w:szCs w:val="30"/>
        </w:rPr>
        <w:t>verfügung</w:t>
      </w:r>
      <w:proofErr w:type="spellEnd"/>
      <w:r w:rsidRPr="00C13B8E">
        <w:rPr>
          <w:rFonts w:ascii="Calibri" w:hAnsi="Calibri" w:cs="Helvetica"/>
          <w:noProof w:val="0"/>
          <w:szCs w:val="30"/>
        </w:rPr>
        <w:t xml:space="preserve"> gestellt werden, gibt es für </w:t>
      </w:r>
      <w:r w:rsidRPr="00C13B8E">
        <w:rPr>
          <w:rFonts w:ascii="Calibri" w:hAnsi="Calibri" w:cs="Helvetica"/>
          <w:noProof w:val="0"/>
          <w:szCs w:val="30"/>
        </w:rPr>
        <w:lastRenderedPageBreak/>
        <w:t xml:space="preserve">über 15 Programmiersprachen. Diese spezifizieren wie man die einzelnen Sensoren und Aktoren ansprechen kann. Auch stellt </w:t>
      </w:r>
      <w:proofErr w:type="spellStart"/>
      <w:r w:rsidRPr="00C13B8E">
        <w:rPr>
          <w:rFonts w:ascii="Calibri" w:hAnsi="Calibri" w:cs="Helvetica"/>
          <w:noProof w:val="0"/>
          <w:szCs w:val="30"/>
        </w:rPr>
        <w:t>Tinkerforge</w:t>
      </w:r>
      <w:proofErr w:type="spellEnd"/>
      <w:r w:rsidRPr="00C13B8E">
        <w:rPr>
          <w:rFonts w:ascii="Calibri" w:hAnsi="Calibri" w:cs="Helvetica"/>
          <w:noProof w:val="0"/>
          <w:szCs w:val="30"/>
        </w:rPr>
        <w:t xml:space="preserve"> einfache Beispiele bereit um den Anfang mit der Hardware zu vereinfachen. </w:t>
      </w:r>
    </w:p>
    <w:p w14:paraId="2EDD1B17" w14:textId="77777777" w:rsidR="00613438" w:rsidRPr="00613438" w:rsidRDefault="00613438" w:rsidP="00574883">
      <w:pPr>
        <w:pStyle w:val="Heading4"/>
        <w:rPr>
          <w:rFonts w:cs="Times"/>
        </w:rPr>
      </w:pPr>
      <w:r>
        <w:t>Eigenentwicklung</w:t>
      </w:r>
    </w:p>
    <w:p w14:paraId="73650B02" w14:textId="77777777" w:rsidR="00613438" w:rsidRPr="00C13B8E" w:rsidRDefault="00613438" w:rsidP="00613438">
      <w:pPr>
        <w:widowControl w:val="0"/>
        <w:autoSpaceDE w:val="0"/>
        <w:autoSpaceDN w:val="0"/>
        <w:adjustRightInd w:val="0"/>
        <w:spacing w:after="240"/>
        <w:rPr>
          <w:rFonts w:ascii="Calibri" w:hAnsi="Calibri" w:cs="Times"/>
          <w:noProof w:val="0"/>
          <w:sz w:val="20"/>
        </w:rPr>
      </w:pPr>
      <w:r w:rsidRPr="00C13B8E">
        <w:rPr>
          <w:rFonts w:ascii="Calibri" w:hAnsi="Calibri" w:cs="Helvetica"/>
          <w:noProof w:val="0"/>
          <w:szCs w:val="30"/>
        </w:rPr>
        <w:t xml:space="preserve">Um die Software für die Sensorsteuerung zu entwickeln, wurde ein kleines </w:t>
      </w:r>
      <w:proofErr w:type="spellStart"/>
      <w:r w:rsidRPr="00C13B8E">
        <w:rPr>
          <w:rFonts w:ascii="Calibri" w:hAnsi="Calibri" w:cs="Helvetica"/>
          <w:noProof w:val="0"/>
          <w:szCs w:val="30"/>
        </w:rPr>
        <w:t>Buildsystem</w:t>
      </w:r>
      <w:proofErr w:type="spellEnd"/>
      <w:r w:rsidRPr="00C13B8E">
        <w:rPr>
          <w:rFonts w:ascii="Calibri" w:hAnsi="Calibri" w:cs="Helvetica"/>
          <w:noProof w:val="0"/>
          <w:szCs w:val="30"/>
        </w:rPr>
        <w:t xml:space="preserve"> mit “</w:t>
      </w:r>
      <w:proofErr w:type="spellStart"/>
      <w:r w:rsidRPr="00C13B8E">
        <w:rPr>
          <w:rFonts w:ascii="Calibri" w:hAnsi="Calibri" w:cs="Helvetica"/>
          <w:noProof w:val="0"/>
          <w:szCs w:val="30"/>
        </w:rPr>
        <w:t>cmake</w:t>
      </w:r>
      <w:proofErr w:type="spellEnd"/>
      <w:r w:rsidRPr="00C13B8E">
        <w:rPr>
          <w:rFonts w:ascii="Calibri" w:hAnsi="Calibri" w:cs="Helvetica"/>
          <w:noProof w:val="0"/>
          <w:szCs w:val="30"/>
        </w:rPr>
        <w:t xml:space="preserve">" gemacht. Die Software wurde mit den C-APIs von </w:t>
      </w:r>
      <w:proofErr w:type="spellStart"/>
      <w:r w:rsidRPr="00C13B8E">
        <w:rPr>
          <w:rFonts w:ascii="Calibri" w:hAnsi="Calibri" w:cs="Helvetica"/>
          <w:noProof w:val="0"/>
          <w:szCs w:val="30"/>
        </w:rPr>
        <w:t>Tinkerforge</w:t>
      </w:r>
      <w:proofErr w:type="spellEnd"/>
      <w:r w:rsidRPr="00C13B8E">
        <w:rPr>
          <w:rFonts w:ascii="Calibri" w:hAnsi="Calibri" w:cs="Helvetica"/>
          <w:noProof w:val="0"/>
          <w:szCs w:val="30"/>
        </w:rPr>
        <w:t xml:space="preserve"> und C++ geschrieben. Die lokale IP-Verbindung wird durch die API von </w:t>
      </w:r>
      <w:proofErr w:type="spellStart"/>
      <w:r w:rsidRPr="00C13B8E">
        <w:rPr>
          <w:rFonts w:ascii="Calibri" w:hAnsi="Calibri" w:cs="Helvetica"/>
          <w:noProof w:val="0"/>
          <w:szCs w:val="30"/>
        </w:rPr>
        <w:t>Tinkerforge</w:t>
      </w:r>
      <w:proofErr w:type="spellEnd"/>
      <w:r w:rsidRPr="00C13B8E">
        <w:rPr>
          <w:rFonts w:ascii="Calibri" w:hAnsi="Calibri" w:cs="Helvetica"/>
          <w:noProof w:val="0"/>
          <w:szCs w:val="30"/>
        </w:rPr>
        <w:t xml:space="preserve"> abstrahiert. Beim aktuellen Entwicklungsstand der Software, können der Farbsensor sowie der </w:t>
      </w:r>
      <w:proofErr w:type="spellStart"/>
      <w:r w:rsidRPr="00C13B8E">
        <w:rPr>
          <w:rFonts w:ascii="Calibri" w:hAnsi="Calibri" w:cs="Helvetica"/>
          <w:noProof w:val="0"/>
          <w:szCs w:val="30"/>
        </w:rPr>
        <w:t>Servo</w:t>
      </w:r>
      <w:proofErr w:type="spellEnd"/>
      <w:r w:rsidRPr="00C13B8E">
        <w:rPr>
          <w:rFonts w:ascii="Calibri" w:hAnsi="Calibri" w:cs="Helvetica"/>
          <w:noProof w:val="0"/>
          <w:szCs w:val="30"/>
        </w:rPr>
        <w:t xml:space="preserve">-Brick über einzelne Klassen angesprochen werden. Es fehlen noch alle Teile für die Nebenläufigkeit sowie für den Ultraschallsensor. Diese Teile der Software werden während dem PREN 2 umgesetzt. Der aktuelle Stand wird lediglich für das Testen der Aktoren und Sensoren genutzt. </w:t>
      </w:r>
    </w:p>
    <w:p w14:paraId="06643AC6" w14:textId="77777777" w:rsidR="0048498E" w:rsidRPr="00613438" w:rsidRDefault="0048498E" w:rsidP="00574883">
      <w:pPr>
        <w:pStyle w:val="Heading3"/>
      </w:pPr>
      <w:bookmarkStart w:id="115" w:name="_Toc437601118"/>
      <w:r w:rsidRPr="00613438">
        <w:t>Kommunikation</w:t>
      </w:r>
      <w:bookmarkEnd w:id="115"/>
    </w:p>
    <w:p w14:paraId="4E2F78E6" w14:textId="77777777" w:rsidR="00407DDD" w:rsidRPr="00613438" w:rsidRDefault="00407DDD" w:rsidP="00407DDD">
      <w:r w:rsidRPr="00613438">
        <w:t>Um genügend Rechenleitung für das Auswerten der Kamera und das Steuern der Sensoren und Aktoren zu haben, werden zwei Raspberry Pis eingesetzt. Somit werden auch zwei eigenständige Programme laufen. Ein Programm wird für die Auswertung der Kamera und der Steuerung des gesamten Ablaufs zuständig sein. Das zweite Programm wird für die Steuerung der Sensoren und Aktoren zuständig sein.</w:t>
      </w:r>
    </w:p>
    <w:p w14:paraId="0E3DE786" w14:textId="77777777" w:rsidR="00407DDD" w:rsidRPr="00613438" w:rsidRDefault="00407DDD" w:rsidP="00407DDD">
      <w:r w:rsidRPr="00613438">
        <w:t>Die beiden Programme werden über eine Netzwerkverbindung untereinander Daten austauschen. Damit dies möglich ist, wurde ein Kommunikationsprotokoll definiert.</w:t>
      </w:r>
    </w:p>
    <w:p w14:paraId="77E7BC98" w14:textId="77777777" w:rsidR="00407DDD" w:rsidRPr="00613438" w:rsidRDefault="00407DDD" w:rsidP="00574883">
      <w:pPr>
        <w:pStyle w:val="Heading4"/>
      </w:pPr>
      <w:r w:rsidRPr="00613438">
        <w:t>Protokoll</w:t>
      </w:r>
    </w:p>
    <w:p w14:paraId="103B06E9" w14:textId="77777777" w:rsidR="00407DDD" w:rsidRPr="00613438" w:rsidRDefault="00407DDD" w:rsidP="00407DDD">
      <w:r w:rsidRPr="00613438">
        <w:t xml:space="preserve">Als Grundlage für die Kommunikation zwischen den beiden Raspberry Pis wird TCP/IP genutzt. Die </w:t>
      </w:r>
      <w:r w:rsidRPr="00613438">
        <w:rPr>
          <w:highlight w:val="yellow"/>
        </w:rPr>
        <w:t>Abbildung XXX</w:t>
      </w:r>
      <w:r w:rsidRPr="00613438">
        <w:t xml:space="preserve"> zeigt den grundlegenden Packet Aufbau für die Kommunikation zwischen den beiden Raspberry Pis.</w:t>
      </w:r>
    </w:p>
    <w:p w14:paraId="4384DD81" w14:textId="77777777" w:rsidR="00407DDD" w:rsidRPr="00613438" w:rsidRDefault="00407DDD" w:rsidP="00407DD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Pr>
      <w:tblGrid>
        <w:gridCol w:w="4158"/>
        <w:gridCol w:w="4132"/>
      </w:tblGrid>
      <w:tr w:rsidR="00407DDD" w:rsidRPr="00C13B8E" w14:paraId="15F31F40" w14:textId="77777777" w:rsidTr="00C13B8E">
        <w:tc>
          <w:tcPr>
            <w:tcW w:w="4504" w:type="dxa"/>
            <w:shd w:val="clear" w:color="auto" w:fill="auto"/>
            <w:vAlign w:val="center"/>
          </w:tcPr>
          <w:p w14:paraId="5B3274EE" w14:textId="77777777" w:rsidR="00407DDD" w:rsidRPr="00C13B8E" w:rsidRDefault="00407DDD" w:rsidP="00C13B8E">
            <w:pPr>
              <w:jc w:val="center"/>
              <w:rPr>
                <w:rFonts w:eastAsia="Cambria"/>
                <w:sz w:val="22"/>
                <w:szCs w:val="22"/>
              </w:rPr>
            </w:pPr>
            <w:r w:rsidRPr="00C13B8E">
              <w:rPr>
                <w:rFonts w:eastAsia="Cambria"/>
                <w:sz w:val="22"/>
                <w:szCs w:val="22"/>
              </w:rPr>
              <w:t>Message ID</w:t>
            </w:r>
          </w:p>
        </w:tc>
        <w:tc>
          <w:tcPr>
            <w:tcW w:w="4506" w:type="dxa"/>
            <w:shd w:val="clear" w:color="auto" w:fill="auto"/>
            <w:vAlign w:val="center"/>
          </w:tcPr>
          <w:p w14:paraId="39BCAAD9" w14:textId="77777777" w:rsidR="00407DDD" w:rsidRPr="00C13B8E" w:rsidRDefault="00407DDD" w:rsidP="00C13B8E">
            <w:pPr>
              <w:jc w:val="center"/>
              <w:rPr>
                <w:rFonts w:eastAsia="Cambria"/>
                <w:sz w:val="22"/>
                <w:szCs w:val="22"/>
              </w:rPr>
            </w:pPr>
            <w:r w:rsidRPr="00C13B8E">
              <w:rPr>
                <w:rFonts w:eastAsia="Cambria"/>
                <w:sz w:val="22"/>
                <w:szCs w:val="22"/>
              </w:rPr>
              <w:t>Message Type</w:t>
            </w:r>
          </w:p>
        </w:tc>
      </w:tr>
      <w:tr w:rsidR="00407DDD" w:rsidRPr="00C13B8E" w14:paraId="748D4B1B" w14:textId="77777777" w:rsidTr="00C13B8E">
        <w:trPr>
          <w:trHeight w:val="394"/>
        </w:trPr>
        <w:tc>
          <w:tcPr>
            <w:tcW w:w="4504" w:type="dxa"/>
            <w:shd w:val="clear" w:color="auto" w:fill="auto"/>
            <w:vAlign w:val="center"/>
          </w:tcPr>
          <w:p w14:paraId="2B029A9D" w14:textId="77777777" w:rsidR="00407DDD" w:rsidRPr="00C13B8E" w:rsidRDefault="00407DDD" w:rsidP="00C13B8E">
            <w:pPr>
              <w:jc w:val="center"/>
              <w:rPr>
                <w:rFonts w:eastAsia="Cambria"/>
                <w:sz w:val="22"/>
                <w:szCs w:val="22"/>
              </w:rPr>
            </w:pPr>
            <w:r w:rsidRPr="00C13B8E">
              <w:rPr>
                <w:rFonts w:eastAsia="Cambria"/>
                <w:sz w:val="22"/>
                <w:szCs w:val="22"/>
              </w:rPr>
              <w:t>Timestamp</w:t>
            </w:r>
          </w:p>
        </w:tc>
        <w:tc>
          <w:tcPr>
            <w:tcW w:w="4506" w:type="dxa"/>
            <w:shd w:val="clear" w:color="auto" w:fill="000000"/>
            <w:vAlign w:val="center"/>
          </w:tcPr>
          <w:p w14:paraId="1DF25400" w14:textId="77777777" w:rsidR="00407DDD" w:rsidRPr="00C13B8E" w:rsidRDefault="00407DDD" w:rsidP="00C13B8E">
            <w:pPr>
              <w:jc w:val="center"/>
              <w:rPr>
                <w:rFonts w:eastAsia="Cambria"/>
                <w:sz w:val="22"/>
                <w:szCs w:val="22"/>
              </w:rPr>
            </w:pPr>
          </w:p>
        </w:tc>
      </w:tr>
      <w:tr w:rsidR="00407DDD" w:rsidRPr="00C13B8E" w14:paraId="3CC08D04" w14:textId="77777777" w:rsidTr="00C13B8E">
        <w:tc>
          <w:tcPr>
            <w:tcW w:w="9010" w:type="dxa"/>
            <w:gridSpan w:val="2"/>
            <w:shd w:val="clear" w:color="auto" w:fill="auto"/>
            <w:vAlign w:val="center"/>
          </w:tcPr>
          <w:p w14:paraId="6B87331B" w14:textId="77777777" w:rsidR="00407DDD" w:rsidRPr="00C13B8E" w:rsidRDefault="00407DDD" w:rsidP="00C13B8E">
            <w:pPr>
              <w:jc w:val="center"/>
              <w:rPr>
                <w:rFonts w:eastAsia="Cambria"/>
                <w:sz w:val="22"/>
                <w:szCs w:val="22"/>
              </w:rPr>
            </w:pPr>
            <w:r w:rsidRPr="00C13B8E">
              <w:rPr>
                <w:rFonts w:eastAsia="Cambria"/>
                <w:sz w:val="22"/>
                <w:szCs w:val="22"/>
              </w:rPr>
              <w:t>Payload</w:t>
            </w:r>
          </w:p>
        </w:tc>
      </w:tr>
    </w:tbl>
    <w:p w14:paraId="41EEB62F" w14:textId="77777777" w:rsidR="00407DDD" w:rsidRPr="00613438" w:rsidRDefault="00407DDD" w:rsidP="00407DDD"/>
    <w:p w14:paraId="7DCFF9D8" w14:textId="77777777" w:rsidR="00407DDD" w:rsidRPr="00613438" w:rsidRDefault="00407DDD" w:rsidP="00407DDD">
      <w:pPr>
        <w:tabs>
          <w:tab w:val="left" w:pos="1985"/>
        </w:tabs>
      </w:pPr>
      <w:r w:rsidRPr="00613438">
        <w:rPr>
          <w:b/>
        </w:rPr>
        <w:t>Message ID</w:t>
      </w:r>
      <w:r w:rsidRPr="00613438">
        <w:t xml:space="preserve">: </w:t>
      </w:r>
      <w:r w:rsidRPr="00613438">
        <w:tab/>
        <w:t>Inkrementierender Wert (Integer)</w:t>
      </w:r>
    </w:p>
    <w:p w14:paraId="2EB0CC54" w14:textId="77777777" w:rsidR="00407DDD" w:rsidRPr="00613438" w:rsidRDefault="00407DDD" w:rsidP="00407DDD">
      <w:pPr>
        <w:tabs>
          <w:tab w:val="left" w:pos="1985"/>
        </w:tabs>
      </w:pPr>
      <w:r w:rsidRPr="00613438">
        <w:rPr>
          <w:b/>
        </w:rPr>
        <w:t>Message Type</w:t>
      </w:r>
      <w:r w:rsidRPr="00613438">
        <w:t>:</w:t>
      </w:r>
      <w:r w:rsidRPr="00613438">
        <w:tab/>
        <w:t xml:space="preserve">ID für die Art der Nachricht </w:t>
      </w:r>
      <w:r w:rsidRPr="00613438">
        <w:rPr>
          <w:highlight w:val="yellow"/>
        </w:rPr>
        <w:t>(#REF Kapitel</w:t>
      </w:r>
      <w:r w:rsidRPr="00613438">
        <w:t>) (Integer)</w:t>
      </w:r>
    </w:p>
    <w:p w14:paraId="4F9B8BE8" w14:textId="77777777" w:rsidR="00407DDD" w:rsidRPr="00613438" w:rsidRDefault="00407DDD" w:rsidP="00407DDD">
      <w:pPr>
        <w:tabs>
          <w:tab w:val="left" w:pos="1985"/>
        </w:tabs>
      </w:pPr>
      <w:r w:rsidRPr="00613438">
        <w:rPr>
          <w:b/>
        </w:rPr>
        <w:t>Time Stamp</w:t>
      </w:r>
      <w:r w:rsidRPr="00613438">
        <w:t xml:space="preserve">: </w:t>
      </w:r>
      <w:r w:rsidRPr="00613438">
        <w:tab/>
        <w:t>Wann die Nachricht abgeschickt wurde (Unix Time Stamp)</w:t>
      </w:r>
    </w:p>
    <w:p w14:paraId="1D531182" w14:textId="77777777" w:rsidR="00407DDD" w:rsidRPr="00613438" w:rsidRDefault="00407DDD" w:rsidP="00407DDD">
      <w:pPr>
        <w:tabs>
          <w:tab w:val="left" w:pos="1985"/>
        </w:tabs>
      </w:pPr>
      <w:r w:rsidRPr="00613438">
        <w:rPr>
          <w:b/>
        </w:rPr>
        <w:t>Payload</w:t>
      </w:r>
      <w:r w:rsidRPr="00613438">
        <w:t xml:space="preserve">: </w:t>
      </w:r>
      <w:r w:rsidRPr="00613438">
        <w:tab/>
        <w:t>Je nach Art der Nachricht verschieden</w:t>
      </w:r>
    </w:p>
    <w:p w14:paraId="16D373FB" w14:textId="37C8C0BE" w:rsidR="00407DDD" w:rsidRPr="00613438" w:rsidRDefault="0052435B" w:rsidP="00407DDD">
      <w:pPr>
        <w:tabs>
          <w:tab w:val="left" w:pos="1985"/>
        </w:tabs>
      </w:pPr>
      <w:r>
        <w:rPr>
          <w:lang w:val="en-US"/>
        </w:rPr>
        <w:lastRenderedPageBreak/>
        <mc:AlternateContent>
          <mc:Choice Requires="wpg">
            <w:drawing>
              <wp:anchor distT="0" distB="0" distL="114300" distR="114300" simplePos="0" relativeHeight="251672064" behindDoc="0" locked="0" layoutInCell="1" allowOverlap="1" wp14:anchorId="6CC351A9" wp14:editId="4B3122A5">
                <wp:simplePos x="0" y="0"/>
                <wp:positionH relativeFrom="column">
                  <wp:posOffset>-66040</wp:posOffset>
                </wp:positionH>
                <wp:positionV relativeFrom="paragraph">
                  <wp:posOffset>139700</wp:posOffset>
                </wp:positionV>
                <wp:extent cx="2223135" cy="1878965"/>
                <wp:effectExtent l="0" t="0" r="12065" b="635"/>
                <wp:wrapSquare wrapText="bothSides"/>
                <wp:docPr id="378" name="Group 3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23135" cy="1878965"/>
                          <a:chOff x="0" y="0"/>
                          <a:chExt cx="2223135" cy="1878998"/>
                        </a:xfrm>
                      </wpg:grpSpPr>
                      <pic:pic xmlns:pic="http://schemas.openxmlformats.org/drawingml/2006/picture">
                        <pic:nvPicPr>
                          <pic:cNvPr id="379" name="Picture 379" descr="../../../../../../../var/folders/pp/z3f37n814cgdq1qk30ff__7h0000gn/T/VoilaCopiedFiles1/Voila_Capture%202015"/>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23135" cy="1659890"/>
                          </a:xfrm>
                          <a:prstGeom prst="rect">
                            <a:avLst/>
                          </a:prstGeom>
                          <a:noFill/>
                          <a:ln>
                            <a:noFill/>
                          </a:ln>
                        </pic:spPr>
                      </pic:pic>
                      <wps:wsp>
                        <wps:cNvPr id="380" name="Text Box 380"/>
                        <wps:cNvSpPr txBox="1"/>
                        <wps:spPr>
                          <a:xfrm>
                            <a:off x="0" y="1717073"/>
                            <a:ext cx="2223135" cy="161925"/>
                          </a:xfrm>
                          <a:prstGeom prst="rect">
                            <a:avLst/>
                          </a:prstGeom>
                          <a:solidFill>
                            <a:prstClr val="white"/>
                          </a:solidFill>
                          <a:ln>
                            <a:noFill/>
                          </a:ln>
                          <a:effectLst/>
                        </wps:spPr>
                        <wps:txbx>
                          <w:txbxContent>
                            <w:p w14:paraId="5A0F313F" w14:textId="77777777" w:rsidR="00A51520" w:rsidRPr="00341C25" w:rsidRDefault="00A51520" w:rsidP="00407DDD">
                              <w:pPr>
                                <w:pStyle w:val="Caption"/>
                                <w:rPr>
                                  <w:noProof/>
                                </w:rPr>
                              </w:pPr>
                              <w:bookmarkStart w:id="116" w:name="_Ref437509529"/>
                              <w:r>
                                <w:t xml:space="preserve">Abbildung </w:t>
                              </w:r>
                              <w:r>
                                <w:fldChar w:fldCharType="begin"/>
                              </w:r>
                              <w:r>
                                <w:instrText xml:space="preserve"> SEQ Figure \* ARABIC </w:instrText>
                              </w:r>
                              <w:r>
                                <w:fldChar w:fldCharType="separate"/>
                              </w:r>
                              <w:r>
                                <w:rPr>
                                  <w:noProof/>
                                </w:rPr>
                                <w:t>1</w:t>
                              </w:r>
                              <w:r>
                                <w:fldChar w:fldCharType="end"/>
                              </w:r>
                              <w:bookmarkEnd w:id="116"/>
                              <w:r>
                                <w:t>: C++ Implement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351A9" id="Group_x0020_378" o:spid="_x0000_s1314" style="position:absolute;margin-left:-5.2pt;margin-top:11pt;width:175.05pt;height:147.95pt;z-index:251672064" coordsize="2223135,187899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">
                <v:shape id="Picture_x0020_379" o:spid="_x0000_s1315" type="#_x0000_t75" alt="../../../../../../../var/folders/pp/z3f37n814cgdq1qk30ff__7h0000gn/T/VoilaCopiedFiles1/Voila_Capture%202015" style="position:absolute;width:2223135;height:16598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l&#10;TRDHAAAA3AAAAA8AAABkcnMvZG93bnJldi54bWxEj91qwkAUhO8LfYflCN41GxX7k7oGKQoiqG1a&#10;EO8O2dMkJHs2ZFeNb+8KhV4OM/MNM0t704gzda6yrGAUxSCIc6srLhT8fK+eXkE4j6yxsUwKruQg&#10;nT8+zDDR9sJfdM58IQKEXYIKSu/bREqXl2TQRbYlDt6v7Qz6ILtC6g4vAW4aOY7jZ2mw4rBQYksf&#10;JeV1djIKxvtsv/R6dz3YyfbYTOvPttgslBoO+sU7CE+9/w//tddaweTlDe5nwhGQ8xs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P/lTRDHAAAA3AAAAA8AAAAAAAAAAAAAAAAA&#10;nAIAAGRycy9kb3ducmV2LnhtbFBLBQYAAAAABAAEAPcAAACQAwAAAAA=&#10;">
                  <v:imagedata r:id="rId63" o:title="../../../../../../../var/folders/pp/z3f37n814cgdq1qk30ff__7h0000gn/T/VoilaCopiedFiles1/Voila_Capture%202015"/>
                  <v:path arrowok="t"/>
                </v:shape>
                <v:shape id="Text_x0020_Box_x0020_380" o:spid="_x0000_s1316" type="#_x0000_t202" style="position:absolute;top:1717073;width:22231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oUTNxAAA&#10;ANwAAAAPAAAAZHJzL2Rvd25yZXYueG1sRE/Pa8IwFL4L+x/CG+wiM90UkdooIhtsXsTOi7dH89p0&#10;a15Kkmr335vDYMeP73exHW0nruRD61jByywDQVw53XKj4Pz1/rwCESKyxs4xKfilANvNw6TAXLsb&#10;n+haxkakEA45KjAx9rmUoTJkMcxcT5y42nmLMUHfSO3xlsJtJ1+zbCkttpwaDPa0N1T9lINVcFxc&#10;jmY61G+H3WLuP8/DfvndlEo9PY67NYhIY/wX/7k/tIL5Ks1PZ9IRk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6FEzcQAAADcAAAADwAAAAAAAAAAAAAAAACXAgAAZHJzL2Rv&#10;d25yZXYueG1sUEsFBgAAAAAEAAQA9QAAAIgDAAAAAA==&#10;" stroked="f">
                  <v:textbox style="mso-fit-shape-to-text:t" inset="0,0,0,0">
                    <w:txbxContent>
                      <w:p w14:paraId="5A0F313F" w14:textId="77777777" w:rsidR="00A51520" w:rsidRPr="00341C25" w:rsidRDefault="00A51520" w:rsidP="00407DDD">
                        <w:pPr>
                          <w:pStyle w:val="Caption"/>
                          <w:rPr>
                            <w:noProof/>
                          </w:rPr>
                        </w:pPr>
                        <w:bookmarkStart w:id="117" w:name="_Ref437509529"/>
                        <w:r>
                          <w:t xml:space="preserve">Abbildung </w:t>
                        </w:r>
                        <w:r>
                          <w:fldChar w:fldCharType="begin"/>
                        </w:r>
                        <w:r>
                          <w:instrText xml:space="preserve"> SEQ Figure \* ARABIC </w:instrText>
                        </w:r>
                        <w:r>
                          <w:fldChar w:fldCharType="separate"/>
                        </w:r>
                        <w:r>
                          <w:rPr>
                            <w:noProof/>
                          </w:rPr>
                          <w:t>1</w:t>
                        </w:r>
                        <w:r>
                          <w:fldChar w:fldCharType="end"/>
                        </w:r>
                        <w:bookmarkEnd w:id="117"/>
                        <w:r>
                          <w:t>: C++ Implementierung</w:t>
                        </w:r>
                      </w:p>
                    </w:txbxContent>
                  </v:textbox>
                </v:shape>
                <w10:wrap type="square"/>
              </v:group>
            </w:pict>
          </mc:Fallback>
        </mc:AlternateContent>
      </w:r>
    </w:p>
    <w:p w14:paraId="49153029" w14:textId="77777777" w:rsidR="00407DDD" w:rsidRPr="00613438" w:rsidRDefault="00407DDD" w:rsidP="00407DDD">
      <w:pPr>
        <w:tabs>
          <w:tab w:val="left" w:pos="1985"/>
        </w:tabs>
      </w:pPr>
      <w:r w:rsidRPr="00613438">
        <w:t xml:space="preserve">In </w:t>
      </w:r>
      <w:r w:rsidRPr="00613438">
        <w:fldChar w:fldCharType="begin"/>
      </w:r>
      <w:r w:rsidRPr="00613438">
        <w:instrText xml:space="preserve"> REF _Ref437509529 \h </w:instrText>
      </w:r>
      <w:r w:rsidRPr="00613438">
        <w:fldChar w:fldCharType="separate"/>
      </w:r>
      <w:r w:rsidR="00C50A5A">
        <w:t>Abbildung 1</w:t>
      </w:r>
      <w:r w:rsidRPr="00613438">
        <w:fldChar w:fldCharType="end"/>
      </w:r>
      <w:r w:rsidRPr="00613438">
        <w:t xml:space="preserve"> wird eine kurze Beispielimplementierung der Datenstruktur für das Protokoll gezeigt.</w:t>
      </w:r>
    </w:p>
    <w:p w14:paraId="4CE575C7" w14:textId="77777777" w:rsidR="00407DDD" w:rsidRPr="00613438" w:rsidRDefault="00407DDD" w:rsidP="00407DDD">
      <w:pPr>
        <w:tabs>
          <w:tab w:val="left" w:pos="1985"/>
        </w:tabs>
      </w:pPr>
    </w:p>
    <w:p w14:paraId="19E427D1" w14:textId="77777777" w:rsidR="00407DDD" w:rsidRPr="00613438" w:rsidRDefault="00407DDD" w:rsidP="00407DDD">
      <w:pPr>
        <w:tabs>
          <w:tab w:val="left" w:pos="1985"/>
        </w:tabs>
      </w:pPr>
    </w:p>
    <w:p w14:paraId="60D82C34" w14:textId="77777777" w:rsidR="00407DDD" w:rsidRPr="00613438" w:rsidRDefault="00407DDD" w:rsidP="00407DDD">
      <w:pPr>
        <w:tabs>
          <w:tab w:val="left" w:pos="1985"/>
        </w:tabs>
      </w:pPr>
    </w:p>
    <w:p w14:paraId="6024B855" w14:textId="77777777" w:rsidR="00407DDD" w:rsidRPr="00613438" w:rsidRDefault="00407DDD" w:rsidP="00407DDD">
      <w:pPr>
        <w:tabs>
          <w:tab w:val="left" w:pos="1985"/>
        </w:tabs>
      </w:pPr>
    </w:p>
    <w:p w14:paraId="7BC06EDD" w14:textId="77777777" w:rsidR="00407DDD" w:rsidRPr="00613438" w:rsidRDefault="00407DDD" w:rsidP="00574883">
      <w:pPr>
        <w:pStyle w:val="Heading4"/>
      </w:pPr>
      <w:r w:rsidRPr="00613438">
        <w:t>Message Types</w:t>
      </w:r>
    </w:p>
    <w:p w14:paraId="206A1A42" w14:textId="77777777" w:rsidR="00407DDD" w:rsidRPr="00613438" w:rsidRDefault="00407DDD" w:rsidP="00407DDD">
      <w:r w:rsidRPr="00613438">
        <w:t xml:space="preserve">Um die Art der Nachricht zu erkennen, wird ein Message Type mitgeschickt. Aus dieser ID kann auf den Payload-Typ geschlossen werden. Der Message Type besteht aus einer vierstelligen Nummer. Der Aufbau wird in der </w:t>
      </w:r>
      <w:r w:rsidRPr="00613438">
        <w:rPr>
          <w:highlight w:val="yellow"/>
        </w:rPr>
        <w:t>Tabelle XX</w:t>
      </w:r>
      <w:r w:rsidRPr="00613438">
        <w:t xml:space="preserve"> gezeigt.</w:t>
      </w:r>
    </w:p>
    <w:p w14:paraId="217E2720" w14:textId="77777777" w:rsidR="00407DDD" w:rsidRPr="00613438" w:rsidRDefault="00407DDD" w:rsidP="00407DDD"/>
    <w:p w14:paraId="7FAFC599" w14:textId="77777777" w:rsidR="00BE23F8" w:rsidRPr="00613438" w:rsidRDefault="00BE23F8" w:rsidP="00BE23F8">
      <w:pPr>
        <w:pStyle w:val="Caption"/>
        <w:keepNext/>
      </w:pPr>
      <w:bookmarkStart w:id="118" w:name="_Toc437601570"/>
      <w:r w:rsidRPr="00613438">
        <w:t xml:space="preserve">Tabelle </w:t>
      </w:r>
      <w:r w:rsidRPr="00613438">
        <w:fldChar w:fldCharType="begin"/>
      </w:r>
      <w:r w:rsidRPr="00613438">
        <w:instrText xml:space="preserve"> SEQ Tabelle \* ARABIC </w:instrText>
      </w:r>
      <w:r w:rsidRPr="00613438">
        <w:fldChar w:fldCharType="separate"/>
      </w:r>
      <w:r w:rsidR="00C50A5A">
        <w:rPr>
          <w:noProof/>
        </w:rPr>
        <w:t>9</w:t>
      </w:r>
      <w:r w:rsidRPr="00613438">
        <w:fldChar w:fldCharType="end"/>
      </w:r>
      <w:r w:rsidRPr="00613438">
        <w:t xml:space="preserve">: Aufbau </w:t>
      </w:r>
      <w:proofErr w:type="spellStart"/>
      <w:r w:rsidRPr="00613438">
        <w:t>message</w:t>
      </w:r>
      <w:proofErr w:type="spellEnd"/>
      <w:r w:rsidRPr="00613438">
        <w:t xml:space="preserve"> type ID</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2877"/>
        <w:gridCol w:w="1661"/>
        <w:gridCol w:w="1649"/>
      </w:tblGrid>
      <w:tr w:rsidR="00407DDD" w:rsidRPr="00C13B8E" w14:paraId="3B49CE3D" w14:textId="77777777" w:rsidTr="00C13B8E">
        <w:tc>
          <w:tcPr>
            <w:tcW w:w="2150" w:type="dxa"/>
            <w:shd w:val="clear" w:color="auto" w:fill="auto"/>
            <w:vAlign w:val="center"/>
          </w:tcPr>
          <w:p w14:paraId="153C69A8" w14:textId="77777777" w:rsidR="00407DDD" w:rsidRPr="00C13B8E" w:rsidRDefault="00407DDD" w:rsidP="00C13B8E">
            <w:pPr>
              <w:jc w:val="center"/>
              <w:rPr>
                <w:rFonts w:eastAsia="Cambria"/>
                <w:sz w:val="22"/>
                <w:szCs w:val="22"/>
              </w:rPr>
            </w:pPr>
            <w:r w:rsidRPr="00C13B8E">
              <w:rPr>
                <w:rFonts w:eastAsia="Cambria"/>
                <w:sz w:val="22"/>
                <w:szCs w:val="22"/>
              </w:rPr>
              <w:t>Board Identifier</w:t>
            </w:r>
          </w:p>
        </w:tc>
        <w:tc>
          <w:tcPr>
            <w:tcW w:w="2956" w:type="dxa"/>
            <w:shd w:val="clear" w:color="auto" w:fill="auto"/>
            <w:vAlign w:val="center"/>
          </w:tcPr>
          <w:p w14:paraId="49AE1B3C" w14:textId="77777777" w:rsidR="00407DDD" w:rsidRPr="00C13B8E" w:rsidRDefault="00407DDD" w:rsidP="00C13B8E">
            <w:pPr>
              <w:jc w:val="center"/>
              <w:rPr>
                <w:rFonts w:eastAsia="Cambria"/>
                <w:sz w:val="22"/>
                <w:szCs w:val="22"/>
              </w:rPr>
            </w:pPr>
            <w:r w:rsidRPr="00C13B8E">
              <w:rPr>
                <w:rFonts w:eastAsia="Cambria"/>
                <w:sz w:val="22"/>
                <w:szCs w:val="22"/>
              </w:rPr>
              <w:t>Command Group Identifier</w:t>
            </w:r>
          </w:p>
        </w:tc>
        <w:tc>
          <w:tcPr>
            <w:tcW w:w="3410" w:type="dxa"/>
            <w:gridSpan w:val="2"/>
            <w:shd w:val="clear" w:color="auto" w:fill="auto"/>
            <w:vAlign w:val="center"/>
          </w:tcPr>
          <w:p w14:paraId="3757B865" w14:textId="77777777" w:rsidR="00407DDD" w:rsidRPr="00C13B8E" w:rsidRDefault="00407DDD" w:rsidP="00C13B8E">
            <w:pPr>
              <w:jc w:val="center"/>
              <w:rPr>
                <w:rFonts w:eastAsia="Cambria"/>
                <w:sz w:val="22"/>
                <w:szCs w:val="22"/>
              </w:rPr>
            </w:pPr>
            <w:r w:rsidRPr="00C13B8E">
              <w:rPr>
                <w:rFonts w:eastAsia="Cambria"/>
                <w:sz w:val="22"/>
                <w:szCs w:val="22"/>
              </w:rPr>
              <w:t>Command ID</w:t>
            </w:r>
          </w:p>
        </w:tc>
      </w:tr>
      <w:tr w:rsidR="00407DDD" w:rsidRPr="00C13B8E" w14:paraId="33ABA2C5" w14:textId="77777777" w:rsidTr="00C13B8E">
        <w:trPr>
          <w:trHeight w:val="269"/>
        </w:trPr>
        <w:tc>
          <w:tcPr>
            <w:tcW w:w="2150" w:type="dxa"/>
            <w:shd w:val="clear" w:color="auto" w:fill="auto"/>
            <w:vAlign w:val="center"/>
          </w:tcPr>
          <w:p w14:paraId="1979C1F2" w14:textId="77777777" w:rsidR="00407DDD" w:rsidRPr="00C13B8E" w:rsidRDefault="00407DDD" w:rsidP="00C13B8E">
            <w:pPr>
              <w:jc w:val="center"/>
              <w:rPr>
                <w:rFonts w:eastAsia="Cambria"/>
                <w:sz w:val="22"/>
                <w:szCs w:val="22"/>
              </w:rPr>
            </w:pPr>
            <w:r w:rsidRPr="00C13B8E">
              <w:rPr>
                <w:rFonts w:eastAsia="Cambria"/>
                <w:sz w:val="22"/>
                <w:szCs w:val="22"/>
              </w:rPr>
              <w:t>0-9</w:t>
            </w:r>
          </w:p>
        </w:tc>
        <w:tc>
          <w:tcPr>
            <w:tcW w:w="2956" w:type="dxa"/>
            <w:shd w:val="clear" w:color="auto" w:fill="auto"/>
            <w:vAlign w:val="center"/>
          </w:tcPr>
          <w:p w14:paraId="6F1214D6" w14:textId="77777777" w:rsidR="00407DDD" w:rsidRPr="00C13B8E" w:rsidRDefault="00407DDD" w:rsidP="00C13B8E">
            <w:pPr>
              <w:jc w:val="center"/>
              <w:rPr>
                <w:rFonts w:eastAsia="Cambria"/>
                <w:sz w:val="22"/>
                <w:szCs w:val="22"/>
              </w:rPr>
            </w:pPr>
            <w:r w:rsidRPr="00C13B8E">
              <w:rPr>
                <w:rFonts w:eastAsia="Cambria"/>
                <w:sz w:val="22"/>
                <w:szCs w:val="22"/>
              </w:rPr>
              <w:t>0-9</w:t>
            </w:r>
          </w:p>
        </w:tc>
        <w:tc>
          <w:tcPr>
            <w:tcW w:w="1709" w:type="dxa"/>
            <w:shd w:val="clear" w:color="auto" w:fill="auto"/>
            <w:vAlign w:val="center"/>
          </w:tcPr>
          <w:p w14:paraId="23B6513A" w14:textId="77777777" w:rsidR="00407DDD" w:rsidRPr="00C13B8E" w:rsidRDefault="00407DDD" w:rsidP="00C13B8E">
            <w:pPr>
              <w:jc w:val="center"/>
              <w:rPr>
                <w:rFonts w:eastAsia="Cambria"/>
                <w:sz w:val="22"/>
                <w:szCs w:val="22"/>
              </w:rPr>
            </w:pPr>
            <w:r w:rsidRPr="00C13B8E">
              <w:rPr>
                <w:rFonts w:eastAsia="Cambria"/>
                <w:sz w:val="22"/>
                <w:szCs w:val="22"/>
              </w:rPr>
              <w:t>0-9</w:t>
            </w:r>
          </w:p>
        </w:tc>
        <w:tc>
          <w:tcPr>
            <w:tcW w:w="1701" w:type="dxa"/>
            <w:shd w:val="clear" w:color="auto" w:fill="auto"/>
            <w:vAlign w:val="center"/>
          </w:tcPr>
          <w:p w14:paraId="2456DEBC" w14:textId="77777777" w:rsidR="00407DDD" w:rsidRPr="00C13B8E" w:rsidRDefault="00407DDD" w:rsidP="00C13B8E">
            <w:pPr>
              <w:jc w:val="center"/>
              <w:rPr>
                <w:rFonts w:eastAsia="Cambria"/>
                <w:sz w:val="22"/>
                <w:szCs w:val="22"/>
              </w:rPr>
            </w:pPr>
            <w:r w:rsidRPr="00C13B8E">
              <w:rPr>
                <w:rFonts w:eastAsia="Cambria"/>
                <w:sz w:val="22"/>
                <w:szCs w:val="22"/>
              </w:rPr>
              <w:t>0-9</w:t>
            </w:r>
          </w:p>
        </w:tc>
      </w:tr>
    </w:tbl>
    <w:p w14:paraId="5A903C8D" w14:textId="77777777" w:rsidR="00407DDD" w:rsidRPr="00613438" w:rsidRDefault="00407DDD" w:rsidP="00407DDD"/>
    <w:p w14:paraId="6A6FD705" w14:textId="77777777" w:rsidR="00407DDD" w:rsidRPr="00613438" w:rsidRDefault="00407DDD" w:rsidP="00407DDD">
      <w:pPr>
        <w:tabs>
          <w:tab w:val="left" w:pos="3261"/>
        </w:tabs>
        <w:ind w:left="3260" w:hanging="3260"/>
      </w:pPr>
      <w:r w:rsidRPr="00613438">
        <w:rPr>
          <w:b/>
        </w:rPr>
        <w:t>Board Identifier</w:t>
      </w:r>
      <w:r w:rsidRPr="00613438">
        <w:t>:</w:t>
      </w:r>
      <w:r w:rsidRPr="00613438">
        <w:tab/>
        <w:t>Identifiziert das Board (Raspberry Pi) welches die Nachricht gesendet hat.</w:t>
      </w:r>
    </w:p>
    <w:p w14:paraId="5F98C6F0" w14:textId="77777777" w:rsidR="00407DDD" w:rsidRPr="00613438" w:rsidRDefault="00407DDD" w:rsidP="00407DDD">
      <w:pPr>
        <w:tabs>
          <w:tab w:val="left" w:pos="3261"/>
        </w:tabs>
        <w:ind w:left="3260" w:hanging="3260"/>
      </w:pPr>
      <w:r w:rsidRPr="00613438">
        <w:rPr>
          <w:b/>
        </w:rPr>
        <w:t>Command Group Identifier</w:t>
      </w:r>
      <w:r w:rsidRPr="00613438">
        <w:t>:</w:t>
      </w:r>
      <w:r w:rsidRPr="00613438">
        <w:tab/>
        <w:t>Jede Nachricht gehört zu einer Gruppe. (Drive, Garbage</w:t>
      </w:r>
      <w:r w:rsidRPr="00613438">
        <w:br/>
        <w:t>Collection, Garbage Disposal, System State Messages)</w:t>
      </w:r>
    </w:p>
    <w:p w14:paraId="0314C327" w14:textId="77777777" w:rsidR="00407DDD" w:rsidRPr="00613438" w:rsidRDefault="00407DDD" w:rsidP="00407DDD">
      <w:pPr>
        <w:tabs>
          <w:tab w:val="left" w:pos="3261"/>
        </w:tabs>
      </w:pPr>
      <w:r w:rsidRPr="00613438">
        <w:rPr>
          <w:b/>
        </w:rPr>
        <w:t>Command ID</w:t>
      </w:r>
      <w:r w:rsidRPr="00613438">
        <w:t xml:space="preserve">: </w:t>
      </w:r>
      <w:r w:rsidRPr="00613438">
        <w:tab/>
        <w:t>Identifiziert das Kommando.</w:t>
      </w:r>
    </w:p>
    <w:p w14:paraId="4E8F5A1A" w14:textId="77777777" w:rsidR="00407DDD" w:rsidRPr="00613438" w:rsidRDefault="00407DDD" w:rsidP="00574883">
      <w:pPr>
        <w:pStyle w:val="Heading4"/>
      </w:pPr>
      <w:r w:rsidRPr="00613438">
        <w:t>Messages</w:t>
      </w:r>
    </w:p>
    <w:p w14:paraId="6C80745B" w14:textId="77777777" w:rsidR="00407DDD" w:rsidRPr="00613438" w:rsidRDefault="00407DDD" w:rsidP="00407DDD">
      <w:r w:rsidRPr="00613438">
        <w:t xml:space="preserve">Die verschiedenen Nachrichten die verschickt werden, sind in verschiedene Command Groups aufgeteilt welche in </w:t>
      </w:r>
      <w:r w:rsidRPr="00613438">
        <w:rPr>
          <w:highlight w:val="yellow"/>
        </w:rPr>
        <w:t>Tabelle XXX</w:t>
      </w:r>
      <w:r w:rsidRPr="00613438">
        <w:t xml:space="preserve"> gezeigt werden.</w:t>
      </w:r>
    </w:p>
    <w:p w14:paraId="16FCC0E5" w14:textId="77777777" w:rsidR="00407DDD" w:rsidRPr="00613438" w:rsidRDefault="00407DDD" w:rsidP="00407DDD"/>
    <w:p w14:paraId="7980D227" w14:textId="77777777" w:rsidR="00BE23F8" w:rsidRPr="00613438" w:rsidRDefault="00BE23F8" w:rsidP="00BE23F8">
      <w:pPr>
        <w:pStyle w:val="Caption"/>
        <w:keepNext/>
      </w:pPr>
      <w:bookmarkStart w:id="119" w:name="_Toc437601571"/>
      <w:r w:rsidRPr="00613438">
        <w:t xml:space="preserve">Tabelle </w:t>
      </w:r>
      <w:r w:rsidRPr="00613438">
        <w:fldChar w:fldCharType="begin"/>
      </w:r>
      <w:r w:rsidRPr="00613438">
        <w:instrText xml:space="preserve"> SEQ Tabelle \* ARABIC </w:instrText>
      </w:r>
      <w:r w:rsidRPr="00613438">
        <w:fldChar w:fldCharType="separate"/>
      </w:r>
      <w:r w:rsidR="00C50A5A">
        <w:rPr>
          <w:noProof/>
        </w:rPr>
        <w:t>10</w:t>
      </w:r>
      <w:r w:rsidRPr="00613438">
        <w:fldChar w:fldCharType="end"/>
      </w:r>
      <w:r w:rsidRPr="00613438">
        <w:t>: Command-ID</w:t>
      </w:r>
      <w:bookmarkEnd w:id="119"/>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20" w:firstRow="1" w:lastRow="0" w:firstColumn="0" w:lastColumn="0" w:noHBand="0" w:noVBand="1"/>
      </w:tblPr>
      <w:tblGrid>
        <w:gridCol w:w="1619"/>
        <w:gridCol w:w="1681"/>
        <w:gridCol w:w="1659"/>
        <w:gridCol w:w="1672"/>
        <w:gridCol w:w="1659"/>
      </w:tblGrid>
      <w:tr w:rsidR="00407DDD" w:rsidRPr="00C13B8E" w14:paraId="6938AA9A" w14:textId="77777777" w:rsidTr="00C13B8E">
        <w:tc>
          <w:tcPr>
            <w:tcW w:w="8516" w:type="dxa"/>
            <w:gridSpan w:val="5"/>
            <w:tcBorders>
              <w:top w:val="single" w:sz="4" w:space="0" w:color="4F81BD"/>
              <w:left w:val="single" w:sz="4" w:space="0" w:color="4F81BD"/>
              <w:bottom w:val="single" w:sz="4" w:space="0" w:color="4F81BD"/>
              <w:right w:val="single" w:sz="4" w:space="0" w:color="4F81BD"/>
            </w:tcBorders>
            <w:shd w:val="clear" w:color="auto" w:fill="4F81BD"/>
            <w:vAlign w:val="center"/>
          </w:tcPr>
          <w:p w14:paraId="5E0B0E83" w14:textId="77777777" w:rsidR="00407DDD" w:rsidRPr="00C13B8E" w:rsidRDefault="00407DDD" w:rsidP="00C13B8E">
            <w:pPr>
              <w:jc w:val="center"/>
              <w:rPr>
                <w:rFonts w:ascii="Times New Roman" w:eastAsia="Times New Roman" w:hAnsi="Times New Roman"/>
                <w:b/>
                <w:bCs/>
                <w:color w:val="FFFFFF"/>
                <w:sz w:val="20"/>
                <w:szCs w:val="20"/>
                <w:lang w:eastAsia="de-CH"/>
              </w:rPr>
            </w:pPr>
            <w:r w:rsidRPr="00C13B8E">
              <w:rPr>
                <w:rFonts w:ascii="Times New Roman" w:eastAsia="Times New Roman" w:hAnsi="Times New Roman"/>
                <w:b/>
                <w:bCs/>
                <w:color w:val="FFFFFF"/>
                <w:sz w:val="20"/>
                <w:szCs w:val="20"/>
                <w:lang w:eastAsia="de-CH"/>
              </w:rPr>
              <w:t>Command Group Identifiers</w:t>
            </w:r>
          </w:p>
        </w:tc>
      </w:tr>
      <w:tr w:rsidR="00407DDD" w:rsidRPr="00C13B8E" w14:paraId="29E7AFC2" w14:textId="77777777" w:rsidTr="00C13B8E">
        <w:trPr>
          <w:trHeight w:val="255"/>
        </w:trPr>
        <w:tc>
          <w:tcPr>
            <w:tcW w:w="1676" w:type="dxa"/>
            <w:shd w:val="clear" w:color="auto" w:fill="DBE5F1"/>
            <w:vAlign w:val="center"/>
          </w:tcPr>
          <w:p w14:paraId="3DF5CF2E"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rive</w:t>
            </w:r>
          </w:p>
        </w:tc>
        <w:tc>
          <w:tcPr>
            <w:tcW w:w="1719" w:type="dxa"/>
            <w:shd w:val="clear" w:color="auto" w:fill="DBE5F1"/>
            <w:vAlign w:val="center"/>
          </w:tcPr>
          <w:p w14:paraId="1A19ED82"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Garbage Collection</w:t>
            </w:r>
          </w:p>
        </w:tc>
        <w:tc>
          <w:tcPr>
            <w:tcW w:w="1704" w:type="dxa"/>
            <w:shd w:val="clear" w:color="auto" w:fill="DBE5F1"/>
            <w:vAlign w:val="center"/>
          </w:tcPr>
          <w:p w14:paraId="6FB946E0"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Garbage Disposal</w:t>
            </w:r>
          </w:p>
        </w:tc>
        <w:tc>
          <w:tcPr>
            <w:tcW w:w="1713" w:type="dxa"/>
            <w:shd w:val="clear" w:color="auto" w:fill="DBE5F1"/>
            <w:vAlign w:val="center"/>
          </w:tcPr>
          <w:p w14:paraId="31E0F77C"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treet Obstacle Detection</w:t>
            </w:r>
          </w:p>
        </w:tc>
        <w:tc>
          <w:tcPr>
            <w:tcW w:w="1704" w:type="dxa"/>
            <w:shd w:val="clear" w:color="auto" w:fill="DBE5F1"/>
            <w:vAlign w:val="center"/>
          </w:tcPr>
          <w:p w14:paraId="1E83307B"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ystem State Message</w:t>
            </w:r>
          </w:p>
        </w:tc>
      </w:tr>
      <w:tr w:rsidR="00407DDD" w:rsidRPr="00C13B8E" w14:paraId="6E831B55" w14:textId="77777777" w:rsidTr="00C13B8E">
        <w:trPr>
          <w:trHeight w:val="255"/>
        </w:trPr>
        <w:tc>
          <w:tcPr>
            <w:tcW w:w="1676" w:type="dxa"/>
            <w:shd w:val="clear" w:color="auto" w:fill="auto"/>
            <w:vAlign w:val="center"/>
          </w:tcPr>
          <w:p w14:paraId="384E6D7C"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719" w:type="dxa"/>
            <w:shd w:val="clear" w:color="auto" w:fill="auto"/>
            <w:vAlign w:val="center"/>
          </w:tcPr>
          <w:p w14:paraId="33CAF6E1"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704" w:type="dxa"/>
            <w:shd w:val="clear" w:color="auto" w:fill="auto"/>
            <w:vAlign w:val="center"/>
          </w:tcPr>
          <w:p w14:paraId="0C6DDE7F"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3</w:t>
            </w:r>
          </w:p>
        </w:tc>
        <w:tc>
          <w:tcPr>
            <w:tcW w:w="1713" w:type="dxa"/>
            <w:shd w:val="clear" w:color="auto" w:fill="auto"/>
            <w:vAlign w:val="center"/>
          </w:tcPr>
          <w:p w14:paraId="6DFD6FEC"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4</w:t>
            </w:r>
          </w:p>
        </w:tc>
        <w:tc>
          <w:tcPr>
            <w:tcW w:w="1704" w:type="dxa"/>
            <w:shd w:val="clear" w:color="auto" w:fill="auto"/>
            <w:vAlign w:val="center"/>
          </w:tcPr>
          <w:p w14:paraId="2EBB9D02" w14:textId="77777777" w:rsidR="00407DDD" w:rsidRPr="00C13B8E" w:rsidRDefault="00407DDD" w:rsidP="00C13B8E">
            <w:pPr>
              <w:jc w:val="cente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5</w:t>
            </w:r>
          </w:p>
        </w:tc>
      </w:tr>
    </w:tbl>
    <w:p w14:paraId="36BC8244" w14:textId="77777777" w:rsidR="00407DDD" w:rsidRPr="00613438" w:rsidRDefault="00407DDD" w:rsidP="00407DDD"/>
    <w:p w14:paraId="78DE443D" w14:textId="77777777" w:rsidR="00407DDD" w:rsidRPr="00613438" w:rsidRDefault="00407DDD" w:rsidP="00407DDD">
      <w:r w:rsidRPr="00613438">
        <w:t xml:space="preserve">In der </w:t>
      </w:r>
      <w:r w:rsidRPr="00613438">
        <w:rPr>
          <w:highlight w:val="yellow"/>
        </w:rPr>
        <w:t>Tabelle XXX</w:t>
      </w:r>
      <w:r w:rsidRPr="00613438">
        <w:t xml:space="preserve"> sind alle möglichen Nachrichten mit ihrer zugehörigen ID aufgelistet.</w:t>
      </w:r>
    </w:p>
    <w:p w14:paraId="01ECDAB0" w14:textId="77777777" w:rsidR="00407DDD" w:rsidRPr="00613438" w:rsidRDefault="00407DDD" w:rsidP="00407DDD"/>
    <w:p w14:paraId="768E5598" w14:textId="77777777" w:rsidR="00BE23F8" w:rsidRPr="00613438" w:rsidRDefault="00BE23F8" w:rsidP="00BE23F8">
      <w:pPr>
        <w:pStyle w:val="Caption"/>
        <w:keepNext/>
      </w:pPr>
      <w:bookmarkStart w:id="120" w:name="_Toc437601572"/>
      <w:r w:rsidRPr="00613438">
        <w:t xml:space="preserve">Tabelle </w:t>
      </w:r>
      <w:r w:rsidRPr="00613438">
        <w:fldChar w:fldCharType="begin"/>
      </w:r>
      <w:r w:rsidRPr="00613438">
        <w:instrText xml:space="preserve"> SEQ Tabelle \* ARABIC </w:instrText>
      </w:r>
      <w:r w:rsidRPr="00613438">
        <w:fldChar w:fldCharType="separate"/>
      </w:r>
      <w:r w:rsidR="00C50A5A">
        <w:rPr>
          <w:noProof/>
        </w:rPr>
        <w:t>11</w:t>
      </w:r>
      <w:r w:rsidRPr="00613438">
        <w:fldChar w:fldCharType="end"/>
      </w:r>
      <w:r w:rsidR="00C50A5A">
        <w:t xml:space="preserve">: </w:t>
      </w:r>
      <w:proofErr w:type="spellStart"/>
      <w:r w:rsidR="00C50A5A">
        <w:t>Kom</w:t>
      </w:r>
      <w:r w:rsidRPr="00613438">
        <w:t>andoübersichtstabelle</w:t>
      </w:r>
      <w:bookmarkEnd w:id="120"/>
      <w:proofErr w:type="spellEnd"/>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20" w:firstRow="1" w:lastRow="0" w:firstColumn="0" w:lastColumn="0" w:noHBand="0" w:noVBand="1"/>
      </w:tblPr>
      <w:tblGrid>
        <w:gridCol w:w="332"/>
        <w:gridCol w:w="333"/>
        <w:gridCol w:w="333"/>
        <w:gridCol w:w="335"/>
        <w:gridCol w:w="2346"/>
        <w:gridCol w:w="1303"/>
        <w:gridCol w:w="3308"/>
      </w:tblGrid>
      <w:tr w:rsidR="00407DDD" w:rsidRPr="00C13B8E" w14:paraId="40310262" w14:textId="77777777" w:rsidTr="00C13B8E">
        <w:trPr>
          <w:trHeight w:val="338"/>
        </w:trPr>
        <w:tc>
          <w:tcPr>
            <w:tcW w:w="804" w:type="pct"/>
            <w:gridSpan w:val="4"/>
            <w:tcBorders>
              <w:top w:val="single" w:sz="4" w:space="0" w:color="4F81BD"/>
              <w:left w:val="single" w:sz="4" w:space="0" w:color="4F81BD"/>
              <w:bottom w:val="single" w:sz="4" w:space="0" w:color="4F81BD"/>
              <w:right w:val="nil"/>
            </w:tcBorders>
            <w:shd w:val="clear" w:color="auto" w:fill="4F81BD"/>
          </w:tcPr>
          <w:p w14:paraId="4D76A93F" w14:textId="77777777" w:rsidR="00407DDD" w:rsidRPr="00C13B8E" w:rsidRDefault="00407DDD" w:rsidP="00C13B8E">
            <w:pPr>
              <w:jc w:val="center"/>
              <w:rPr>
                <w:rFonts w:ascii="Times New Roman" w:eastAsia="Times New Roman" w:hAnsi="Times New Roman"/>
                <w:b/>
                <w:bCs/>
                <w:color w:val="FFFFFF"/>
                <w:sz w:val="20"/>
                <w:szCs w:val="20"/>
                <w:lang w:eastAsia="de-CH"/>
              </w:rPr>
            </w:pPr>
            <w:r w:rsidRPr="00C13B8E">
              <w:rPr>
                <w:rFonts w:ascii="Times New Roman" w:eastAsia="Times New Roman" w:hAnsi="Times New Roman"/>
                <w:b/>
                <w:bCs/>
                <w:color w:val="FFFFFF"/>
                <w:sz w:val="20"/>
                <w:szCs w:val="20"/>
                <w:lang w:eastAsia="de-CH"/>
              </w:rPr>
              <w:t>ID</w:t>
            </w:r>
          </w:p>
        </w:tc>
        <w:tc>
          <w:tcPr>
            <w:tcW w:w="1415" w:type="pct"/>
            <w:tcBorders>
              <w:top w:val="single" w:sz="4" w:space="0" w:color="4F81BD"/>
              <w:left w:val="nil"/>
              <w:bottom w:val="single" w:sz="4" w:space="0" w:color="4F81BD"/>
              <w:right w:val="nil"/>
            </w:tcBorders>
            <w:shd w:val="clear" w:color="auto" w:fill="4F81BD"/>
          </w:tcPr>
          <w:p w14:paraId="5C47BE8F" w14:textId="77777777" w:rsidR="00407DDD" w:rsidRPr="00C13B8E" w:rsidRDefault="00407DDD" w:rsidP="00377370">
            <w:pPr>
              <w:rPr>
                <w:rFonts w:ascii="Times New Roman" w:eastAsia="Times New Roman" w:hAnsi="Times New Roman"/>
                <w:b/>
                <w:bCs/>
                <w:color w:val="FFFFFF"/>
                <w:sz w:val="20"/>
                <w:szCs w:val="20"/>
                <w:lang w:eastAsia="de-CH"/>
              </w:rPr>
            </w:pPr>
            <w:r w:rsidRPr="00C13B8E">
              <w:rPr>
                <w:rFonts w:ascii="Times New Roman" w:eastAsia="Times New Roman" w:hAnsi="Times New Roman"/>
                <w:b/>
                <w:bCs/>
                <w:color w:val="FFFFFF"/>
                <w:sz w:val="20"/>
                <w:szCs w:val="20"/>
                <w:lang w:eastAsia="de-CH"/>
              </w:rPr>
              <w:t>Name</w:t>
            </w:r>
          </w:p>
        </w:tc>
        <w:tc>
          <w:tcPr>
            <w:tcW w:w="786" w:type="pct"/>
            <w:tcBorders>
              <w:top w:val="single" w:sz="4" w:space="0" w:color="4F81BD"/>
              <w:left w:val="nil"/>
              <w:bottom w:val="single" w:sz="4" w:space="0" w:color="4F81BD"/>
              <w:right w:val="nil"/>
            </w:tcBorders>
            <w:shd w:val="clear" w:color="auto" w:fill="4F81BD"/>
          </w:tcPr>
          <w:p w14:paraId="47666AA3" w14:textId="77777777" w:rsidR="00407DDD" w:rsidRPr="00C13B8E" w:rsidRDefault="00407DDD" w:rsidP="00377370">
            <w:pPr>
              <w:rPr>
                <w:rFonts w:ascii="Times New Roman" w:eastAsia="Times New Roman" w:hAnsi="Times New Roman"/>
                <w:b/>
                <w:bCs/>
                <w:color w:val="FFFFFF"/>
                <w:sz w:val="20"/>
                <w:szCs w:val="20"/>
                <w:lang w:eastAsia="de-CH"/>
              </w:rPr>
            </w:pPr>
            <w:r w:rsidRPr="00C13B8E">
              <w:rPr>
                <w:rFonts w:ascii="Times New Roman" w:eastAsia="Times New Roman" w:hAnsi="Times New Roman"/>
                <w:b/>
                <w:bCs/>
                <w:color w:val="FFFFFF"/>
                <w:sz w:val="20"/>
                <w:szCs w:val="20"/>
                <w:lang w:eastAsia="de-CH"/>
              </w:rPr>
              <w:t>Payload ID</w:t>
            </w:r>
          </w:p>
        </w:tc>
        <w:tc>
          <w:tcPr>
            <w:tcW w:w="1995" w:type="pct"/>
            <w:tcBorders>
              <w:top w:val="single" w:sz="4" w:space="0" w:color="4F81BD"/>
              <w:left w:val="nil"/>
              <w:bottom w:val="single" w:sz="4" w:space="0" w:color="4F81BD"/>
              <w:right w:val="single" w:sz="4" w:space="0" w:color="4F81BD"/>
            </w:tcBorders>
            <w:shd w:val="clear" w:color="auto" w:fill="4F81BD"/>
          </w:tcPr>
          <w:p w14:paraId="3F15BE44" w14:textId="77777777" w:rsidR="00407DDD" w:rsidRPr="00C13B8E" w:rsidRDefault="00407DDD" w:rsidP="00377370">
            <w:pPr>
              <w:rPr>
                <w:rFonts w:ascii="Times New Roman" w:eastAsia="Times New Roman" w:hAnsi="Times New Roman"/>
                <w:b/>
                <w:bCs/>
                <w:color w:val="FFFFFF"/>
                <w:sz w:val="20"/>
                <w:szCs w:val="20"/>
                <w:lang w:eastAsia="de-CH"/>
              </w:rPr>
            </w:pPr>
            <w:r w:rsidRPr="00C13B8E">
              <w:rPr>
                <w:rFonts w:ascii="Times New Roman" w:eastAsia="Times New Roman" w:hAnsi="Times New Roman"/>
                <w:b/>
                <w:bCs/>
                <w:color w:val="FFFFFF"/>
                <w:sz w:val="20"/>
                <w:szCs w:val="20"/>
                <w:lang w:eastAsia="de-CH"/>
              </w:rPr>
              <w:t>Description</w:t>
            </w:r>
          </w:p>
        </w:tc>
      </w:tr>
      <w:tr w:rsidR="00407DDD" w:rsidRPr="00C13B8E" w14:paraId="4B98CC0D" w14:textId="77777777" w:rsidTr="00C13B8E">
        <w:tc>
          <w:tcPr>
            <w:tcW w:w="200" w:type="pct"/>
            <w:shd w:val="clear" w:color="auto" w:fill="DBE5F1"/>
          </w:tcPr>
          <w:p w14:paraId="33352E9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1A49FBA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2348EFFF"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402BBC7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DBE5F1"/>
          </w:tcPr>
          <w:p w14:paraId="68E8F45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Geschwindigkeit</w:t>
            </w:r>
          </w:p>
        </w:tc>
        <w:tc>
          <w:tcPr>
            <w:tcW w:w="786" w:type="pct"/>
            <w:shd w:val="clear" w:color="auto" w:fill="DBE5F1"/>
          </w:tcPr>
          <w:p w14:paraId="4BF3B8A1"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5FFEC357"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etzt die Geschwindigkeit für den Antrieb.</w:t>
            </w:r>
          </w:p>
        </w:tc>
      </w:tr>
      <w:tr w:rsidR="00407DDD" w:rsidRPr="00C13B8E" w14:paraId="47D556DC" w14:textId="77777777" w:rsidTr="00C13B8E">
        <w:tc>
          <w:tcPr>
            <w:tcW w:w="200" w:type="pct"/>
            <w:shd w:val="clear" w:color="auto" w:fill="auto"/>
          </w:tcPr>
          <w:p w14:paraId="3FD8FAB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auto"/>
          </w:tcPr>
          <w:p w14:paraId="02164EB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auto"/>
          </w:tcPr>
          <w:p w14:paraId="2CD58F7A"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17EE177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auto"/>
          </w:tcPr>
          <w:p w14:paraId="2407CA9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Lenkwinkel</w:t>
            </w:r>
          </w:p>
        </w:tc>
        <w:tc>
          <w:tcPr>
            <w:tcW w:w="786" w:type="pct"/>
            <w:shd w:val="clear" w:color="auto" w:fill="auto"/>
          </w:tcPr>
          <w:p w14:paraId="59F2B9F9"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4FD5601F"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etzt den Winkel der Räder.</w:t>
            </w:r>
          </w:p>
        </w:tc>
      </w:tr>
      <w:tr w:rsidR="00407DDD" w:rsidRPr="00C13B8E" w14:paraId="6198C603" w14:textId="77777777" w:rsidTr="00C13B8E">
        <w:tc>
          <w:tcPr>
            <w:tcW w:w="200" w:type="pct"/>
            <w:shd w:val="clear" w:color="auto" w:fill="DBE5F1"/>
          </w:tcPr>
          <w:p w14:paraId="5E720857"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DBE5F1"/>
          </w:tcPr>
          <w:p w14:paraId="57B6EA5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1F47F0C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25EDDE56"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DBE5F1"/>
          </w:tcPr>
          <w:p w14:paraId="3177585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istanz</w:t>
            </w:r>
          </w:p>
        </w:tc>
        <w:tc>
          <w:tcPr>
            <w:tcW w:w="786" w:type="pct"/>
            <w:shd w:val="clear" w:color="auto" w:fill="DBE5F1"/>
          </w:tcPr>
          <w:p w14:paraId="4A85E0CB"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0D0DB30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Liefert die gefahrene Distanz seit der letzten Nachricht.</w:t>
            </w:r>
          </w:p>
        </w:tc>
      </w:tr>
      <w:tr w:rsidR="00407DDD" w:rsidRPr="00C13B8E" w14:paraId="7207884B" w14:textId="77777777" w:rsidTr="00C13B8E">
        <w:tc>
          <w:tcPr>
            <w:tcW w:w="200" w:type="pct"/>
            <w:shd w:val="clear" w:color="auto" w:fill="auto"/>
          </w:tcPr>
          <w:p w14:paraId="3CF15814"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auto"/>
          </w:tcPr>
          <w:p w14:paraId="11CCBBD4"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auto"/>
          </w:tcPr>
          <w:p w14:paraId="764E6F35" w14:textId="77777777" w:rsidR="00407DDD" w:rsidRPr="00C13B8E" w:rsidRDefault="00407DDD" w:rsidP="00377370">
            <w:pPr>
              <w:rPr>
                <w:rFonts w:ascii="Times New Roman" w:eastAsia="Times New Roman" w:hAnsi="Times New Roman"/>
                <w:sz w:val="20"/>
                <w:szCs w:val="20"/>
                <w:lang w:eastAsia="de-CH"/>
              </w:rPr>
            </w:pPr>
          </w:p>
        </w:tc>
        <w:tc>
          <w:tcPr>
            <w:tcW w:w="202" w:type="pct"/>
            <w:shd w:val="clear" w:color="auto" w:fill="auto"/>
          </w:tcPr>
          <w:p w14:paraId="3A0D3120" w14:textId="77777777" w:rsidR="00407DDD" w:rsidRPr="00C13B8E" w:rsidRDefault="00407DDD" w:rsidP="00377370">
            <w:pPr>
              <w:rPr>
                <w:rFonts w:ascii="Times New Roman" w:eastAsia="Times New Roman" w:hAnsi="Times New Roman"/>
                <w:sz w:val="20"/>
                <w:szCs w:val="20"/>
                <w:lang w:eastAsia="de-CH"/>
              </w:rPr>
            </w:pPr>
          </w:p>
        </w:tc>
        <w:tc>
          <w:tcPr>
            <w:tcW w:w="1415" w:type="pct"/>
            <w:shd w:val="clear" w:color="auto" w:fill="auto"/>
          </w:tcPr>
          <w:p w14:paraId="27226F9E" w14:textId="77777777" w:rsidR="00407DDD" w:rsidRPr="00C13B8E" w:rsidRDefault="00407DDD" w:rsidP="00377370">
            <w:pPr>
              <w:rPr>
                <w:rFonts w:ascii="Times New Roman" w:eastAsia="Times New Roman" w:hAnsi="Times New Roman"/>
                <w:sz w:val="20"/>
                <w:szCs w:val="20"/>
                <w:lang w:eastAsia="de-CH"/>
              </w:rPr>
            </w:pPr>
          </w:p>
        </w:tc>
        <w:tc>
          <w:tcPr>
            <w:tcW w:w="786" w:type="pct"/>
            <w:shd w:val="clear" w:color="auto" w:fill="auto"/>
          </w:tcPr>
          <w:p w14:paraId="6F20D5D0"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59B78F76" w14:textId="77777777" w:rsidR="00407DDD" w:rsidRPr="00C13B8E" w:rsidRDefault="00407DDD" w:rsidP="00377370">
            <w:pPr>
              <w:rPr>
                <w:rFonts w:ascii="Times New Roman" w:eastAsia="Times New Roman" w:hAnsi="Times New Roman"/>
                <w:sz w:val="20"/>
                <w:szCs w:val="20"/>
                <w:lang w:eastAsia="de-CH"/>
              </w:rPr>
            </w:pPr>
          </w:p>
        </w:tc>
      </w:tr>
      <w:tr w:rsidR="00407DDD" w:rsidRPr="00C13B8E" w14:paraId="552DA310" w14:textId="77777777" w:rsidTr="00C13B8E">
        <w:tc>
          <w:tcPr>
            <w:tcW w:w="200" w:type="pct"/>
            <w:shd w:val="clear" w:color="auto" w:fill="DBE5F1"/>
          </w:tcPr>
          <w:p w14:paraId="26048AB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1749CCC5"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DBE5F1"/>
          </w:tcPr>
          <w:p w14:paraId="05416FF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3A704A3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DBE5F1"/>
          </w:tcPr>
          <w:p w14:paraId="00DCF04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Container gefunden</w:t>
            </w:r>
          </w:p>
        </w:tc>
        <w:tc>
          <w:tcPr>
            <w:tcW w:w="786" w:type="pct"/>
            <w:shd w:val="clear" w:color="auto" w:fill="DBE5F1"/>
          </w:tcPr>
          <w:p w14:paraId="36F9F59C"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2E502F26"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Es wurde ein Container auf dem Kamerabild erkannt.</w:t>
            </w:r>
          </w:p>
        </w:tc>
      </w:tr>
      <w:tr w:rsidR="00407DDD" w:rsidRPr="00C13B8E" w14:paraId="3D5CB844" w14:textId="77777777" w:rsidTr="00C13B8E">
        <w:trPr>
          <w:trHeight w:val="269"/>
        </w:trPr>
        <w:tc>
          <w:tcPr>
            <w:tcW w:w="200" w:type="pct"/>
            <w:shd w:val="clear" w:color="auto" w:fill="auto"/>
          </w:tcPr>
          <w:p w14:paraId="52D589FB"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651B54F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6497B8C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2B98D92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auto"/>
          </w:tcPr>
          <w:p w14:paraId="21D06B3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Containerende erkannt</w:t>
            </w:r>
          </w:p>
        </w:tc>
        <w:tc>
          <w:tcPr>
            <w:tcW w:w="786" w:type="pct"/>
            <w:shd w:val="clear" w:color="auto" w:fill="auto"/>
          </w:tcPr>
          <w:p w14:paraId="53AEDF79"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76BFF667"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as Ende des Containers wurde vom Farbsensor erkannt.</w:t>
            </w:r>
          </w:p>
        </w:tc>
      </w:tr>
      <w:tr w:rsidR="00407DDD" w:rsidRPr="00C13B8E" w14:paraId="06E0C2E4" w14:textId="77777777" w:rsidTr="00C13B8E">
        <w:trPr>
          <w:trHeight w:val="269"/>
        </w:trPr>
        <w:tc>
          <w:tcPr>
            <w:tcW w:w="200" w:type="pct"/>
            <w:shd w:val="clear" w:color="auto" w:fill="DBE5F1"/>
          </w:tcPr>
          <w:p w14:paraId="2915E37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lastRenderedPageBreak/>
              <w:t>1</w:t>
            </w:r>
          </w:p>
        </w:tc>
        <w:tc>
          <w:tcPr>
            <w:tcW w:w="201" w:type="pct"/>
            <w:shd w:val="clear" w:color="auto" w:fill="DBE5F1"/>
          </w:tcPr>
          <w:p w14:paraId="47C33E9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DBE5F1"/>
          </w:tcPr>
          <w:p w14:paraId="284601B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20BC02C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DBE5F1"/>
          </w:tcPr>
          <w:p w14:paraId="67C2479B"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Abbruch</w:t>
            </w:r>
          </w:p>
        </w:tc>
        <w:tc>
          <w:tcPr>
            <w:tcW w:w="786" w:type="pct"/>
            <w:shd w:val="clear" w:color="auto" w:fill="DBE5F1"/>
          </w:tcPr>
          <w:p w14:paraId="2341E691"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323719A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as erkennen des Containers soll abgebrochen werden.</w:t>
            </w:r>
          </w:p>
        </w:tc>
      </w:tr>
      <w:tr w:rsidR="00407DDD" w:rsidRPr="00C13B8E" w14:paraId="30350318" w14:textId="77777777" w:rsidTr="00C13B8E">
        <w:trPr>
          <w:trHeight w:val="269"/>
        </w:trPr>
        <w:tc>
          <w:tcPr>
            <w:tcW w:w="200" w:type="pct"/>
            <w:shd w:val="clear" w:color="auto" w:fill="auto"/>
          </w:tcPr>
          <w:p w14:paraId="77A14B6A"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01D7104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3297531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725AC1F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auto"/>
          </w:tcPr>
          <w:p w14:paraId="1ED0FFB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Container aufgeladen</w:t>
            </w:r>
          </w:p>
        </w:tc>
        <w:tc>
          <w:tcPr>
            <w:tcW w:w="786" w:type="pct"/>
            <w:shd w:val="clear" w:color="auto" w:fill="auto"/>
          </w:tcPr>
          <w:p w14:paraId="52EE2202"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149B9878"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 xml:space="preserve">Der Inhalt des Containers wurde aufgeladen und der Container wurde wider abgesetzt. </w:t>
            </w:r>
          </w:p>
        </w:tc>
      </w:tr>
      <w:tr w:rsidR="00407DDD" w:rsidRPr="00C13B8E" w14:paraId="45A7420A" w14:textId="77777777" w:rsidTr="00C13B8E">
        <w:trPr>
          <w:trHeight w:val="241"/>
        </w:trPr>
        <w:tc>
          <w:tcPr>
            <w:tcW w:w="200" w:type="pct"/>
            <w:shd w:val="clear" w:color="auto" w:fill="DBE5F1"/>
          </w:tcPr>
          <w:p w14:paraId="7CC47ED7"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DBE5F1"/>
          </w:tcPr>
          <w:p w14:paraId="1942F71E"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DBE5F1"/>
          </w:tcPr>
          <w:p w14:paraId="390EFADD" w14:textId="77777777" w:rsidR="00407DDD" w:rsidRPr="00C13B8E" w:rsidRDefault="00407DDD" w:rsidP="00377370">
            <w:pPr>
              <w:rPr>
                <w:rFonts w:ascii="Times New Roman" w:eastAsia="Times New Roman" w:hAnsi="Times New Roman"/>
                <w:sz w:val="20"/>
                <w:szCs w:val="20"/>
                <w:lang w:eastAsia="de-CH"/>
              </w:rPr>
            </w:pPr>
          </w:p>
        </w:tc>
        <w:tc>
          <w:tcPr>
            <w:tcW w:w="202" w:type="pct"/>
            <w:shd w:val="clear" w:color="auto" w:fill="DBE5F1"/>
          </w:tcPr>
          <w:p w14:paraId="0EBAB646" w14:textId="77777777" w:rsidR="00407DDD" w:rsidRPr="00C13B8E" w:rsidRDefault="00407DDD" w:rsidP="00377370">
            <w:pPr>
              <w:rPr>
                <w:rFonts w:ascii="Times New Roman" w:eastAsia="Times New Roman" w:hAnsi="Times New Roman"/>
                <w:sz w:val="20"/>
                <w:szCs w:val="20"/>
                <w:lang w:eastAsia="de-CH"/>
              </w:rPr>
            </w:pPr>
          </w:p>
        </w:tc>
        <w:tc>
          <w:tcPr>
            <w:tcW w:w="1415" w:type="pct"/>
            <w:shd w:val="clear" w:color="auto" w:fill="DBE5F1"/>
          </w:tcPr>
          <w:p w14:paraId="2BEF4192" w14:textId="77777777" w:rsidR="00407DDD" w:rsidRPr="00C13B8E" w:rsidRDefault="00407DDD" w:rsidP="00377370">
            <w:pPr>
              <w:rPr>
                <w:rFonts w:ascii="Times New Roman" w:eastAsia="Times New Roman" w:hAnsi="Times New Roman"/>
                <w:sz w:val="20"/>
                <w:szCs w:val="20"/>
                <w:lang w:eastAsia="de-CH"/>
              </w:rPr>
            </w:pPr>
          </w:p>
        </w:tc>
        <w:tc>
          <w:tcPr>
            <w:tcW w:w="786" w:type="pct"/>
            <w:shd w:val="clear" w:color="auto" w:fill="DBE5F1"/>
          </w:tcPr>
          <w:p w14:paraId="14B342FA"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3C1D287E" w14:textId="77777777" w:rsidR="00407DDD" w:rsidRPr="00C13B8E" w:rsidRDefault="00407DDD" w:rsidP="00377370">
            <w:pPr>
              <w:rPr>
                <w:rFonts w:ascii="Times New Roman" w:eastAsia="Times New Roman" w:hAnsi="Times New Roman"/>
                <w:sz w:val="20"/>
                <w:szCs w:val="20"/>
                <w:lang w:eastAsia="de-CH"/>
              </w:rPr>
            </w:pPr>
          </w:p>
        </w:tc>
      </w:tr>
      <w:tr w:rsidR="00407DDD" w:rsidRPr="00C13B8E" w14:paraId="68DFBFC6" w14:textId="77777777" w:rsidTr="00C13B8E">
        <w:trPr>
          <w:trHeight w:val="324"/>
        </w:trPr>
        <w:tc>
          <w:tcPr>
            <w:tcW w:w="200" w:type="pct"/>
            <w:shd w:val="clear" w:color="auto" w:fill="auto"/>
          </w:tcPr>
          <w:p w14:paraId="3C9D526C"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auto"/>
          </w:tcPr>
          <w:p w14:paraId="7A6FDC7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3</w:t>
            </w:r>
          </w:p>
        </w:tc>
        <w:tc>
          <w:tcPr>
            <w:tcW w:w="201" w:type="pct"/>
            <w:shd w:val="clear" w:color="auto" w:fill="auto"/>
          </w:tcPr>
          <w:p w14:paraId="3068A16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3905023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auto"/>
          </w:tcPr>
          <w:p w14:paraId="10323C3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Inhalt abladen</w:t>
            </w:r>
          </w:p>
        </w:tc>
        <w:tc>
          <w:tcPr>
            <w:tcW w:w="786" w:type="pct"/>
            <w:shd w:val="clear" w:color="auto" w:fill="auto"/>
          </w:tcPr>
          <w:p w14:paraId="723BD939"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7D094D1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er Inhalt der Mulde auf dem Fahrzeug soll in die Entsorgungsmulde gekippt werden.</w:t>
            </w:r>
          </w:p>
        </w:tc>
      </w:tr>
      <w:tr w:rsidR="00407DDD" w:rsidRPr="00C13B8E" w14:paraId="6EC238ED" w14:textId="77777777" w:rsidTr="00C13B8E">
        <w:trPr>
          <w:trHeight w:val="241"/>
        </w:trPr>
        <w:tc>
          <w:tcPr>
            <w:tcW w:w="200" w:type="pct"/>
            <w:shd w:val="clear" w:color="auto" w:fill="DBE5F1"/>
          </w:tcPr>
          <w:p w14:paraId="6ACD0D55"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DBE5F1"/>
          </w:tcPr>
          <w:p w14:paraId="5785602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3</w:t>
            </w:r>
          </w:p>
        </w:tc>
        <w:tc>
          <w:tcPr>
            <w:tcW w:w="201" w:type="pct"/>
            <w:shd w:val="clear" w:color="auto" w:fill="DBE5F1"/>
          </w:tcPr>
          <w:p w14:paraId="32C59B58"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61E5522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DBE5F1"/>
          </w:tcPr>
          <w:p w14:paraId="358CFA6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Inhalt abgeladen</w:t>
            </w:r>
          </w:p>
        </w:tc>
        <w:tc>
          <w:tcPr>
            <w:tcW w:w="786" w:type="pct"/>
            <w:shd w:val="clear" w:color="auto" w:fill="DBE5F1"/>
          </w:tcPr>
          <w:p w14:paraId="7C6E4A21"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2E1ECD9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er Inhalt der Mulde auf dem Fahrzeug wurde erfolgreich abgeladen.</w:t>
            </w:r>
          </w:p>
        </w:tc>
      </w:tr>
      <w:tr w:rsidR="00407DDD" w:rsidRPr="00C13B8E" w14:paraId="67FC3BE0" w14:textId="77777777" w:rsidTr="00C13B8E">
        <w:trPr>
          <w:trHeight w:val="241"/>
        </w:trPr>
        <w:tc>
          <w:tcPr>
            <w:tcW w:w="200" w:type="pct"/>
            <w:shd w:val="clear" w:color="auto" w:fill="auto"/>
          </w:tcPr>
          <w:p w14:paraId="2C0ECDD7"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auto"/>
          </w:tcPr>
          <w:p w14:paraId="4EFB80C1"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auto"/>
          </w:tcPr>
          <w:p w14:paraId="2187492D" w14:textId="77777777" w:rsidR="00407DDD" w:rsidRPr="00C13B8E" w:rsidRDefault="00407DDD" w:rsidP="00377370">
            <w:pPr>
              <w:rPr>
                <w:rFonts w:ascii="Times New Roman" w:eastAsia="Times New Roman" w:hAnsi="Times New Roman"/>
                <w:sz w:val="20"/>
                <w:szCs w:val="20"/>
                <w:lang w:eastAsia="de-CH"/>
              </w:rPr>
            </w:pPr>
          </w:p>
        </w:tc>
        <w:tc>
          <w:tcPr>
            <w:tcW w:w="202" w:type="pct"/>
            <w:shd w:val="clear" w:color="auto" w:fill="auto"/>
          </w:tcPr>
          <w:p w14:paraId="5E0F0DC0" w14:textId="77777777" w:rsidR="00407DDD" w:rsidRPr="00C13B8E" w:rsidRDefault="00407DDD" w:rsidP="00377370">
            <w:pPr>
              <w:rPr>
                <w:rFonts w:ascii="Times New Roman" w:eastAsia="Times New Roman" w:hAnsi="Times New Roman"/>
                <w:sz w:val="20"/>
                <w:szCs w:val="20"/>
                <w:lang w:eastAsia="de-CH"/>
              </w:rPr>
            </w:pPr>
          </w:p>
        </w:tc>
        <w:tc>
          <w:tcPr>
            <w:tcW w:w="1415" w:type="pct"/>
            <w:shd w:val="clear" w:color="auto" w:fill="auto"/>
          </w:tcPr>
          <w:p w14:paraId="028F66C1" w14:textId="77777777" w:rsidR="00407DDD" w:rsidRPr="00C13B8E" w:rsidRDefault="00407DDD" w:rsidP="00377370">
            <w:pPr>
              <w:rPr>
                <w:rFonts w:ascii="Times New Roman" w:eastAsia="Times New Roman" w:hAnsi="Times New Roman"/>
                <w:sz w:val="20"/>
                <w:szCs w:val="20"/>
                <w:lang w:eastAsia="de-CH"/>
              </w:rPr>
            </w:pPr>
          </w:p>
        </w:tc>
        <w:tc>
          <w:tcPr>
            <w:tcW w:w="786" w:type="pct"/>
            <w:shd w:val="clear" w:color="auto" w:fill="auto"/>
          </w:tcPr>
          <w:p w14:paraId="5265B215"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226DC3C6" w14:textId="77777777" w:rsidR="00407DDD" w:rsidRPr="00C13B8E" w:rsidRDefault="00407DDD" w:rsidP="00377370">
            <w:pPr>
              <w:rPr>
                <w:rFonts w:ascii="Times New Roman" w:eastAsia="Times New Roman" w:hAnsi="Times New Roman"/>
                <w:sz w:val="20"/>
                <w:szCs w:val="20"/>
                <w:lang w:eastAsia="de-CH"/>
              </w:rPr>
            </w:pPr>
          </w:p>
        </w:tc>
      </w:tr>
      <w:tr w:rsidR="00407DDD" w:rsidRPr="00C13B8E" w14:paraId="16364326" w14:textId="77777777" w:rsidTr="000E2FEA">
        <w:trPr>
          <w:trHeight w:val="506"/>
        </w:trPr>
        <w:tc>
          <w:tcPr>
            <w:tcW w:w="200" w:type="pct"/>
            <w:shd w:val="clear" w:color="auto" w:fill="DBE5F1"/>
          </w:tcPr>
          <w:p w14:paraId="5291DC0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40B23E8C"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4</w:t>
            </w:r>
          </w:p>
        </w:tc>
        <w:tc>
          <w:tcPr>
            <w:tcW w:w="201" w:type="pct"/>
            <w:shd w:val="clear" w:color="auto" w:fill="DBE5F1"/>
          </w:tcPr>
          <w:p w14:paraId="11166A7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23FDFB8B"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DBE5F1"/>
          </w:tcPr>
          <w:p w14:paraId="61A7C774"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Kreuzung erkannt</w:t>
            </w:r>
          </w:p>
        </w:tc>
        <w:tc>
          <w:tcPr>
            <w:tcW w:w="786" w:type="pct"/>
            <w:shd w:val="clear" w:color="auto" w:fill="DBE5F1"/>
          </w:tcPr>
          <w:p w14:paraId="7C9BA3AC"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79E30B52"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ie Kamera hat eine Kreuzung erkannt.</w:t>
            </w:r>
          </w:p>
        </w:tc>
      </w:tr>
      <w:tr w:rsidR="00407DDD" w:rsidRPr="00C13B8E" w14:paraId="34D4A4DC" w14:textId="77777777" w:rsidTr="00C13B8E">
        <w:trPr>
          <w:trHeight w:val="241"/>
        </w:trPr>
        <w:tc>
          <w:tcPr>
            <w:tcW w:w="200" w:type="pct"/>
            <w:shd w:val="clear" w:color="auto" w:fill="auto"/>
          </w:tcPr>
          <w:p w14:paraId="3ABAD41C"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2C67FEB4"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4</w:t>
            </w:r>
          </w:p>
        </w:tc>
        <w:tc>
          <w:tcPr>
            <w:tcW w:w="201" w:type="pct"/>
            <w:shd w:val="clear" w:color="auto" w:fill="auto"/>
          </w:tcPr>
          <w:p w14:paraId="2CA312A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070EC97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auto"/>
          </w:tcPr>
          <w:p w14:paraId="5D5484D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Fahrzeug erkannt</w:t>
            </w:r>
          </w:p>
        </w:tc>
        <w:tc>
          <w:tcPr>
            <w:tcW w:w="786" w:type="pct"/>
            <w:shd w:val="clear" w:color="auto" w:fill="auto"/>
          </w:tcPr>
          <w:p w14:paraId="0E783FEA"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36389C65"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er Ultraschallsensor hat ein Fahrzeug an der Kreuzung erkannt.</w:t>
            </w:r>
          </w:p>
        </w:tc>
      </w:tr>
      <w:tr w:rsidR="00407DDD" w:rsidRPr="00C13B8E" w14:paraId="7B7B85EF" w14:textId="77777777" w:rsidTr="00C13B8E">
        <w:trPr>
          <w:trHeight w:val="241"/>
        </w:trPr>
        <w:tc>
          <w:tcPr>
            <w:tcW w:w="200" w:type="pct"/>
            <w:shd w:val="clear" w:color="auto" w:fill="DBE5F1"/>
          </w:tcPr>
          <w:p w14:paraId="5CC5616A"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DBE5F1"/>
          </w:tcPr>
          <w:p w14:paraId="1B370304"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4</w:t>
            </w:r>
          </w:p>
        </w:tc>
        <w:tc>
          <w:tcPr>
            <w:tcW w:w="201" w:type="pct"/>
            <w:shd w:val="clear" w:color="auto" w:fill="DBE5F1"/>
          </w:tcPr>
          <w:p w14:paraId="287B6C5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21F764A7"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DBE5F1"/>
          </w:tcPr>
          <w:p w14:paraId="2ADD0C7F"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Fahrzeug weg</w:t>
            </w:r>
          </w:p>
        </w:tc>
        <w:tc>
          <w:tcPr>
            <w:tcW w:w="786" w:type="pct"/>
            <w:shd w:val="clear" w:color="auto" w:fill="DBE5F1"/>
          </w:tcPr>
          <w:p w14:paraId="7D3535F4"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7D63DF54"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er Ultraschallsensor erkennt kein Fahrzeug mehr an der Kreuzung.</w:t>
            </w:r>
          </w:p>
        </w:tc>
      </w:tr>
      <w:tr w:rsidR="00407DDD" w:rsidRPr="00C13B8E" w14:paraId="3FC92398" w14:textId="77777777" w:rsidTr="00C13B8E">
        <w:trPr>
          <w:trHeight w:val="241"/>
        </w:trPr>
        <w:tc>
          <w:tcPr>
            <w:tcW w:w="200" w:type="pct"/>
            <w:shd w:val="clear" w:color="auto" w:fill="auto"/>
          </w:tcPr>
          <w:p w14:paraId="4CCE1BBB"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auto"/>
          </w:tcPr>
          <w:p w14:paraId="1A0AC328"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4</w:t>
            </w:r>
          </w:p>
        </w:tc>
        <w:tc>
          <w:tcPr>
            <w:tcW w:w="201" w:type="pct"/>
            <w:shd w:val="clear" w:color="auto" w:fill="auto"/>
          </w:tcPr>
          <w:p w14:paraId="29ED906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19CA769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auto"/>
          </w:tcPr>
          <w:p w14:paraId="07348CA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Abbruch</w:t>
            </w:r>
          </w:p>
        </w:tc>
        <w:tc>
          <w:tcPr>
            <w:tcW w:w="786" w:type="pct"/>
            <w:shd w:val="clear" w:color="auto" w:fill="auto"/>
          </w:tcPr>
          <w:p w14:paraId="06037CB8"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4ED440DC"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as Erkennen eines Fahrzeuges an der Kreuzung soll abgebrochen werden.</w:t>
            </w:r>
          </w:p>
        </w:tc>
      </w:tr>
      <w:tr w:rsidR="00407DDD" w:rsidRPr="00C13B8E" w14:paraId="2FE8AA8E" w14:textId="77777777" w:rsidTr="00C13B8E">
        <w:trPr>
          <w:trHeight w:val="241"/>
        </w:trPr>
        <w:tc>
          <w:tcPr>
            <w:tcW w:w="200" w:type="pct"/>
            <w:shd w:val="clear" w:color="auto" w:fill="DBE5F1"/>
          </w:tcPr>
          <w:p w14:paraId="226758BC"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DBE5F1"/>
          </w:tcPr>
          <w:p w14:paraId="71C3E7F4" w14:textId="77777777" w:rsidR="00407DDD" w:rsidRPr="00C13B8E" w:rsidRDefault="00407DDD" w:rsidP="00377370">
            <w:pPr>
              <w:rPr>
                <w:rFonts w:ascii="Times New Roman" w:eastAsia="Times New Roman" w:hAnsi="Times New Roman"/>
                <w:sz w:val="20"/>
                <w:szCs w:val="20"/>
                <w:lang w:eastAsia="de-CH"/>
              </w:rPr>
            </w:pPr>
          </w:p>
        </w:tc>
        <w:tc>
          <w:tcPr>
            <w:tcW w:w="201" w:type="pct"/>
            <w:shd w:val="clear" w:color="auto" w:fill="DBE5F1"/>
          </w:tcPr>
          <w:p w14:paraId="03A67CAC" w14:textId="77777777" w:rsidR="00407DDD" w:rsidRPr="00C13B8E" w:rsidRDefault="00407DDD" w:rsidP="00377370">
            <w:pPr>
              <w:rPr>
                <w:rFonts w:ascii="Times New Roman" w:eastAsia="Times New Roman" w:hAnsi="Times New Roman"/>
                <w:sz w:val="20"/>
                <w:szCs w:val="20"/>
                <w:lang w:eastAsia="de-CH"/>
              </w:rPr>
            </w:pPr>
          </w:p>
        </w:tc>
        <w:tc>
          <w:tcPr>
            <w:tcW w:w="202" w:type="pct"/>
            <w:shd w:val="clear" w:color="auto" w:fill="DBE5F1"/>
          </w:tcPr>
          <w:p w14:paraId="25097DDF" w14:textId="77777777" w:rsidR="00407DDD" w:rsidRPr="00C13B8E" w:rsidRDefault="00407DDD" w:rsidP="00377370">
            <w:pPr>
              <w:rPr>
                <w:rFonts w:ascii="Times New Roman" w:eastAsia="Times New Roman" w:hAnsi="Times New Roman"/>
                <w:sz w:val="20"/>
                <w:szCs w:val="20"/>
                <w:lang w:eastAsia="de-CH"/>
              </w:rPr>
            </w:pPr>
          </w:p>
        </w:tc>
        <w:tc>
          <w:tcPr>
            <w:tcW w:w="1415" w:type="pct"/>
            <w:shd w:val="clear" w:color="auto" w:fill="DBE5F1"/>
          </w:tcPr>
          <w:p w14:paraId="782E8E01" w14:textId="77777777" w:rsidR="00407DDD" w:rsidRPr="00C13B8E" w:rsidRDefault="00407DDD" w:rsidP="00377370">
            <w:pPr>
              <w:rPr>
                <w:rFonts w:ascii="Times New Roman" w:eastAsia="Times New Roman" w:hAnsi="Times New Roman"/>
                <w:sz w:val="20"/>
                <w:szCs w:val="20"/>
                <w:lang w:eastAsia="de-CH"/>
              </w:rPr>
            </w:pPr>
          </w:p>
        </w:tc>
        <w:tc>
          <w:tcPr>
            <w:tcW w:w="786" w:type="pct"/>
            <w:shd w:val="clear" w:color="auto" w:fill="DBE5F1"/>
          </w:tcPr>
          <w:p w14:paraId="2D0AACD5"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0D953396" w14:textId="77777777" w:rsidR="00407DDD" w:rsidRPr="00C13B8E" w:rsidRDefault="00407DDD" w:rsidP="00377370">
            <w:pPr>
              <w:rPr>
                <w:rFonts w:ascii="Times New Roman" w:eastAsia="Times New Roman" w:hAnsi="Times New Roman"/>
                <w:sz w:val="20"/>
                <w:szCs w:val="20"/>
                <w:lang w:eastAsia="de-CH"/>
              </w:rPr>
            </w:pPr>
          </w:p>
        </w:tc>
      </w:tr>
      <w:tr w:rsidR="00407DDD" w:rsidRPr="00C13B8E" w14:paraId="1FDD0E7F" w14:textId="77777777" w:rsidTr="00C13B8E">
        <w:trPr>
          <w:trHeight w:val="241"/>
        </w:trPr>
        <w:tc>
          <w:tcPr>
            <w:tcW w:w="200" w:type="pct"/>
            <w:shd w:val="clear" w:color="auto" w:fill="auto"/>
          </w:tcPr>
          <w:p w14:paraId="0BE3D1BF"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auto"/>
          </w:tcPr>
          <w:p w14:paraId="3DF23CCA"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5</w:t>
            </w:r>
          </w:p>
        </w:tc>
        <w:tc>
          <w:tcPr>
            <w:tcW w:w="201" w:type="pct"/>
            <w:shd w:val="clear" w:color="auto" w:fill="auto"/>
          </w:tcPr>
          <w:p w14:paraId="1112F84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1FCAE4E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auto"/>
          </w:tcPr>
          <w:p w14:paraId="45BB4A9A"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tart</w:t>
            </w:r>
          </w:p>
        </w:tc>
        <w:tc>
          <w:tcPr>
            <w:tcW w:w="786" w:type="pct"/>
            <w:shd w:val="clear" w:color="auto" w:fill="auto"/>
          </w:tcPr>
          <w:p w14:paraId="3D29DEFF"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0A5CA97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as Fahrzeug soll initialisiert werden.</w:t>
            </w:r>
          </w:p>
        </w:tc>
      </w:tr>
      <w:tr w:rsidR="00407DDD" w:rsidRPr="00C13B8E" w14:paraId="57E16956" w14:textId="77777777" w:rsidTr="00C13B8E">
        <w:trPr>
          <w:trHeight w:val="241"/>
        </w:trPr>
        <w:tc>
          <w:tcPr>
            <w:tcW w:w="200" w:type="pct"/>
            <w:shd w:val="clear" w:color="auto" w:fill="DBE5F1"/>
          </w:tcPr>
          <w:p w14:paraId="7E81EBAF"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1" w:type="pct"/>
            <w:shd w:val="clear" w:color="auto" w:fill="DBE5F1"/>
          </w:tcPr>
          <w:p w14:paraId="593B98B3"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5</w:t>
            </w:r>
          </w:p>
        </w:tc>
        <w:tc>
          <w:tcPr>
            <w:tcW w:w="201" w:type="pct"/>
            <w:shd w:val="clear" w:color="auto" w:fill="DBE5F1"/>
          </w:tcPr>
          <w:p w14:paraId="5E5DFC3E"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DBE5F1"/>
          </w:tcPr>
          <w:p w14:paraId="56A2C1F8"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1415" w:type="pct"/>
            <w:shd w:val="clear" w:color="auto" w:fill="DBE5F1"/>
          </w:tcPr>
          <w:p w14:paraId="3CF8331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Stop</w:t>
            </w:r>
          </w:p>
        </w:tc>
        <w:tc>
          <w:tcPr>
            <w:tcW w:w="786" w:type="pct"/>
            <w:shd w:val="clear" w:color="auto" w:fill="DBE5F1"/>
          </w:tcPr>
          <w:p w14:paraId="18CBE334"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DBE5F1"/>
          </w:tcPr>
          <w:p w14:paraId="60D7F51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as Fahrzeug und alle Boardcomputer sollen heruntergefahren werden.</w:t>
            </w:r>
          </w:p>
        </w:tc>
      </w:tr>
      <w:tr w:rsidR="00407DDD" w:rsidRPr="00C13B8E" w14:paraId="215BC1AD" w14:textId="77777777" w:rsidTr="00C13B8E">
        <w:trPr>
          <w:trHeight w:val="241"/>
        </w:trPr>
        <w:tc>
          <w:tcPr>
            <w:tcW w:w="200" w:type="pct"/>
            <w:shd w:val="clear" w:color="auto" w:fill="auto"/>
          </w:tcPr>
          <w:p w14:paraId="7D92F21D"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2</w:t>
            </w:r>
          </w:p>
        </w:tc>
        <w:tc>
          <w:tcPr>
            <w:tcW w:w="201" w:type="pct"/>
            <w:shd w:val="clear" w:color="auto" w:fill="auto"/>
          </w:tcPr>
          <w:p w14:paraId="095F35A1"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5</w:t>
            </w:r>
          </w:p>
        </w:tc>
        <w:tc>
          <w:tcPr>
            <w:tcW w:w="201" w:type="pct"/>
            <w:shd w:val="clear" w:color="auto" w:fill="auto"/>
          </w:tcPr>
          <w:p w14:paraId="249914F7"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202" w:type="pct"/>
            <w:shd w:val="clear" w:color="auto" w:fill="auto"/>
          </w:tcPr>
          <w:p w14:paraId="1FC61968"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1</w:t>
            </w:r>
          </w:p>
        </w:tc>
        <w:tc>
          <w:tcPr>
            <w:tcW w:w="1415" w:type="pct"/>
            <w:shd w:val="clear" w:color="auto" w:fill="auto"/>
          </w:tcPr>
          <w:p w14:paraId="0DC95DD0"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Akku Warnung</w:t>
            </w:r>
          </w:p>
        </w:tc>
        <w:tc>
          <w:tcPr>
            <w:tcW w:w="786" w:type="pct"/>
            <w:shd w:val="clear" w:color="auto" w:fill="auto"/>
          </w:tcPr>
          <w:p w14:paraId="01209C6E" w14:textId="77777777" w:rsidR="00407DDD" w:rsidRPr="00C13B8E" w:rsidRDefault="00407DDD" w:rsidP="00377370">
            <w:pPr>
              <w:rPr>
                <w:rFonts w:ascii="Times New Roman" w:eastAsia="Times New Roman" w:hAnsi="Times New Roman"/>
                <w:sz w:val="20"/>
                <w:szCs w:val="20"/>
                <w:lang w:eastAsia="de-CH"/>
              </w:rPr>
            </w:pPr>
          </w:p>
        </w:tc>
        <w:tc>
          <w:tcPr>
            <w:tcW w:w="1995" w:type="pct"/>
            <w:shd w:val="clear" w:color="auto" w:fill="auto"/>
          </w:tcPr>
          <w:p w14:paraId="5B1DCD59" w14:textId="77777777" w:rsidR="00407DDD" w:rsidRPr="00C13B8E" w:rsidRDefault="00407DDD" w:rsidP="00377370">
            <w:pPr>
              <w:rPr>
                <w:rFonts w:ascii="Times New Roman" w:eastAsia="Times New Roman" w:hAnsi="Times New Roman"/>
                <w:sz w:val="20"/>
                <w:szCs w:val="20"/>
                <w:lang w:eastAsia="de-CH"/>
              </w:rPr>
            </w:pPr>
            <w:r w:rsidRPr="00C13B8E">
              <w:rPr>
                <w:rFonts w:ascii="Times New Roman" w:eastAsia="Times New Roman" w:hAnsi="Times New Roman"/>
                <w:sz w:val="20"/>
                <w:szCs w:val="20"/>
                <w:lang w:eastAsia="de-CH"/>
              </w:rPr>
              <w:t>Der Akku hat eine niedrige Ladung. Alle Boardcomputer müssen heruntergefahren werden.</w:t>
            </w:r>
          </w:p>
        </w:tc>
      </w:tr>
    </w:tbl>
    <w:p w14:paraId="5821CFD4" w14:textId="77777777" w:rsidR="00407DDD" w:rsidRPr="00613438" w:rsidRDefault="00407DDD" w:rsidP="00407DDD"/>
    <w:p w14:paraId="242EEAE2" w14:textId="77777777" w:rsidR="00407DDD" w:rsidRPr="00613438" w:rsidRDefault="00407DDD" w:rsidP="00574883">
      <w:pPr>
        <w:pStyle w:val="Heading4"/>
      </w:pPr>
      <w:r w:rsidRPr="00613438">
        <w:t>Payloads</w:t>
      </w:r>
    </w:p>
    <w:p w14:paraId="36F5A509" w14:textId="77777777" w:rsidR="00407DDD" w:rsidRPr="00C13B8E" w:rsidRDefault="00407DDD" w:rsidP="0083169E">
      <w:pPr>
        <w:jc w:val="both"/>
        <w:rPr>
          <w:rFonts w:ascii="Calibri" w:hAnsi="Calibri"/>
        </w:rPr>
      </w:pPr>
      <w:r w:rsidRPr="00C13B8E">
        <w:rPr>
          <w:rFonts w:ascii="Calibri" w:hAnsi="Calibri"/>
        </w:rPr>
        <w:t>Bei den verschiedenen Message Types müssen auch verschiedene Daten zwischen den beiden Raspberry Pis übertragen, wurden verschiedene Typen von Payloads definiert. Diese geben an, welche Art von Daten übertragen werden.</w:t>
      </w:r>
    </w:p>
    <w:p w14:paraId="08C9284F" w14:textId="77777777" w:rsidR="00407DDD" w:rsidRPr="00C13B8E" w:rsidRDefault="00407DDD" w:rsidP="0083169E">
      <w:pPr>
        <w:pStyle w:val="ListParagraph"/>
        <w:numPr>
          <w:ilvl w:val="0"/>
          <w:numId w:val="29"/>
        </w:numPr>
        <w:jc w:val="both"/>
        <w:rPr>
          <w:rFonts w:ascii="Calibri" w:hAnsi="Calibri"/>
        </w:rPr>
      </w:pPr>
      <w:r w:rsidRPr="00C13B8E">
        <w:rPr>
          <w:rFonts w:ascii="Calibri" w:hAnsi="Calibri"/>
        </w:rPr>
        <w:t>Empty Payload</w:t>
      </w:r>
    </w:p>
    <w:p w14:paraId="281C109A" w14:textId="77777777" w:rsidR="00407DDD" w:rsidRPr="00C13B8E" w:rsidRDefault="00407DDD" w:rsidP="0083169E">
      <w:pPr>
        <w:pStyle w:val="ListParagraph"/>
        <w:jc w:val="both"/>
        <w:rPr>
          <w:rFonts w:ascii="Calibri" w:hAnsi="Calibri"/>
        </w:rPr>
      </w:pPr>
      <w:r w:rsidRPr="00C13B8E">
        <w:rPr>
          <w:rFonts w:ascii="Calibri" w:hAnsi="Calibri"/>
        </w:rPr>
        <w:t>Dieser Payload ist leer. Es werden keine zusätzlichen Daten übertragen.</w:t>
      </w:r>
    </w:p>
    <w:p w14:paraId="57B5BCBC" w14:textId="77777777" w:rsidR="00407DDD" w:rsidRPr="00C13B8E" w:rsidRDefault="00407DDD" w:rsidP="0083169E">
      <w:pPr>
        <w:pStyle w:val="ListParagraph"/>
        <w:numPr>
          <w:ilvl w:val="0"/>
          <w:numId w:val="29"/>
        </w:numPr>
        <w:jc w:val="both"/>
        <w:rPr>
          <w:rFonts w:ascii="Calibri" w:hAnsi="Calibri"/>
        </w:rPr>
      </w:pPr>
      <w:r w:rsidRPr="00C13B8E">
        <w:rPr>
          <w:rFonts w:ascii="Calibri" w:hAnsi="Calibri"/>
        </w:rPr>
        <w:t>Speed Payload</w:t>
      </w:r>
    </w:p>
    <w:p w14:paraId="72165B80" w14:textId="77777777" w:rsidR="00407DDD" w:rsidRPr="00C13B8E" w:rsidRDefault="00407DDD" w:rsidP="0083169E">
      <w:pPr>
        <w:pStyle w:val="ListParagraph"/>
        <w:jc w:val="both"/>
        <w:rPr>
          <w:rFonts w:ascii="Calibri" w:hAnsi="Calibri"/>
        </w:rPr>
      </w:pPr>
      <w:r w:rsidRPr="00C13B8E">
        <w:rPr>
          <w:rFonts w:ascii="Calibri" w:hAnsi="Calibri"/>
        </w:rPr>
        <w:t xml:space="preserve">Bei diesem Payload wird die neue Geschwindigkeit für den Antrieb übertragen. Dieser definiert eine Rückwärtsbewegung mit einem negativen Wert und eine Vorwärtsbewegung für positive Werte. </w:t>
      </w:r>
    </w:p>
    <w:p w14:paraId="5EC12A38" w14:textId="77777777" w:rsidR="00407DDD" w:rsidRPr="00C13B8E" w:rsidRDefault="00407DDD" w:rsidP="0083169E">
      <w:pPr>
        <w:pStyle w:val="ListParagraph"/>
        <w:numPr>
          <w:ilvl w:val="0"/>
          <w:numId w:val="29"/>
        </w:numPr>
        <w:jc w:val="both"/>
        <w:rPr>
          <w:rFonts w:ascii="Calibri" w:hAnsi="Calibri"/>
        </w:rPr>
      </w:pPr>
      <w:r w:rsidRPr="00C13B8E">
        <w:rPr>
          <w:rFonts w:ascii="Calibri" w:hAnsi="Calibri"/>
        </w:rPr>
        <w:t>Angle Payload</w:t>
      </w:r>
    </w:p>
    <w:p w14:paraId="337D95C3" w14:textId="77777777" w:rsidR="00407DDD" w:rsidRPr="00C13B8E" w:rsidRDefault="00407DDD" w:rsidP="0083169E">
      <w:pPr>
        <w:pStyle w:val="ListParagraph"/>
        <w:jc w:val="both"/>
        <w:rPr>
          <w:rFonts w:ascii="Calibri" w:hAnsi="Calibri"/>
        </w:rPr>
      </w:pPr>
      <w:r w:rsidRPr="00C13B8E">
        <w:rPr>
          <w:rFonts w:ascii="Calibri" w:hAnsi="Calibri"/>
        </w:rPr>
        <w:t>Mit diesem Payload wird die Ausrichtung der Räder übertragen. Dabei wird ein Winkel zwischen -90 und +90 Grad übertragen.</w:t>
      </w:r>
    </w:p>
    <w:p w14:paraId="73E7377F" w14:textId="77777777" w:rsidR="00407DDD" w:rsidRPr="00C13B8E" w:rsidRDefault="00407DDD" w:rsidP="0083169E">
      <w:pPr>
        <w:pStyle w:val="ListParagraph"/>
        <w:numPr>
          <w:ilvl w:val="0"/>
          <w:numId w:val="29"/>
        </w:numPr>
        <w:jc w:val="both"/>
        <w:rPr>
          <w:rFonts w:ascii="Calibri" w:hAnsi="Calibri"/>
        </w:rPr>
      </w:pPr>
      <w:r w:rsidRPr="00C13B8E">
        <w:rPr>
          <w:rFonts w:ascii="Calibri" w:hAnsi="Calibri"/>
        </w:rPr>
        <w:t>Container Color</w:t>
      </w:r>
    </w:p>
    <w:p w14:paraId="0849054A" w14:textId="4BE121D4" w:rsidR="00407DDD" w:rsidRPr="00C13B8E" w:rsidRDefault="0052435B" w:rsidP="0083169E">
      <w:pPr>
        <w:pStyle w:val="ListParagraph"/>
        <w:jc w:val="both"/>
        <w:rPr>
          <w:rFonts w:ascii="Calibri" w:hAnsi="Calibri"/>
        </w:rPr>
      </w:pPr>
      <w:r>
        <w:rPr>
          <w:lang w:val="en-US"/>
        </w:rPr>
        <w:lastRenderedPageBreak/>
        <mc:AlternateContent>
          <mc:Choice Requires="wpg">
            <w:drawing>
              <wp:anchor distT="0" distB="0" distL="114300" distR="114300" simplePos="0" relativeHeight="251673088" behindDoc="0" locked="0" layoutInCell="1" allowOverlap="1" wp14:anchorId="1C20B788" wp14:editId="370AE96F">
                <wp:simplePos x="0" y="0"/>
                <wp:positionH relativeFrom="column">
                  <wp:posOffset>1371600</wp:posOffset>
                </wp:positionH>
                <wp:positionV relativeFrom="paragraph">
                  <wp:posOffset>598805</wp:posOffset>
                </wp:positionV>
                <wp:extent cx="2451735" cy="1411605"/>
                <wp:effectExtent l="0" t="0" r="12065" b="10795"/>
                <wp:wrapTopAndBottom/>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51735" cy="1411605"/>
                          <a:chOff x="0" y="0"/>
                          <a:chExt cx="2451735" cy="1408083"/>
                        </a:xfrm>
                      </wpg:grpSpPr>
                      <pic:pic xmlns:pic="http://schemas.openxmlformats.org/drawingml/2006/picture">
                        <pic:nvPicPr>
                          <pic:cNvPr id="382" name="Picture 382" descr="../../../../../../../../var/folders/pp/z3f37n814cgdq1qk30ff__7h0000gn/T/VoilaCopiedFiles1/Voila_Capture%202"/>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337435" cy="1097915"/>
                          </a:xfrm>
                          <a:prstGeom prst="rect">
                            <a:avLst/>
                          </a:prstGeom>
                          <a:noFill/>
                          <a:ln>
                            <a:noFill/>
                          </a:ln>
                        </pic:spPr>
                      </pic:pic>
                      <wps:wsp>
                        <wps:cNvPr id="383" name="Text Box 383"/>
                        <wps:cNvSpPr txBox="1"/>
                        <wps:spPr>
                          <a:xfrm>
                            <a:off x="11430" y="1139788"/>
                            <a:ext cx="2440305" cy="268295"/>
                          </a:xfrm>
                          <a:prstGeom prst="rect">
                            <a:avLst/>
                          </a:prstGeom>
                          <a:solidFill>
                            <a:prstClr val="white"/>
                          </a:solidFill>
                          <a:ln>
                            <a:noFill/>
                          </a:ln>
                          <a:effectLst/>
                        </wps:spPr>
                        <wps:txbx>
                          <w:txbxContent>
                            <w:p w14:paraId="40322B65" w14:textId="77777777" w:rsidR="00A51520" w:rsidRPr="002018F6" w:rsidRDefault="00A51520" w:rsidP="00407DDD">
                              <w:pPr>
                                <w:pStyle w:val="Caption"/>
                                <w:rPr>
                                  <w:noProof/>
                                </w:rPr>
                              </w:pPr>
                              <w:r>
                                <w:t xml:space="preserve">Abbildung </w:t>
                              </w:r>
                              <w:r>
                                <w:fldChar w:fldCharType="begin"/>
                              </w:r>
                              <w:r>
                                <w:instrText xml:space="preserve"> SEQ Figure \* ARABIC </w:instrText>
                              </w:r>
                              <w:r>
                                <w:fldChar w:fldCharType="separate"/>
                              </w:r>
                              <w:r>
                                <w:rPr>
                                  <w:noProof/>
                                </w:rPr>
                                <w:t>2</w:t>
                              </w:r>
                              <w:r>
                                <w:fldChar w:fldCharType="end"/>
                              </w:r>
                              <w:r>
                                <w:t>7: Datenstruktur für den Farbwert des Conta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20B788" id="Group_x0020_381" o:spid="_x0000_s1317" style="position:absolute;left:0;text-align:left;margin-left:108pt;margin-top:47.15pt;width:193.05pt;height:111.15pt;z-index:251673088;mso-width-relative:margin;mso-height-relative:margin" coordsize="2451735,140808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">
                <v:shape id="Picture_x0020_382" o:spid="_x0000_s1318" type="#_x0000_t75" alt="../../../../../../../../var/folders/pp/z3f37n814cgdq1qk30ff__7h0000gn/T/VoilaCopiedFiles1/Voila_Capture%202" style="position:absolute;width:2337435;height:1097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Ei&#10;qpbFAAAA3AAAAA8AAABkcnMvZG93bnJldi54bWxEj09rwkAUxO8Fv8PyhN7qRiuapllFxII99GC0&#10;90f25Q/dfRuya0z99N1CocdhZn7D5NvRGjFQ71vHCuazBARx6XTLtYLL+e0pBeEDskbjmBR8k4ft&#10;ZvKQY6bdjU80FKEWEcI+QwVNCF0mpS8bsuhnriOOXuV6iyHKvpa6x1uEWyMXSbKSFluOCw12tG+o&#10;/CquVkF7WcqXNAzrw6qaW7d8//wwd6PU43TcvYIINIb/8F/7qBU8pwv4PROPgNz8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RIqqWxQAAANwAAAAPAAAAAAAAAAAAAAAAAJwC&#10;AABkcnMvZG93bnJldi54bWxQSwUGAAAAAAQABAD3AAAAjgMAAAAA&#10;">
                  <v:imagedata r:id="rId65" o:title="../../../../../../../../var/folders/pp/z3f37n814cgdq1qk30ff__7h0000gn/T/VoilaCopiedFiles1/Voila_Capture%202"/>
                  <v:path arrowok="t"/>
                </v:shape>
                <v:shape id="Text_x0020_Box_x0020_383" o:spid="_x0000_s1319" type="#_x0000_t202" style="position:absolute;left:11430;top:1139788;width:2440305;height:26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okXHxAAA&#10;ANwAAAAPAAAAZHJzL2Rvd25yZXYueG1sRI9Bi8IwFITvC/6H8IS9LJqqIFKNsuoKHtxDVTw/mmdb&#10;tnkpSbT13xtB2OMwM98wi1VnanEn5yvLCkbDBARxbnXFhYLzaTeYgfABWWNtmRQ8yMNq2ftYYKpt&#10;yxndj6EQEcI+RQVlCE0qpc9LMuiHtiGO3tU6gyFKV0jtsI1wU8txkkylwYrjQokNbUrK/443o2C6&#10;dbc2483X9vxzwN+mGF/Wj4tSn/3uew4iUBf+w+/2XiuYzCbwOhOPgFw+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aJFx8QAAADcAAAADwAAAAAAAAAAAAAAAACXAgAAZHJzL2Rv&#10;d25yZXYueG1sUEsFBgAAAAAEAAQA9QAAAIgDAAAAAA==&#10;" stroked="f">
                  <v:textbox inset="0,0,0,0">
                    <w:txbxContent>
                      <w:p w14:paraId="40322B65" w14:textId="77777777" w:rsidR="00A51520" w:rsidRPr="002018F6" w:rsidRDefault="00A51520" w:rsidP="00407DDD">
                        <w:pPr>
                          <w:pStyle w:val="Caption"/>
                          <w:rPr>
                            <w:noProof/>
                          </w:rPr>
                        </w:pPr>
                        <w:r>
                          <w:t xml:space="preserve">Abbildung </w:t>
                        </w:r>
                        <w:r>
                          <w:fldChar w:fldCharType="begin"/>
                        </w:r>
                        <w:r>
                          <w:instrText xml:space="preserve"> SEQ Figure \* ARABIC </w:instrText>
                        </w:r>
                        <w:r>
                          <w:fldChar w:fldCharType="separate"/>
                        </w:r>
                        <w:r>
                          <w:rPr>
                            <w:noProof/>
                          </w:rPr>
                          <w:t>2</w:t>
                        </w:r>
                        <w:r>
                          <w:fldChar w:fldCharType="end"/>
                        </w:r>
                        <w:r>
                          <w:t>7: Datenstruktur für den Farbwert des Containers.</w:t>
                        </w:r>
                      </w:p>
                    </w:txbxContent>
                  </v:textbox>
                </v:shape>
                <w10:wrap type="topAndBottom"/>
              </v:group>
            </w:pict>
          </mc:Fallback>
        </mc:AlternateContent>
      </w:r>
      <w:r w:rsidR="00407DDD" w:rsidRPr="00C13B8E">
        <w:rPr>
          <w:rFonts w:ascii="Calibri" w:hAnsi="Calibri"/>
        </w:rPr>
        <w:t>Mit diesem Payload kann die gemessene Farbe als RGB-Wert übertragen werden.</w:t>
      </w:r>
    </w:p>
    <w:p w14:paraId="745CAEFD" w14:textId="77777777" w:rsidR="00407DDD" w:rsidRPr="00C13B8E" w:rsidRDefault="00407DDD" w:rsidP="00407DDD">
      <w:pPr>
        <w:pStyle w:val="ListParagraph"/>
        <w:rPr>
          <w:rFonts w:ascii="Calibri" w:hAnsi="Calibri"/>
        </w:rPr>
      </w:pPr>
    </w:p>
    <w:p w14:paraId="22B20836" w14:textId="77777777" w:rsidR="0048498E" w:rsidRPr="00C13B8E" w:rsidRDefault="0048498E" w:rsidP="00D137FF">
      <w:pPr>
        <w:jc w:val="both"/>
        <w:rPr>
          <w:rFonts w:ascii="Calibri" w:hAnsi="Calibri"/>
        </w:rPr>
      </w:pPr>
    </w:p>
    <w:p w14:paraId="22F1D377" w14:textId="77777777" w:rsidR="00B30D08" w:rsidRPr="00613438" w:rsidRDefault="00B30D08" w:rsidP="00574883">
      <w:pPr>
        <w:pStyle w:val="Heading3"/>
      </w:pPr>
      <w:bookmarkStart w:id="121" w:name="_Toc435178213"/>
      <w:bookmarkStart w:id="122" w:name="_Toc437601119"/>
      <w:r w:rsidRPr="00613438">
        <w:t>Entwicklung</w:t>
      </w:r>
      <w:bookmarkEnd w:id="121"/>
      <w:bookmarkEnd w:id="122"/>
    </w:p>
    <w:p w14:paraId="324A3986" w14:textId="77777777" w:rsidR="0083169E" w:rsidRPr="00C13B8E" w:rsidRDefault="00B30D08" w:rsidP="0083169E">
      <w:pPr>
        <w:jc w:val="both"/>
        <w:rPr>
          <w:rFonts w:ascii="Calibri" w:hAnsi="Calibri"/>
        </w:rPr>
      </w:pPr>
      <w:r w:rsidRPr="00C13B8E">
        <w:rPr>
          <w:rFonts w:ascii="Calibri" w:hAnsi="Calibri"/>
        </w:rPr>
        <w:t xml:space="preserve">Während der Entwicklung der Software, ist es wichtig eine einfache und gute Möglichkeit zu haben, die Software zu debuggen. Für diesen Zweck unterscheidet sich der Entwicklungsaufbau grundlegend vom Produktivaufbau. Der Aufbau ist in </w:t>
      </w:r>
      <w:r w:rsidRPr="00C13B8E">
        <w:rPr>
          <w:rFonts w:ascii="Calibri" w:hAnsi="Calibri"/>
        </w:rPr>
        <w:fldChar w:fldCharType="begin"/>
      </w:r>
      <w:r w:rsidRPr="00C13B8E">
        <w:rPr>
          <w:rFonts w:ascii="Calibri" w:hAnsi="Calibri"/>
        </w:rPr>
        <w:instrText xml:space="preserve"> REF _Ref435175466 \h </w:instrText>
      </w:r>
      <w:r w:rsidRPr="00C13B8E">
        <w:rPr>
          <w:rFonts w:ascii="Calibri" w:hAnsi="Calibri"/>
        </w:rPr>
      </w:r>
      <w:r w:rsidRPr="00C13B8E">
        <w:rPr>
          <w:rFonts w:ascii="Calibri" w:hAnsi="Calibri"/>
        </w:rPr>
        <w:fldChar w:fldCharType="separate"/>
      </w:r>
      <w:r w:rsidR="00C50A5A" w:rsidRPr="00C13B8E">
        <w:rPr>
          <w:rFonts w:ascii="Calibri" w:hAnsi="Calibri"/>
          <w:b/>
        </w:rPr>
        <w:t>Error! Reference source not found.</w:t>
      </w:r>
      <w:r w:rsidRPr="00C13B8E">
        <w:rPr>
          <w:rFonts w:ascii="Calibri" w:hAnsi="Calibri"/>
        </w:rPr>
        <w:fldChar w:fldCharType="end"/>
      </w:r>
      <w:r w:rsidRPr="00C13B8E">
        <w:rPr>
          <w:rFonts w:ascii="Calibri" w:hAnsi="Calibri"/>
        </w:rPr>
        <w:t xml:space="preserve"> aufgezeigt.</w:t>
      </w:r>
    </w:p>
    <w:p w14:paraId="648D937B" w14:textId="2A1165BB" w:rsidR="00B30D08" w:rsidRPr="00C13B8E" w:rsidRDefault="0052435B" w:rsidP="00612E12">
      <w:pPr>
        <w:keepNext/>
        <w:jc w:val="both"/>
        <w:rPr>
          <w:rFonts w:ascii="Calibri" w:hAnsi="Calibri"/>
        </w:rPr>
      </w:pPr>
      <w:r>
        <w:rPr>
          <w:lang w:val="en-US"/>
        </w:rPr>
        <mc:AlternateContent>
          <mc:Choice Requires="wpg">
            <w:drawing>
              <wp:anchor distT="0" distB="0" distL="114300" distR="114300" simplePos="0" relativeHeight="251661824" behindDoc="0" locked="0" layoutInCell="1" allowOverlap="1" wp14:anchorId="2E2DAF0E" wp14:editId="38AA2AD4">
                <wp:simplePos x="0" y="0"/>
                <wp:positionH relativeFrom="column">
                  <wp:posOffset>0</wp:posOffset>
                </wp:positionH>
                <wp:positionV relativeFrom="paragraph">
                  <wp:posOffset>0</wp:posOffset>
                </wp:positionV>
                <wp:extent cx="4154170" cy="4320540"/>
                <wp:effectExtent l="0" t="0" r="11430" b="0"/>
                <wp:wrapTopAndBottom/>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54170" cy="4320540"/>
                          <a:chOff x="0" y="0"/>
                          <a:chExt cx="4154170" cy="4320540"/>
                        </a:xfrm>
                      </wpg:grpSpPr>
                      <pic:pic xmlns:pic="http://schemas.openxmlformats.org/drawingml/2006/picture">
                        <pic:nvPicPr>
                          <pic:cNvPr id="17" name="Picture 17" descr="/Users/vl0w/Google Drive/Schule/HSLU/Produktentwicklung 1/PREN - Gruppe 34/Testat 2/Verbesserungen Testat 2/Testat 2 - Verbesserung Pascal/Testat 2.001.png"/>
                          <pic:cNvPicPr>
                            <a:picLocks noChangeAspect="1"/>
                          </pic:cNvPicPr>
                        </pic:nvPicPr>
                        <pic:blipFill rotWithShape="1">
                          <a:blip r:embed="rId66">
                            <a:extLst>
                              <a:ext uri="{28A0092B-C50C-407E-A947-70E740481C1C}">
                                <a14:useLocalDpi xmlns:a14="http://schemas.microsoft.com/office/drawing/2010/main" val="0"/>
                              </a:ext>
                            </a:extLst>
                          </a:blip>
                          <a:srcRect r="25479" b="1899"/>
                          <a:stretch/>
                        </pic:blipFill>
                        <pic:spPr bwMode="auto">
                          <a:xfrm>
                            <a:off x="0" y="0"/>
                            <a:ext cx="4154170" cy="4101465"/>
                          </a:xfrm>
                          <a:prstGeom prst="rect">
                            <a:avLst/>
                          </a:prstGeom>
                          <a:noFill/>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s:wsp>
                        <wps:cNvPr id="6" name="Text Box 6"/>
                        <wps:cNvSpPr txBox="1"/>
                        <wps:spPr>
                          <a:xfrm>
                            <a:off x="0" y="4158615"/>
                            <a:ext cx="415417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02195BD" w14:textId="77777777" w:rsidR="00A51520" w:rsidRPr="001E419C" w:rsidRDefault="00A51520" w:rsidP="00612E12">
                              <w:pPr>
                                <w:pStyle w:val="Caption"/>
                                <w:rPr>
                                  <w:noProof/>
                                  <w:lang w:eastAsia="en-US"/>
                                </w:rPr>
                              </w:pPr>
                              <w:bookmarkStart w:id="123" w:name="_Toc437601601"/>
                              <w:r>
                                <w:t xml:space="preserve">Abbildung </w:t>
                              </w:r>
                              <w:r>
                                <w:fldChar w:fldCharType="begin"/>
                              </w:r>
                              <w:r>
                                <w:instrText xml:space="preserve"> SEQ Abbildung \* ARABIC </w:instrText>
                              </w:r>
                              <w:r>
                                <w:fldChar w:fldCharType="separate"/>
                              </w:r>
                              <w:r>
                                <w:rPr>
                                  <w:noProof/>
                                </w:rPr>
                                <w:t>27</w:t>
                              </w:r>
                              <w:r>
                                <w:fldChar w:fldCharType="end"/>
                              </w:r>
                              <w:r>
                                <w:t>:Aufbau der Hardware und Software während der Softwareentwicklung</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E2DAF0E" id="Group_x0020_7" o:spid="_x0000_s1320" style="position:absolute;left:0;text-align:left;margin-left:0;margin-top:0;width:327.1pt;height:340.2pt;z-index:251661824" coordsize="4154170,43205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">
                <v:shape id="Picture_x0020_17" o:spid="_x0000_s1321" type="#_x0000_t75" alt="/Users/vl0w/Google Drive/Schule/HSLU/Produktentwicklung 1/PREN - Gruppe 34/Testat 2/Verbesserungen Testat 2/Testat 2 - Verbesserung Pascal/Testat 2.001.png" style="position:absolute;width:4154170;height:41014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dJ&#10;4vi/AAAA2wAAAA8AAABkcnMvZG93bnJldi54bWxET02LwjAQvQv+hzCCN5vqoS5doyyKoAcPavc+&#10;NLNNd5tJbaLWf28EYW/zeJ+zWPW2ETfqfO1YwTRJQRCXTtdcKSjO28kHCB+QNTaOScGDPKyWw8EC&#10;c+3ufKTbKVQihrDPUYEJoc2l9KUhiz5xLXHkflxnMUTYVVJ3eI/htpGzNM2kxZpjg8GW1obKv9PV&#10;Kthuiv3hO8yKav6b6Swz/sLnUqnxqP/6BBGoD//it3un4/w5vH6JB8jlE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3SeL4vwAAANsAAAAPAAAAAAAAAAAAAAAAAJwCAABkcnMv&#10;ZG93bnJldi54bWxQSwUGAAAAAAQABAD3AAAAiAMAAAAA&#10;">
                  <v:imagedata r:id="rId67" o:title="/Users/vl0w/Google Drive/Schule/HSLU/Produktentwicklung 1/PREN - Gruppe 34/Testat 2/Verbesserungen Testat 2/Testat 2 - Verbesserung Pascal/Testat 2.001.png" cropbottom="1245f" cropright="16698f"/>
                  <v:path arrowok="t"/>
                </v:shape>
                <v:shape id="Text_x0020_Box_x0020_6" o:spid="_x0000_s1322" type="#_x0000_t202" style="position:absolute;top:4158615;width:415417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202195BD" w14:textId="77777777" w:rsidR="00A51520" w:rsidRPr="001E419C" w:rsidRDefault="00A51520" w:rsidP="00612E12">
                        <w:pPr>
                          <w:pStyle w:val="Caption"/>
                          <w:rPr>
                            <w:noProof/>
                            <w:lang w:eastAsia="en-US"/>
                          </w:rPr>
                        </w:pPr>
                        <w:bookmarkStart w:id="124" w:name="_Toc437601601"/>
                        <w:r>
                          <w:t xml:space="preserve">Abbildung </w:t>
                        </w:r>
                        <w:r>
                          <w:fldChar w:fldCharType="begin"/>
                        </w:r>
                        <w:r>
                          <w:instrText xml:space="preserve"> SEQ Abbildung \* ARABIC </w:instrText>
                        </w:r>
                        <w:r>
                          <w:fldChar w:fldCharType="separate"/>
                        </w:r>
                        <w:r>
                          <w:rPr>
                            <w:noProof/>
                          </w:rPr>
                          <w:t>27</w:t>
                        </w:r>
                        <w:r>
                          <w:fldChar w:fldCharType="end"/>
                        </w:r>
                        <w:r>
                          <w:t>:Aufbau der Hardware und Software während der Softwareentwicklung</w:t>
                        </w:r>
                        <w:bookmarkEnd w:id="124"/>
                      </w:p>
                    </w:txbxContent>
                  </v:textbox>
                </v:shape>
                <w10:wrap type="topAndBottom"/>
              </v:group>
            </w:pict>
          </mc:Fallback>
        </mc:AlternateContent>
      </w:r>
    </w:p>
    <w:p w14:paraId="265FD2AA" w14:textId="77777777" w:rsidR="00EB5F37" w:rsidRPr="00C13B8E" w:rsidRDefault="00EB5F37" w:rsidP="00EB5F37">
      <w:pPr>
        <w:widowControl w:val="0"/>
        <w:autoSpaceDE w:val="0"/>
        <w:autoSpaceDN w:val="0"/>
        <w:adjustRightInd w:val="0"/>
        <w:spacing w:after="240" w:line="340" w:lineRule="atLeast"/>
        <w:jc w:val="both"/>
        <w:rPr>
          <w:rFonts w:ascii="Calibri" w:hAnsi="Calibri"/>
        </w:rPr>
      </w:pPr>
      <w:bookmarkStart w:id="125" w:name="_Toc435178214"/>
      <w:r w:rsidRPr="00C13B8E">
        <w:rPr>
          <w:rFonts w:ascii="Calibri" w:hAnsi="Calibri"/>
        </w:rPr>
        <w:t xml:space="preserve">Um die Software zu entwickeln, lässt man beide Software-Komponenten, welche normalerweise auf das Raspberry PI und den RED Brick aufgeteilt würden, auf dem selben Computer lauften. Um die TCP-Verbindung zwischen den beiden Komponenten zu simulieren, benutzt man das Loopback-Interface. Da die Bricks von Tinkerforge am Anfang dafür gedacht waren, vom Computer aus gesteuert zu werden, ist es kein </w:t>
      </w:r>
      <w:r w:rsidRPr="00C13B8E">
        <w:rPr>
          <w:rFonts w:ascii="Calibri" w:hAnsi="Calibri"/>
        </w:rPr>
        <w:lastRenderedPageBreak/>
        <w:t xml:space="preserve">Problem auch den brickd-Deamon auf dem Computer laufen zu lassen. Das in Abbildung {LINK ABBILDUNG} als “OpenCV Software” bezeichnete Rechteck, steht für die Softwarekomponente, welche die Auswertung der Kamerabilder vollzieht. </w:t>
      </w:r>
    </w:p>
    <w:p w14:paraId="45219CB3" w14:textId="77777777" w:rsidR="00B30D08" w:rsidRPr="00613438" w:rsidRDefault="00B30D08" w:rsidP="00574883">
      <w:pPr>
        <w:pStyle w:val="Heading3"/>
      </w:pPr>
      <w:bookmarkStart w:id="126" w:name="_Toc437601120"/>
      <w:proofErr w:type="spellStart"/>
      <w:r w:rsidRPr="00613438">
        <w:t>Deployment</w:t>
      </w:r>
      <w:bookmarkEnd w:id="125"/>
      <w:bookmarkEnd w:id="126"/>
      <w:proofErr w:type="spellEnd"/>
    </w:p>
    <w:p w14:paraId="358549CF" w14:textId="77777777" w:rsidR="00B30D08" w:rsidRPr="00C13B8E" w:rsidRDefault="00B30D08" w:rsidP="00D137FF">
      <w:pPr>
        <w:jc w:val="both"/>
        <w:rPr>
          <w:rFonts w:ascii="Calibri" w:hAnsi="Calibri" w:cs="Times"/>
        </w:rPr>
      </w:pPr>
      <w:r w:rsidRPr="00C13B8E">
        <w:rPr>
          <w:rFonts w:ascii="Calibri" w:hAnsi="Calibri"/>
        </w:rPr>
        <w:t xml:space="preserve">Für das Deployment soll eine Anleitung geschrieben werden, dass man alle Schritte, welche nötig sind, immer exakt gleich ausführt. Dazu soll es auch noch eine Software geben, welche während dem Betriebe des Roboters eine Übersicht der Sensorwerte anzeigt und ein Logfile schreiben kann, damit man allfällige Störungen im produktiven Betrieb nachvollziehen kann. </w:t>
      </w:r>
    </w:p>
    <w:p w14:paraId="556D4850" w14:textId="77777777" w:rsidR="00B30D08" w:rsidRPr="00613438" w:rsidRDefault="00B30D08" w:rsidP="00574883">
      <w:pPr>
        <w:pStyle w:val="Heading3"/>
      </w:pPr>
      <w:bookmarkStart w:id="127" w:name="_Toc435178215"/>
      <w:bookmarkStart w:id="128" w:name="_Toc437601121"/>
      <w:r w:rsidRPr="00613438">
        <w:t>Produktiver Betrieb</w:t>
      </w:r>
      <w:bookmarkEnd w:id="127"/>
      <w:bookmarkEnd w:id="128"/>
    </w:p>
    <w:p w14:paraId="5C7C1527" w14:textId="77777777" w:rsidR="00EB5F37" w:rsidRPr="00C13B8E" w:rsidRDefault="00EB5F37" w:rsidP="00EB5F37">
      <w:pPr>
        <w:widowControl w:val="0"/>
        <w:autoSpaceDE w:val="0"/>
        <w:autoSpaceDN w:val="0"/>
        <w:adjustRightInd w:val="0"/>
        <w:spacing w:after="240" w:line="340" w:lineRule="atLeast"/>
        <w:jc w:val="both"/>
        <w:rPr>
          <w:rFonts w:ascii="Calibri" w:hAnsi="Calibri"/>
        </w:rPr>
      </w:pPr>
      <w:r w:rsidRPr="00C13B8E">
        <w:rPr>
          <w:rFonts w:ascii="Calibri" w:hAnsi="Calibri"/>
        </w:rPr>
        <w:t xml:space="preserve">Im produktiven Betrieb läuft die Software jeweils auf dem Raspberry und dem RED Brick. Als Überwachung kann ein Computer via Wifi auf das Raspberry verbinden und in einer Software die Sensorwerte und andere Daten darstellen. Zusätzlich kann auf beiden Linuxboards eine Konsolenausgabe gemacht werden. </w:t>
      </w:r>
    </w:p>
    <w:p w14:paraId="1F446F2F" w14:textId="77777777" w:rsidR="0083169E" w:rsidRDefault="00C2366E" w:rsidP="00574883">
      <w:pPr>
        <w:pStyle w:val="Heading3"/>
      </w:pPr>
      <w:bookmarkStart w:id="129" w:name="_Toc437601122"/>
      <w:r>
        <w:t>Lösungskonzepte Software</w:t>
      </w:r>
      <w:bookmarkEnd w:id="129"/>
    </w:p>
    <w:p w14:paraId="1F6A14C6" w14:textId="77777777" w:rsidR="00C2366E" w:rsidRDefault="00C2366E" w:rsidP="00C2366E">
      <w:r>
        <w:t>In den folgenden Abschnitten werden die Lösungskonzepte der Software nach Funktionen gegliedert aufgeführt.</w:t>
      </w:r>
    </w:p>
    <w:p w14:paraId="43ABBA55" w14:textId="77777777" w:rsidR="00C2366E" w:rsidRPr="00AB1F02" w:rsidRDefault="00C2366E" w:rsidP="00C2366E"/>
    <w:p w14:paraId="2E1836E1" w14:textId="77777777" w:rsidR="00C2366E" w:rsidRDefault="00C2366E" w:rsidP="00574883">
      <w:pPr>
        <w:pStyle w:val="Heading4"/>
      </w:pPr>
      <w:r w:rsidRPr="004E0668">
        <w:t>Spurhaltung</w:t>
      </w:r>
    </w:p>
    <w:p w14:paraId="71FE3412" w14:textId="77777777" w:rsidR="00C2366E" w:rsidRPr="004E0668" w:rsidRDefault="00C2366E" w:rsidP="00C2366E">
      <w:r>
        <w:t xml:space="preserve">Die Spurhaltung wird mit einer Kamera realisiert. Zu Beginn wurde eine Stereokamera in Betracht gezogen, welche sich nach einem ausgiebigen Test </w:t>
      </w:r>
      <w:r w:rsidRPr="004E0668">
        <w:rPr>
          <w:highlight w:val="yellow"/>
        </w:rPr>
        <w:t>(Anhang)</w:t>
      </w:r>
      <w:r>
        <w:t xml:space="preserve"> allerdings nicht als optimale Lösung herausstellte. Danach wurden weitere Tests mit einer einzelnen Kamera durchgeführt. Bei dem Test </w:t>
      </w:r>
      <w:r w:rsidRPr="004E0668">
        <w:rPr>
          <w:highlight w:val="yellow"/>
        </w:rPr>
        <w:t>(im Anhang)</w:t>
      </w:r>
      <w:r>
        <w:t xml:space="preserve"> stellte sich heraus, dass mit einer Blob-Detection die weissen Mittellinien gut erkannt werden können. Verbindet man nun die Punkte der Mittellinie mit einem Fixen Punkt auf dem Bild lässt sich daraus ein Lenkwinkel berechnen, welcher für die Steuerung verwendet wird.</w:t>
      </w:r>
    </w:p>
    <w:p w14:paraId="40208AAE" w14:textId="77777777" w:rsidR="00C2366E" w:rsidRPr="004E0668" w:rsidRDefault="00C2366E" w:rsidP="00C2366E"/>
    <w:p w14:paraId="3B74FDAB" w14:textId="77777777" w:rsidR="00C2366E" w:rsidRPr="004E0668" w:rsidRDefault="00C2366E" w:rsidP="00574883">
      <w:pPr>
        <w:pStyle w:val="Heading4"/>
      </w:pPr>
      <w:r w:rsidRPr="004E0668">
        <w:t>Erkennung Rechtsvortritt</w:t>
      </w:r>
    </w:p>
    <w:p w14:paraId="12345567" w14:textId="77777777" w:rsidR="00C2366E" w:rsidRPr="004E0668" w:rsidRDefault="00C2366E" w:rsidP="00C2366E">
      <w:r w:rsidRPr="004E0668">
        <w:t>An der Kreuzung der Fahrbahn muss einem von rechts nahenden Fahrzeug Vortritt gewährt werden. Ein von rechts kommendes Fahrzeug wird via Ultraschall, welcher vorne rechts am eigenen Fahrzeug befestigt wird, ermittelt. Der Ultraschall-Sensor wird von der Spurhaltungs-Komponente gestartet, sobald sich das eigene Fahrzeug der Kreuzung nähert.</w:t>
      </w:r>
    </w:p>
    <w:p w14:paraId="7CBD0072" w14:textId="77777777" w:rsidR="00C2366E" w:rsidRPr="004E0668" w:rsidRDefault="00C2366E" w:rsidP="00C2366E">
      <w:r w:rsidRPr="004E0668">
        <w:t>Erkennt dieser ein von rechts kommendes Objekt, wird der Motor blockiert. Sobald der Sensor nichts mehr erkennt, wird wieder zur ursprünglichen Geschwindigkeit gewechselt.</w:t>
      </w:r>
    </w:p>
    <w:p w14:paraId="79C6FFCF" w14:textId="77777777" w:rsidR="00C2366E" w:rsidRPr="004E0668" w:rsidRDefault="00C2366E" w:rsidP="00C2366E">
      <w:r w:rsidRPr="004E0668">
        <w:t xml:space="preserve">Setzt das andere Fahrzeug den Rechtsvortritt nicht um, wird nach einer bestimmten Zeit (Timeout) weitergefahren. </w:t>
      </w:r>
    </w:p>
    <w:p w14:paraId="6250A5B4" w14:textId="77777777" w:rsidR="00C2366E" w:rsidRPr="004E0668" w:rsidRDefault="00C2366E" w:rsidP="00C2366E">
      <w:r w:rsidRPr="004E0668">
        <w:t>Somit können Deadlocks vermieden werden.</w:t>
      </w:r>
    </w:p>
    <w:p w14:paraId="4AF1CDD2" w14:textId="77777777" w:rsidR="00C2366E" w:rsidRPr="004E0668" w:rsidRDefault="00C2366E" w:rsidP="00C2366E"/>
    <w:p w14:paraId="3971CC8D" w14:textId="77777777" w:rsidR="00C2366E" w:rsidRPr="004E0668" w:rsidRDefault="00C2366E" w:rsidP="00574883">
      <w:pPr>
        <w:pStyle w:val="Heading4"/>
      </w:pPr>
      <w:r w:rsidRPr="004E0668">
        <w:t>Container-Erkennung</w:t>
      </w:r>
    </w:p>
    <w:p w14:paraId="5DC12034" w14:textId="77777777" w:rsidR="00C2366E" w:rsidRPr="004E0668" w:rsidRDefault="00C2366E" w:rsidP="00C2366E">
      <w:r w:rsidRPr="004E0668">
        <w:t>Die Container-Erkennung kann in zwei Phasen eingeteilt werden.</w:t>
      </w:r>
    </w:p>
    <w:p w14:paraId="54FD42B5" w14:textId="77777777" w:rsidR="00C2366E" w:rsidRPr="004E0668" w:rsidRDefault="00C2366E" w:rsidP="00C2366E">
      <w:r w:rsidRPr="004E0668">
        <w:lastRenderedPageBreak/>
        <w:t>- Phase 1 macht eine grobe Vorerkennung durch Bildverarbeitung</w:t>
      </w:r>
    </w:p>
    <w:p w14:paraId="12F4EF1A" w14:textId="77777777" w:rsidR="00C2366E" w:rsidRPr="004E0668" w:rsidRDefault="00C2366E" w:rsidP="00C2366E">
      <w:r w:rsidRPr="004E0668">
        <w:t>- Phase 2 ermittelt die genaue Containerposition durch einen RGB-Sensor</w:t>
      </w:r>
    </w:p>
    <w:p w14:paraId="598567A6" w14:textId="77777777" w:rsidR="00C2366E" w:rsidRPr="004E0668" w:rsidRDefault="00C2366E" w:rsidP="00C2366E"/>
    <w:p w14:paraId="6DE635C6" w14:textId="77777777" w:rsidR="00C2366E" w:rsidRPr="004E0668" w:rsidRDefault="00C2366E" w:rsidP="00C2366E">
      <w:r w:rsidRPr="004E0668">
        <w:t>Phase 1 erfolgt via Kamera, welche auch das Bildmaterial für die Spurhaltung liefert. Auf diesem Bild wird via Blob-Detection nach Containern der richtigen Farbe (blau oder grün) gesucht. Sobald ein Kandidat für einen Container erkannt wird, wird eine grobe Distanzabschätzung gemacht. Befindet sich der Kandidat in der Nähe des Fahrzeuges (Distanz 30cm), wird Phase 2 eingeleitet.</w:t>
      </w:r>
    </w:p>
    <w:p w14:paraId="33A9F167" w14:textId="77777777" w:rsidR="00C2366E" w:rsidRPr="004E0668" w:rsidRDefault="00C2366E" w:rsidP="00C2366E">
      <w:r w:rsidRPr="004E0668">
        <w:t>In dieser Phase wird der RGB-Sensor, welcher an der rechten Seite des Fahrzeuges befestigt ist, aktiviert. Sobald dieser während eines bestimmten Zeitintervalls die Farbe blau oder grün misst, kann die Position des Containers genau bestimmt und der Aufladevorgang eingeleitet werden.</w:t>
      </w:r>
    </w:p>
    <w:p w14:paraId="199EDBA8" w14:textId="77777777" w:rsidR="00C2366E" w:rsidRPr="004E0668" w:rsidRDefault="00C2366E" w:rsidP="00C2366E"/>
    <w:p w14:paraId="7E5D6A55" w14:textId="77777777" w:rsidR="00C2366E" w:rsidRPr="004E0668" w:rsidRDefault="00C2366E" w:rsidP="00C2366E">
      <w:r w:rsidRPr="004E0668">
        <w:t xml:space="preserve">Dieser Vorgang ist im Detail in </w:t>
      </w:r>
      <w:r w:rsidRPr="004E0668">
        <w:rPr>
          <w:highlight w:val="yellow"/>
        </w:rPr>
        <w:t>Anhang XYZ</w:t>
      </w:r>
      <w:r w:rsidRPr="004E0668">
        <w:t xml:space="preserve"> beschrieben.</w:t>
      </w:r>
    </w:p>
    <w:p w14:paraId="60C548D2" w14:textId="77777777" w:rsidR="00C2366E" w:rsidRPr="00C2366E" w:rsidRDefault="00C2366E" w:rsidP="00C2366E"/>
    <w:p w14:paraId="0B878991" w14:textId="77777777" w:rsidR="0083169E" w:rsidRPr="00613438" w:rsidRDefault="0083169E" w:rsidP="00574883">
      <w:pPr>
        <w:pStyle w:val="Heading3"/>
      </w:pPr>
      <w:bookmarkStart w:id="130" w:name="_Toc437601123"/>
      <w:r w:rsidRPr="00613438">
        <w:t xml:space="preserve">Komponentendiagramm </w:t>
      </w:r>
      <w:proofErr w:type="spellStart"/>
      <w:r w:rsidRPr="00613438">
        <w:t>Raspberry</w:t>
      </w:r>
      <w:proofErr w:type="spellEnd"/>
      <w:r w:rsidRPr="00613438">
        <w:t xml:space="preserve"> Pi 2</w:t>
      </w:r>
      <w:bookmarkEnd w:id="130"/>
    </w:p>
    <w:p w14:paraId="69B53B04" w14:textId="504B5C5A" w:rsidR="00BE23F8" w:rsidRPr="00613438" w:rsidRDefault="0052435B" w:rsidP="00BE23F8">
      <w:r>
        <w:rPr>
          <w:lang w:val="en-US"/>
        </w:rPr>
        <mc:AlternateContent>
          <mc:Choice Requires="wpg">
            <w:drawing>
              <wp:anchor distT="0" distB="0" distL="114300" distR="114300" simplePos="0" relativeHeight="251674112" behindDoc="0" locked="0" layoutInCell="1" allowOverlap="1" wp14:anchorId="29A16CFA" wp14:editId="7339E93E">
                <wp:simplePos x="0" y="0"/>
                <wp:positionH relativeFrom="column">
                  <wp:posOffset>-1905</wp:posOffset>
                </wp:positionH>
                <wp:positionV relativeFrom="paragraph">
                  <wp:posOffset>605790</wp:posOffset>
                </wp:positionV>
                <wp:extent cx="5759450" cy="4747260"/>
                <wp:effectExtent l="0" t="0" r="6350" b="2540"/>
                <wp:wrapTopAndBottom/>
                <wp:docPr id="384" name="Group 3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9450" cy="4747260"/>
                          <a:chOff x="0" y="0"/>
                          <a:chExt cx="5759450" cy="4747260"/>
                        </a:xfrm>
                      </wpg:grpSpPr>
                      <pic:pic xmlns:pic="http://schemas.openxmlformats.org/drawingml/2006/picture">
                        <pic:nvPicPr>
                          <pic:cNvPr id="385" name="Bild 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2540" y="0"/>
                            <a:ext cx="5756910" cy="4502150"/>
                          </a:xfrm>
                          <a:prstGeom prst="rect">
                            <a:avLst/>
                          </a:prstGeom>
                        </pic:spPr>
                      </pic:pic>
                      <wps:wsp>
                        <wps:cNvPr id="386" name="Textfeld 2"/>
                        <wps:cNvSpPr txBox="1"/>
                        <wps:spPr>
                          <a:xfrm>
                            <a:off x="0" y="4550410"/>
                            <a:ext cx="5756910" cy="196850"/>
                          </a:xfrm>
                          <a:prstGeom prst="rect">
                            <a:avLst/>
                          </a:prstGeom>
                          <a:solidFill>
                            <a:prstClr val="white"/>
                          </a:solidFill>
                          <a:ln>
                            <a:noFill/>
                          </a:ln>
                          <a:effectLst/>
                        </wps:spPr>
                        <wps:txbx>
                          <w:txbxContent>
                            <w:p w14:paraId="420DE670" w14:textId="77777777" w:rsidR="00A51520" w:rsidRDefault="00A51520" w:rsidP="00BE23F8">
                              <w:pPr>
                                <w:pStyle w:val="Caption"/>
                              </w:pPr>
                              <w:bookmarkStart w:id="131" w:name="_Ref437601507"/>
                              <w:bookmarkStart w:id="132" w:name="_Toc437601602"/>
                              <w:r>
                                <w:t xml:space="preserve">Abbildung </w:t>
                              </w:r>
                              <w:r>
                                <w:fldChar w:fldCharType="begin"/>
                              </w:r>
                              <w:r>
                                <w:instrText xml:space="preserve"> SEQ Abbildung \* ARABIC </w:instrText>
                              </w:r>
                              <w:r>
                                <w:fldChar w:fldCharType="separate"/>
                              </w:r>
                              <w:r>
                                <w:rPr>
                                  <w:noProof/>
                                </w:rPr>
                                <w:t>28</w:t>
                              </w:r>
                              <w:r>
                                <w:rPr>
                                  <w:noProof/>
                                </w:rPr>
                                <w:fldChar w:fldCharType="end"/>
                              </w:r>
                              <w:r>
                                <w:t xml:space="preserve">: Komponentendiagramm </w:t>
                              </w:r>
                              <w:proofErr w:type="spellStart"/>
                              <w:r>
                                <w:t>Raspberry</w:t>
                              </w:r>
                              <w:proofErr w:type="spellEnd"/>
                              <w:r>
                                <w:t xml:space="preserve"> Pi 2</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9A16CFA" id="Group_x0020_384" o:spid="_x0000_s1323" style="position:absolute;margin-left:-.15pt;margin-top:47.7pt;width:453.5pt;height:373.8pt;z-index:251674112" coordsize="5759450,474726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z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Q&#10;AAAAE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z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&#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A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JCQn/4ODg////////////////&#10;//////////////////////////////////////////////////////////////////////8AAAD/&#10;AAAA/yYmJjImJiYyJiYmMiYmJjImJiYyJiYmMiYmJjIkJCQw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4ODg////////////////////////////////////&#10;////////////////////////////////////////////////////////AAAA/wAAAP8mJiYyJiYm&#10;MiYmJjImJiYyJiYmMiYmJjIkJCQw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10;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10;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10;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10;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10;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0;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10;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&#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10;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&#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10;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&#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10;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&#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10;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&#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10;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&#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10;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&#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10;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&#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10;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&#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10;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&#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10;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&#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10;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&#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10;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&#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10;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&#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10;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&#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10;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&#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10;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&#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10;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&#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10;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&#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0;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&#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10;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&#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10;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&#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10;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&#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10;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&#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10;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&#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10;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&#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10;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&#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10;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&#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10;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&#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10;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&#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10;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&#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10;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&#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10;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&#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10;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&#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10;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&#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10;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&#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10;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&#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10;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&#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10;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&#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10;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&#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10;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&#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10;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&#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10;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&#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10;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&#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10;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&#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10;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&#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10;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&#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10;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&#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10;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&#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10;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&#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10;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&#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10;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&#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10;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&#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10;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&#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10;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&#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10;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&#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0;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&#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10;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&#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10;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&#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10;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&#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10;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&#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10;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&#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10;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&#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10;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&#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10;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&#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10;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&#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10;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&#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10;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&#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&#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&#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&#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&#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&#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&#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&#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&#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&#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&#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&#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&#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&#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&#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&#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&#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&#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&#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&#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&#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&#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&#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&#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&#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&#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&#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&#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&#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&#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&#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&#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AA&#10;AE8AAAB/AAAAvwAAAN8AAAD/AAAA/wAAAP8AAAD/AAAA3wAAAL8AAAB/AAAATw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&#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BfAAAAzwAAAP8AAAD/AAAA/wAAAP8A&#10;AAD/AAAA/wAAAP8AAAD/AAAA/wAAAP8AAAD/AAAA/wAAAP8AAAD/AAAAzwAAAF8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&#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H8BAQHwAAAA/wAAAP8PDw//T09P/39/f/+/v7//z8/P////////////&#10;///////////Pz8//v7+//39/f/9PT0//Dw8P/wAAAP8AAAD/AQEB8AAAAH8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&#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EB&#10;AfAAAAD/AAAA/09PT/+vr6//////////////////////////////////////////////////////&#10;//////////////////////+vr6//T09P/wAAAP8AAAD/AQEB8AAAAG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&#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AzwAAAP8AAAD/X19f/9/f3///&#10;////////////////////////////////////////////////////////////////////////////&#10;///////////////////f39//X19f/wAAAP8AAAD/AAAAz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&#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QAAAA7wAAAP8fHx//v7+/////////////////////////////&#10;////////////////////////////////////////////////////////////////////////////&#10;//////////////+/v7//Hx8f/wAAAP8AAADvAAAAU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&#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P9fX1//7+/v////////////////////////////////////////////////&#10;////////////////////////////////////////////////////////////////////////////&#10;/////+/v7/9fX1//AAAA/wAAAP8A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&#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P+P&#10;j4//////////////////////////////////////////////////////////////////////////&#10;////////////////////////////////////////////////////////////////////////////&#10;/4+Pj/8AAAD/AAAA/w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&#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AAAA/wAAAP+fn5//////////////////&#10;////////////////////////////////////////////////////////////////////////////&#10;////////////////////////////////////////////////////////////////////n5+f/wAA&#10;AP8AAAD/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&#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7wAAAP+Pj4//////////////////////////////////////&#10;////////////////////////////////////////////////////////////////////////////&#10;//////////////////////////////////////////////////////////+Pj4//AAAA/wAAAO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&#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wAAAP9fX1//////////////////////////////////////////////////////////&#10;////////////////////////////////////////////////////////////////////////////&#10;/////////////////////////////////////////////////19fX/8AAAD/AAAA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&#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fHx//&#10;7+/v////////////////////////////////////////////////////////////////////////&#10;////////////////////////////////////////////////////////////////////////////&#10;///////////////////////////////////v7+//Hx8f/wAAAP8AAAB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&#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AEBAfAAAAD/v7+/////////////////&#10;////////////////////////////////////////////////////////////////////////////&#10;////////////////////////////////////////////////////////////////////////////&#10;/////////////////////////7+/v/8AAAD/AQEB8AAAAB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&#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X19f////////////////////////////////////&#10;////////////////////////////////////////////////////////////////////////////&#10;////////////////////////////////////////////////////////////////////////////&#10;////////////////T09P/w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&#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BAQHwAAAA/9/f3///////////////////////////////////////////////////&#10;////////////////////////////////////////////////////////////////////////////&#10;////////////////////////////////////////////////////////////////////////////&#10;/9/f3/8AAAD/AQEB8AAAAB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&#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09PT///////////////////////////////////////////////////////////////////////&#10;////////////////////////////////////////////////////////////////////////////&#10;////////////////////////////////////////////////////////////////////T09P/wAA&#10;AP8AAAB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&#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wAAAP+vr6//////////&#10;////////////////////////////////////////////////////////////////////////////&#10;////////////////////////////////////////////////////////////////////////////&#10;/////////////////////////////////////////////////////6+vr/8AAAD/AwMD0wICAg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&#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P8PDw//////////////////////////////&#10;////////////////////////////////////////////////////////////////////////////&#10;////////////////////////////////////////////////////////////////////////////&#10;////////////////////////////////////////////Dw8P/wAAAP8jIyM+FBQUGwICAg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&#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AAAAD/T09P////////////////////////////////////////////&#10;////////////////////////////////////////////////////////////////////////////&#10;////////////////////////////////////////////////////////////////////////////&#10;/////////////////////////////09PT/8AAAD/GhoaciYmJjIjIyMuDg4O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&#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39/f///////////////////////////////////////////////////////////&#10;////////////////////////////////////////////////////////////////////////////&#10;////////////////////////////////////////////////////////////////////////////&#10;//////////////9/f3//AAAA/xMTE5kmJiYyJiYmMiYmJjIYGBgf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&#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AP+/&#10;v7//////////////////////////////////////////////////////////////////////////&#10;////////////////////////////////////////////////////////////////////////////&#10;////////////////////////////////////////////////////////////////////////////&#10;v7+//wAAAP8JCQnMJiYmMiYmJjImJiYyJiYmMh4eHicFBQU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&#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8AAAD/39/f////////////&#10;////////////////////////////////////////////////////////////////////////////&#10;////////////////////////////////////////////////////////////////////////////&#10;/////////////////////////////////////////////////////////////8/Pz/8AAAD/BwcH&#10;2CYmJjImJiYyJiYmMiYmJjImJiYyISEhLAYGBg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&#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AAAA/wAAAP8mJiYyJiYmMiYm&#10;JjImJiYyJiYmMiYmJjIhISEsBQUF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&#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wAAAP8AAAD/JiYmMiYmJjImJiYyJiYmMiYmJjIm&#10;JiYyJiYmMh4eHic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&#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8AAAD/AAAA/yYmJjImJiYyJiYmMiYmJjImJiYyJiYmMiYmJjImJiYy&#10;GBgY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&#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AAAA/wAAAP8mJiYyJiYmMiYmJjImJiYyJiYmMiYmJjImJiYyJiYmMiYmJjIODg4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&#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Pz8//////////&#10;////////////////////////////////////////////////////////////////////////////&#10;////////////////////////////////////////////////////////////////////////////&#10;////////////////////////////////////////////////////////////////z8/P/wAAAP8H&#10;BwfZJiYmMiYmJjImJiYyJiYmMiYmJjImJiYyJiYmMiYmJjImJiYyIyMjLgICAg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&#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AAAAD/v7+/////////////////////////&#10;////////////////////////////////////////////////////////////////////////////&#10;////////////////////////////////////////////////////////////////////////////&#10;/////////////////////////////////////////////////7+/v/8AAAD/CQkJzCYmJjImJiYy&#10;JiYmMiYmJjImJiYyJiYmMiYmJjImJiYyJiYmMiYmJjIUFBQ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&#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QEB8QAAAP/f39//////////////////////////&#10;////////////////////////////////////////////////////////////////////////////&#10;////////////////////////////////////////////////////////////////////////////&#10;///////////////////////////f39//AAAA/wMDA/QkJCQ/JiYmMiYmJjImJiYyJiYmMiYmJjIm&#10;JiYyJiYmMiYmJjImJiYyJiYmMiYmJjImJiYyJiYmMhcXFx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&#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&#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&#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&#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AAAAP9g&#10;YGD/////////////////////////////////////////////////////////////////////////&#10;////////////////////////////////////////////////////////////////////////////&#10;/////////////////////////////////2BgYP8AAAD/BwcH2SYmJjImJiYyJiYmMiYmJjI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&#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AAADwAAAA/4+Pj///////&#10;////////////////////////////////////////////////////////////////////////////&#10;////////////////////////////////////////////////////////////////////////////&#10;/////////////4+Pj/8AAAD/AgIC8yEhIUwmJiYyJiYmMiYmJjImJiYy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&#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AAAAP8AAAD/n5+f////////////////&#10;////////////////////////////////////////////////////////////////////////////&#10;/////////////////////////////////////////////////////////////////////5+fn/8A&#10;AAD/AAAA/xoaGnImJiYyJiYmMiYmJjImJiYyJiYmMiYmJjImJiYyJiYmMiYmJjImJiYyJiYmMiYm&#10;JjImJiYyJiYmMiYmJjImJiYyJiYmMiQkJ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&#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P+QkJD/////////////////////////&#10;////////////////////////////////////////////////////////////////////////////&#10;/////////////////////////////////////////////////5CQkP8AAAD/AAAA/xgYGH8mJiYy&#10;JiYmMiYmJjImJiYyJiYmMiYmJjImJiYyJiYmMiYmJjImJiYyJiYmMiYmJjImJiYyJiYmMiYmJjIm&#10;JiYyJiYmMiYmJjIhISE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&#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2BgYP/v7+//////////////////////////////&#10;////////////////////////////////////////////////////////////////////////////&#10;////////////////////////7+/v/2BgYP8AAAD/AAAA/xgYGH8mJiYyJiYmMiYmJjImJiYyJiYm&#10;MiYmJjImJiYyJiYmMiYmJjImJiYyJiYmMiYmJjImJiYyJiYmMiYmJjImJiYyJiYmMiYmJjImJiYy&#10;HR0dJ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&#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AAAAPAAAAD/ICAg/7+/v///////////////////////////////////////&#10;////////////////////////////////////////////////////////////////////////////&#10;////v7+//yAgIP8AAAD/AgIC8xoaGnImJiYyJiYmMiYmJjImJiYyJiYmMiYmJjImJiYyJiYmMiYm&#10;JjImJiYyJiYmMiYmJjImJiYyJiYmMiYmJjImJiYyJiYmMiYmJjImJiYyJiYmMhcXFx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&#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0AAAAP8AAAD/YGBg/9/f3///////////////////////////////////////////&#10;///////////////////////////////////////////////////////f39//UFBQ/wAAAP8AAAD/&#10;BwcH2SEhIUwmJiYyJiYmMiYmJjImJiYyJiYmMiYmJjImJiYyJiYmMiYmJjImJiYyJiYmMiYmJjIm&#10;JiYyJiYmMiYmJjImJiYyJiYmMiYmJjImJiYyJiYmMiYmJjIPDw8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&#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AQEB8QAAAP8AAAD/UFBQ/7CwsP//////////////////////////////////////////////&#10;/////////////////////////////7CwsP9QUFD/AAAA/wAAAP8DAwP0FRUVjCYmJjImJiYyJiYm&#10;MiYmJjImJiYyJiYmMiYmJjImJiYyJiYmMiYmJjImJiYyJiYmMiYmJjImJiYyJiYmMiYmJjImJiYy&#10;JiYmMiYmJjImJiYyJiYmMiYmJjImJiYyBQUF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&#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AAACA&#10;AQEB8QAAAP8AAAD/EBAQ/1BQUP+AgID/wMDA/8/Pz///////////////////////z8/P/8DAwP+A&#10;gID/UFBQ/xAQEP8AAAD/AAAA/wMDA/QTExOZJCQkPyYmJjImJiYyJiYmMiYmJjImJiYyJiYmMiYm&#10;JjImJiYyJiYmMiYmJjImJiYyJiYmMiYmJjImJiYyJiYmMiYmJjImJiYyJiYmMiYmJjImJiYyJiYm&#10;MiYmJjImJiYyHh4eK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&#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BgAwMD&#10;1AAAAP8AAAD/AAAA/wAAAP8AAAD/AAAA/wAAAP8AAAD/AAAA/wAAAP8AAAD/AAAA/wAAAP8AAAD/&#10;BwcH2RgYGH8kJCQ/JiYmMiYmJjImJiYyJiYmMiYmJjImJiYyJiYmMiYmJjImJiYyJiYmMiYmJjIm&#10;JiYyJiYmMiYmJjImJiYyJiYmMiYmJjImJiYyJiYmMiYmJjImJiYyJiYmMiYmJjImJiYyJiYmMhER&#10;ER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&#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CAgMjIyM+GhoachMT&#10;E5kJCQnMBwcH2QAAAP8AAAD/AAAA/wAAAP8HBwfZCQkJzBMTE5kaGhpyJCQkPyYmJjImJiYyJiYm&#10;MiYmJjImJiYyJiYmMiYmJjImJiYyJiYmMiYmJjImJiYyJiYmMiYmJjImJiYyJiYmMiYmJjImJiYy&#10;JiYmMiYmJjImJiYyJiYmMiYmJjImJiYyJiYmMiYmJjImJiYyJiYmMiUlJTECAgI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&#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BQUGyYmJjImJiYyJiYmMiYmJjIm&#10;JiYyJiYmMiYmJjImJiYyJiYmMiYmJjImJiYyJiYmMiYmJjImJiYyJiYmMiYmJjImJiYyJiYmMiYm&#10;JjImJiYyJiYmMiYmJjImJiYyJiYmMiYmJjImJiYyJiYmMiYmJjImJiYyJiYmMiYmJjImJiYyJiYm&#10;MiYmJjImJiYyJiYmMiYmJjImJiYyJiYmMiYmJjIUFBQ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&#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gMjIyMuJiYmMiYmJjImJiYyJiYmMiYmJjImJiYy&#10;JiYmMiYmJjImJiYyJiYmMiYmJjImJiYyJiYmMiYmJjImJiYyJiYmMiYmJjImJiYyJiYmMiYmJjIm&#10;JiYyJiYmMiYmJjImJiYyJiYmMiYmJjImJiYyJiYmMiYmJjImJiYyJiYmMiYmJjImJiYyJiYmMiYm&#10;JjImJiYyJiYmMiYmJjIjIyMuAgIC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&#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g4OEyYmJjImJiYyJiYmMiYmJjImJiYyJiYmMiYmJjImJiYyJiYm&#10;MiYmJjImJiYyJiYmMiYmJjImJiYyJiYmMiYmJjImJiYyJiYmMiYmJjImJiYyJiYmMiYmJjImJiYy&#10;JiYmMiYmJjImJiYyJiYmMiYmJjImJiYyJiYmMiYmJjImJiYyJiYmMiYmJjImJiYyJiYmMiYmJjIm&#10;JiYyDg4O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&#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YGBgfJiYmMiYmJjImJiYyJiYmMiYmJjImJiYyJiYmMiYmJjImJiYyJiYmMiYm&#10;JjImJiYyJiYmMiYmJjImJiYyJiYmMiYmJjImJiYyJiYmMiYmJjImJiYyJiYmMiYmJjImJiYyJiYm&#10;MiYmJjImJiYyJiYmMiYmJjImJiYyJiYmMiYmJjImJiYyJiYmMiYmJjImJiYyGBgY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&#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R4eHicmJiYyJiYmMiYmJjImJiYyJiYmMiYmJjImJiYyJiYmMiYmJjImJiYyJiYmMiYmJjIm&#10;JiYyJiYmMiYmJjImJiYyJiYmMiYmJjImJiYyJiYmMiYmJjImJiYyJiYmMiYmJjImJiYyJiYmMiYm&#10;JjImJiYyJiYmMiYmJjImJiYyJiYmMiYmJjImJiYyHh4eJw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&#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BQUGISEh&#10;LCYmJjImJiYyJiYmMiYmJjImJiYyJiYmMiYmJjImJiYyJiYmMiYmJjImJiYyJiYmMiYmJjImJiYy&#10;JiYmMiYmJjImJiYyJiYmMiYmJjImJiYyJiYmMiYmJjImJiYyJiYmMiYmJjImJiYyJiYmMiYmJjIm&#10;JiYyJiYmMiYmJjImJiYyISEhLAUFB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&#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GBgghISEsJiYmMiYm&#10;JjImJiYyJiYmMiYmJjImJiYyJiYmMiYmJjImJiYyJiYmMiYmJjImJiYyJiYmMiYmJjImJiYyJiYm&#10;MiYmJjImJiYyJiYmMiYmJjImJiYyJiYmMiYmJjImJiYyJiYmMiYmJjImJiYyJiYmMiYmJjImJiYy&#10;ISEhLAYGBg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&#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UFBh4eHicmJiYyJiYmMiYmJjIm&#10;JiYyJiYmMiYmJjImJiYyJiYmMiYmJjImJiYyJiYmMiYmJjImJiYyJiYmMiYmJjImJiYyJiYmMiYm&#10;JjImJiYyJiYmMiYmJjImJiYyJiYmMiYmJjImJiYyJiYmMiYmJjImJiYyHh4eJwUFB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&#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GBgYHyYmJjImJiYyJiYmMiYmJjImJiYy&#10;JiYmMiYmJjImJiYyJiYmMiYmJjImJiYyJiYmMiYmJjImJiYyJiYmMiYmJjImJiYyJiYmMiYmJjIm&#10;JiYyJiYmMiYmJjImJiYyJiYmMiYmJjImJiYyGBgYHw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&#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Dg4TIyMjLiYmJjImJiYyJiYmMiYmJjImJiYyJiYm&#10;MiYmJjImJiYyJiYmMiYmJjImJiYyJiYmMiYmJjImJiYyJiYmMiYmJjImJiYyJiYmMiYmJjImJiYy&#10;JiYmMiYmJjIjIyMuDg4OE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&#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gMUFBQbJSUlMSYmJjImJiYyJiYmMiYmJjImJiYyJiYmMiYm&#10;JjImJiYyJiYmMiYmJjImJiYyJiYmMiYmJjImJiYyJiYmMiYmJjImJiYyJiYmMiUlJTEUFBQbAgIC&#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&#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CAgMREREXHh4eKCYmJjImJiYyJiYmMiYmJjImJiYyJiYmMiYmJjIm&#10;JiYyJiYmMiYmJjImJiYyJiYmMiYmJjImJiYyHh4eKBERERcCAgI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&#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UHDw8PExcXFx4dHR0mISEhLCQkJDAmJiYyJiYmMiQkJDAhISEs&#10;HR0dJhcXFx4PDw8TBQUF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&#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&#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&#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&#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&#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SkpK/6Kiov/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&#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qamp/wAAAP8AAAD/AAAA/7q6uv/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&#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Kior/AAAA/wAAAP8AAAD/AAAA/9HR0f/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&#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&#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&#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&#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8/Pz//Pz8//z8/P/8/Pz//Pz8//z8/P/8/Pz//Pz8//z8/P/8/Pz//Pz8//z8/P/8/Pz////&#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Pz8//z8/P/&#10;8/Pz//Pz8//z8/P/8/Pz//Pz8//z8/P/8/Pz//Pz8//z8/P/8/Pz//Pz8///////////////////&#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AAAAGwAAAB8AAAAbAAAAF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10;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10;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10;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10;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10;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&#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&#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&#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&#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&#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&#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&#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&#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&#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&#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&#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&#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&#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10;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&#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10;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&#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10;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&#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10;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&#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10;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&#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10;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&#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10;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&#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10;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&#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10;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&#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10;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&#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10;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&#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10;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&#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10;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&#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10;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&#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10;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&#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10;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&#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10;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&#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10;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&#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10;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&#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10;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&#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10;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&#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10;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&#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&#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&#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&#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&#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&#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&#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&#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&#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&#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&#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&#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&#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&#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&#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&#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&#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&#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&#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&#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&#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&#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&#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&#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&#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&#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&#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&#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&#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&#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&#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&#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&#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&#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&#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&#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&#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&#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&#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10;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10;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&#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10;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&#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10;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&#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&#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&#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&#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&#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&#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&#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&#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&#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&#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&#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&#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&#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&#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&#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&#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&#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&#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&#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&#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&#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&#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&#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&#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&#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&#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&#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&#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&#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&#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&#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&#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&#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&#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&#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&#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&#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&#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&#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&#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&#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&#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&#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&#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&#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&#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&#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&#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&#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&#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&#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&#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&#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&#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&#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&#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&#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&#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&#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&#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&#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&#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&#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&#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&#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&#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&#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&#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&#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&#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&#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&#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&#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&#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&#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&#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&#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&#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&#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&#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&#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&#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&#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&#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z8/P/8/Pz//Pz8//z8/P/8/Pz//Pz8//z8/P/8/Pz//Pz8//z8/P/8/Pz//Pz8//z8/P/&#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&#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8/Pz//Pz&#10;8//z8/P/8/Pz//Pz8//z8/P/8/Pz//Pz8//z8/P/8/Pz//Pz8//z8/P/8/Pz////////////////&#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&#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&#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&#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&#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&#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&#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&#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&#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&#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&#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&#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&#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&#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&#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&#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&#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10;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&#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10;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&#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10;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&#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10;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&#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10;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&#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10;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&#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10;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&#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10;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&#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10;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&#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10;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&#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10;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&#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10;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&#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10;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&#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10;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&#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10;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&#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10;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&#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10;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&#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10;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&#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10;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&#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0;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&#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10;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&#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10;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&#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10;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&#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10;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&#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10;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&#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10;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&#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10;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&#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10;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&#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10;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&#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10;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&#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10;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&#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10;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&#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10;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&#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10;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&#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10;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&#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10;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&#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10;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&#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10;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&#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10;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&#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0;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&#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10;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&#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10;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&#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10;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&#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10;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&#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10;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&#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10;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&#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10;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&#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10;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&#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10;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&#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10;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&#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10;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&#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10;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&#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10;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&#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10;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&#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10;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&#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10;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&#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10;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&#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10;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&#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10;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&#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10;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&#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10;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&#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10;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&#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10;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&#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10;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&#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10;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&#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10;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&#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10;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&#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10;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&#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10;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&#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10;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&#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10;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&#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10;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&#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10;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&#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10;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&#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10;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&#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10;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&#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0;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&#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10;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&#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10;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&#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10;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&#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10;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&#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10;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&#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10;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&#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10;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&#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10;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&#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10;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&#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10;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&#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10;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&#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10;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&#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10;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&#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10;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&#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10;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&#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10;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&#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10;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&#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10;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&#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10;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&#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0;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&#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10;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&#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10;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&#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10;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&#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10;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&#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10;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&#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10;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&#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10;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&#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10;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&#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10;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&#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10;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&#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10;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&#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10;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&#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10;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&#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10;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&#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10;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&#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10;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&#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10;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&#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10;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&#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10;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10;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&#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10;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10;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10;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10;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10;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10;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10;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10;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10;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10;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10;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10;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10;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10;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10;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10;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0;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10;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HBwfZ&#10;JCQkPyYmJjImJiYyJiYmMiYmJjImJiYyJiYmMiYmJjImJiYyJiYmMiYmJjImJiYyJiYmMiYmJjIm&#10;JiYyJiYmMiYmJjImJiYyJiYmMiYmJjImJiYyJiYmMiYmJjImJiYyJiYmMiYmJjITExM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JCQkPyYmJjImJiYyJiYm&#10;MiYmJjImJiYyJiYmMiYmJjImJiYyJiYmMiYmJjImJiYyJiYmMiYmJjImJiYyJiYmMiYmJjImJiYy&#10;JiYmMiYmJjImJiYyJiYmMiYmJjImJiYyJiYmMiYmJjITEx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SEhKfAAAA/wAAAP8bGxtr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HBwfYAAAA/xoaGn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HBwfZJCQkPyYmJjImJiYyJiYmMiYmJjImJiYyJiYmMiYm&#10;JjImJiYyJiYmMiYmJjImJiYyJiYmMiYmJjImJiYyJiYmMiYmJjImJiYyJiYmMiYmJjImJiYyJiYm&#10;MiYmJjImJiYyJiYmMiYmJjITExM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TExOW&#10;AAAA/wAAAP8aGhp1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eHh5dAAAA/wMDA+0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CQkPyYmJjImJiYyJiYmMiYmJjImJiYyJiYmMiYmJjImJiYyJiYmMiYmJjIm&#10;JiYyJiYmMiYmJjImJiYyJiYmMiYmJjImJiYyJiYmMiYmJjImJiYyJiYmMiYmJjImJiYyJiYmMiYm&#10;JjITEx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VFRWNAAAA/wAAAP8YGBh+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ERERogAAAP8QEBCo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TEx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XFxeDAAAA/wAAAP8WFhaH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gQE&#10;BOgAAAD/HR0dY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TExM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ZGRl6AAAA/wAAAP8UFBSR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hsbG20AAAD/BgYG3S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TExM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aGhpxAAAA&#10;/wAAAP8TExOa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ODg6yAAAA/xMTE5c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T&#10;ExM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cHBxnAAAA/QAAAP8RERGj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lJSU3AAAA/wAAAP8gICBS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TExM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eHh5eAgIC8wAAAP8PDw+t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GBgYfQAAAP8JCQnN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TExM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gICBVBAQE6gAAAP8ODg62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gsLC8IAAAD/&#10;FhYWhy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TEx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hISFLBgYG4QAA&#10;AP8MDA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IiIkcAAAD/AAAA/yMjI0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TEx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jIyNCBwcH1wAAAP8KCgrJJiYmMy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VFRWNAAAA/wwMDL0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TExM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lJSU5CQkJzgAAAP8ICAjSJCQkPC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CAgI0gAAAP8ZGRl3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TEx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CwsLxQAAAP8HBwfbIiIiR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Hx8f&#10;VwAAAP8AAAD/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TEx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wAAAP8A&#10;AADeAAAA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UAAAD/AAAA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8AAAD/AAAA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E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AAAAP8AAAD/AAAA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AP8AAAD/AAAA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QAAAP8AAAC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QAAAP8AAAD/&#10;AAAAU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L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QAAAP8AAAD/AAAA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Y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QAAAP8AAAD/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AAAA/wAAAH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gAAAP8AAAD/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U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gAAAP8AAAD/AA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wAAAP8AAAD/AAAAj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X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8AAAD/AAAA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gAAAD/AAAA/wAAAA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wAAAP8AAAD/AAAAp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AP8AAAD/AAAA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B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AAAAP8AAAD/AAAA/w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QAAAP8AAAD/AAAA/w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IAAAD/A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B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D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C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AAAAD/AAAA/wAAAC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B4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ABPAAAAfwAAAL8AAADvAAAA/wAAAP8AAAD/&#10;AAAA/wAAAM8AAAC/AAAAfwAAAE8AAAAQAAAAAAAAAAAAAAAAAAAAAAAAAAAAAAAAAAAAAAAAAAAA&#10;AAAAAAAAAAAAAAAAAAAAAAAAAAAAAAAAAAAAAAAAAAAAAAAAAAAAAAAAAAAAAAAAAAAAAAAAAAAA&#10;AAAAAAAAAAAAAAAAAJQAAAD/AAAA/wAAAD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P8AAAD/&#10;AAAAI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wAAAM8AAAD/AAAA/wAAAP8AAAD/AAAA/wAAAP8AAAD/AAAA/wAAAP8AAAD/AAAA&#10;/wAAAP8AAAD/AAAA/wAAAL8AAABfAAAAAAAAAAAAAAAAAAAAAAAAAAAAAAAAAAAAAAAAAAAAAAAA&#10;AAAAAAAAAAAAAAAAAAAAAAAAAAAAAAAAAAAAAAAAAAAAAAAAAAAAAAAAAAAAAAAAAAAAAAAAAIgA&#10;AAD/AAAA/wAAAE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QAAAD3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B/AAAA7wAAAP8A&#10;AAD/AAAA8AAAAMAAAACAAAAAQAAAABAAAAAAAAAAAAAAAAAAAAAAAAAAMAAAAEAAAACAAAAAwAAA&#10;APAAAAD/AAAA/wAAAO8AAACPAAAAIAAAAAAAAAAAAAAAAAAAAAAAAAAAAAAAAAAAAAAAAAAAAAAA&#10;AAAAAAAAAAAAAAAAAAAAAAAAAAAAAAAAAAAAAAAAAAAAAAAAAAAAAH0AAAD/AAAA/wAAAF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AF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wAAAP8AAADQAAAAYAAAAAAAAAAA&#10;AAAAAAAAAAAAAAAAAAAAAAAAAAAAAAAAAAAAAAAAAAAAAAAAAAAAAAAAAAAAAAAQAAAAYAAAANAA&#10;AAD/AAAA/wAAAO8AAABvAAAAAAAAAAAAAAAAAAAAAAAAAAAAAAAAAAAAAAAAAAAAAAAAAAAAAAAA&#10;AAAAAAAAAAAAAAAAAAAAAAAAAAAAAAAAAHEAAAD/AAAA/wAAAF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BAAAAAAAAAAAAAAAAAAAAAAAAAAAAAAAAAAAAA&#10;AAAAAAAAAAAAAAAAAAAAAAAAAAAAAAAAAAAAAAAAAAAAAAAAAAAAAAAAAAAAAAAAMAAAALAAAAD/&#10;AAAA/wAAAL8AAAAwAAAAAAAAAAAAAAAAAAAAAAAAAAAAAAAAAAAAAAAAAAAAAAAAAAAAAAAAAAAA&#10;AAAAAAAAAAAAAGYAAAD/AAAA/wAAAG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OAAAAD/AAAA&#10;/wAAAGAAAAAAAAAAAAAAAAAAAAAAAAAAAAAAAAAAAAAAAAAAAAAAAAAAAAAAAAAAAAAAAFoAAAD/&#10;AAAA/wAAAH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kAAAAP8AAAD/AAAAYAAA&#10;AAAAAAAAAAAAAAAAAAAAAAAAAAAAAAAAAAAAAAAAAAAAAAAAAE4AAAD/AAAA/wAAAI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BfAAAArwAAAL8AAADPAAAA/wAAAP8AAADPAAAAvwAAAJ8AAABf&#10;AAAAEAAAAAAAAAAAAAAAAAAAAAAAAAAAAAAAAAAAAAAAAABgAAAA/wAAAP8AAABgAAAAAAAAAAAA&#10;AAAAAAAAAAAAAAAAAAAAAAAAAAAAAEMAAAD/AAAA/wAAAI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wAAAK8AAAC/AAAAzwAAAP8AAAD/AAAAzwAAAL8AAACfAAAAXw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A&#10;AK8AAAD/AAAA/wAAAP8AAAD/AAAA/wAAAP8AAAD/AAAA/wAAAP8AAAD/AAAA/wAAAP8AAACvAAAA&#10;QAAAAAAAAAAAAAAAAAAAAAAAAAAAAAAAAAAAAGAAAAD/AAAA/wAAAGAAAAAAAAAAAAAAAAAAAAAA&#10;AAAAAAAAADc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AAACvAAAA/wAAAP8A&#10;AAD/AAAA/wAAAP8AAAD/AAAA/wAAAP8AAAD/AAAA/wAAAP8AAAD/AAAArwAAA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vwAAAP8AAAD/AAAA/09PT/+f&#10;n5//v7+//8/Pz////////////8/Pz/+/v7//n5+f/09PT/8AAAD/AAAA/wAAAP8AAAC/AAAAQAAA&#10;AAAAAAAAAAAAAAAAAAAAAAAAAAAAYAAAAP8AAADvAAAAIAAAAAAAAAAAAAAAAAAAACw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AAAAAAAAAAAAAAAAAAAAAAAAA&#10;AAAAAAAAAAAAAAAAAAAAAAAAAAAAAAAAQAAAAL8AAAD/AAAA/wAAAP9PT0//n5+f/7+/v//Pz8//&#10;///////////Pz8//v7+//5+fn/9PT0//AAAA/wAAAP8AAAD/AAAAv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AAAA/wAAAP8fHx//n5+f////////////////////////////&#10;////////////////////////////////7+/v/5+fn/8fHx//AAAA/wAAAP8AAACPAAAAAAAAAAAA&#10;AAAAAAAAAAAAAAAAAACwAAAA/wAAAL8AAAAAAAAAAAAAAAAAAAB1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nwAAABAAAAAAAAAAAAAAAAAAAAAAAAAAAAAA&#10;AAAAAAAAAAAAjwAAAP8AAAD/Hx8f/5+fn///////////////////////////////////////////&#10;/////////////////+/v7/+fn5//Hx8f/wAAAP8AAAD/AAAAj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C/AAAA/w8PD/9/f3//7+/v////////////////////////////////////////////////&#10;////////////////////////////7+/v/39/f/8PDw//AAAA/wAAAL8AAAAQAAAAAAAAAAAAAAAA&#10;AAAAEAAAAPAAAAD/AAAAcAAAAAAAAAAAAAAAAAAAAGk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OAAAAAQAAAAAAAAAAAAAAAAAAAAAAAAAAAAAAAQAAAAvwAAAP8P&#10;Dw//f39//+/v7///////////////////////////////////////////////////////////////&#10;/////////////+/v7/9/f3//Dw8P/wAAAP8AAAC/AAAA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DPAAAA/w8PD//P&#10;z8//////////////////////////////////////////////////////////////////////////&#10;////////////////////////z8/P/w8PD/8AAAD/AAAAzwAAABAAAAAAAAAAAAAAAAAAAABQAAAA&#10;/wAAAO8AAA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7wAAAP8AAABQAAAAAAAAAAAAAAAAAAAAAAAAAAAAAAAQAAAAzwAAAP8PDw//z8/P////////////&#10;////////////////////////////////////////////////////////////////////////////&#10;/////////8/Pz/8PDw//AAAA/wAAAM8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y8vL//v7+//////////////////&#10;////////////////////////////////////////////////////////////////////////////&#10;///////////////v7+//Ly8v/wAAAP8AAAC/AAAAAAAAAAAAAAAAAAAAAAAAAL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AAAAP8AAADAAAAAAAAA&#10;AAAAAAAAAAAAAAAAAAAAAAAAAAAAvwAAAP8vLy//7+/v////////////////////////////////&#10;////////////////////////////////////////////////////////////////////////////&#10;7+/v/y8vL/8AAAD/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fAAAA/w8PD//v7+//////////////////////////////////////&#10;////////////////////////////////////////////////////////////////////////////&#10;/////+/v7/8PDw//AAAA/wAAAJAAAAAAAAAAAAAAAAAAAABAAAAA/wAAA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P8AAAD/AAAAIAAAAAAAAAAAAAAAAAAAAAAA&#10;AAAAAAAAnwAAAP8PDw//7+/v////////////////////////////////////////////////////&#10;///////////////////////////////////////////////////////////////////v7+//Dw8P&#10;/w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w8PD//Pz8//////////////////////////////////////////////////////////&#10;////////////////////////////////////////////////////////////////////////z8/P&#10;/w8PD/8AAAD/AAAAQAAAAAAAAAAAAAAAAAAAANAAAAD/AAAA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sAAAAAAAAAAAAAAAAAAAAAAAAAAAAAAAQAAAAP8PDw//&#10;z8/P////////////////////////////////////////////////////////////////////////&#10;/////////////////////////////////////////////////////////8/Pz/8PDw//AAAA/wAA&#10;AE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9/f3//&#10;////////////////////////////////////////////////////////////////////////////&#10;//////////////////////////////////////////////////////////////9/f3//AAAA/wkJ&#10;CcsfHx8pGhoaIxQUFBoHBwdqAAAA/wAAAM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wAAAGAAAAAAAAAAAAAAAAAAAAAAAAAAAAAAAL8AAAD/f39/////////////////&#10;////////////////////////////////////////////////////////////////////////////&#10;////////////////////////////////////////////////f39//wAAAP8JCQnLHx8fKRoaGiMU&#10;FBQaDAwMEAICAg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P8fHx//7+/v////////////////&#10;////////////////////////////////////////////////////////////////////////////&#10;////////////////////////////////////////////////7+/v/x8fH/8AAAD/HBwcZSYmJjIm&#10;JiYyJiYmMgICAvMAAAD/Dg4OI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wAAAPAA&#10;AAAQAAAAAAAAAAAAAAAAAAAAAAAAAEAAAAD/Hx8f/+/v7///////////////////////////////&#10;////////////////////////////////////////////////////////////////////////////&#10;/////////////////////////////////+/v7/8fHx//AAAA/xwcHGUmJiYyJiYmMiYmJjImJiYy&#10;GxsbJA8PDx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AAAAD/n5+f////////////////////////////////////&#10;////////////////////////////////////////////////////////////////////////////&#10;//////////////////////////////////////+fn5//AAAA/wwMDL8mJiYyJiYmMiYmJjIJCQnM&#10;AAAA/xoaGnIjIyMuEhIS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AAAAP8AAACgAAAAAAAAAAAAAAAA&#10;AAAAAAAAAAAAAACwAAAA/5+fn///////////////////////////////////////////////////&#10;////////////////////////////////////////////////////////////////////////////&#10;////////////////////////n5+f/wAAAP8MDAy/JiYmMiYmJjImJiYyJiYmMiYmJjImJiYyIyMj&#10;LhISEh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AAAD/AAAA////////////////////////////////////////////////////////&#10;////////////////////////////////////////////////////////////////////////////&#10;////////////////////////7+/v/wAAAP8AAAD/JCQkPyYmJjImJiYyExMTmQAAAP8TExOZJiYm&#10;MiYmJjIhISEsDQ0N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QAAAA&#10;/wAAAP//////////////////////////////////////////////////////////////////////&#10;////////////////////////////////////////////////////////////////////////////&#10;/////////+/v7/8AAAD/AAAA/yQkJD8mJiYyJiYmMiYmJjImJiYyJiYmMiYmJjImJiYyISEhLA0N&#10;DR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09PT///////////////////////////////////////////////////////////////////////&#10;////////////////////////////////////////////////////////////////////////////&#10;//////////////9PT0//AAAA/xgYGH8mJiYyJiYmMhoaGnIAAAD/CQkJzCYmJjImJiYyJiYmMiYm&#10;JjIXFxc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wAAAEAAAAAAAAAAAAAAAAAAAAAAAAAAYAAAAP9PT0//////////&#10;////////////////////////////////////////////////////////////////////////////&#10;////////////////////////////////////////////////////////////////////////////&#10;T09P/wAAAP8YGBh/JiYmMiYmJjImJiYyJiYmMiYmJjImJiYyJiYmMiYmJjImJiYyFxcX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AAAAP+fn5//////////&#10;////////////////////////////////////////////////////////////////////////////&#10;////////////////////////////////////////////////////////////////////////////&#10;n5+f/wAAAP8ODg6zJiYmMiYmJjIkJCQ/AAAA/wICAvImJiYyJiYmMiYmJjImJiYyJiYmMh4eHicF&#10;BQU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wAAAP8AAAAwAAAAAAAAAAAAAAAAAAAAAAAAALAAAAD/n5+f////////////////////////&#10;////////////////////////////////////////////////////////////////////////////&#10;/////////////////////////////////////////////////////////////5+fn/8AAAD/Dg4O&#10;syYmJjImJiYyJiYmMiYmJjImJiYyJiYmMiYmJjImJiYyJiYmMiYmJjIeHh4nBQUF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AAAAD/v7+/////////////////////////&#10;////////////////////////////////////////////////////////////////////////////&#10;/////////////////////////////////////////////////////////////7+/v/8AAAD/CQkJ&#10;zCYmJjImJiYyJiYmMgAAAP8AAAD/JiYmMiYmJjImJiYyJiYmMiYmJjImJiYyISEhLAYGBg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DAAAAA/7+/v///////////////////////////////////////&#10;////////////////////////////////////////////////////////////////////////////&#10;//////////////////////////////////////////////+/v7//AAAA/wkJCcwmJiYyJiYmMiYm&#10;JjImJiYyJiYmMiYmJjImJiYyJiYmMiYmJjImJiYyJiYmMiEhISwGBgY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AAAA/8/Pz///////////////////////////////////////&#10;////////////////////////////////////////////////////////////////////////////&#10;///////////////////////////////////////////////Pz8//AAAA/wcHB9gmJiYyJiYmMiYm&#10;JjIAAAD/AAAA/yYmJjImJiYyJiYmMiYmJjImJiYyJiYmMiYmJjIhISEsBQUF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zwAAAP/Pz8//////////////////////////////////////////////////////&#10;////////////////////////////////////////////////////////////////////////////&#10;////////////////////////////////z8/P/wAAAP8HBwfYJiYmMiYmJjImJiYyJiYmMiYmJjIm&#10;JiYyJiYmMiYmJjImJiYyJiYmMiYmJjImJiYyISEhLAUFB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wAAAP8AAAD/JiYmMiYmJjImJiYyAAAA/wAAAP8m&#10;JiYyJiYmMiYmJjImJiYyJiYmMiYmJjImJiYyJiYmMh4eHi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P8A&#10;AAD/////////////////////////////////////////////////////////////////////////&#10;////////////////////////////////////////////////////////////////////////////&#10;//////////////////////8AAAD/AAAA/yYmJjImJiYyJiYmMiYmJjImJiYyJiYmMiYmJjImJiYy&#10;JiYmMiYmJjImJiYyJiYmMiYmJjIeHh4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8AAAD/AAAA/yYmJjImJiYyJiYmMgAAAP8AAAD/JiYmMiYmJjImJiYy&#10;JiYmMiYmJjImJiYyJiYmMiYmJjImJiYyFxcX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QAAAA/8/Pz///////&#10;////////////////////////////////////////////////////////////////////////////&#10;////////////////////////////////////////////////////////////////////////////&#10;///Pz8//AAAA/wcHB9kmJiYyJiYmMh8fH1kAAAD/BQUF5iYmJjImJiYyJiYmMiYmJjImJiYyJiYm&#10;MiYmJjImJiYyJiYmMiYmJjINDQ0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AP+/v7//////////////////////&#10;////////////////////////////////////////////////////////////////////////////&#10;////////////////////////////////////////////////////////////////v7+//wAAAP8J&#10;CQnMJiYmMiYmJjIYGBh/AAAA/wwMDL8mJiYyJiYmMiYmJjImJiYyJiYmMiYmJjImJiYyJiYmMiYm&#10;JjImJiYyISEhL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AP8A&#10;AABQAAAAAAAAAAAAAAAAAAAAAAAAAMAAAAD/v7+/////////////////////////////////////&#10;////////////////////////////////////////////////////////////////////////////&#10;/////////////////////////////////////////////////7+/v/8AAAD/CQkJzCYmJjImJiYy&#10;JiYmMiYmJjImJiYyJiYmMiYmJjImJiYyJiYmMiYmJjImJiYyJiYmMiYmJjImJiYyJiYmMiEhIS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kAAAAAAAAAAA&#10;AAAAAAAAAAAAAACgAAAA/5+fn///////////////////////////////////////////////////&#10;////////////////////////////////////////////////////////////////////////////&#10;//////////////////////////////////+fn5//AAAA/w4ODrMmJiYyJiYmMiYmJjImJiYyJiYm&#10;MiYmJjImJiYyJiYmMiYmJjImJiYyJiYmMiYmJjImJiYyJiYmMiYmJjImJiYyEhIS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09PT///////////////////////////////////////////////////&#10;////////////////////////////////////////////////////////////////////////////&#10;//////////////////////////////////9PT0//AAAA/xgYGH8mJiYyJiYmMgkJCcwAAAD/HBwc&#10;ZSYmJjImJiYyJiYmMiYmJjImJiYyJiYmMiYmJjImJiYyJiYmMiYmJjImJiYyIyMjL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A/wAAAM8AAAAAAAAAAAAAAAAAAAAAAAAA&#10;YAAAAP9PT0//////////////////////////////////////////////////////////////////&#10;////////////////////////////////////////////////////////////////////////////&#10;////////////////////T09P/wAAAP8YGBh/JiYmMiYmJjImJiYyJiYmMiYmJjImJiYyJiYmMiYm&#10;JjImJiYyJiYmMiYmJjImJiYyJiYmMiYmJjImJiYyJiYmMiMjIy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P8AAAD/////////////////////////////////////////////////////////////////&#10;////////////////////////////////////////////////////////////////////////////&#10;///////////////v7+//AAAA/wAAAP8kJCQ/JiYmMiQkJD8AAAD/AAAA/yQkJD8mJiYyJiYmMiYm&#10;JjImJiYyJiYmMiYmJjImJiYyJiYmMiYmJjImJiYyJiYmMiYmJjIPDw8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EAAAAAAAAAAAAAAAAAAAABAAAAD/AAAA////&#10;////////////////////////////////////////////////////////////////////////////&#10;////////////////////////////////////////////////////////////////////////////&#10;7+/v/wAAAP8AAAD/JCQkPyYmJjImJiYyJiYmMiYmJjImJiYyJiYmMiYmJjImJiYyJiYmMiYmJjIm&#10;JiYyJiYmMiYmJjImJiYyJiYmMiYmJjImJiYyDw8PE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wAAAA/5+f&#10;n///////////////////////////////////////////////////////////////////////////&#10;////////////////////////////////////////////////////////////////////////////&#10;n5+f/wAAAP8MDAy/JiYmMiYmJjIYGBh/AAAA/wkJCcwmJiYyJiYmMiYmJjImJiYyJiYmMiYmJjIm&#10;JiYyJiYmMiYmJjImJiYyJiYmMiYmJjImJiYyGxsb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P8gICD/7+/v////////&#10;////////////////////////////////////////////////////////////////////////////&#10;////////////////////////////////////////////////////////7+/v/yAgIP8AAAD/HBwc&#10;ZSYmJjImJiYyBwcH2AAAAP8YGBh/JiYmMiYmJjImJiYyJiYmMiYmJjImJiYyJiYmMiYmJjImJiYy&#10;JiYmMiYmJjImJiYyJiYmMiYmJjICAgI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A/39/f///////////////////////&#10;////////////////////////////////////////////////////////////////////////////&#10;/////////////////////////////////////////39/f/8AAAD/CQkJzCYmJjImJiYyHx8fWQAA&#10;AP8CAgLzJiYmMiYmJjImJiYyJiYmMiYmJjImJiYyJiYmMiYmJjImJiYyJiYmMiYmJjImJiYyJiYm&#10;MiYmJjImJiYyDAwM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gAAAAAAAAAAAA&#10;AAAAAAAAAAAAAEAAAAD/EBAQ/8/Pz///////////////////////////////////////////////&#10;////////////////////////////////////////////////////////////////////////////&#10;///////Pz8//AAAA/wAAAP8cHBxlJiYmMiYmJjImJiYyJiYmMiYmJjImJiYyJiYmMiYmJjImJiYy&#10;JiYmMiYmJjImJiYyJiYmMiYmJjImJiYyJiYmMiYmJjImJiYyJiYmMiYmJjIUFB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xAQEP/v7+//////////////////////////////////////////&#10;////////////////////////////////////////////////////////////////////////////&#10;/+/v7/8QEBD/AAAA/xEREaYmJiYyJiYmMhoaGnIAAAD/AgIC8yEhIUwmJiYyJiYmMiYmJjImJiYy&#10;JiYmMiYmJjImJiYyJiYmMiYmJjImJiYyJiYmMiYmJjImJiYyJiYmMiYmJjIaGho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AAAD/AAAA/wAAADAAAAAAAAAAAAAAAAAAAAAA&#10;AAAAkAAAAP8QEBD/7+/v////////////////////////////////////////////////////////&#10;///////////////////////////////////////////////////////////////v7+//EBAQ/wAA&#10;AP8RERGmJiYmMiYmJjImJiYyJiYmMiYmJjImJiYyJiYmMiYmJjImJiYyJiYmMiYmJjImJiYyJiYm&#10;MiYmJjImJiYyJiYmMiYmJjImJiYyJiYmMiYmJjImJiYyGhoa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AAAAD/MDAw/+/v7///////////////////////////////////////////////////&#10;/////////////////////////////////////////////////////////+/v7/8wMDD/AAAA/wkJ&#10;CcwmJiYyJiYmMiQkJD8FBQXlAAAA/xUVFYwmJiYyJiYmMiYmJjImJiYyJiYmMiYmJjImJiYyJiYm&#10;MiYmJjImJiYyJiYmMiYmJjImJiYyJiYmMiYmJjImJiYyHx8fK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0AAAAP8QEBD/z8/P////////////////////////////////////////////////////////////&#10;/////////////////////////////////////8/Pz/8QEBD/AAAA/wcHB9kkJCQ/JiYmMiYmJjIR&#10;ERGmAAAA/wkJCcwmJiYyJiYmMiYmJjImJiYyJiYmMiYmJjImJiYyJiYmMiYmJjImJiYyJiYmMiYm&#10;JjImJiYyJiYmMiYmJjImJiYyJiYmMiMjIy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DAAAAA/xAQ&#10;EP+AgID/7+/v////////////////////////////////////////////////////////////////&#10;////////////7+/v/4CAgP8AAAD/AAAA/wkJCcwkJCQ/JiYmMiYmJjIYGBh/AAAA/wAAAP8hISFM&#10;JiYmMiYmJjImJiYyJiYmMiYmJjImJiYyJiYmMiYmJjImJiYyJiYmMiYmJjImJiYyJiYmMiYmJjIm&#10;JiYyJiYmMiYmJjImJiY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AAAAD/AAAA/yAgIP+g&#10;oKD/7+/v///////////////////////////////////////////////////////v7+//oKCg/yAg&#10;IP8AAAD/AAAA/xEREaYmJiYyJiYmMiYmJjIYGBh/AAAA/wAAAP8YGBh/JiYmMiYmJjImJiYyJiYm&#10;MiYmJjImJiYyJiYmMiYmJjImJiYyJiYmMiYmJjImJiYyJiYmMiYmJjImJiYyJiYmMiYmJjImJiYy&#10;JiYmM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QAAAA&#10;/wAAAP8AAABvAAAAAAAAAAAAAAAAAAAAAAAAAAAAAACQAAAA/wAAAP8gICD/oKCg/+/v7///////&#10;////////////////////////////////////////////////7+/v/6CgoP8gICD/AAAA/wAAAP8R&#10;ERGmJiYmMiYmJjImJiYyFRUVjAAAAP8CAgLzHx8fWSYmJjImJiYyJiYmMiYmJjImJiYyJiYmMiYm&#10;JjImJiYyJiYmMiYmJjImJiYyJiYmMiYmJjImJiYyJiYmMiYmJjImJiYyJiYmMiYmJ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kJCcsAAAD/AAAA/wAAAP9QUFD/&#10;oKCg/8DAwP/Pz8/////////////Pz8//wMDA/6CgoP9QUFD/AAAA/wAAAP8AAAD/CQkJzBwcHGUm&#10;JiYyJiYmMiYmJjIYGBh/AAAA/wAAAP8YGBh/JiYmMiYmJjImJiYyJiYmMiYmJjImJiYyJiYmMiYm&#10;JjImJiYyJiYmMiYmJjImJiYyJiYmMiYmJjImJiYyJiYmMiYmJjImJiYyJiYmMiMjIy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D/AAAA/wAA&#10;AJ8AAAAAAAAAAAAAAAAAAAAAAAAAAAAAAEAJCQnLAAAA/wAAAP8AAAD/UFBQ/6CgoP/AwMD/z8/P&#10;////////////z8/P/8DAwP+goKD/UFBQ/wAAAP8AAAD/AAAA/wkJCcwcHBxlJiYmMiYmJjImJiYy&#10;FRUViwAAAP8AAAD/GBgYfyYmJjImJiYyJiYmMiYmJjImJiYyJiYmMiYmJjImJiYyJiYmMiYmJjIm&#10;JiYyJiYmMiYmJjImJiYyJiYmMiYmJjImJiYyJiYmMiYmJjIjIyM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Hx8pHBwcZQwMDL8AAAD/AAAA/wAAAP8AAAD/AAAA&#10;/wAAAP8AAAD/AAAA/wAAAP8AAAD/AAAA/wAAAP8MDAy/HBwcZSYmJjImJiYyJiYmMiQkJD8MDAy/&#10;AAAA/wAAAP8YGBh/JiYmMiYmJjImJiYyJiYmMiYmJjImJiYyJiYmMiYmJjImJiYyJiYmMiYmJjIm&#10;JiYyJiYmMiYmJjImJiYyJiYmMiYmJjImJiYyJiYmMiYmJjIfHx8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AAAAD/AAAAnwAAABAA&#10;AAAAAAAAAAAAAAAAAAAAHx8fKRwcHGUMDAy/AAAA/wAAAP8AAAD/AAAA/wAAAP8AAAD/AAAA/wAA&#10;AP8AAAD/AAAA/wAAAP8AAAD/DAwMvxwcHGUmJiYyJiYmMiYmJjIkJCQ/DAwMvwAAAP8AAAD/GBgY&#10;fyYmJjImJiYyJiYmMiYmJjImJiYyJiYmMiYmJjImJiYyJiYmMiYmJjImJiYyJiYmMiYmJjImJiYy&#10;JiYmMiYmJjImJiYyJiYmMiYmJjImJiYyHx8fK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hoaIyYmJjImJiYyJCQkPxgYGH8ODg6zCQkJzAcHB9kAAAD/AAAA/wcH&#10;B9kJCQnMDg4OsxgYGH8kJCQ/JiYmMiYmJjImJiYyJiYmMhoaGnICAgLyAAAA/wICAvMYGBh/JiYm&#10;MiYmJjImJiYyJiYmMiYmJjImJiYyJiYmMiYmJjImJiYyJiYmMiYmJjImJiYyJiYmMiYmJjImJiYy&#10;JiYmMiYmJjImJiYyJiYmMiYmJjImJiYyGhoa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8AAAAP8AAADvAAAAUAAAAAAAAAAA&#10;AAAAABoaGiMmJiYyJiYmMiQkJD8YGBh/Dg4OswkJCcwHBwfZAAAA/wAAAP8HBwfZCQkJzA4ODrMY&#10;GBh/JCQkPyYmJjImJiYyJiYmMiYmJjIfHx9ZBQUF5QAAAP8CAgLzGhoaciYmJjImJiYyJiYmMiYm&#10;JjImJiYyJiYmMiYmJjImJiYyJiYmMiYmJjImJiYyJiYmMiYmJjImJiYyJiYmMiYmJjImJiYyJiYm&#10;MiYmJjImJiYyJiYmMhoaGi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QUFBomJiYyJiYmMiYmJjImJiYyJiYmMiYmJjImJiYyJiYmMiYmJjImJiYyJiYmMiYmJjIm&#10;JiYyJiYmMiYmJjImJiYyJiYmMhoaGnIAAAD/AAAA/wkJCcwhISFMJiYmMiYmJjImJiYyJiYmMiYm&#10;JjImJiYyJiYmMiYmJjImJiYyJiYmMiYmJjImJiYyJiYmMiYmJjImJiYyJiYmMiYmJjImJiYyJiYm&#10;MiYmJjImJiYyJiYmMhQUF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DAwQJiYm&#10;MiYmJjImJiYyJiYmMiYmJjImJiYyJiYmMiYmJjImJiYyJiYmMiYmJjImJiYyJiYmMiYmJjImJiYy&#10;JiYmMiYmJjImJiYyCQkJzBUVFYwmJiYyJiYmMiYmJjImJiYyJiYmMiYmJjImJiYyJiYmMiYmJjIm&#10;JiYyJiYmMiYmJjImJiYyJiYmMiYmJjImJiYyJiYmMiYmJjImJiYyJiYmMiYmJjImJiYyJiYmMiYm&#10;JjIMDAw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DwAAAA/wAAAP8AAACvCAgIaSQkJD8mJiYyJiYmMiYm&#10;JjImJiYyJiYmMiYmJjImJiYyJiYmMiYmJjImJiYyJiYmMiYmJjIkJCQ/GhoacgoKCswAAAD/AAAA&#10;/wICAvMRERGmJiYmMiYmJjImJiYyJiYmMiYmJjImJiYyJiYmMiYmJjImJiYyJiYmMiYmJjImJiYy&#10;JiYmMiYmJjImJiYyJiYmMiYmJjImJiYyJiYmMiYmJjImJiYyJiYmMiYmJjImJiYyDAwME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CAyYmJjImJiYyJiYmMiYm&#10;JjImJiYyJiYmMiYmJjImJiYyJiYmMiYmJjImJiYyJiYmMiYmJjImJiYyJiYmMiYmJjImJiYyJiYm&#10;MiYmJjImJiYyJiYmMiYmJjImJiYyJiYmMiYmJjImJiYyJiYmMiYmJjImJiYyJiYmMiYmJjImJiYy&#10;JiYmMiYmJjImJiYyJiYmMiYmJjImJiYyJiYmMiYmJjImJiYyJiYmMiYmJjImJiYyAgIC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JAAAAD/AAAA/wAAAP8CAgLyDg4OshUVFYsdHR1lJCQkPyYmJjIm&#10;JiYyJiYmMiYmJjIfHx9ZGhoachEREaUHBwfYAAAA/wAAAP8AAAD/AgIC8xMTE5kkJCQ/JiYmMiYm&#10;JjImJiYyJiYmMiYmJjImJiYyJiYmMiYmJjImJiYyJiYmMiYmJjImJiYyJiYmMiYmJjImJiYyJiYm&#10;MiYmJjImJiYyJiYmMiYmJjImJiYyJiYmMiYmJjImJiYyJiYmMgICAg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GxskJiYmMiYmJjImJiYyJiYmMiYmJjIm&#10;JiYyJiYmMiYmJjImJiYyJiYmMiYmJjImJiYyJiYmMiYmJjImJiYyJiYmMiYmJjImJiYyJiYmMiYm&#10;JjImJiYyJiYmMiYmJjImJiYyJiYmMiYmJjImJiYyJiYmMiYmJjImJiYyJiYmMiYmJjImJiYyJiYm&#10;MiYmJjImJiYyJiYmMiYmJjImJiYyJiYmMiYmJjImJiYyGxsbJ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GAAAADAAAAA/wAAAP8AAAD/AAAA/wAAAP8AAAD/AAAA/wAAAP8AAAD/&#10;AAAA/wAAAP8AAAD/AAAA/wAAAP8JCQnMFRUVjCQkJD8mJiYyJiYmMiYmJjImJiYyJiYmMiYmJjIm&#10;JiYyJiYmMiYmJjImJiYyJiYmMiYmJjImJiYyJiYmMiYmJjImJiYyJiYmMiYmJjImJiYyJiYmMiYm&#10;JjImJiYyJiYmMiYmJjImJiYyJiYmMhsbGy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6Dw8PEyYmJjImJiYyJiYmMiYmJjImJiYyJiYmMiYmJjImJiYy&#10;JiYmMiYmJjImJiYyJiYmMiYmJjImJiYyJiYmMiYmJjImJiYyJiYmMiYmJjImJiYyJiYmMiYmJjIm&#10;JiYyJiYmMiYmJjImJiYyJiYmMiYmJjImJiYyJiYmMiYmJjImJiYyJiYmMiYmJjImJiYyJiYmMiYm&#10;JjImJiYyJiYmMiYmJjImJiYyJiYmMg4ODh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6AAAA/wAAAM4jIyMuJiYmMiYmJjImJiYyJiYmMiYmJjImJiYyJiYmMiYmJjImJiYyJiYm&#10;MiYmJjImJiYyJiYmMiYmJjImJiYyJiYmMiYmJjImJiYyJiYmMiYmJjImJiYyJiYmMiYmJjImJiYy&#10;JiYmMiYmJjImJiYyJiYmMiYmJjImJiYyJiYmMiYmJjImJiYyJiYmMiYmJjImJiYyJiYmMiYmJjIm&#10;JiYyJiYmMiMjIy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uAAAAAAAAAAAAAAAAAAAAAAAAAAAAAAAAAAAAAAAAAAAAAAAAAAAAAAA&#10;AAAAIyMjLiYmJjImJiYyJiYmMiYmJjImJiYyJiYmMiYmJjImJiYyJiYmMiYmJjImJiYyJiYmMiYm&#10;JjImJiYyJiYmMiYmJjImJiYyJiYmMiYmJjImJiYyJiYmMiYmJjImJiYyJiYmMiYmJjImJiYyJiYm&#10;MiYmJjImJiYyJiYmMiYmJjImJiYyJiYmMiYmJjImJiYyJiYmMiYmJjImJiYyJiYmMiYmJjIjIyM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EhISGCYmJjImJiYyJiYmMiYmJjImJiYyJiYmMiYmJjImJiYyJiYmMiYmJjImJiYyJiYmMiYm&#10;JjImJiYyJiYmMiYmJjImJiYyJiYmMiYmJjImJiYyJiYmMiYmJjImJiYyJiYmMiYmJjImJiYyJiYm&#10;MiYmJjImJiYyJiYmMiYmJjImJiYyJiYmMiYmJjImJiYyJiYmMiYmJjImJiYyJiYmMiYmJjISEhI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E0AAAAAAAAAAAAAAAAAAAAAAAAAAAAAAAAAAAAAAAAAAAAAAAAAAAAAAAAAABISEhgmJiYy&#10;JiYmMiYmJjImJiYyJiYmMiYmJjImJiYyJiYmMiYmJjImJiYyJiYmMiYmJjImJiYyJiYmMiYmJjIm&#10;JiYyJiYmMiYmJjImJiYyJiYmMiYmJjImJiYyJiYmMiYmJjImJiYyJiYmMiYmJjImJiYyJiYmMiYm&#10;JjImJiYyJiYmMiYmJjImJiYyJiYmMiYmJjImJiYyJiYmMiYmJjImJiYyEhIS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P8AAAD/AAAAMQAAAAAhISEs&#10;JiYmMiYmJjImJiYyJiYmMiYmJjImJiYyJiYmMiYmJjImJiYyJiYmMiYmJjImJiYyJiYmMiYmJjIm&#10;JiYyJiYmMiYmJjImJiYyJiYmMiYmJjImJiYyJiYmMiYmJjImJiYyJiYmMiYmJjImJiYyJiYmMiYm&#10;JjImJiYyJiYmMiYmJjImJiYyJiYmMiYmJjImJiYyJiYmMiYmJjIhISE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EsAAAAAAAAAAAAA&#10;AAAAAAAAAAAAAAAAAAAAAAAAAAAAAAAAAAAAAAAAAAAAAAAAAAAAAAAAISEhLCYmJjImJiYyJiYm&#10;MiYmJjImJiYyJiYmMiYmJjImJiYyJiYmMiYmJjImJiYyJiYmMiYmJjImJiYyJiYmMiYmJjImJiYy&#10;JiYmMiYmJjImJiYyJiYmMiYmJjImJiYyJiYmMiYmJjImJiYyJiYmMiYmJjImJiYyJiYmMiYmJjIm&#10;JiYyJiYmMiYmJjImJiYyJiYmMiYmJjImJiYyISEhL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D/AAAA/wAAAAAAAAAADQ0NEiYmJjImJiYyJiYm&#10;MiYmJjImJiYyJiYmMiYmJjImJiYyJiYmMiYmJjImJiYyJiYmMiYmJjImJiYyJiYmMiYmJjImJiYy&#10;JiYmMiYmJjImJiYyJiYmMiYmJjImJiYyJiYmMiYmJjImJiYyJiYmMiYmJjImJiYyJiYmMiYmJjIm&#10;JiYyJiYmMiYmJjImJiYyJiYmMiYmJjImJiYyDQ0NE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EkAAAAAAAAAAAAAAAAAAAAAAAAAAAAAAAAA&#10;AAAAAAAAAAAAAAAAAAAAAAAAAAAAAAAAAAAAAAAAAA0NDRImJiYyJiYmMiYmJjImJiYyJiYmMiYm&#10;JjImJiYyJiYmMiYmJjImJiYyJiYmMiYmJjImJiYyJiYmMiYmJjImJiYyJiYmMiYmJjImJiYyJiYm&#10;MiYmJjImJiYyJiYmMiYmJjImJiYyJiYmMiYmJjImJiYyJiYmMiYmJjImJiYyJiYmMiYmJjImJiYy&#10;JiYmMiYmJjImJiYyJiYmMg0NDR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GoAAAAAAAAAAAAAAAAXFxceJiYmMiYmJjImJiYyJiYmMiYm&#10;JjImJiYyJiYmMiYmJjImJiYyJiYmMiYmJjImJiYyJiYmMiYmJjImJiYyJiYmMiYmJjImJiYyJiYm&#10;MiYmJjImJiYyJiYmMiYmJjImJiYyJiYmMiYmJjImJiYyJiYmMiYmJjImJiYyJiYmMiYmJjImJiYy&#10;JiYmMiYmJjImJiYyFxcX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j&#10;AAAA/wAAAP8AAAAPAAAAAAAAAAAAAAAAAAAAAB4eHicmJiYyJiYmMiYmJjImJiYyJiYmMiYmJjIm&#10;JiYyJiYmMiYmJjImJiYyJiYmMiYmJjImJiYyJiYmMiYmJjImJiYyJiYmMiYmJjImJiYyJiYmMiYm&#10;JjImJiYyJiYmMiYmJjImJiYyJiYmMiYmJjImJiYyJiYmMiYmJjImJiYyJiYmMiYmJjImJiYyHh4e&#10;J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EQAAAAAAAAAAAAAAAAAAAAAAAAAAAAAAAAAAAAAAAAAAAAAAAAAAAAAAAAAAAAAAAAAAAAAAAAA&#10;AAAAAAAAAAAAAAAAAAAAAAAeHh4nJiYmMiYmJjImJiYyJiYmMiYmJjImJiYyJiYmMiYmJjImJiYy&#10;JiYmMiYmJjImJiYyJiYmMiYmJjImJiYyJiYmMiYmJjImJiYyJiYmMiYmJjImJiYyJiYmMiYmJjIm&#10;JiYyJiYmMiYmJjImJiYyJiYmMiYmJjImJiYyJiYmMiYmJjImJiYyJiYmMh4eHi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gAAAP8AAAD/AAAA&#10;AAAAAAAAAAAAAAAAAAAAAAAFBQUGISEhLCYmJjImJiYyJiYmMiYmJjImJiYyJiYmMiYmJjImJiYy&#10;JiYmMiYmJjImJiYyJiYmMiYmJjImJiYyJiYmMiYmJjImJiYyJiYmMiYmJjImJiYyJiYmMiYmJjIm&#10;JiYyJiYmMiYmJjImJiYyJiYmMiYmJjImJiYyJiYmMiYmJjImJiYyISEhLAUFB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EIAAAAAAAAAAAAAAAAA&#10;AAAAAAAAAAAAAAAAAAAAAAAAAAAAAAAAAAAAAAAAAAAAAAAAAAAAAAAAAAAAAAAAAAAAAAAAAAAA&#10;AAAAAAAABQUFBiEhISwmJiYyJiYmMiYmJjImJiYyJiYmMiYmJjImJiYyJiYmMiYmJjImJiYyJiYm&#10;MiYmJjImJiYyJiYmMiYmJjImJiYyJiYmMiYmJjImJiYyJiYmMiYmJjImJiYyJiYmMiYmJjImJiYy&#10;JiYmMiYmJjImJiYyJiYmMiYmJjImJiYyJiYmMiEhISwFBQU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SAAAAAAAAAAAAAAAAAAA&#10;AAAAAAAAAAAAAAYGBgghISEsJiYmMiYmJjImJiYyJiYmMiYmJjImJiYyJiYmMiYmJjImJiYyJiYm&#10;MiYmJjImJiYyJiYmMiYmJjImJiYyJiYmMiYmJjImJiYyJiYmMiYmJjImJiYyJiYmMiYmJjImJiYy&#10;JiYmMiYmJjImJiYyJiYmMiYmJjImJiYyISEhLAYGBg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D8AAAAAAAAAAAAAAAAAAAAAAAAAAAAAAAAAAAAA&#10;AAAAAAAAAAAAAAAAAAAAAAAAAAAAAAAAAAAAAAAAAAAAAAAAAAAAAAAAAAAAAAAAAAAAAAAAAAAG&#10;BgYIISEhLCYmJjImJiYyJiYmMiYmJjImJiYyJiYmMiYmJjImJiYyJiYmMiYmJjImJiYyJiYmMiYm&#10;JjImJiYyJiYmMiYmJjImJiYyJiYmMiYmJjImJiYyJiYmMiYmJjImJiYyJiYmMiYmJjImJiYyJiYm&#10;MiYmJjImJiYyJiYmMiEhISwGBgY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UAAAD/AAAA/wAAAAAAAAAAAAAAAAAAAAAAAAAAAAAAAAAAAAAA&#10;AAAABQUFBh4eHicmJiYyJiYmMiYmJjImJiYyJiYmMiYmJjImJiYyJiYmMiYmJjImJiYyJiYmMiYm&#10;JjImJiYyJiYmMiYmJjImJiYyJiYmMiYmJjImJiYyJiYmMiYmJjImJiYyJiYmMiYmJjImJiYyJiYm&#10;MiYmJjImJiYyHh4eJwUFB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gAAAA/wAAAIEAAAAAAAAAAAAAAAAAAAAAAAAAAAAAAAAAAAAAAAAAAAAAAAAAAAAA&#10;FxcXHiYmJjImJiYyJiYmMiYmJjImJiYyJiYmMiYmJjImJiYyJiYmMiYmJjImJiYyJiYmMiYmJjIm&#10;JiYyJiYmMiYmJjImJiYyJiYmMiYmJjImJiYyJiYmMiYmJjImJiYyJiYmMiYmJjImJiYyFxcX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kAAAD/AAAA/wAAADoA&#10;AAAAAAAAAAAAAAAAAAAAAAAAAAAAAAAAAAAAAAAAAAAAAAAAAAAAAAAAAAAAAAAAAAAAAAAAAAAA&#10;AAAAAAAAAAAAAAAAAAAAAAAAAAAAAAAAAAAAAAAAAAAAAAAAAAAAAAAAAAAAABcXFx4mJiYyJiYm&#10;MiYmJjImJiYyJiYmMiYmJjImJiYyJiYmMiYmJjImJiYyJiYmMiYmJjImJiYyJiYmMiYmJjImJiYy&#10;JiYmMiYmJjImJiYyJiYmMiYmJjImJiYyJiYmMiYmJjImJiYyJiYmMhcXFx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wAA&#10;AP8AAAAmAAAAAAAAAAAAAAAAAAAAAAAAAAAAAAAAAAAAAAAAAAAAAAAAAAAAAAAAAAANDQ0SISEh&#10;LCYmJjImJiYyJiYmMiYmJjImJiYyJiYmMiYmJjImJiYyJiYmMiYmJjImJiYyJiYmMiYmJjImJiYy&#10;JiYmMiYmJjImJiYyJiYmMiYmJjImJiYyJiYmMiYmJjIhISEsDQ0NE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sAAAD/AAAA/wAAADgAAAAAAAAAAAAAAAAAAAAA&#10;AAAAAAAAAAAAAAAAAAAAAAAAAAAAAAAAAAAAAAAAAAAAAAAAAAAAAAAAAAAAAAAAAAAAAAAAAAAA&#10;AAAAAAAAAAAAAAAAAAAAAAAAAAAAAAAAAAAAAAAAAAAAAAAAAAAADQ0NEiEhISwmJiYyJiYmMiYm&#10;JjImJiYyJiYmMiYmJjImJiYyJiYmMiYmJjImJiYyJiYmMiYmJjImJiYyJiYmMiYmJjImJiYyJiYm&#10;MiYmJjImJiYyJiYmMiYmJjImJiYyISEhLA0NDR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SEhIYIyMjLiYm&#10;JjImJiYyJiYmMiYmJjImJiYyJiYmMiYmJjImJiYyJiYmMiYmJjImJiYyJiYmMiYmJjImJiYyJiYm&#10;MiYmJjImJiYyJiYmMiMjIy4SEhI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XgAAAAAAAAAAAAAAAAAAAAAAAAAA&#10;AAAAAAAAAAAAAAAAAAAAAAAAAAAAAAAAAAAAAAAAAAAAAAAAAAAAAAAAAAAODg4TGxsbJCYmJjIm&#10;JiYyJiYmMiYmJjImJiYyJiYmMiYmJjImJiYyJiYmMiYmJjImJiYyJiYmMiYmJjImJiYyGxsbJA8P&#10;Dx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AA&#10;AAD/AAAA/wAAADMAAAAAAAAAAAAAAAAAAAAAAAAAAAAAAAAAAAAAAAAAAAAAAAAAAAAAAAAAAAAA&#10;AAAAAAAAAAAAAAAAAAAAAAAAAAAAAAAAAAAAAAAAAAAAAAAAAAAAAAAAAAAAAAAAAAAAAAAAAAAA&#10;AAAAAAAAAAAAAAAAAAAAAAAAAAAAAAAAAAAAAAAAAAAADw8PExsbGyQmJiYyJiYmMiYmJjImJiYy&#10;JiYmMiYmJjImJiYyJiYmMiYmJjImJiYyJiYmMiYmJjImJiYyJiYmMhsbGyQPDw8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8AAAD/AAAA/wAAAAQAAAAAAAAAAAAAAAAAAAAAAAAAAAAAAAAAAAAAAAAA&#10;AAAAAAAAAAAAAAAAAAAAAAAAAAAAAAAAAAAAAAAAAAAAAAAAAAAAAAACAgIDDAwMEBQUFBoaGhoj&#10;Hx8fKSMjIy4mJiYxJiYmMSMjIy4fHx8pGhoaIxQUFBoMDAwQAgIC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IAAAD/AAAA/wAAADEAAAAA&#10;AAAAAAAAAAAAAAAAAAAAAAAAAAAAAAAAAAAAAAAAAAAAAAAAAAAAAAAAAAAAAAAAAAAAAAAAAAAA&#10;AAAAAAAAAAAAAAAAAAAAAAAAAAAAAAAAAAAAAAAAAAAAAAAAAAAAAAAAAAAAAAAAAAAAAAAAAAAA&#10;AAAAAAAAAAAAAAAAAAAAAAAAAAAAAAAAAAAAAAAAAgICAwwMDBAUFBQaGhoaIx8fHykjIyMuJiYm&#10;MSYmJjEjIyMuHx8fKRoaGiMUFBQaDAwMEAICA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AAA/wAAAJ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LUAAAD/AAAA/wAAAC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D0AAABBAAAA&#10;QQAAAD8AAAAGAAAAAAAAAAAAAAAAAAAAAAAAAAEAAAA9AAAAQQAAAEEAAABBAAAA/wAAAP8AAAA8&#10;AAAAAAAAAAAAAAAAAAAAIAAAAEEAAABBAAAAQQAAAFUAAABBAAAAQQAAAEEAAABBAAAAQQAAAEEA&#10;AABBAAAAQQAAAEEAAABBAAAAQQAAAEEAAABBAAAAQQAAADIAAAAAAAAAGAAAAEEAAABBAAAAQQAA&#10;AEEAAABBAAAAQQAAAEEAAAA7AAAARAAAADsAAA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AADpAAAA/wAAAP8AAAD/AAAALwAA&#10;AAAAAAAAAAAAAAAAAAAAAAAcAAAA/wAAAP8AAAD/AAAA/wAAAP8AAAD/AAAAAAAAAAAAAAAAAAAA&#10;AAAAAIcAAAD/AAAA/wAAAP8AAADvAAAA/wAAAP8AAAD/AAAA/wAAAP8AAAD/AAAA/wAAAP8AAAD/&#10;AAAA/wAAAP8AAAD/AAAA/wAAAP8AAADCAAAAAwAAAFsAAAD/AAAA/wAAAP8AAAD/AAAA/wAAAP8A&#10;AAD/AAAA/wAAAP8AAAD/AAAA/wAAAKoAAAA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NUA&#10;AAD/AAAA/wAAAPIAAAAeAAAAAAAAAAAAAAAVAAAA6QAAAP8AAADpAAAA/wAAAP8AAAD/AAAAtAAA&#10;AAMAAAAAAAAAAAAAAFoAAAD/AAAA/wAAAP8AAAB5AAAAAAAAAAAAAAAAAAAAAAAAAAAAAAAIAAAA&#10;0QAAAP8AAAD/AAAA6QAAABEAAAAAAAAAAAAAAAAAAAAAAAAAAAAAAAAAAABUAAAA/wAAAP8AAAD/&#10;AAAApwAAAAIAAAAAAAAAAAAAAAAAAAAAAAAAAAAAAIoAAAD/AAAA/wAAAP8AAAB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CVAAAA/wAAAP8AAAD/&#10;AAAAQgAAAAAAAAAAAAAANgAAAP8AAAD/AAAA/wAAAP8AAAD/AAAA/wAAAOkAAAARAAAAAAAAAAAA&#10;AACVAAAA/wAAAP8AAAD/AAAAPQAAAAAAAAAAAAAAAAAAAAAAAAAAAAAACAAAANEAAAD/AAAA/wAA&#10;AOkAAAARAAAAAAAAAAAAAAAAAAAAAAAAAAAAAAAAAAAAVAAAAP8AAAD/AAAA/wAAALIAAAACAAAA&#10;AAAAAAAAAAAAAAAAAAAAAAAAAABnAAAA/wAAAP8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AAAAP8AAAD/AAAA/wAAAHkAAAAAAAAA&#10;AAAAAGgAAAD/AAAA/wAAAOgAAAD/AAAA/wAAAP8AAAD/AAAAMwAAAAAAAAAIAAAA0QAAAP8AAAD/&#10;AAAA6QAAABUAAAAAAAAAAAAAAAAAAAAAAAAAAAAAAAgAAADRAAAA/wAAAP8AAADpAAAAEQAAAAAA&#10;AAAAAAAAAAAAAAAAAAAAAAAAAAAAAFQAAAD/AAAA/wAAAP8AAACyAAAAAwAAAAAAAAAAAAAAAAAA&#10;AAAAAAAAAAAAeAAAAP8AAAD/AAAA/wAAAG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oAAAD/AAAA/wAAAP8AAAArAAAAIwAAAP8AAAD/AAAA/wAAAP8AAABqAAAAiAAAAP8AAAD/&#10;AAAA3QAAAAYAAABsAAAA/wAAAP8AAAD/AAAAOAAAAAAAAAAAAAAAAAAAAAAAAAAAAAAAAAAAAAgA&#10;AADRAAAA/wAAAP8AAADpAAAAEQAAAAAAAAAAAAAAAAAAAAAAAAAAAAAAAAAAAFQAAAD/AAAA/wAA&#10;AP8AAAD/AAAA/wAAAP8AAAD/AAAA/wAAAP8AAAD/AAAA/wAAAP8AAAD/AAAAS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PAAAA/wAA&#10;AP8AAAD/AAAAUwAAAEYAAAD/AAAA/wAAAP8AAAD/AAAADwAAAFAAAAD/AAAA/wAAAPIAAAAnAAAA&#10;oAAAAP8AAAD/AAAA6QAAABEAAAAAAAAAAAAAAAAAAAAAAAAAAAAAAAAAAAAIAAAA0QAAAP8AAAD/&#10;AAAA6QAAABEAAAAAAAAAAAAAAAAAAAAAAAAAAAAAAAAAAABUAAAA/wAAAP8AAAD/AAAA/wAAAP8A&#10;AAD/AAAA/wAAAP8AAAD/AAAA/wAAAP8AAADyAA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AAAA/wAAAIwA&#10;AAB/AAAA/wAAAP8AAAD/AAAAowAAAAAAAAAkAAAA/wAAAP8AAAD/AAAAXgAAANUAAAD/AAAA/wAA&#10;AKcAAAACAAAAAAAAAAAAAAAAAAAAAAAAAAAAAAAAAAAACAAAANEAAAD/AAAA/wAAAOkAAAARAAAA&#10;AAAAAAAAAAAAAAAAAAAAAAAAAAAAAAAAVAAAAP8AAAD/AAAA/wAAAP8AAAB5AAAAdQAAAHUAAAB1&#10;AAAAewAAAGUAAAA3AAAA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DKAAAA/wAAAP8AAAD/AAAA/wAAAP8AAAD/&#10;AAAA/wAAAEgAAAAAAAAACgAAANUAAAD/AAAA/wAAAP8AAAD/AAAA/wAAAP8AAABlAAAAAAAAAAAA&#10;AAAAAAAAAAAAAAAAAAAAAAAAAAAAAAgAAADRAAAA/wAAAP8AAADpAAAAEQAAAAAAAAAAAAAAAAAA&#10;AAAAAAAAAAAAAAAAAFQAAAD/AAAA/wAAAP8AAACl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P8AAADyAAAA/wAAAP8AAADvAAAA/wAAAOQAAAAAAAAA&#10;AAAAAAEAAACgAAAA/wAAAM0AAAD/AAAA8gAAAP8AAAD/AAAALwAAAAAAAAAAAAAAAAAAAAAAAAAA&#10;AAAAAAAAAAAAAAAIAAAA0QAAAP8AAAD/AAAA6QAAABEAAAAAAAAAAAAAAAAAAAAAAAAAAAAAAAAA&#10;AABUAAAA/wAAAP8AAAD/AAAAsg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kAAAD/AAAA/wAAAP8AAAD/AAAA/wAAAP8AAACNAAAAAAAAAAAAAAAAAAAAYAAA&#10;AP8AAAD/AAAA/wAAAP8AAAD/AAAA4wAAAA4AAAAAAAAAAAAAAAAAAAAAAAAAAAAAAAAAAAAAAAAA&#10;CAAAANEAAAD/AAAA/wAAAOkAAAARAAAAAAAAAAAAAAAAAAAAAAAAAAAAAAAAAAAAVAAAAP8AAAD/&#10;AAAA/wAAALI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A/wAAAP8AAAD/AAAA/wAAAP8AAAD/AAAAKQAAAAAAAAAAAAAAAAAAAC0AAAD/AAAA/wAAAP8A&#10;AAD/AAAA/wAAAKUAAAACAAAAAAAAAAAAAAAAAAAAAAAAAAAAAAAAAAAAAAAAAAgAAADRAAAA/wAA&#10;AP8AAADpAAAAEQAAAAAAAAAAAAAAAAAAAAAAAAAAAAAAAAAAAFQAAAD/AAAA/wAAAP8AAACy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AAAMQAAAD/AAAA&#10;/wAAAP8AAAD/AAAA3AAAAAAAAAAAAAAAAAAAAAAAAAARAAAA3QAAAP8AAAD/AAAA/wAAAP8AAABf&#10;AAAAAAAAAAAAAAAAAAAAAAAAAAAAAAAAAAAAAAAAAAAAAAAIAAAA1QAAAP8AAAD/AAAA6QAAABEA&#10;AAAAAAAAAAAAAAAAAAAAAAAAAAAAAAAAAABUAAAA/wAAAP8AAAD/AAAAsgAA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4AAAA/wAAAP8AAAD/AAAA/wAA&#10;AIsAAAAAAAAAAAAAAAAAAAAAAAAAAQAAAKIAAAD/AAAA/wAAAP8AAAD/AAAAKwAAAAAAAAAAAAAA&#10;AAAAAAAAAAAAAAAAAAAAAAAAAAAAAAAACAAAANEAAAD/AAAA/wAAAN0AAAANAAAAAAAAAAAAAAAA&#10;AAAAAAAAAAAAAAAAAAAASgAAAP8AAAD/AAAA/wAAAJM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A/wAAAPI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QAAAOQAAAD/AAAAs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gAAAP8AAAC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wAAAOYAAAD/&#10;AAAA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QAAAD/AAAAP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gAAAOkAAAD/AAAAr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EA&#10;AAD/AAAA0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AAAAOsAAAD/AAAAr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AAAA/wAAAH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gAAAO0AAAD/AAA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QAAAPAAAAD/AAAA&#10;p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wAAAP8AAAC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wAAAPIAAAD/AAAAp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4AAAD/AAAA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QAAAPUAAAD/AAAA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oAAAD/AAAA&#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AAAAPc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AAAA/wAAAI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gAAAPkAAAD/AAAAn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8AAAAP8AAAA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AAAAPwAAAD/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AAAAP8AAAD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wAAAP4AAAD/AAAA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cAAAD/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QAA&#10;AP8AAAD/AAAAl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QAAAD/AAAA/QAA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AAAAP8AAAD/AAAA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K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gAAAP8AAAD/AAAAk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Q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AAAAP8AAAD/AAAA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gAAAP8A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j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QAAAP8AAAD/AAAA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7AAAA/wAAAC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wAAAP8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AAAA/wAAAL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gAAAP8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gAAAP8AAAB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D/&#10;AAAA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wAAAP8AAADyA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gAAAP8AAAD/AAAA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oAAAD/AAAA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QAAAP8AAAD/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lAAAA/wAAAD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wAAAP8AAAD/AAAAf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RAAAA/wAAAM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P8AAAD/AAAA&#10;e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AAAAP8AAAB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P8AAAD/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D/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AAAP8AAAD/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MAAAD/AAA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QAAAP8AAAD/AAAA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OAAAA/wAAAF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wAAAP8AAAD/AAAAc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6AAAA/wAAAO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P8AAAD/AAAAb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QAAAP8AAAC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P8AAAD/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PAAAAD/AAAA&#10;M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gAA&#10;AP8AAAD/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D/AAAAx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AAAAP8AAAD/AAAA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3AAAA/wAAAG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AAAA/wAAAP0AAAA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QAAAP8AAAD/AAAAY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gAA&#10;AP8AAAC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wAAAP8A&#10;AAD/A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kAAAD/AAAA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AP8AAAD/AAAA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YAAAD/AAAA2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P8AAAD/AAAAW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gAAAP8AAAD/AAAA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wAAAP8AAAA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AP8AAAD/&#10;AA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C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wAAAP8AAAD/AAAA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MAAAD/AAAA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P8AAAD/AAAAU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8AAAD/AAAA8QAA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AAAAP8AAAD/AAAAU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AAA/wAAAJ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gAAAP8AAAD/AAAA&#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QAAAP8AAAA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QAAAP8AAAD+AAAAS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QAAAP8AAAD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wAAAP8AAAD8AAAAS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wAAAD/AAAAd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QAAAP8AAAD5AAAAR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M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NA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AA&#10;AM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&#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A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kJCf/g4OD/&#10;////////////////////////////////////////////////////////////////////////////&#10;/////////wAAAP8AAAD/JiYmMiYmJjImJiYyJiYmMiYmJjImJiYyJiYmMiQkJDA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g4OD/////////////////////&#10;//////////////////////////////////////////////////////////////////////8AAAD/&#10;AAAA/yYmJjImJiYyJiYmMiYmJjImJiYyJiYmMiQkJDA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10;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10;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10;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0;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10;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10;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10;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&#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10;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&#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10;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10;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&#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10;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&#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10;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&#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10;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&#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&#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&#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&#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&#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&#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&#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&#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&#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&#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&#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&#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&#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&#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&#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&#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&#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&#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&#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&#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&#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&#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&#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&#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&#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&#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&#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10;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&#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10;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&#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10;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&#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10;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&#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10;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&#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10;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&#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10;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&#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10;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&#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10;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&#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10;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&#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10;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&#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10;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&#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10;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&#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10;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&#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10;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&#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10;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&#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10;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&#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10;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&#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10;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&#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10;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&#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10;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&#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10;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&#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10;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&#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10;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&#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&#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&#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&#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&#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&#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&#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&#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10;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&#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10;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&#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10;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&#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10;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&#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10;//////////////////////////////////////////////////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10;////////////////////////////////////////////////////////////////////////////&#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10;////////////////////////////////////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10;////////////////////////////////////////////////////////////////////////////&#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10;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&#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10;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&#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10;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&#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10;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&#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10;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&#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10;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&#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10;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&#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10;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&#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10;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&#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10;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&#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10;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&#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10;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&#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&#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&#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&#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&#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&#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&#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&#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&#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&#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&#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&#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&#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&#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&#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&#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&#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&#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&#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&#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10;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10;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10;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10;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10;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10;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10;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10;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10;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10;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10;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10;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10;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10;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10;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10;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10;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10;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10;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10;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10;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10;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10;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10;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10;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0;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10;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10;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10;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10;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10;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10;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10;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10;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0;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10;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10;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10;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10;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10;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10;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10;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10;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10;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10;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10;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10;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10;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10;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10;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10;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10;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&#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10;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10;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10;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10;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10;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10;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10;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10;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10;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&#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10;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10;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10;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10;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10;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10;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10;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10;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cH&#10;B9kkJCQ/JiYmMiYmJjImJiYyJiYmMiYmJjImJiYyJiYmMiYmJjImJiYyJiYmMiYmJjImJiYyJiYm&#10;MiYmJjImJiYyJiYmMiYmJjImJiYyJiYmMiYmJjImJiYyJiYmMiYmJjImJiYyJiYmMhMTEx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kJCQ/JiYmMiYmJjIm&#10;JiYyJiYmMiYmJjImJiYyJiYmMiYmJjImJiYyJiYmMiYmJjImJiYyJiYmMiYmJjImJiYyJiYmMiYm&#10;JjImJiYyJiYmMiYmJjImJiYyJiYmMiYmJjImJiYyJiYmMhMTEx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gcHB9kkJCQ/JiYmMiYmJjImJiYyJiYmMiYmJjImJiYy&#10;JiYmMiYmJjImJiYyJiYmMiYmJjImJiYyJiYmMiYmJjImJiYyJiYmMiYmJjImJiYyJiYmMiYmJjIm&#10;JiYyJiYmMiYmJjImJiYyJiYmMhMTEx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kJCQ/JiYmMiYmJjImJiYyJiYmMiYmJjImJiYyJiYmMiYmJjImJiYyJiYm&#10;MiYmJjImJiYyJiYmMiYmJjImJiYyJiYmMiYmJjImJiYyJiYmMiYmJjImJiYyJiYmMiYmJjImJiYy&#10;JiYmMhMTEx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hMTEx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hMTEx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hMTEx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hMTEx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hMTEx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hMTEx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hMTEx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hMT&#10;Ex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hMTEx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hMTEx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">
                <v:shape id="Bild_x0020_1" o:spid="_x0000_s1324" type="#_x0000_t75" style="position:absolute;left:2540;width:5756910;height:45021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Yg&#10;PpvFAAAA3AAAAA8AAABkcnMvZG93bnJldi54bWxEj0FrwkAUhO+C/2F5ghepGxVbSV1FhYKlpWJs&#10;76/Z1ySYfRt2tyb9911B8DjMzDfMct2ZWlzI+cqygsk4AUGcW11xoeDz9PKwAOEDssbaMin4Iw/r&#10;Vb+3xFTblo90yUIhIoR9igrKEJpUSp+XZNCPbUMcvR/rDIYoXSG1wzbCTS2nSfIoDVYcF0psaFdS&#10;fs5+jYKPEb+6+iv7bt+fNlv55g/HU3ZQajjoNs8gAnXhHr6191rBbDGH65l4BOTqH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2ID6bxQAAANwAAAAPAAAAAAAAAAAAAAAAAJwC&#10;AABkcnMvZG93bnJldi54bWxQSwUGAAAAAAQABAD3AAAAjgMAAAAA&#10;">
                  <v:imagedata r:id="rId69" o:title=""/>
                  <v:path arrowok="t"/>
                </v:shape>
                <v:shape id="Textfeld_x0020_2" o:spid="_x0000_s1325" type="#_x0000_t202" style="position:absolute;top:4550410;width:5756910;height:196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eZfxQAA&#10;ANwAAAAPAAAAZHJzL2Rvd25yZXYueG1sRI/Ni8IwFMTvC/4P4QleFk3XhSLVKH6s4ME9+IHnR/Ns&#10;i81LSaKt/71ZEPY4zMxvmNmiM7V4kPOVZQVfowQEcW51xYWC82k7nIDwAVljbZkUPMnDYt77mGGm&#10;bcsHehxDISKEfYYKyhCaTEqfl2TQj2xDHL2rdQZDlK6Q2mEb4aaW4yRJpcGK40KJDa1Lym/Hu1GQ&#10;bty9PfD6c3P+2eNvU4wvq+dFqUG/W05BBOrCf/jd3mkF35MU/s7EIyD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V5l/FAAAA3AAAAA8AAAAAAAAAAAAAAAAAlwIAAGRycy9k&#10;b3ducmV2LnhtbFBLBQYAAAAABAAEAPUAAACJAwAAAAA=&#10;" stroked="f">
                  <v:textbox inset="0,0,0,0">
                    <w:txbxContent>
                      <w:p w14:paraId="420DE670" w14:textId="77777777" w:rsidR="00A51520" w:rsidRDefault="00A51520" w:rsidP="00BE23F8">
                        <w:pPr>
                          <w:pStyle w:val="Caption"/>
                        </w:pPr>
                        <w:bookmarkStart w:id="133" w:name="_Ref437601507"/>
                        <w:bookmarkStart w:id="134" w:name="_Toc437601602"/>
                        <w:r>
                          <w:t xml:space="preserve">Abbildung </w:t>
                        </w:r>
                        <w:r>
                          <w:fldChar w:fldCharType="begin"/>
                        </w:r>
                        <w:r>
                          <w:instrText xml:space="preserve"> SEQ Abbildung \* ARABIC </w:instrText>
                        </w:r>
                        <w:r>
                          <w:fldChar w:fldCharType="separate"/>
                        </w:r>
                        <w:r>
                          <w:rPr>
                            <w:noProof/>
                          </w:rPr>
                          <w:t>28</w:t>
                        </w:r>
                        <w:r>
                          <w:rPr>
                            <w:noProof/>
                          </w:rPr>
                          <w:fldChar w:fldCharType="end"/>
                        </w:r>
                        <w:r>
                          <w:t xml:space="preserve">: Komponentendiagramm </w:t>
                        </w:r>
                        <w:proofErr w:type="spellStart"/>
                        <w:r>
                          <w:t>Raspberry</w:t>
                        </w:r>
                        <w:proofErr w:type="spellEnd"/>
                        <w:r>
                          <w:t xml:space="preserve"> Pi 2</w:t>
                        </w:r>
                        <w:bookmarkEnd w:id="133"/>
                        <w:bookmarkEnd w:id="134"/>
                      </w:p>
                    </w:txbxContent>
                  </v:textbox>
                </v:shape>
                <w10:wrap type="topAndBottom"/>
              </v:group>
            </w:pict>
          </mc:Fallback>
        </mc:AlternateContent>
      </w:r>
      <w:r w:rsidR="00BE23F8" w:rsidRPr="00613438">
        <w:t xml:space="preserve">Das Komponentendiagramm </w:t>
      </w:r>
      <w:r w:rsidR="000E2FEA">
        <w:t xml:space="preserve">in </w:t>
      </w:r>
      <w:r w:rsidR="000E2FEA">
        <w:fldChar w:fldCharType="begin"/>
      </w:r>
      <w:r w:rsidR="000E2FEA">
        <w:instrText xml:space="preserve"> REF _Ref437601507 \h </w:instrText>
      </w:r>
      <w:r w:rsidR="000E2FEA">
        <w:fldChar w:fldCharType="separate"/>
      </w:r>
      <w:r w:rsidR="000E2FEA">
        <w:t>Abbildung 28: Komponentendiagramm Raspberry Pi 2</w:t>
      </w:r>
      <w:r w:rsidR="000E2FEA">
        <w:fldChar w:fldCharType="end"/>
      </w:r>
      <w:r w:rsidR="000E2FEA">
        <w:t xml:space="preserve"> </w:t>
      </w:r>
      <w:r w:rsidR="00BE23F8" w:rsidRPr="00613438">
        <w:t>zeigt die Abhängigkeiten auf dem Raspberry 2, welches den Ablauf der Fahrt steuert sowie die Bildbearbeitung der Kamera durchführt.</w:t>
      </w:r>
    </w:p>
    <w:p w14:paraId="68A60342" w14:textId="77777777" w:rsidR="00BE23F8" w:rsidRPr="00613438" w:rsidRDefault="00BE23F8" w:rsidP="00574883">
      <w:pPr>
        <w:pStyle w:val="Heading4"/>
      </w:pPr>
      <w:r w:rsidRPr="00613438">
        <w:lastRenderedPageBreak/>
        <w:t>Controller</w:t>
      </w:r>
    </w:p>
    <w:p w14:paraId="43D7F004" w14:textId="77777777" w:rsidR="00BE23F8" w:rsidRPr="00613438" w:rsidRDefault="00BE23F8" w:rsidP="00BE23F8">
      <w:pPr>
        <w:jc w:val="both"/>
      </w:pPr>
      <w:r w:rsidRPr="00613438">
        <w:t>Der Controller dient als Einstiegskomponente auf dem Raspberry Pi 2. Über die TCP/IP Schnittstelle wird der Startbefehl mit der gewünschten Containerfarbe übermittelt. Danach startet der Controller die Kamera und beginnt damit, Bilder an die Komponenten Autonomous Driving und Container Detection zu schicken.</w:t>
      </w:r>
    </w:p>
    <w:p w14:paraId="4E1F98A7" w14:textId="77777777" w:rsidR="00BE23F8" w:rsidRPr="00613438" w:rsidRDefault="00BE23F8" w:rsidP="00BE23F8">
      <w:pPr>
        <w:jc w:val="both"/>
      </w:pPr>
    </w:p>
    <w:p w14:paraId="2D301849" w14:textId="77777777" w:rsidR="00BE23F8" w:rsidRPr="00613438" w:rsidRDefault="00BE23F8" w:rsidP="00574883">
      <w:pPr>
        <w:pStyle w:val="Heading4"/>
      </w:pPr>
      <w:r w:rsidRPr="00574883">
        <w:t>Autonomous</w:t>
      </w:r>
      <w:r w:rsidRPr="00613438">
        <w:t xml:space="preserve"> Driving</w:t>
      </w:r>
    </w:p>
    <w:p w14:paraId="2920654A" w14:textId="77777777" w:rsidR="00BE23F8" w:rsidRPr="00613438" w:rsidRDefault="00BE23F8" w:rsidP="00BE23F8">
      <w:pPr>
        <w:jc w:val="both"/>
      </w:pPr>
      <w:r w:rsidRPr="00613438">
        <w:t>Die Komponente Autonomous Driving ist für die Bildbearbeitung der Spurhaltung zuständig. Aus der Spurhaltung werden Lenkwinkel und Geschwindigkeit an die Kommunikationskomponente Dalmore weitergegeben. Zudem wird erkannt ob man sich an einer Kreuzung befindet, damit der Rechtsvortritt geprüft werden kann. Am Ende der Fahrt wird ermittelt ob das Parkfeld erreicht wurde und der Entleerungsvorgang wird gestartet.</w:t>
      </w:r>
    </w:p>
    <w:p w14:paraId="5ADA8745" w14:textId="77777777" w:rsidR="00BE23F8" w:rsidRPr="00613438" w:rsidRDefault="00BE23F8" w:rsidP="00BE23F8">
      <w:pPr>
        <w:jc w:val="both"/>
      </w:pPr>
    </w:p>
    <w:p w14:paraId="0C845589" w14:textId="77777777" w:rsidR="00BE23F8" w:rsidRPr="00613438" w:rsidRDefault="00BE23F8" w:rsidP="00574883">
      <w:pPr>
        <w:pStyle w:val="Heading4"/>
      </w:pPr>
      <w:r w:rsidRPr="00613438">
        <w:t>Container Detection</w:t>
      </w:r>
    </w:p>
    <w:p w14:paraId="4BD218B9" w14:textId="77777777" w:rsidR="00BE23F8" w:rsidRPr="00613438" w:rsidRDefault="00BE23F8" w:rsidP="00BE23F8">
      <w:pPr>
        <w:jc w:val="both"/>
      </w:pPr>
      <w:r w:rsidRPr="00613438">
        <w:t xml:space="preserve">Die Komponente Container Detection prüft das Bild auf vorhandene Container der Referenzfarbe. Falls ein Container innerhalb einer definierten Distanz gefunden wird, meldet die Komponente der Kommunikationskomponente, dass ein Container gefunden wurde inkl. Distanz zum Container. Danach wird der Container über die Steuerung des Raspberry Pi aufgeladen. </w:t>
      </w:r>
    </w:p>
    <w:p w14:paraId="560B54A3" w14:textId="77777777" w:rsidR="00BE23F8" w:rsidRPr="00613438" w:rsidRDefault="00BE23F8" w:rsidP="00BE23F8">
      <w:pPr>
        <w:jc w:val="both"/>
      </w:pPr>
    </w:p>
    <w:p w14:paraId="0BBACC7B" w14:textId="77777777" w:rsidR="00BE23F8" w:rsidRPr="00613438" w:rsidRDefault="00BE23F8" w:rsidP="00574883">
      <w:pPr>
        <w:pStyle w:val="Heading4"/>
      </w:pPr>
      <w:r w:rsidRPr="00613438">
        <w:t>Dalmore</w:t>
      </w:r>
    </w:p>
    <w:p w14:paraId="1843474E" w14:textId="77777777" w:rsidR="00BE23F8" w:rsidRPr="00613438" w:rsidRDefault="00BE23F8" w:rsidP="00BE23F8">
      <w:pPr>
        <w:jc w:val="both"/>
      </w:pPr>
      <w:r w:rsidRPr="00613438">
        <w:t xml:space="preserve">Komponente für die Kommunikation mit dem Raspberry Pi. Für die Kommunikation wird das Whiskey Transport Protokoll verwendet. </w:t>
      </w:r>
    </w:p>
    <w:p w14:paraId="68132CC9" w14:textId="77777777" w:rsidR="0083169E" w:rsidRPr="00613438" w:rsidRDefault="0083169E" w:rsidP="00BE23F8">
      <w:pPr>
        <w:jc w:val="both"/>
      </w:pPr>
    </w:p>
    <w:p w14:paraId="42AA16BA" w14:textId="77777777" w:rsidR="00F435DF" w:rsidRPr="00C13B8E" w:rsidRDefault="00316FB5" w:rsidP="00D137FF">
      <w:pPr>
        <w:jc w:val="both"/>
        <w:rPr>
          <w:rFonts w:ascii="Calibri" w:hAnsi="Calibri"/>
        </w:rPr>
      </w:pPr>
      <w:r w:rsidRPr="00C13B8E">
        <w:rPr>
          <w:rFonts w:ascii="Calibri" w:hAnsi="Calibri"/>
        </w:rPr>
        <w:br w:type="page"/>
      </w:r>
    </w:p>
    <w:p w14:paraId="1236B324" w14:textId="77777777" w:rsidR="00A202ED" w:rsidRPr="00613438" w:rsidRDefault="00A202ED" w:rsidP="00A202ED">
      <w:pPr>
        <w:pStyle w:val="Heading2"/>
      </w:pPr>
      <w:bookmarkStart w:id="135" w:name="_Toc437601124"/>
      <w:r w:rsidRPr="00613438">
        <w:lastRenderedPageBreak/>
        <w:t>Ablaufsteuerung</w:t>
      </w:r>
      <w:bookmarkEnd w:id="135"/>
    </w:p>
    <w:p w14:paraId="57833030" w14:textId="77777777" w:rsidR="00A202ED" w:rsidRPr="00C13B8E" w:rsidRDefault="00A202ED" w:rsidP="007D1001">
      <w:pPr>
        <w:jc w:val="both"/>
        <w:rPr>
          <w:rFonts w:ascii="Calibri" w:hAnsi="Calibri"/>
        </w:rPr>
      </w:pPr>
      <w:r w:rsidRPr="00C13B8E">
        <w:rPr>
          <w:rFonts w:ascii="Calibri" w:hAnsi="Calibri"/>
        </w:rPr>
        <w:t xml:space="preserve">Im nachfolgenden Kapitel werden der Ablauf des Systemes aufgezeigt und beschrieben.  </w:t>
      </w:r>
    </w:p>
    <w:p w14:paraId="5EDC7F8C" w14:textId="77777777" w:rsidR="00A202ED" w:rsidRPr="00C13B8E" w:rsidRDefault="00A202ED" w:rsidP="007D1001">
      <w:pPr>
        <w:jc w:val="both"/>
        <w:rPr>
          <w:rFonts w:ascii="Calibri" w:hAnsi="Calibri"/>
        </w:rPr>
      </w:pPr>
    </w:p>
    <w:p w14:paraId="4C15FD18" w14:textId="77777777" w:rsidR="00A202ED" w:rsidRPr="00613438" w:rsidRDefault="00A202ED" w:rsidP="00574883">
      <w:pPr>
        <w:pStyle w:val="Heading3"/>
      </w:pPr>
      <w:bookmarkStart w:id="136" w:name="_Toc437601125"/>
      <w:r w:rsidRPr="00613438">
        <w:t>Zustände</w:t>
      </w:r>
      <w:bookmarkEnd w:id="136"/>
    </w:p>
    <w:p w14:paraId="029B5664" w14:textId="77777777" w:rsidR="00A202ED" w:rsidRPr="00C13B8E" w:rsidRDefault="00A202ED" w:rsidP="007D1001">
      <w:pPr>
        <w:jc w:val="both"/>
        <w:rPr>
          <w:rFonts w:ascii="Calibri" w:hAnsi="Calibri"/>
        </w:rPr>
      </w:pPr>
      <w:r w:rsidRPr="00C13B8E">
        <w:rPr>
          <w:rFonts w:ascii="Calibri" w:hAnsi="Calibri"/>
        </w:rPr>
        <w:t>Das System kennt die folgenden Zustände, welche weiter unten in einem Zustandsdiagramm dargestellt werden.</w:t>
      </w:r>
    </w:p>
    <w:p w14:paraId="1C4DF78C" w14:textId="77777777" w:rsidR="00A202ED" w:rsidRPr="00C13B8E" w:rsidRDefault="00A202ED" w:rsidP="007D1001">
      <w:pPr>
        <w:jc w:val="both"/>
        <w:rPr>
          <w:rFonts w:ascii="Calibri" w:hAnsi="Calibri"/>
        </w:rPr>
      </w:pPr>
    </w:p>
    <w:p w14:paraId="761E78B2" w14:textId="77777777" w:rsidR="006D20D9" w:rsidRPr="00613438" w:rsidRDefault="006D20D9" w:rsidP="006D20D9">
      <w:pPr>
        <w:pStyle w:val="Caption"/>
        <w:keepNext/>
      </w:pPr>
      <w:bookmarkStart w:id="137" w:name="_Toc437601573"/>
      <w:r w:rsidRPr="00613438">
        <w:t xml:space="preserve">Tabelle </w:t>
      </w:r>
      <w:r w:rsidR="00D46409" w:rsidRPr="00613438">
        <w:fldChar w:fldCharType="begin"/>
      </w:r>
      <w:r w:rsidR="00D46409" w:rsidRPr="00613438">
        <w:instrText xml:space="preserve"> SEQ Tabelle \* ARABIC </w:instrText>
      </w:r>
      <w:r w:rsidR="00D46409" w:rsidRPr="00613438">
        <w:fldChar w:fldCharType="separate"/>
      </w:r>
      <w:r w:rsidR="00C50A5A">
        <w:rPr>
          <w:noProof/>
        </w:rPr>
        <w:t>12</w:t>
      </w:r>
      <w:r w:rsidR="00D46409" w:rsidRPr="00613438">
        <w:fldChar w:fldCharType="end"/>
      </w:r>
      <w:r w:rsidR="00D07033" w:rsidRPr="00613438">
        <w:t>: Grobbeschreibung der Systemzustände</w:t>
      </w:r>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5595"/>
      </w:tblGrid>
      <w:tr w:rsidR="00A202ED" w:rsidRPr="00C13B8E" w14:paraId="23857006" w14:textId="77777777" w:rsidTr="00C13B8E">
        <w:trPr>
          <w:trHeight w:val="619"/>
        </w:trPr>
        <w:tc>
          <w:tcPr>
            <w:tcW w:w="2710" w:type="dxa"/>
            <w:shd w:val="clear" w:color="auto" w:fill="auto"/>
          </w:tcPr>
          <w:p w14:paraId="0A093669"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INITIALISATION</w:t>
            </w:r>
          </w:p>
        </w:tc>
        <w:tc>
          <w:tcPr>
            <w:tcW w:w="5806" w:type="dxa"/>
            <w:shd w:val="clear" w:color="auto" w:fill="auto"/>
          </w:tcPr>
          <w:p w14:paraId="1E79036F"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Alle Systeme werden hochgefahren, das Fahrzeug wird fahrbereit gemacht</w:t>
            </w:r>
          </w:p>
        </w:tc>
      </w:tr>
      <w:tr w:rsidR="00A202ED" w:rsidRPr="00C13B8E" w14:paraId="1B90FC53" w14:textId="77777777" w:rsidTr="00C13B8E">
        <w:tc>
          <w:tcPr>
            <w:tcW w:w="2710" w:type="dxa"/>
            <w:shd w:val="clear" w:color="auto" w:fill="auto"/>
          </w:tcPr>
          <w:p w14:paraId="51276095"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RIVE_AND_LOAD</w:t>
            </w:r>
          </w:p>
        </w:tc>
        <w:tc>
          <w:tcPr>
            <w:tcW w:w="5806" w:type="dxa"/>
            <w:shd w:val="clear" w:color="auto" w:fill="auto"/>
          </w:tcPr>
          <w:p w14:paraId="6EB11C20"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 xml:space="preserve">Das Fahrzeug fährt auf </w:t>
            </w:r>
          </w:p>
        </w:tc>
      </w:tr>
      <w:tr w:rsidR="00A202ED" w:rsidRPr="00C13B8E" w14:paraId="0984E8CD" w14:textId="77777777" w:rsidTr="00C13B8E">
        <w:trPr>
          <w:trHeight w:val="311"/>
        </w:trPr>
        <w:tc>
          <w:tcPr>
            <w:tcW w:w="2710" w:type="dxa"/>
            <w:shd w:val="clear" w:color="auto" w:fill="auto"/>
          </w:tcPr>
          <w:p w14:paraId="242CCA01"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WAIT_CROSSROAD</w:t>
            </w:r>
          </w:p>
        </w:tc>
        <w:tc>
          <w:tcPr>
            <w:tcW w:w="5806" w:type="dxa"/>
            <w:shd w:val="clear" w:color="auto" w:fill="auto"/>
          </w:tcPr>
          <w:p w14:paraId="654E57A3"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as autonome Fahrsystem hat einen gültigen Rechtsvortritt erkannt und wartet an der Kreuzung, bis es weiterfahren kann.</w:t>
            </w:r>
          </w:p>
        </w:tc>
      </w:tr>
      <w:tr w:rsidR="00A202ED" w:rsidRPr="00C13B8E" w14:paraId="4A103556" w14:textId="77777777" w:rsidTr="00C13B8E">
        <w:tc>
          <w:tcPr>
            <w:tcW w:w="2710" w:type="dxa"/>
            <w:shd w:val="clear" w:color="auto" w:fill="auto"/>
          </w:tcPr>
          <w:p w14:paraId="4AE3B91E"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CONTAINER_DETECTION</w:t>
            </w:r>
          </w:p>
        </w:tc>
        <w:tc>
          <w:tcPr>
            <w:tcW w:w="5806" w:type="dxa"/>
            <w:shd w:val="clear" w:color="auto" w:fill="auto"/>
          </w:tcPr>
          <w:p w14:paraId="1D419A07"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 xml:space="preserve">Ein Container wurde von der Kamera entdeckt. </w:t>
            </w:r>
          </w:p>
          <w:p w14:paraId="78BEC81F"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er RGB-Sensor wird eingeschalten, welcher den Container genauer erkennt.</w:t>
            </w:r>
          </w:p>
        </w:tc>
      </w:tr>
      <w:tr w:rsidR="00A202ED" w:rsidRPr="00C13B8E" w14:paraId="3A623F86" w14:textId="77777777" w:rsidTr="00C13B8E">
        <w:tc>
          <w:tcPr>
            <w:tcW w:w="2710" w:type="dxa"/>
            <w:shd w:val="clear" w:color="auto" w:fill="auto"/>
          </w:tcPr>
          <w:p w14:paraId="6ADB099E"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CONTAINER_LOADING</w:t>
            </w:r>
          </w:p>
        </w:tc>
        <w:tc>
          <w:tcPr>
            <w:tcW w:w="5806" w:type="dxa"/>
            <w:shd w:val="clear" w:color="auto" w:fill="auto"/>
          </w:tcPr>
          <w:p w14:paraId="700CE962"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er Container wurde vom RGB-Sensor erkannt und wird gerade vom Greifarm geladen</w:t>
            </w:r>
          </w:p>
        </w:tc>
      </w:tr>
      <w:tr w:rsidR="00A202ED" w:rsidRPr="00C13B8E" w14:paraId="1FC143EE" w14:textId="77777777" w:rsidTr="00C13B8E">
        <w:tc>
          <w:tcPr>
            <w:tcW w:w="2710" w:type="dxa"/>
            <w:shd w:val="clear" w:color="auto" w:fill="auto"/>
          </w:tcPr>
          <w:p w14:paraId="662BD94F"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CONTAINERS_LOADED</w:t>
            </w:r>
          </w:p>
        </w:tc>
        <w:tc>
          <w:tcPr>
            <w:tcW w:w="5806" w:type="dxa"/>
            <w:shd w:val="clear" w:color="auto" w:fill="auto"/>
          </w:tcPr>
          <w:p w14:paraId="3B3C9F8A"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Alle Container wurde geladen. Das Fahrzeug fährt auf schnellstem Wege zum Parkfeld.</w:t>
            </w:r>
          </w:p>
        </w:tc>
      </w:tr>
      <w:tr w:rsidR="00A202ED" w:rsidRPr="00C13B8E" w14:paraId="38BBC767" w14:textId="77777777" w:rsidTr="00C13B8E">
        <w:tc>
          <w:tcPr>
            <w:tcW w:w="2710" w:type="dxa"/>
            <w:shd w:val="clear" w:color="auto" w:fill="auto"/>
          </w:tcPr>
          <w:p w14:paraId="5457D049"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ISPOSING</w:t>
            </w:r>
          </w:p>
        </w:tc>
        <w:tc>
          <w:tcPr>
            <w:tcW w:w="5806" w:type="dxa"/>
            <w:shd w:val="clear" w:color="auto" w:fill="auto"/>
          </w:tcPr>
          <w:p w14:paraId="47DE5DA8" w14:textId="77777777" w:rsidR="00A202ED" w:rsidRPr="00C13B8E" w:rsidRDefault="00A202ED" w:rsidP="00C13B8E">
            <w:pPr>
              <w:jc w:val="both"/>
              <w:rPr>
                <w:rFonts w:ascii="Calibri" w:eastAsia="Cambria" w:hAnsi="Calibri"/>
                <w:sz w:val="22"/>
                <w:szCs w:val="22"/>
              </w:rPr>
            </w:pPr>
            <w:r w:rsidRPr="00C13B8E">
              <w:rPr>
                <w:rFonts w:ascii="Calibri" w:eastAsia="Cambria" w:hAnsi="Calibri"/>
                <w:sz w:val="22"/>
                <w:szCs w:val="22"/>
              </w:rPr>
              <w:t>Der Müll wird vom Fahrzeug abgeladen.</w:t>
            </w:r>
          </w:p>
        </w:tc>
      </w:tr>
    </w:tbl>
    <w:p w14:paraId="16DD9E4D" w14:textId="603C58AB" w:rsidR="00A202ED" w:rsidRPr="00C13B8E" w:rsidRDefault="0052435B" w:rsidP="00015138">
      <w:pPr>
        <w:jc w:val="both"/>
        <w:rPr>
          <w:rFonts w:ascii="Calibri" w:hAnsi="Calibri"/>
        </w:rPr>
      </w:pPr>
      <w:r>
        <w:rPr>
          <w:lang w:val="en-US"/>
        </w:rPr>
        <mc:AlternateContent>
          <mc:Choice Requires="wpg">
            <w:drawing>
              <wp:anchor distT="0" distB="0" distL="114300" distR="114300" simplePos="0" relativeHeight="251658752" behindDoc="0" locked="0" layoutInCell="1" allowOverlap="1" wp14:anchorId="30DE71D6" wp14:editId="0FB5F4C0">
                <wp:simplePos x="0" y="0"/>
                <wp:positionH relativeFrom="column">
                  <wp:posOffset>-227965</wp:posOffset>
                </wp:positionH>
                <wp:positionV relativeFrom="paragraph">
                  <wp:posOffset>159385</wp:posOffset>
                </wp:positionV>
                <wp:extent cx="5727700" cy="3531235"/>
                <wp:effectExtent l="0" t="0" r="12700" b="0"/>
                <wp:wrapTopAndBottom/>
                <wp:docPr id="275" name="Group 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7700" cy="3531235"/>
                          <a:chOff x="0" y="0"/>
                          <a:chExt cx="5727700" cy="3531235"/>
                        </a:xfrm>
                      </wpg:grpSpPr>
                      <pic:pic xmlns:pic="http://schemas.openxmlformats.org/drawingml/2006/picture">
                        <pic:nvPicPr>
                          <pic:cNvPr id="242" name="Picture 24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727700" cy="3312160"/>
                          </a:xfrm>
                          <a:prstGeom prst="rect">
                            <a:avLst/>
                          </a:prstGeom>
                        </pic:spPr>
                      </pic:pic>
                      <wps:wsp>
                        <wps:cNvPr id="273" name="Text Box 273"/>
                        <wps:cNvSpPr txBox="1"/>
                        <wps:spPr>
                          <a:xfrm>
                            <a:off x="0" y="3369310"/>
                            <a:ext cx="57277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471823" w14:textId="77777777" w:rsidR="00A51520" w:rsidRPr="00C424EE" w:rsidRDefault="00A51520" w:rsidP="006D20D9">
                              <w:pPr>
                                <w:pStyle w:val="Caption"/>
                                <w:rPr>
                                  <w:noProof/>
                                  <w:lang w:eastAsia="en-US"/>
                                </w:rPr>
                              </w:pPr>
                              <w:bookmarkStart w:id="138" w:name="_Toc437601603"/>
                              <w:r>
                                <w:t xml:space="preserve">Abbildung </w:t>
                              </w:r>
                              <w:r>
                                <w:fldChar w:fldCharType="begin"/>
                              </w:r>
                              <w:r>
                                <w:instrText xml:space="preserve"> SEQ Abbildung \* ARABIC </w:instrText>
                              </w:r>
                              <w:r>
                                <w:fldChar w:fldCharType="separate"/>
                              </w:r>
                              <w:r>
                                <w:rPr>
                                  <w:noProof/>
                                </w:rPr>
                                <w:t>29</w:t>
                              </w:r>
                              <w:r>
                                <w:fldChar w:fldCharType="end"/>
                              </w:r>
                              <w:r>
                                <w:t xml:space="preserve">: </w:t>
                              </w:r>
                              <w:proofErr w:type="spellStart"/>
                              <w:r>
                                <w:t>Statemachine</w:t>
                              </w:r>
                              <w:proofErr w:type="spellEnd"/>
                              <w:r>
                                <w:t xml:space="preserve"> des Fahrzeug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DE71D6" id="Group_x0020_275" o:spid="_x0000_s1326" style="position:absolute;left:0;text-align:left;margin-left:-17.95pt;margin-top:12.55pt;width:451pt;height:278.05pt;z-index:251658752" coordsize="5727700,35312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">
                <v:shape id="Picture_x0020_242" o:spid="_x0000_s1327" type="#_x0000_t75" style="position:absolute;width:5727700;height:3312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N4&#10;Jk3HAAAA3AAAAA8AAABkcnMvZG93bnJldi54bWxEj0FrwkAUhO+C/2F5Qm91YyrFpq5ihbSlWmi1&#10;0B4f2WeyNfs2ZFeN/94tFDwOM/MNM513thZHar1xrGA0TEAQF04bLhV8bfPbCQgfkDXWjknBmTzM&#10;Z/3eFDPtTvxJx00oRYSwz1BBFUKTSemLiiz6oWuIo7dzrcUQZVtK3eIpwm0t0yS5lxYNx4UKG1pW&#10;VOw3B6tg9fuw/HnOP763Zp2b0dv+5e79iZW6GXSLRxCBunAN/7dftYJ0nMLfmXgE5OwC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EN4Jk3HAAAA3AAAAA8AAAAAAAAAAAAAAAAA&#10;nAIAAGRycy9kb3ducmV2LnhtbFBLBQYAAAAABAAEAPcAAACQAwAAAAA=&#10;">
                  <v:imagedata r:id="rId71" o:title=""/>
                  <v:path arrowok="t"/>
                </v:shape>
                <v:shape id="Text_x0020_Box_x0020_273" o:spid="_x0000_s1328" type="#_x0000_t202" style="position:absolute;top:3369310;width:57277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6UAxgAA&#10;ANwAAAAPAAAAZHJzL2Rvd25yZXYueG1sRI9BawIxFITvQv9DeIVepGarYstqFJEWqhfp1ktvj81z&#10;s3bzsiRZ3f77RhA8DjPzDbNY9bYRZ/KhdqzgZZSBIC6drrlScPj+eH4DESKyxsYxKfijAKvlw2CB&#10;uXYX/qJzESuRIBxyVGBibHMpQ2nIYhi5ljh5R+ctxiR9JbXHS4LbRo6zbCYt1pwWDLa0MVT+Fp1V&#10;sJ/+7M2wO77v1tOJ3x66zexUFUo9PfbrOYhIfbyHb+1PrWD8OoHrmXQE5PI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gR6UAxgAAANwAAAAPAAAAAAAAAAAAAAAAAJcCAABkcnMv&#10;ZG93bnJldi54bWxQSwUGAAAAAAQABAD1AAAAigMAAAAA&#10;" stroked="f">
                  <v:textbox style="mso-fit-shape-to-text:t" inset="0,0,0,0">
                    <w:txbxContent>
                      <w:p w14:paraId="12471823" w14:textId="77777777" w:rsidR="00A51520" w:rsidRPr="00C424EE" w:rsidRDefault="00A51520" w:rsidP="006D20D9">
                        <w:pPr>
                          <w:pStyle w:val="Caption"/>
                          <w:rPr>
                            <w:noProof/>
                            <w:lang w:eastAsia="en-US"/>
                          </w:rPr>
                        </w:pPr>
                        <w:bookmarkStart w:id="139" w:name="_Toc437601603"/>
                        <w:r>
                          <w:t xml:space="preserve">Abbildung </w:t>
                        </w:r>
                        <w:r>
                          <w:fldChar w:fldCharType="begin"/>
                        </w:r>
                        <w:r>
                          <w:instrText xml:space="preserve"> SEQ Abbildung \* ARABIC </w:instrText>
                        </w:r>
                        <w:r>
                          <w:fldChar w:fldCharType="separate"/>
                        </w:r>
                        <w:r>
                          <w:rPr>
                            <w:noProof/>
                          </w:rPr>
                          <w:t>29</w:t>
                        </w:r>
                        <w:r>
                          <w:fldChar w:fldCharType="end"/>
                        </w:r>
                        <w:r>
                          <w:t xml:space="preserve">: </w:t>
                        </w:r>
                        <w:proofErr w:type="spellStart"/>
                        <w:r>
                          <w:t>Statemachine</w:t>
                        </w:r>
                        <w:proofErr w:type="spellEnd"/>
                        <w:r>
                          <w:t xml:space="preserve"> des Fahrzeugs</w:t>
                        </w:r>
                        <w:bookmarkEnd w:id="139"/>
                      </w:p>
                    </w:txbxContent>
                  </v:textbox>
                </v:shape>
                <w10:wrap type="topAndBottom"/>
              </v:group>
            </w:pict>
          </mc:Fallback>
        </mc:AlternateContent>
      </w:r>
    </w:p>
    <w:p w14:paraId="4F0EA851" w14:textId="77777777" w:rsidR="00A202ED" w:rsidRPr="00613438" w:rsidRDefault="00A202ED" w:rsidP="00574883">
      <w:pPr>
        <w:pStyle w:val="Heading3"/>
      </w:pPr>
      <w:bookmarkStart w:id="140" w:name="_Toc437601126"/>
      <w:r w:rsidRPr="00613438">
        <w:t>Zustand INITIALISATION</w:t>
      </w:r>
      <w:bookmarkEnd w:id="140"/>
    </w:p>
    <w:p w14:paraId="005C1C0C" w14:textId="77777777" w:rsidR="00A202ED" w:rsidRPr="00C13B8E" w:rsidRDefault="00A202ED" w:rsidP="007D1001">
      <w:pPr>
        <w:jc w:val="both"/>
        <w:rPr>
          <w:rFonts w:ascii="Calibri" w:hAnsi="Calibri"/>
        </w:rPr>
      </w:pPr>
      <w:r w:rsidRPr="00C13B8E">
        <w:rPr>
          <w:rFonts w:ascii="Calibri" w:hAnsi="Calibri"/>
        </w:rPr>
        <w:t xml:space="preserve">Bei diesem Zustand handelt sich um den Initialzustand. Das Fahrzeug befindet sich nach dem Einschalten in diesem Zustand. </w:t>
      </w:r>
    </w:p>
    <w:p w14:paraId="68ACAC0F" w14:textId="77777777" w:rsidR="00A202ED" w:rsidRPr="00C13B8E" w:rsidRDefault="00A202ED" w:rsidP="007D1001">
      <w:pPr>
        <w:jc w:val="both"/>
        <w:rPr>
          <w:rFonts w:ascii="Calibri" w:hAnsi="Calibri"/>
        </w:rPr>
      </w:pPr>
      <w:r w:rsidRPr="00C13B8E">
        <w:rPr>
          <w:rFonts w:ascii="Calibri" w:hAnsi="Calibri"/>
        </w:rPr>
        <w:lastRenderedPageBreak/>
        <w:t>Die beteiligten Module und Komponenten werden gestartet und miteinander synchronisiert.</w:t>
      </w:r>
    </w:p>
    <w:p w14:paraId="4351A207" w14:textId="6D9C7856" w:rsidR="00A202ED" w:rsidRPr="00C13B8E" w:rsidRDefault="0052435B" w:rsidP="007D1001">
      <w:pPr>
        <w:jc w:val="both"/>
        <w:rPr>
          <w:rFonts w:ascii="Calibri" w:hAnsi="Calibri"/>
        </w:rPr>
      </w:pPr>
      <w:r>
        <w:rPr>
          <w:lang w:val="en-US"/>
        </w:rPr>
        <mc:AlternateContent>
          <mc:Choice Requires="wpg">
            <w:drawing>
              <wp:anchor distT="0" distB="0" distL="114300" distR="114300" simplePos="0" relativeHeight="251659776" behindDoc="0" locked="0" layoutInCell="1" allowOverlap="1" wp14:anchorId="60C1EF5D" wp14:editId="527B1BBA">
                <wp:simplePos x="0" y="0"/>
                <wp:positionH relativeFrom="column">
                  <wp:posOffset>0</wp:posOffset>
                </wp:positionH>
                <wp:positionV relativeFrom="paragraph">
                  <wp:posOffset>187325</wp:posOffset>
                </wp:positionV>
                <wp:extent cx="5727700" cy="4511040"/>
                <wp:effectExtent l="0" t="0" r="0" b="0"/>
                <wp:wrapTopAndBottom/>
                <wp:docPr id="277" name="Group 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7700" cy="4511040"/>
                          <a:chOff x="0" y="0"/>
                          <a:chExt cx="5727700" cy="4511040"/>
                        </a:xfrm>
                      </wpg:grpSpPr>
                      <pic:pic xmlns:pic="http://schemas.openxmlformats.org/drawingml/2006/picture">
                        <pic:nvPicPr>
                          <pic:cNvPr id="2" name="Picture 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727700" cy="4511040"/>
                          </a:xfrm>
                          <a:prstGeom prst="rect">
                            <a:avLst/>
                          </a:prstGeom>
                        </pic:spPr>
                      </pic:pic>
                      <wps:wsp>
                        <wps:cNvPr id="276" name="Text Box 276"/>
                        <wps:cNvSpPr txBox="1"/>
                        <wps:spPr>
                          <a:xfrm>
                            <a:off x="0" y="4241165"/>
                            <a:ext cx="56134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B03B40" w14:textId="77777777" w:rsidR="00A51520" w:rsidRPr="00261222" w:rsidRDefault="00A51520" w:rsidP="00C9145E">
                              <w:pPr>
                                <w:pStyle w:val="Caption"/>
                                <w:rPr>
                                  <w:noProof/>
                                  <w:lang w:eastAsia="en-US"/>
                                </w:rPr>
                              </w:pPr>
                              <w:bookmarkStart w:id="141" w:name="_Toc437601604"/>
                              <w:r>
                                <w:t xml:space="preserve">Abbildung </w:t>
                              </w:r>
                              <w:r>
                                <w:fldChar w:fldCharType="begin"/>
                              </w:r>
                              <w:r>
                                <w:instrText xml:space="preserve"> SEQ Abbildung \* ARABIC </w:instrText>
                              </w:r>
                              <w:r>
                                <w:fldChar w:fldCharType="separate"/>
                              </w:r>
                              <w:r>
                                <w:rPr>
                                  <w:noProof/>
                                </w:rPr>
                                <w:t>30</w:t>
                              </w:r>
                              <w:r>
                                <w:fldChar w:fldCharType="end"/>
                              </w:r>
                              <w:r>
                                <w:t>: Sequenzdiagramm des Startvorgang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60C1EF5D" id="Group_x0020_277" o:spid="_x0000_s1329" style="position:absolute;left:0;text-align:left;margin-left:0;margin-top:14.75pt;width:451pt;height:355.2pt;z-index:251659776;mso-width-relative:margin" coordsize="5727700,45110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">
                <v:shape id="Picture_x0020_2" o:spid="_x0000_s1330" type="#_x0000_t75" style="position:absolute;width:5727700;height:4511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h&#10;K+TCAAAA2gAAAA8AAABkcnMvZG93bnJldi54bWxEj19LxDAQxN8P/A5hBd/uUivIUS8tKh74IIL3&#10;x+e12WuCzaY0a69+eyMIPg4z8xtm08yhVxONyUc2cL0qQBG30XruDBz22+UaVBJki31kMvBNCZr6&#10;YrHBysYzv9G0k05lCKcKDTiRodI6tY4CplUciLN3imNAyXLstB3xnOGh12VR3OqAnvOCw4EeHbWf&#10;u69gQPZr+7Qdbh7c0RevH/5lKt/lZMzV5Xx/B0polv/wX/vZGijh90q+Abr+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B4SvkwgAAANoAAAAPAAAAAAAAAAAAAAAAAJwCAABk&#10;cnMvZG93bnJldi54bWxQSwUGAAAAAAQABAD3AAAAiwMAAAAA&#10;">
                  <v:imagedata r:id="rId73" o:title=""/>
                  <v:path arrowok="t"/>
                </v:shape>
                <v:shape id="Text_x0020_Box_x0020_276" o:spid="_x0000_s1331" type="#_x0000_t202" style="position:absolute;top:4241165;width:5613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MAaYxwAA&#10;ANwAAAAPAAAAZHJzL2Rvd25yZXYueG1sRI9BS8NAFITvgv9heUIvYje2JUrstpRiofZSjLl4e2Rf&#10;s9Hs27C7aeO/d4WCx2FmvmGW69F24kw+tI4VPE4zEMS10y03CqqP3cMziBCRNXaOScEPBVivbm+W&#10;WGh34Xc6l7ERCcKhQAUmxr6QMtSGLIap64mTd3LeYkzSN1J7vCS47eQsy3JpseW0YLCnraH6uxys&#10;guPi82juh9PrYbOY+7dq2OZfTanU5G7cvICINMb/8LW91wpmTzn8nUlHQK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8DAGmMcAAADcAAAADwAAAAAAAAAAAAAAAACXAgAAZHJz&#10;L2Rvd25yZXYueG1sUEsFBgAAAAAEAAQA9QAAAIsDAAAAAA==&#10;" stroked="f">
                  <v:textbox style="mso-fit-shape-to-text:t" inset="0,0,0,0">
                    <w:txbxContent>
                      <w:p w14:paraId="57B03B40" w14:textId="77777777" w:rsidR="00A51520" w:rsidRPr="00261222" w:rsidRDefault="00A51520" w:rsidP="00C9145E">
                        <w:pPr>
                          <w:pStyle w:val="Caption"/>
                          <w:rPr>
                            <w:noProof/>
                            <w:lang w:eastAsia="en-US"/>
                          </w:rPr>
                        </w:pPr>
                        <w:bookmarkStart w:id="142" w:name="_Toc437601604"/>
                        <w:r>
                          <w:t xml:space="preserve">Abbildung </w:t>
                        </w:r>
                        <w:r>
                          <w:fldChar w:fldCharType="begin"/>
                        </w:r>
                        <w:r>
                          <w:instrText xml:space="preserve"> SEQ Abbildung \* ARABIC </w:instrText>
                        </w:r>
                        <w:r>
                          <w:fldChar w:fldCharType="separate"/>
                        </w:r>
                        <w:r>
                          <w:rPr>
                            <w:noProof/>
                          </w:rPr>
                          <w:t>30</w:t>
                        </w:r>
                        <w:r>
                          <w:fldChar w:fldCharType="end"/>
                        </w:r>
                        <w:r>
                          <w:t>: Sequenzdiagramm des Startvorganges</w:t>
                        </w:r>
                        <w:bookmarkEnd w:id="142"/>
                      </w:p>
                    </w:txbxContent>
                  </v:textbox>
                </v:shape>
                <w10:wrap type="topAndBottom"/>
              </v:group>
            </w:pict>
          </mc:Fallback>
        </mc:AlternateContent>
      </w:r>
    </w:p>
    <w:p w14:paraId="2DC1C1F5" w14:textId="77777777" w:rsidR="00A202ED" w:rsidRPr="00C13B8E" w:rsidRDefault="00A202ED" w:rsidP="007D1001">
      <w:pPr>
        <w:jc w:val="both"/>
        <w:rPr>
          <w:rFonts w:ascii="Calibri" w:hAnsi="Calibri"/>
        </w:rPr>
      </w:pPr>
    </w:p>
    <w:p w14:paraId="7D3A9E8E" w14:textId="77777777" w:rsidR="00A202ED" w:rsidRPr="00C13B8E" w:rsidRDefault="00A202ED" w:rsidP="007D1001">
      <w:pPr>
        <w:jc w:val="both"/>
        <w:rPr>
          <w:rFonts w:ascii="Calibri" w:hAnsi="Calibri"/>
        </w:rPr>
      </w:pPr>
      <w:r w:rsidRPr="00C13B8E">
        <w:rPr>
          <w:rFonts w:ascii="Calibri" w:hAnsi="Calibri"/>
        </w:rPr>
        <w:t>Nach diesem Prozess ist das Fahrzeug betriebsbereit und wechselt in den Zustand DRIVE_AND_LOAD.</w:t>
      </w:r>
    </w:p>
    <w:p w14:paraId="4CE1A386" w14:textId="77777777" w:rsidR="00A202ED" w:rsidRPr="00C13B8E" w:rsidRDefault="00A202ED" w:rsidP="007D1001">
      <w:pPr>
        <w:jc w:val="both"/>
        <w:rPr>
          <w:rFonts w:ascii="Calibri" w:hAnsi="Calibri"/>
        </w:rPr>
      </w:pPr>
    </w:p>
    <w:p w14:paraId="074B21ED" w14:textId="77777777" w:rsidR="00A202ED" w:rsidRPr="00613438" w:rsidRDefault="00A202ED" w:rsidP="00574883">
      <w:pPr>
        <w:pStyle w:val="Heading3"/>
      </w:pPr>
      <w:bookmarkStart w:id="143" w:name="_Toc437601127"/>
      <w:r w:rsidRPr="00613438">
        <w:t>Zustand DRIVE_AND_LOAD</w:t>
      </w:r>
      <w:bookmarkEnd w:id="143"/>
    </w:p>
    <w:p w14:paraId="68613732" w14:textId="77777777" w:rsidR="00A202ED" w:rsidRPr="00C13B8E" w:rsidRDefault="00A202ED" w:rsidP="007D1001">
      <w:pPr>
        <w:jc w:val="both"/>
        <w:rPr>
          <w:rFonts w:ascii="Calibri" w:hAnsi="Calibri"/>
        </w:rPr>
      </w:pPr>
      <w:r w:rsidRPr="00C13B8E">
        <w:rPr>
          <w:rFonts w:ascii="Calibri" w:hAnsi="Calibri"/>
        </w:rPr>
        <w:t>In diesem Zustand sind softwareseitig folgende Komponenten aktiv:</w:t>
      </w:r>
    </w:p>
    <w:p w14:paraId="748F588B" w14:textId="77777777" w:rsidR="00A202ED" w:rsidRPr="00C13B8E" w:rsidRDefault="00A202ED" w:rsidP="007D1001">
      <w:pPr>
        <w:pStyle w:val="ListParagraph"/>
        <w:numPr>
          <w:ilvl w:val="0"/>
          <w:numId w:val="21"/>
        </w:numPr>
        <w:jc w:val="both"/>
        <w:rPr>
          <w:rFonts w:ascii="Calibri" w:hAnsi="Calibri"/>
        </w:rPr>
      </w:pPr>
      <w:r w:rsidRPr="00C13B8E">
        <w:rPr>
          <w:rFonts w:ascii="Calibri" w:hAnsi="Calibri"/>
        </w:rPr>
        <w:t>Erkennung der Fahrspur via Kamera</w:t>
      </w:r>
    </w:p>
    <w:p w14:paraId="3A44D577" w14:textId="77777777" w:rsidR="00A202ED" w:rsidRPr="00C13B8E" w:rsidRDefault="00A202ED" w:rsidP="007D1001">
      <w:pPr>
        <w:pStyle w:val="ListParagraph"/>
        <w:numPr>
          <w:ilvl w:val="0"/>
          <w:numId w:val="21"/>
        </w:numPr>
        <w:jc w:val="both"/>
        <w:rPr>
          <w:rFonts w:ascii="Calibri" w:hAnsi="Calibri"/>
        </w:rPr>
      </w:pPr>
      <w:r w:rsidRPr="00C13B8E">
        <w:rPr>
          <w:rFonts w:ascii="Calibri" w:hAnsi="Calibri"/>
        </w:rPr>
        <w:t>Erkennung von Container via Kamera</w:t>
      </w:r>
    </w:p>
    <w:p w14:paraId="7DBE1191" w14:textId="77777777" w:rsidR="00A202ED" w:rsidRPr="00C13B8E" w:rsidRDefault="00A202ED" w:rsidP="007D1001">
      <w:pPr>
        <w:pStyle w:val="ListParagraph"/>
        <w:numPr>
          <w:ilvl w:val="0"/>
          <w:numId w:val="21"/>
        </w:numPr>
        <w:jc w:val="both"/>
        <w:rPr>
          <w:rFonts w:ascii="Calibri" w:hAnsi="Calibri"/>
        </w:rPr>
      </w:pPr>
      <w:r w:rsidRPr="00C13B8E">
        <w:rPr>
          <w:rFonts w:ascii="Calibri" w:hAnsi="Calibri"/>
        </w:rPr>
        <w:t>Erkennung Rechtsvortritt</w:t>
      </w:r>
    </w:p>
    <w:p w14:paraId="7FB4D19F" w14:textId="77777777" w:rsidR="00A202ED" w:rsidRPr="00C13B8E" w:rsidRDefault="00A202ED" w:rsidP="007D1001">
      <w:pPr>
        <w:jc w:val="both"/>
        <w:rPr>
          <w:rFonts w:ascii="Calibri" w:hAnsi="Calibri"/>
        </w:rPr>
      </w:pPr>
    </w:p>
    <w:p w14:paraId="56DABAF8" w14:textId="77777777" w:rsidR="00A202ED" w:rsidRPr="00C13B8E" w:rsidRDefault="00A202ED" w:rsidP="007D1001">
      <w:pPr>
        <w:jc w:val="both"/>
        <w:rPr>
          <w:rFonts w:ascii="Calibri" w:hAnsi="Calibri"/>
        </w:rPr>
      </w:pPr>
      <w:r w:rsidRPr="00C13B8E">
        <w:rPr>
          <w:rFonts w:ascii="Calibri" w:hAnsi="Calibri"/>
        </w:rPr>
        <w:t>Die Fahrspurerkennung analysiert laufend die Bilder der Kamera und versucht dabei die Fahrspur zu erhalten. Merkt die Analyse, dass es sich der Kreuzung nähert, schaltet es die Ultraschallsensoren ein, um Rechtsvortritte zu erkennen.</w:t>
      </w:r>
    </w:p>
    <w:p w14:paraId="20439FD3" w14:textId="77777777" w:rsidR="00A202ED" w:rsidRPr="00C13B8E" w:rsidRDefault="00A202ED" w:rsidP="007D1001">
      <w:pPr>
        <w:jc w:val="both"/>
        <w:rPr>
          <w:rFonts w:ascii="Calibri" w:hAnsi="Calibri"/>
        </w:rPr>
      </w:pPr>
    </w:p>
    <w:p w14:paraId="5D57326C" w14:textId="77777777" w:rsidR="00A202ED" w:rsidRPr="00C13B8E" w:rsidRDefault="00A202ED" w:rsidP="007D1001">
      <w:pPr>
        <w:jc w:val="both"/>
        <w:rPr>
          <w:rFonts w:ascii="Calibri" w:hAnsi="Calibri"/>
        </w:rPr>
      </w:pPr>
      <w:r w:rsidRPr="00C13B8E">
        <w:rPr>
          <w:rFonts w:ascii="Calibri" w:hAnsi="Calibri"/>
        </w:rPr>
        <w:t>Sobald ein Container auf circa 30cm von der Kamera erkannt wurde wechselt das System in den Zustand CONTAINER_DETECTION.</w:t>
      </w:r>
    </w:p>
    <w:p w14:paraId="75365217" w14:textId="77777777" w:rsidR="00A202ED" w:rsidRPr="00C13B8E" w:rsidRDefault="00A202ED" w:rsidP="007D1001">
      <w:pPr>
        <w:jc w:val="both"/>
        <w:rPr>
          <w:rFonts w:ascii="Calibri" w:hAnsi="Calibri"/>
        </w:rPr>
      </w:pPr>
      <w:r w:rsidRPr="00C13B8E">
        <w:rPr>
          <w:rFonts w:ascii="Calibri" w:hAnsi="Calibri"/>
        </w:rPr>
        <w:t>Wurde ein gültiger Rechtsvortritt erkannt, wechselt das System in den Status WAIT_CROSSROAD.</w:t>
      </w:r>
    </w:p>
    <w:p w14:paraId="3FF83C09" w14:textId="77777777" w:rsidR="00A202ED" w:rsidRPr="00C13B8E" w:rsidRDefault="00A202ED" w:rsidP="007D1001">
      <w:pPr>
        <w:jc w:val="both"/>
        <w:rPr>
          <w:rFonts w:ascii="Calibri" w:hAnsi="Calibri"/>
        </w:rPr>
      </w:pPr>
      <w:r w:rsidRPr="00C13B8E">
        <w:rPr>
          <w:rFonts w:ascii="Calibri" w:hAnsi="Calibri"/>
        </w:rPr>
        <w:lastRenderedPageBreak/>
        <w:t>Sobald das Fahrzeug bereits zwei Container aufgeladen hat wechselt das System automatisch in den Zustand CONTAINERS_LOADED.</w:t>
      </w:r>
    </w:p>
    <w:p w14:paraId="3123EC87" w14:textId="3541A57D" w:rsidR="00A202ED" w:rsidRPr="00C13B8E" w:rsidRDefault="0052435B" w:rsidP="007D1001">
      <w:pPr>
        <w:jc w:val="both"/>
        <w:rPr>
          <w:rFonts w:ascii="Calibri" w:hAnsi="Calibri"/>
        </w:rPr>
      </w:pPr>
      <w:r>
        <w:rPr>
          <w:lang w:val="en-US"/>
        </w:rPr>
        <mc:AlternateContent>
          <mc:Choice Requires="wpg">
            <w:drawing>
              <wp:anchor distT="0" distB="0" distL="114300" distR="114300" simplePos="0" relativeHeight="251660800" behindDoc="0" locked="0" layoutInCell="1" allowOverlap="1" wp14:anchorId="0B08ADB6" wp14:editId="57E38E54">
                <wp:simplePos x="0" y="0"/>
                <wp:positionH relativeFrom="column">
                  <wp:posOffset>0</wp:posOffset>
                </wp:positionH>
                <wp:positionV relativeFrom="paragraph">
                  <wp:posOffset>323850</wp:posOffset>
                </wp:positionV>
                <wp:extent cx="5727700" cy="5704840"/>
                <wp:effectExtent l="0" t="0" r="12700" b="0"/>
                <wp:wrapTopAndBottom/>
                <wp:docPr id="279" name="Group 2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7700" cy="5704840"/>
                          <a:chOff x="0" y="0"/>
                          <a:chExt cx="5727700" cy="5704840"/>
                        </a:xfrm>
                      </wpg:grpSpPr>
                      <pic:pic xmlns:pic="http://schemas.openxmlformats.org/drawingml/2006/picture">
                        <pic:nvPicPr>
                          <pic:cNvPr id="3" name="Picture 3"/>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727700" cy="5704840"/>
                          </a:xfrm>
                          <a:prstGeom prst="rect">
                            <a:avLst/>
                          </a:prstGeom>
                        </pic:spPr>
                      </pic:pic>
                      <wps:wsp>
                        <wps:cNvPr id="278" name="Text Box 278"/>
                        <wps:cNvSpPr txBox="1"/>
                        <wps:spPr>
                          <a:xfrm>
                            <a:off x="0" y="5476240"/>
                            <a:ext cx="57277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749DD2" w14:textId="77777777" w:rsidR="00A51520" w:rsidRPr="00B87AF4" w:rsidRDefault="00A51520" w:rsidP="00C9145E">
                              <w:pPr>
                                <w:pStyle w:val="Caption"/>
                                <w:rPr>
                                  <w:noProof/>
                                  <w:lang w:eastAsia="en-US"/>
                                </w:rPr>
                              </w:pPr>
                              <w:bookmarkStart w:id="144" w:name="_Toc437601605"/>
                              <w:r>
                                <w:t xml:space="preserve">Abbildung </w:t>
                              </w:r>
                              <w:r>
                                <w:fldChar w:fldCharType="begin"/>
                              </w:r>
                              <w:r>
                                <w:instrText xml:space="preserve"> SEQ Abbildung \* ARABIC </w:instrText>
                              </w:r>
                              <w:r>
                                <w:fldChar w:fldCharType="separate"/>
                              </w:r>
                              <w:r>
                                <w:rPr>
                                  <w:noProof/>
                                </w:rPr>
                                <w:t>31</w:t>
                              </w:r>
                              <w:r>
                                <w:fldChar w:fldCharType="end"/>
                              </w:r>
                              <w:r>
                                <w:t>: Sequenzdiagramm des Zustandes DRIVE_AND_LOAD</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B08ADB6" id="Group_x0020_279" o:spid="_x0000_s1332" style="position:absolute;left:0;text-align:left;margin-left:0;margin-top:25.5pt;width:451pt;height:449.2pt;z-index:251660800;mso-height-relative:margin" coordsize="5727700,5704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">
                <v:shape id="Picture_x0020_3" o:spid="_x0000_s1333" type="#_x0000_t75" style="position:absolute;width:5727700;height:5704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ps&#10;Sx/BAAAA2gAAAA8AAABkcnMvZG93bnJldi54bWxEj9FqAjEURN8L/kO4gm81a4W2rEbR4tLSt1o/&#10;4LK5bqKbmyWJu+vfN4VCH4eZOcOst6NrRU8hWs8KFvMCBHHtteVGwem7enwFEROyxtYzKbhThO1m&#10;8rDGUvuBv6g/pkZkCMcSFZiUulLKWBtyGOe+I87e2QeHKcvQSB1wyHDXyqeieJYOLecFgx29Gaqv&#10;x5tTYJf74RKqzh6KytjPl/d+tE2v1Gw67lYgEo3pP/zX/tAKlvB7Jd8Auf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psSx/BAAAA2gAAAA8AAAAAAAAAAAAAAAAAnAIAAGRy&#10;cy9kb3ducmV2LnhtbFBLBQYAAAAABAAEAPcAAACKAwAAAAA=&#10;">
                  <v:imagedata r:id="rId75" o:title=""/>
                  <v:path arrowok="t"/>
                </v:shape>
                <v:shape id="Text_x0020_Box_x0020_278" o:spid="_x0000_s1334" type="#_x0000_t202" style="position:absolute;top:5476240;width:57277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4zdxwwAA&#10;ANwAAAAPAAAAZHJzL2Rvd25yZXYueG1sRE/Pa8IwFL4L+x/CG+wiM50TJ51RRCboLmL14u3RPJtu&#10;zUtJUu3+e3MYePz4fs+XvW3ElXyoHSt4G2UgiEuna64UnI6b1xmIEJE1No5JwR8FWC6eBnPMtbvx&#10;ga5FrEQK4ZCjAhNjm0sZSkMWw8i1xIm7OG8xJugrqT3eUrht5DjLptJizanBYEtrQ+Vv0VkF+8l5&#10;b4bd5et7NXn3u1O3nv5UhVIvz/3qE0SkPj7E/+6tVjD+SGvTmXQE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4zdxwwAAANwAAAAPAAAAAAAAAAAAAAAAAJcCAABkcnMvZG93&#10;bnJldi54bWxQSwUGAAAAAAQABAD1AAAAhwMAAAAA&#10;" stroked="f">
                  <v:textbox style="mso-fit-shape-to-text:t" inset="0,0,0,0">
                    <w:txbxContent>
                      <w:p w14:paraId="41749DD2" w14:textId="77777777" w:rsidR="00A51520" w:rsidRPr="00B87AF4" w:rsidRDefault="00A51520" w:rsidP="00C9145E">
                        <w:pPr>
                          <w:pStyle w:val="Caption"/>
                          <w:rPr>
                            <w:noProof/>
                            <w:lang w:eastAsia="en-US"/>
                          </w:rPr>
                        </w:pPr>
                        <w:bookmarkStart w:id="145" w:name="_Toc437601605"/>
                        <w:r>
                          <w:t xml:space="preserve">Abbildung </w:t>
                        </w:r>
                        <w:r>
                          <w:fldChar w:fldCharType="begin"/>
                        </w:r>
                        <w:r>
                          <w:instrText xml:space="preserve"> SEQ Abbildung \* ARABIC </w:instrText>
                        </w:r>
                        <w:r>
                          <w:fldChar w:fldCharType="separate"/>
                        </w:r>
                        <w:r>
                          <w:rPr>
                            <w:noProof/>
                          </w:rPr>
                          <w:t>31</w:t>
                        </w:r>
                        <w:r>
                          <w:fldChar w:fldCharType="end"/>
                        </w:r>
                        <w:r>
                          <w:t>: Sequenzdiagramm des Zustandes DRIVE_AND_LOAD</w:t>
                        </w:r>
                        <w:bookmarkEnd w:id="145"/>
                      </w:p>
                    </w:txbxContent>
                  </v:textbox>
                </v:shape>
                <w10:wrap type="topAndBottom"/>
              </v:group>
            </w:pict>
          </mc:Fallback>
        </mc:AlternateContent>
      </w:r>
    </w:p>
    <w:p w14:paraId="4A35C6EB" w14:textId="77777777" w:rsidR="00A202ED" w:rsidRPr="00C13B8E" w:rsidRDefault="00A202ED" w:rsidP="007D1001">
      <w:pPr>
        <w:jc w:val="both"/>
        <w:rPr>
          <w:rFonts w:ascii="Calibri" w:hAnsi="Calibri"/>
        </w:rPr>
      </w:pPr>
    </w:p>
    <w:p w14:paraId="0C1CF0FA" w14:textId="77777777" w:rsidR="00A202ED" w:rsidRPr="00C13B8E" w:rsidRDefault="00A202ED" w:rsidP="007D1001">
      <w:pPr>
        <w:jc w:val="both"/>
        <w:rPr>
          <w:rFonts w:ascii="Calibri" w:hAnsi="Calibri"/>
        </w:rPr>
      </w:pPr>
    </w:p>
    <w:p w14:paraId="4D5564DC" w14:textId="77777777" w:rsidR="00A202ED" w:rsidRPr="00613438" w:rsidRDefault="00A202ED" w:rsidP="00574883">
      <w:pPr>
        <w:pStyle w:val="Heading3"/>
      </w:pPr>
      <w:bookmarkStart w:id="146" w:name="_Toc437601128"/>
      <w:r w:rsidRPr="00613438">
        <w:t>Zustand WAIT_CROSSROAD</w:t>
      </w:r>
      <w:bookmarkEnd w:id="146"/>
    </w:p>
    <w:p w14:paraId="600B350B" w14:textId="77777777" w:rsidR="00A202ED" w:rsidRPr="00C13B8E" w:rsidRDefault="00A202ED" w:rsidP="007D1001">
      <w:pPr>
        <w:jc w:val="both"/>
        <w:rPr>
          <w:rFonts w:ascii="Calibri" w:hAnsi="Calibri"/>
          <w:highlight w:val="red"/>
        </w:rPr>
      </w:pPr>
      <w:r w:rsidRPr="00C13B8E">
        <w:rPr>
          <w:rFonts w:ascii="Calibri" w:hAnsi="Calibri"/>
        </w:rPr>
        <w:t>Ein Rechtsvortritt wurde erkannt, dem anderen Fahrzeug wird der Vortritt gewährt. Das eigene Fahrzeug hält an und wartet, bis kein Fahrzeug mehr im Rechtsvortritt erkannt wird.</w:t>
      </w:r>
    </w:p>
    <w:p w14:paraId="28FEE122" w14:textId="77777777" w:rsidR="00A202ED" w:rsidRPr="00C13B8E" w:rsidRDefault="00A202ED" w:rsidP="007D1001">
      <w:pPr>
        <w:jc w:val="both"/>
        <w:rPr>
          <w:rFonts w:ascii="Calibri" w:hAnsi="Calibri"/>
          <w:highlight w:val="red"/>
        </w:rPr>
      </w:pPr>
    </w:p>
    <w:p w14:paraId="550F8BAC" w14:textId="77777777" w:rsidR="00A202ED" w:rsidRPr="00C13B8E" w:rsidRDefault="00A202ED" w:rsidP="007D1001">
      <w:pPr>
        <w:jc w:val="both"/>
        <w:rPr>
          <w:rFonts w:ascii="Calibri" w:hAnsi="Calibri"/>
        </w:rPr>
      </w:pPr>
      <w:r w:rsidRPr="00C13B8E">
        <w:rPr>
          <w:rFonts w:ascii="Calibri" w:hAnsi="Calibri"/>
        </w:rPr>
        <w:t>Wird der Rechtsvortritt des anderen Fahrzeuges nicht umgesetzt, fährt das eigene Fahrzeug nach einem gewissen Timeout weiter.</w:t>
      </w:r>
    </w:p>
    <w:p w14:paraId="506E39C6" w14:textId="77777777" w:rsidR="00A202ED" w:rsidRPr="00C13B8E" w:rsidRDefault="00A202ED" w:rsidP="007D1001">
      <w:pPr>
        <w:jc w:val="both"/>
        <w:rPr>
          <w:rFonts w:ascii="Calibri" w:hAnsi="Calibri"/>
        </w:rPr>
      </w:pPr>
    </w:p>
    <w:p w14:paraId="2FAB372C" w14:textId="77777777" w:rsidR="00A202ED" w:rsidRPr="00C13B8E" w:rsidRDefault="00A202ED" w:rsidP="007D1001">
      <w:pPr>
        <w:jc w:val="both"/>
        <w:rPr>
          <w:rFonts w:ascii="Calibri" w:hAnsi="Calibri"/>
        </w:rPr>
      </w:pPr>
      <w:r w:rsidRPr="00C13B8E">
        <w:rPr>
          <w:rFonts w:ascii="Calibri" w:hAnsi="Calibri"/>
        </w:rPr>
        <w:t>Das System wechselt dann wieder in den Zustand DRIVE_AND_LOAD.</w:t>
      </w:r>
    </w:p>
    <w:p w14:paraId="56706F72" w14:textId="77777777" w:rsidR="00A202ED" w:rsidRPr="00C13B8E" w:rsidRDefault="00A202ED" w:rsidP="007D1001">
      <w:pPr>
        <w:jc w:val="both"/>
        <w:rPr>
          <w:rFonts w:ascii="Calibri" w:hAnsi="Calibri"/>
        </w:rPr>
      </w:pPr>
    </w:p>
    <w:p w14:paraId="327047CD" w14:textId="77777777" w:rsidR="00A202ED" w:rsidRPr="00C13B8E" w:rsidRDefault="00A202ED" w:rsidP="007D1001">
      <w:pPr>
        <w:jc w:val="both"/>
        <w:rPr>
          <w:rFonts w:ascii="Calibri" w:hAnsi="Calibri"/>
        </w:rPr>
      </w:pPr>
    </w:p>
    <w:p w14:paraId="187F3FB8" w14:textId="77777777" w:rsidR="00A202ED" w:rsidRPr="00613438" w:rsidRDefault="00A202ED" w:rsidP="00574883">
      <w:pPr>
        <w:pStyle w:val="Heading3"/>
      </w:pPr>
      <w:bookmarkStart w:id="147" w:name="_Toc437601129"/>
      <w:r w:rsidRPr="00613438">
        <w:t>Zustand CONTAINER_DETECTION</w:t>
      </w:r>
      <w:bookmarkEnd w:id="147"/>
    </w:p>
    <w:p w14:paraId="64BC2AD1" w14:textId="77777777" w:rsidR="00A202ED" w:rsidRPr="00C13B8E" w:rsidRDefault="00A202ED" w:rsidP="007D1001">
      <w:pPr>
        <w:jc w:val="both"/>
        <w:rPr>
          <w:rFonts w:ascii="Calibri" w:hAnsi="Calibri"/>
        </w:rPr>
      </w:pPr>
      <w:r w:rsidRPr="00C13B8E">
        <w:rPr>
          <w:rFonts w:ascii="Calibri" w:hAnsi="Calibri"/>
        </w:rPr>
        <w:t xml:space="preserve">Ein Container wurde von der Kamera grob auf die Distanz 30cm ermittelt. Das System wechselt daraufhin in diesen Zustand, um eine genauere Container-Erkennung mittels einem RGB-Sensor, welcher an der Seite des Fahrzeuges auf Höhe des Containers angebracht ist, durchzuführen. </w:t>
      </w:r>
    </w:p>
    <w:p w14:paraId="21C37DE0" w14:textId="77777777" w:rsidR="00A202ED" w:rsidRPr="00C13B8E" w:rsidRDefault="00A202ED" w:rsidP="007D1001">
      <w:pPr>
        <w:jc w:val="both"/>
        <w:rPr>
          <w:rFonts w:ascii="Calibri" w:hAnsi="Calibri"/>
        </w:rPr>
      </w:pPr>
      <w:r w:rsidRPr="00C13B8E">
        <w:rPr>
          <w:rFonts w:ascii="Calibri" w:hAnsi="Calibri"/>
        </w:rPr>
        <w:t xml:space="preserve">Der RGB-Sensor wird deshalb eingeschalten und analysiert die erhaltenen Farbwerte. </w:t>
      </w:r>
    </w:p>
    <w:p w14:paraId="63C0CE11" w14:textId="77777777" w:rsidR="00A202ED" w:rsidRPr="00C13B8E" w:rsidRDefault="00A202ED" w:rsidP="007D1001">
      <w:pPr>
        <w:jc w:val="both"/>
        <w:rPr>
          <w:rFonts w:ascii="Calibri" w:hAnsi="Calibri"/>
        </w:rPr>
      </w:pPr>
      <w:r w:rsidRPr="00C13B8E">
        <w:rPr>
          <w:rFonts w:ascii="Calibri" w:hAnsi="Calibri"/>
        </w:rPr>
        <w:t>Um eine genauere Messung zu erreichen wird zudem die Geschwindigkeit des Fahrzeuges gedrosselt.</w:t>
      </w:r>
    </w:p>
    <w:p w14:paraId="76AE5E41" w14:textId="77777777" w:rsidR="00A202ED" w:rsidRPr="00C13B8E" w:rsidRDefault="00A202ED" w:rsidP="007D1001">
      <w:pPr>
        <w:jc w:val="both"/>
        <w:rPr>
          <w:rFonts w:ascii="Calibri" w:hAnsi="Calibri"/>
        </w:rPr>
      </w:pPr>
      <w:r w:rsidRPr="00C13B8E">
        <w:rPr>
          <w:rFonts w:ascii="Calibri" w:hAnsi="Calibri"/>
        </w:rPr>
        <w:t>Sobald der Sensor für eine gewisse Zeitdauer einen gesuchten Farbwert (blau oder grün) registriert hat, kann davon ausgegangen werden, dass ein Container aufgeladen werden muss.</w:t>
      </w:r>
    </w:p>
    <w:p w14:paraId="1A62DC07" w14:textId="77777777" w:rsidR="00A202ED" w:rsidRPr="00C13B8E" w:rsidRDefault="00A202ED" w:rsidP="007D1001">
      <w:pPr>
        <w:jc w:val="both"/>
        <w:rPr>
          <w:rFonts w:ascii="Calibri" w:hAnsi="Calibri"/>
        </w:rPr>
      </w:pPr>
    </w:p>
    <w:p w14:paraId="5D9FA81F" w14:textId="77777777" w:rsidR="00A202ED" w:rsidRPr="00C13B8E" w:rsidRDefault="00A202ED" w:rsidP="007D1001">
      <w:pPr>
        <w:jc w:val="both"/>
        <w:rPr>
          <w:rFonts w:ascii="Calibri" w:hAnsi="Calibri"/>
        </w:rPr>
      </w:pPr>
      <w:r w:rsidRPr="00C13B8E">
        <w:rPr>
          <w:rFonts w:ascii="Calibri" w:hAnsi="Calibri"/>
        </w:rPr>
        <w:t>Das System wechselt bei einer erfolgreichen Erkennung in den Zustand CONTAINER_LOADING</w:t>
      </w:r>
    </w:p>
    <w:p w14:paraId="51019436" w14:textId="77777777" w:rsidR="00A202ED" w:rsidRPr="00C13B8E" w:rsidRDefault="00A202ED" w:rsidP="007D1001">
      <w:pPr>
        <w:jc w:val="both"/>
        <w:rPr>
          <w:rFonts w:ascii="Calibri" w:hAnsi="Calibri"/>
        </w:rPr>
      </w:pPr>
    </w:p>
    <w:p w14:paraId="449FCB7C" w14:textId="77777777" w:rsidR="00A202ED" w:rsidRPr="00C13B8E" w:rsidRDefault="00A202ED" w:rsidP="007D1001">
      <w:pPr>
        <w:jc w:val="both"/>
        <w:rPr>
          <w:rFonts w:ascii="Calibri" w:hAnsi="Calibri"/>
        </w:rPr>
      </w:pPr>
      <w:r w:rsidRPr="00C13B8E">
        <w:rPr>
          <w:rFonts w:ascii="Calibri" w:hAnsi="Calibri"/>
        </w:rPr>
        <w:t>Wurde nichts erkannt, wechselt das System nach einem Timeout automatisch wieder in den Zustand DRIVE_AND_LOAD</w:t>
      </w:r>
    </w:p>
    <w:p w14:paraId="414E3527" w14:textId="77777777" w:rsidR="00A202ED" w:rsidRPr="00C13B8E" w:rsidRDefault="00A202ED" w:rsidP="007D1001">
      <w:pPr>
        <w:jc w:val="both"/>
        <w:rPr>
          <w:rFonts w:ascii="Calibri" w:hAnsi="Calibri"/>
        </w:rPr>
      </w:pPr>
    </w:p>
    <w:p w14:paraId="705A0297" w14:textId="77777777" w:rsidR="00A202ED" w:rsidRPr="00613438" w:rsidRDefault="00A202ED" w:rsidP="00574883">
      <w:pPr>
        <w:pStyle w:val="Heading3"/>
      </w:pPr>
      <w:bookmarkStart w:id="148" w:name="_Toc437601130"/>
      <w:r w:rsidRPr="00613438">
        <w:t>Zustand CONTAINER_LOADING</w:t>
      </w:r>
      <w:bookmarkEnd w:id="148"/>
    </w:p>
    <w:p w14:paraId="48224A80" w14:textId="77777777" w:rsidR="00A202ED" w:rsidRPr="00C13B8E" w:rsidRDefault="00A202ED" w:rsidP="007D1001">
      <w:pPr>
        <w:jc w:val="both"/>
        <w:rPr>
          <w:rFonts w:ascii="Calibri" w:hAnsi="Calibri"/>
        </w:rPr>
      </w:pPr>
      <w:r w:rsidRPr="00C13B8E">
        <w:rPr>
          <w:rFonts w:ascii="Calibri" w:hAnsi="Calibri"/>
        </w:rPr>
        <w:t xml:space="preserve">In diesem Zustand befindet sich das System, wenn der Greifarm direkt vor dem Container steht. Dieser wird ausgefahren und der Container wird aufgeladen, geleert und wieder abgestellt. </w:t>
      </w:r>
    </w:p>
    <w:p w14:paraId="6690DCDA" w14:textId="77777777" w:rsidR="00A202ED" w:rsidRPr="00C13B8E" w:rsidRDefault="00A202ED" w:rsidP="007D1001">
      <w:pPr>
        <w:jc w:val="both"/>
        <w:rPr>
          <w:rFonts w:ascii="Calibri" w:hAnsi="Calibri"/>
        </w:rPr>
      </w:pPr>
    </w:p>
    <w:p w14:paraId="5E75748E" w14:textId="77777777" w:rsidR="00A202ED" w:rsidRPr="00C13B8E" w:rsidRDefault="00A202ED" w:rsidP="007D1001">
      <w:pPr>
        <w:jc w:val="both"/>
        <w:rPr>
          <w:rFonts w:ascii="Calibri" w:hAnsi="Calibri"/>
        </w:rPr>
      </w:pPr>
      <w:r w:rsidRPr="00C13B8E">
        <w:rPr>
          <w:rFonts w:ascii="Calibri" w:hAnsi="Calibri"/>
        </w:rPr>
        <w:t>Sobald der Greifarm den Container wieder abgestellt hat wechselt der Zustand wieder zu DRIVE_AND_LOAD.</w:t>
      </w:r>
    </w:p>
    <w:p w14:paraId="5B0551DD" w14:textId="77777777" w:rsidR="00A202ED" w:rsidRPr="00C13B8E" w:rsidRDefault="00A202ED" w:rsidP="007D1001">
      <w:pPr>
        <w:jc w:val="both"/>
        <w:rPr>
          <w:rFonts w:ascii="Calibri" w:hAnsi="Calibri"/>
        </w:rPr>
      </w:pPr>
    </w:p>
    <w:p w14:paraId="762262CC" w14:textId="77777777" w:rsidR="00A202ED" w:rsidRPr="00C13B8E" w:rsidRDefault="00A202ED" w:rsidP="007D1001">
      <w:pPr>
        <w:jc w:val="both"/>
        <w:rPr>
          <w:rFonts w:ascii="Calibri" w:hAnsi="Calibri"/>
        </w:rPr>
      </w:pPr>
      <w:r w:rsidRPr="00C13B8E">
        <w:rPr>
          <w:rFonts w:ascii="Calibri" w:hAnsi="Calibri"/>
        </w:rPr>
        <w:t>Zusätzlich wird bei einem Timeout auch wieder in den Zustand DRIVE_AND_LOAD gewechselt.</w:t>
      </w:r>
    </w:p>
    <w:p w14:paraId="2035324F" w14:textId="77777777" w:rsidR="00A202ED" w:rsidRPr="00C13B8E" w:rsidRDefault="00A202ED" w:rsidP="007D1001">
      <w:pPr>
        <w:jc w:val="both"/>
        <w:rPr>
          <w:rFonts w:ascii="Calibri" w:hAnsi="Calibri"/>
        </w:rPr>
      </w:pPr>
    </w:p>
    <w:p w14:paraId="33D7C077" w14:textId="77777777" w:rsidR="00A202ED" w:rsidRPr="00613438" w:rsidRDefault="00A202ED" w:rsidP="00574883">
      <w:pPr>
        <w:pStyle w:val="Heading3"/>
      </w:pPr>
      <w:bookmarkStart w:id="149" w:name="_Toc437601131"/>
      <w:r w:rsidRPr="00613438">
        <w:t>Zustand CONTAINERS_LOADED</w:t>
      </w:r>
      <w:bookmarkEnd w:id="149"/>
    </w:p>
    <w:p w14:paraId="76FF5ECF" w14:textId="77777777" w:rsidR="00A202ED" w:rsidRPr="00C13B8E" w:rsidRDefault="00A202ED" w:rsidP="007D1001">
      <w:pPr>
        <w:jc w:val="both"/>
        <w:rPr>
          <w:rFonts w:ascii="Calibri" w:hAnsi="Calibri"/>
        </w:rPr>
      </w:pPr>
      <w:r w:rsidRPr="00C13B8E">
        <w:rPr>
          <w:rFonts w:ascii="Calibri" w:hAnsi="Calibri"/>
        </w:rPr>
        <w:t>Vom Zustand DRIVE_AND_LOAD wechselt das System automatisch in diesen Zustand, wenn es zwei Container aufgeladen hat. Die Containererkennung per Kamera wird deaktiviert, nur noch die Spurhaltung läuft. Das System versucht in diesem Zustand möglichst schnell, das Fahrzeug ins Zielfeld zu bringen.</w:t>
      </w:r>
    </w:p>
    <w:p w14:paraId="3DE51346" w14:textId="77777777" w:rsidR="00A202ED" w:rsidRPr="00C13B8E" w:rsidRDefault="00A202ED" w:rsidP="007D1001">
      <w:pPr>
        <w:jc w:val="both"/>
        <w:rPr>
          <w:rFonts w:ascii="Calibri" w:hAnsi="Calibri"/>
        </w:rPr>
      </w:pPr>
    </w:p>
    <w:p w14:paraId="182149CF" w14:textId="77777777" w:rsidR="00A202ED" w:rsidRPr="00C13B8E" w:rsidRDefault="00A202ED" w:rsidP="007D1001">
      <w:pPr>
        <w:jc w:val="both"/>
        <w:rPr>
          <w:rFonts w:ascii="Calibri" w:hAnsi="Calibri"/>
        </w:rPr>
      </w:pPr>
      <w:r w:rsidRPr="00C13B8E">
        <w:rPr>
          <w:rFonts w:ascii="Calibri" w:hAnsi="Calibri"/>
        </w:rPr>
        <w:t>Sobald das Fahrzeug neben der Entsorgungsstelle steht wechselt das System in den letzten Zustand DISPOSING.</w:t>
      </w:r>
    </w:p>
    <w:p w14:paraId="50195AD2" w14:textId="77777777" w:rsidR="00A202ED" w:rsidRPr="00C13B8E" w:rsidRDefault="00A202ED" w:rsidP="007D1001">
      <w:pPr>
        <w:jc w:val="both"/>
        <w:rPr>
          <w:rFonts w:ascii="Calibri" w:hAnsi="Calibri"/>
        </w:rPr>
      </w:pPr>
    </w:p>
    <w:p w14:paraId="77BE1535" w14:textId="77777777" w:rsidR="00A202ED" w:rsidRPr="00613438" w:rsidRDefault="00A202ED" w:rsidP="00574883">
      <w:pPr>
        <w:pStyle w:val="Heading3"/>
      </w:pPr>
      <w:bookmarkStart w:id="150" w:name="_Toc437601132"/>
      <w:r w:rsidRPr="00613438">
        <w:t>Zustand DISPOSING</w:t>
      </w:r>
      <w:bookmarkEnd w:id="150"/>
    </w:p>
    <w:p w14:paraId="52409A2C" w14:textId="77777777" w:rsidR="00A202ED" w:rsidRPr="00C13B8E" w:rsidRDefault="00A202ED" w:rsidP="007D1001">
      <w:pPr>
        <w:jc w:val="both"/>
        <w:rPr>
          <w:rFonts w:ascii="Calibri" w:hAnsi="Calibri"/>
        </w:rPr>
      </w:pPr>
      <w:r w:rsidRPr="00C13B8E">
        <w:rPr>
          <w:rFonts w:ascii="Calibri" w:hAnsi="Calibri"/>
        </w:rPr>
        <w:t>Das Fahrzeug steht direkt neben der Entsorgungsstelle und leitet die Abfallentsorgung ein. Wenn der Müll entsorgt wurde (oder ein Timeout aufgetreten ist) wechselt das System in den Endzustand.</w:t>
      </w:r>
    </w:p>
    <w:p w14:paraId="468B988D" w14:textId="11A35ECB" w:rsidR="00A202ED" w:rsidRPr="00C13B8E" w:rsidRDefault="00A202ED" w:rsidP="007D1001">
      <w:pPr>
        <w:jc w:val="both"/>
        <w:rPr>
          <w:rFonts w:ascii="Calibri" w:hAnsi="Calibri"/>
        </w:rPr>
      </w:pPr>
      <w:r w:rsidRPr="00C13B8E">
        <w:rPr>
          <w:rFonts w:ascii="Calibri" w:hAnsi="Calibri"/>
        </w:rPr>
        <w:t>Der Prozess ist beendet.</w:t>
      </w:r>
    </w:p>
    <w:p w14:paraId="74683AA1" w14:textId="77777777" w:rsidR="00D07800" w:rsidRPr="00613438" w:rsidRDefault="00D07800" w:rsidP="00D137FF">
      <w:pPr>
        <w:pStyle w:val="Heading1"/>
        <w:jc w:val="both"/>
      </w:pPr>
      <w:bookmarkStart w:id="151" w:name="_Toc437601133"/>
      <w:r w:rsidRPr="00613438">
        <w:lastRenderedPageBreak/>
        <w:t>Projektmanagement und Planung</w:t>
      </w:r>
      <w:bookmarkEnd w:id="151"/>
    </w:p>
    <w:p w14:paraId="5D9E286D" w14:textId="77777777" w:rsidR="00D07800" w:rsidRPr="00613438" w:rsidRDefault="00D07800" w:rsidP="00D137FF">
      <w:pPr>
        <w:pStyle w:val="Heading2"/>
        <w:jc w:val="both"/>
      </w:pPr>
      <w:bookmarkStart w:id="152" w:name="_Toc437601134"/>
      <w:r w:rsidRPr="00613438">
        <w:t>Organigram</w:t>
      </w:r>
      <w:r w:rsidR="00D07033" w:rsidRPr="00613438">
        <w:t>m</w:t>
      </w:r>
      <w:bookmarkEnd w:id="152"/>
    </w:p>
    <w:p w14:paraId="1781B3D8" w14:textId="0048A156" w:rsidR="00D07033" w:rsidRPr="00613438" w:rsidRDefault="0052435B" w:rsidP="00D07033">
      <w:r>
        <w:rPr>
          <w:lang w:val="en-US"/>
        </w:rPr>
        <mc:AlternateContent>
          <mc:Choice Requires="wpg">
            <w:drawing>
              <wp:anchor distT="0" distB="0" distL="114300" distR="114300" simplePos="0" relativeHeight="251662848" behindDoc="0" locked="0" layoutInCell="1" allowOverlap="1" wp14:anchorId="66FCDA4F" wp14:editId="4FD80B99">
                <wp:simplePos x="0" y="0"/>
                <wp:positionH relativeFrom="column">
                  <wp:posOffset>0</wp:posOffset>
                </wp:positionH>
                <wp:positionV relativeFrom="paragraph">
                  <wp:posOffset>179070</wp:posOffset>
                </wp:positionV>
                <wp:extent cx="5270500" cy="5677535"/>
                <wp:effectExtent l="0" t="0" r="12700" b="12065"/>
                <wp:wrapTopAndBottom/>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0500" cy="5677535"/>
                          <a:chOff x="0" y="0"/>
                          <a:chExt cx="5270500" cy="5677535"/>
                        </a:xfrm>
                      </wpg:grpSpPr>
                      <pic:pic xmlns:pic="http://schemas.openxmlformats.org/drawingml/2006/picture">
                        <pic:nvPicPr>
                          <pic:cNvPr id="8" name="Grafik 1" descr="https://lh6.googleusercontent.com/zJQemlzngEOhAjeY3CCV4ocUFiA1ahD9QdKtfcdmov8Mu7es-2-etVNyjaVI2KStCozWTtlcrIwx02z7J0Tuf8M5bxbUYKxuDHcWV39c5TtxrSWed27vyyyoYCLYGj3pOi8=s1600"/>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0500" cy="5552440"/>
                          </a:xfrm>
                          <a:prstGeom prst="rect">
                            <a:avLst/>
                          </a:prstGeom>
                          <a:noFill/>
                          <a:ln>
                            <a:noFill/>
                          </a:ln>
                        </pic:spPr>
                      </pic:pic>
                      <wps:wsp>
                        <wps:cNvPr id="10" name="Text Box 10"/>
                        <wps:cNvSpPr txBox="1"/>
                        <wps:spPr>
                          <a:xfrm>
                            <a:off x="0" y="5515610"/>
                            <a:ext cx="5270500"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D89DC9" w14:textId="77777777" w:rsidR="00A51520" w:rsidRPr="005914F9" w:rsidRDefault="00A51520" w:rsidP="00D07033">
                              <w:pPr>
                                <w:pStyle w:val="Caption"/>
                                <w:rPr>
                                  <w:rFonts w:ascii="Arial" w:hAnsi="Arial" w:cs="Arial"/>
                                  <w:noProof/>
                                  <w:color w:val="000000"/>
                                  <w:lang w:eastAsia="en-US"/>
                                </w:rPr>
                              </w:pPr>
                              <w:bookmarkStart w:id="153" w:name="_Toc437601606"/>
                              <w:r>
                                <w:t xml:space="preserve">Abbildung </w:t>
                              </w:r>
                              <w:r>
                                <w:fldChar w:fldCharType="begin"/>
                              </w:r>
                              <w:r>
                                <w:instrText xml:space="preserve"> SEQ Abbildung \* ARABIC </w:instrText>
                              </w:r>
                              <w:r>
                                <w:fldChar w:fldCharType="separate"/>
                              </w:r>
                              <w:r>
                                <w:rPr>
                                  <w:noProof/>
                                </w:rPr>
                                <w:t>32</w:t>
                              </w:r>
                              <w:r>
                                <w:fldChar w:fldCharType="end"/>
                              </w:r>
                              <w:r>
                                <w:t>: Organigram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6FCDA4F" id="Group_x0020_12" o:spid="_x0000_s1335" style="position:absolute;margin-left:0;margin-top:14.1pt;width:415pt;height:447.05pt;z-index:251662848" coordsize="5270500,56775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">
                <v:shape id="Grafik_x0020_1" o:spid="_x0000_s1336" type="#_x0000_t75" alt="https://lh6.googleusercontent.com/zJQemlzngEOhAjeY3CCV4ocUFiA1ahD9QdKtfcdmov8Mu7es-2-etVNyjaVI2KStCozWTtlcrIwx02z7J0Tuf8M5bxbUYKxuDHcWV39c5TtxrSWed27vyyyoYCLYGj3pOi8=s1600" style="position:absolute;width:5270500;height:55524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Y&#10;bPO7AAAA2gAAAA8AAABkcnMvZG93bnJldi54bWxET80OwUAQvku8w2YkbmyR0JQlIhGuSoTbpDva&#10;0p1tuot6e3uQOH75/her1lTiRY0rLSsYDSMQxJnVJecKTsftIAbhPLLGyjIp+JCD1bLbWWCi7ZsP&#10;9Ep9LkIIuwQVFN7XiZQuK8igG9qaOHA32xj0ATa51A2+Q7ip5DiKptJgyaGhwJo2BWWP9GkUXO92&#10;RPU+vezudnaU53jnDtuJUv1eu56D8NT6v/jn3msFYWu4Em6AXH4B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GvYbPO7AAAA2gAAAA8AAAAAAAAAAAAAAAAAnAIAAGRycy9kb3du&#10;cmV2LnhtbFBLBQYAAAAABAAEAPcAAACEAwAAAAA=&#10;">
                  <v:imagedata r:id="rId77" o:title="//lh6.googleusercontent.com/zJQemlzngEOhAjeY3CCV4ocUFiA1ahD9QdKtfcdmov8Mu7es-2-etVNyjaVI2KStCozWTtlcrIwx02z7J0Tuf8M5bxbUYKxuDHcWV39c5TtxrSWed27vyyyoYCLYGj3pOi8=s1600"/>
                  <v:path arrowok="t"/>
                </v:shape>
                <v:shape id="Text_x0020_Box_x0020_10" o:spid="_x0000_s1337" type="#_x0000_t202" style="position:absolute;top:5515610;width:52705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2CD89DC9" w14:textId="77777777" w:rsidR="00A51520" w:rsidRPr="005914F9" w:rsidRDefault="00A51520" w:rsidP="00D07033">
                        <w:pPr>
                          <w:pStyle w:val="Caption"/>
                          <w:rPr>
                            <w:rFonts w:ascii="Arial" w:hAnsi="Arial" w:cs="Arial"/>
                            <w:noProof/>
                            <w:color w:val="000000"/>
                            <w:lang w:eastAsia="en-US"/>
                          </w:rPr>
                        </w:pPr>
                        <w:bookmarkStart w:id="154" w:name="_Toc437601606"/>
                        <w:r>
                          <w:t xml:space="preserve">Abbildung </w:t>
                        </w:r>
                        <w:r>
                          <w:fldChar w:fldCharType="begin"/>
                        </w:r>
                        <w:r>
                          <w:instrText xml:space="preserve"> SEQ Abbildung \* ARABIC </w:instrText>
                        </w:r>
                        <w:r>
                          <w:fldChar w:fldCharType="separate"/>
                        </w:r>
                        <w:r>
                          <w:rPr>
                            <w:noProof/>
                          </w:rPr>
                          <w:t>32</w:t>
                        </w:r>
                        <w:r>
                          <w:fldChar w:fldCharType="end"/>
                        </w:r>
                        <w:r>
                          <w:t>: Organigramm</w:t>
                        </w:r>
                        <w:bookmarkEnd w:id="154"/>
                      </w:p>
                    </w:txbxContent>
                  </v:textbox>
                </v:shape>
                <w10:wrap type="topAndBottom"/>
              </v:group>
            </w:pict>
          </mc:Fallback>
        </mc:AlternateContent>
      </w:r>
    </w:p>
    <w:p w14:paraId="65DD1B91" w14:textId="77777777" w:rsidR="00D07033" w:rsidRPr="00613438" w:rsidRDefault="00D07033" w:rsidP="00D07033"/>
    <w:p w14:paraId="6E77690F" w14:textId="77777777" w:rsidR="008D461E" w:rsidRPr="00613438" w:rsidRDefault="008D461E" w:rsidP="00D137FF">
      <w:pPr>
        <w:pStyle w:val="Heading2"/>
        <w:jc w:val="both"/>
      </w:pPr>
      <w:bookmarkStart w:id="155" w:name="_Toc437601135"/>
      <w:r w:rsidRPr="00613438">
        <w:t>Planung</w:t>
      </w:r>
      <w:bookmarkEnd w:id="155"/>
    </w:p>
    <w:p w14:paraId="7606470D" w14:textId="77777777" w:rsidR="00F435DF" w:rsidRPr="00C13B8E" w:rsidRDefault="00316FB5" w:rsidP="00D137FF">
      <w:pPr>
        <w:jc w:val="both"/>
        <w:rPr>
          <w:rFonts w:ascii="Calibri" w:hAnsi="Calibri"/>
        </w:rPr>
      </w:pPr>
      <w:r w:rsidRPr="00C13B8E">
        <w:rPr>
          <w:rFonts w:ascii="Calibri" w:hAnsi="Calibri"/>
        </w:rPr>
        <w:br w:type="page"/>
      </w:r>
    </w:p>
    <w:p w14:paraId="69E0BF6C" w14:textId="77777777" w:rsidR="008D461E" w:rsidRPr="00613438" w:rsidRDefault="008D461E" w:rsidP="00D137FF">
      <w:pPr>
        <w:pStyle w:val="Heading1"/>
        <w:jc w:val="both"/>
      </w:pPr>
      <w:bookmarkStart w:id="156" w:name="_Toc437601136"/>
      <w:r w:rsidRPr="00613438">
        <w:lastRenderedPageBreak/>
        <w:t>Schlussdiskussion</w:t>
      </w:r>
      <w:bookmarkEnd w:id="156"/>
    </w:p>
    <w:p w14:paraId="6E1C7C41" w14:textId="77777777" w:rsidR="008D461E" w:rsidRDefault="008D461E" w:rsidP="00D137FF">
      <w:pPr>
        <w:pStyle w:val="Heading2"/>
        <w:jc w:val="both"/>
      </w:pPr>
      <w:bookmarkStart w:id="157" w:name="_Toc437601137"/>
      <w:r w:rsidRPr="00613438">
        <w:t>Kosten</w:t>
      </w:r>
      <w:bookmarkEnd w:id="157"/>
    </w:p>
    <w:p w14:paraId="55D7CAA4" w14:textId="77777777" w:rsidR="00755708" w:rsidRPr="00C13B8E" w:rsidRDefault="00755708" w:rsidP="00755708">
      <w:pPr>
        <w:jc w:val="both"/>
        <w:rPr>
          <w:rFonts w:ascii="Calibri" w:hAnsi="Calibri"/>
        </w:rPr>
      </w:pPr>
      <w:r w:rsidRPr="00C13B8E">
        <w:rPr>
          <w:rFonts w:ascii="Calibri" w:hAnsi="Calibri"/>
        </w:rPr>
        <w:t>Für das gesamte Projekt stehen 500 CHF zur Verfügung. Davon dürfen maxmimal 200 CHF ausgegeben werden. In diesem Projekt wurde von Anfang an das Budget für das gesamte Projekt aufgestellt. Das heisst es wurden auch schon Kosten für das PREN2 abgeschätz und eingerechnet. In der untenstehenden Tabelle sind alle Kostenpunkte aufgeliestet.</w:t>
      </w:r>
    </w:p>
    <w:p w14:paraId="5285C753" w14:textId="77777777" w:rsidR="00755708" w:rsidRPr="00C13B8E" w:rsidRDefault="00755708" w:rsidP="00755708">
      <w:pPr>
        <w:jc w:val="both"/>
        <w:rPr>
          <w:rFonts w:ascii="Calibri" w:hAnsi="Calibri"/>
        </w:rPr>
      </w:pPr>
    </w:p>
    <w:p w14:paraId="713C9B82" w14:textId="77777777" w:rsidR="00755708" w:rsidRDefault="00755708" w:rsidP="00755708">
      <w:pPr>
        <w:pStyle w:val="Caption"/>
        <w:keepNext/>
      </w:pPr>
      <w:bookmarkStart w:id="158" w:name="_Toc437601574"/>
      <w:r>
        <w:t xml:space="preserve">Tabelle </w:t>
      </w:r>
      <w:r>
        <w:fldChar w:fldCharType="begin"/>
      </w:r>
      <w:r>
        <w:instrText xml:space="preserve"> SEQ Tabelle \* ARABIC </w:instrText>
      </w:r>
      <w:r>
        <w:fldChar w:fldCharType="separate"/>
      </w:r>
      <w:r w:rsidR="00C50A5A">
        <w:rPr>
          <w:noProof/>
        </w:rPr>
        <w:t>13</w:t>
      </w:r>
      <w:r>
        <w:fldChar w:fldCharType="end"/>
      </w:r>
      <w:r>
        <w:t>: Budgettabelle</w:t>
      </w:r>
      <w:bookmarkEnd w:id="158"/>
    </w:p>
    <w:tbl>
      <w:tblPr>
        <w:tblW w:w="7809"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Look w:val="04A0" w:firstRow="1" w:lastRow="0" w:firstColumn="1" w:lastColumn="0" w:noHBand="0" w:noVBand="1"/>
      </w:tblPr>
      <w:tblGrid>
        <w:gridCol w:w="458"/>
        <w:gridCol w:w="2831"/>
        <w:gridCol w:w="1580"/>
        <w:gridCol w:w="1300"/>
        <w:gridCol w:w="1640"/>
      </w:tblGrid>
      <w:tr w:rsidR="000E2FEA" w:rsidRPr="00C13B8E" w14:paraId="13CFA0BC" w14:textId="77777777" w:rsidTr="000E2FEA">
        <w:trPr>
          <w:divId w:val="1570382078"/>
          <w:trHeight w:val="480"/>
        </w:trPr>
        <w:tc>
          <w:tcPr>
            <w:tcW w:w="3289" w:type="dxa"/>
            <w:gridSpan w:val="2"/>
            <w:tcBorders>
              <w:top w:val="single" w:sz="4" w:space="0" w:color="4F81BD"/>
              <w:left w:val="single" w:sz="4" w:space="0" w:color="4F81BD"/>
              <w:bottom w:val="single" w:sz="4" w:space="0" w:color="4F81BD"/>
              <w:right w:val="nil"/>
            </w:tcBorders>
            <w:shd w:val="clear" w:color="auto" w:fill="4F81BD"/>
            <w:noWrap/>
            <w:hideMark/>
          </w:tcPr>
          <w:p w14:paraId="3D26BAB2" w14:textId="77777777" w:rsidR="000E2FEA" w:rsidRPr="00C13B8E" w:rsidRDefault="000E2FEA" w:rsidP="00C13B8E">
            <w:pPr>
              <w:jc w:val="right"/>
              <w:rPr>
                <w:rFonts w:ascii="Calibri" w:eastAsia="Times New Roman" w:hAnsi="Calibri"/>
                <w:b/>
                <w:bCs/>
                <w:noProof w:val="0"/>
                <w:color w:val="FFFFFF"/>
                <w:sz w:val="20"/>
                <w:szCs w:val="20"/>
                <w:lang w:val="en-US" w:eastAsia="de-CH"/>
              </w:rPr>
            </w:pPr>
            <w:bookmarkStart w:id="159" w:name="RANGE!B3:I18"/>
            <w:proofErr w:type="spellStart"/>
            <w:r w:rsidRPr="00C13B8E">
              <w:rPr>
                <w:rFonts w:ascii="Calibri" w:eastAsia="Times New Roman" w:hAnsi="Calibri"/>
                <w:b/>
                <w:bCs/>
                <w:noProof w:val="0"/>
                <w:color w:val="FFFFFF"/>
                <w:sz w:val="20"/>
                <w:szCs w:val="20"/>
                <w:lang w:val="en-US" w:eastAsia="de-CH"/>
              </w:rPr>
              <w:t>Beschreibung</w:t>
            </w:r>
            <w:bookmarkEnd w:id="159"/>
            <w:proofErr w:type="spellEnd"/>
          </w:p>
        </w:tc>
        <w:tc>
          <w:tcPr>
            <w:tcW w:w="1580" w:type="dxa"/>
            <w:tcBorders>
              <w:top w:val="single" w:sz="4" w:space="0" w:color="4F81BD"/>
              <w:left w:val="nil"/>
              <w:bottom w:val="single" w:sz="4" w:space="0" w:color="4F81BD"/>
              <w:right w:val="nil"/>
            </w:tcBorders>
            <w:shd w:val="clear" w:color="auto" w:fill="4F81BD"/>
            <w:noWrap/>
            <w:hideMark/>
          </w:tcPr>
          <w:p w14:paraId="350EB613" w14:textId="77777777" w:rsidR="000E2FEA" w:rsidRPr="00C13B8E" w:rsidRDefault="000E2FEA" w:rsidP="00C13B8E">
            <w:pPr>
              <w:jc w:val="center"/>
              <w:rPr>
                <w:rFonts w:ascii="Calibri" w:eastAsia="Times New Roman" w:hAnsi="Calibri"/>
                <w:b/>
                <w:bCs/>
                <w:noProof w:val="0"/>
                <w:color w:val="FFFFFF"/>
                <w:sz w:val="20"/>
                <w:szCs w:val="20"/>
                <w:lang w:val="en-US" w:eastAsia="de-CH"/>
              </w:rPr>
            </w:pPr>
            <w:proofErr w:type="spellStart"/>
            <w:r w:rsidRPr="00C13B8E">
              <w:rPr>
                <w:rFonts w:ascii="Calibri" w:eastAsia="Times New Roman" w:hAnsi="Calibri"/>
                <w:b/>
                <w:bCs/>
                <w:noProof w:val="0"/>
                <w:color w:val="FFFFFF"/>
                <w:sz w:val="20"/>
                <w:szCs w:val="20"/>
                <w:lang w:val="en-US" w:eastAsia="de-CH"/>
              </w:rPr>
              <w:t>Preis</w:t>
            </w:r>
            <w:proofErr w:type="spellEnd"/>
            <w:r w:rsidRPr="00C13B8E">
              <w:rPr>
                <w:rFonts w:ascii="Calibri" w:eastAsia="Times New Roman" w:hAnsi="Calibri"/>
                <w:b/>
                <w:bCs/>
                <w:noProof w:val="0"/>
                <w:color w:val="FFFFFF"/>
                <w:sz w:val="20"/>
                <w:szCs w:val="20"/>
                <w:lang w:val="en-US" w:eastAsia="de-CH"/>
              </w:rPr>
              <w:t xml:space="preserve"> pro </w:t>
            </w:r>
            <w:proofErr w:type="spellStart"/>
            <w:r w:rsidRPr="00C13B8E">
              <w:rPr>
                <w:rFonts w:ascii="Calibri" w:eastAsia="Times New Roman" w:hAnsi="Calibri"/>
                <w:b/>
                <w:bCs/>
                <w:noProof w:val="0"/>
                <w:color w:val="FFFFFF"/>
                <w:sz w:val="20"/>
                <w:szCs w:val="20"/>
                <w:lang w:val="en-US" w:eastAsia="de-CH"/>
              </w:rPr>
              <w:t>Stück</w:t>
            </w:r>
            <w:proofErr w:type="spellEnd"/>
          </w:p>
        </w:tc>
        <w:tc>
          <w:tcPr>
            <w:tcW w:w="1300" w:type="dxa"/>
            <w:tcBorders>
              <w:top w:val="single" w:sz="4" w:space="0" w:color="4F81BD"/>
              <w:left w:val="nil"/>
              <w:bottom w:val="single" w:sz="4" w:space="0" w:color="4F81BD"/>
              <w:right w:val="nil"/>
            </w:tcBorders>
            <w:shd w:val="clear" w:color="auto" w:fill="4F81BD"/>
            <w:noWrap/>
            <w:hideMark/>
          </w:tcPr>
          <w:p w14:paraId="108D7938" w14:textId="77777777" w:rsidR="000E2FEA" w:rsidRPr="00C13B8E" w:rsidRDefault="000E2FEA" w:rsidP="00C13B8E">
            <w:pPr>
              <w:jc w:val="center"/>
              <w:rPr>
                <w:rFonts w:ascii="Calibri" w:eastAsia="Times New Roman" w:hAnsi="Calibri"/>
                <w:b/>
                <w:bCs/>
                <w:noProof w:val="0"/>
                <w:color w:val="FFFFFF"/>
                <w:sz w:val="20"/>
                <w:szCs w:val="20"/>
                <w:lang w:val="en-US" w:eastAsia="de-CH"/>
              </w:rPr>
            </w:pPr>
            <w:proofErr w:type="spellStart"/>
            <w:r w:rsidRPr="00C13B8E">
              <w:rPr>
                <w:rFonts w:ascii="Calibri" w:eastAsia="Times New Roman" w:hAnsi="Calibri"/>
                <w:b/>
                <w:bCs/>
                <w:noProof w:val="0"/>
                <w:color w:val="FFFFFF"/>
                <w:sz w:val="20"/>
                <w:szCs w:val="20"/>
                <w:lang w:val="en-US" w:eastAsia="de-CH"/>
              </w:rPr>
              <w:t>Anzahl</w:t>
            </w:r>
            <w:proofErr w:type="spellEnd"/>
          </w:p>
        </w:tc>
        <w:tc>
          <w:tcPr>
            <w:tcW w:w="1640" w:type="dxa"/>
            <w:tcBorders>
              <w:top w:val="single" w:sz="4" w:space="0" w:color="4F81BD"/>
              <w:left w:val="nil"/>
              <w:bottom w:val="single" w:sz="4" w:space="0" w:color="4F81BD"/>
              <w:right w:val="single" w:sz="4" w:space="0" w:color="4F81BD"/>
            </w:tcBorders>
            <w:shd w:val="clear" w:color="auto" w:fill="4F81BD"/>
            <w:noWrap/>
            <w:hideMark/>
          </w:tcPr>
          <w:p w14:paraId="4D9CCF75" w14:textId="77777777" w:rsidR="000E2FEA" w:rsidRPr="00C13B8E" w:rsidRDefault="000E2FEA" w:rsidP="00C13B8E">
            <w:pPr>
              <w:jc w:val="center"/>
              <w:rPr>
                <w:rFonts w:ascii="Calibri" w:eastAsia="Times New Roman" w:hAnsi="Calibri"/>
                <w:b/>
                <w:bCs/>
                <w:noProof w:val="0"/>
                <w:color w:val="FFFFFF"/>
                <w:sz w:val="20"/>
                <w:szCs w:val="20"/>
                <w:lang w:val="en-US" w:eastAsia="de-CH"/>
              </w:rPr>
            </w:pPr>
            <w:proofErr w:type="spellStart"/>
            <w:r w:rsidRPr="00C13B8E">
              <w:rPr>
                <w:rFonts w:ascii="Calibri" w:eastAsia="Times New Roman" w:hAnsi="Calibri"/>
                <w:b/>
                <w:bCs/>
                <w:noProof w:val="0"/>
                <w:color w:val="FFFFFF"/>
                <w:sz w:val="20"/>
                <w:szCs w:val="20"/>
                <w:lang w:val="en-US" w:eastAsia="de-CH"/>
              </w:rPr>
              <w:t>Gesammt</w:t>
            </w:r>
            <w:proofErr w:type="spellEnd"/>
          </w:p>
        </w:tc>
      </w:tr>
      <w:tr w:rsidR="000E2FEA" w:rsidRPr="00C13B8E" w14:paraId="145D41E9" w14:textId="77777777" w:rsidTr="000E2FEA">
        <w:trPr>
          <w:divId w:val="1570382078"/>
          <w:trHeight w:val="400"/>
        </w:trPr>
        <w:tc>
          <w:tcPr>
            <w:tcW w:w="3289" w:type="dxa"/>
            <w:gridSpan w:val="2"/>
            <w:shd w:val="clear" w:color="auto" w:fill="DBE5F1"/>
            <w:noWrap/>
            <w:hideMark/>
          </w:tcPr>
          <w:p w14:paraId="1F560EFC"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Raspberry Pi 2 (Model B)</w:t>
            </w:r>
          </w:p>
        </w:tc>
        <w:tc>
          <w:tcPr>
            <w:tcW w:w="1580" w:type="dxa"/>
            <w:shd w:val="clear" w:color="auto" w:fill="DBE5F1"/>
            <w:noWrap/>
            <w:hideMark/>
          </w:tcPr>
          <w:p w14:paraId="12BF8524"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46.60 </w:t>
            </w:r>
          </w:p>
        </w:tc>
        <w:tc>
          <w:tcPr>
            <w:tcW w:w="1300" w:type="dxa"/>
            <w:shd w:val="clear" w:color="auto" w:fill="DBE5F1"/>
            <w:noWrap/>
            <w:hideMark/>
          </w:tcPr>
          <w:p w14:paraId="7CBD9140"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5E5C4202"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46.60 </w:t>
            </w:r>
          </w:p>
        </w:tc>
      </w:tr>
      <w:tr w:rsidR="000E2FEA" w:rsidRPr="00C13B8E" w14:paraId="0AFB0BA7" w14:textId="77777777" w:rsidTr="000E2FEA">
        <w:trPr>
          <w:divId w:val="1570382078"/>
          <w:trHeight w:val="400"/>
        </w:trPr>
        <w:tc>
          <w:tcPr>
            <w:tcW w:w="3289" w:type="dxa"/>
            <w:gridSpan w:val="2"/>
            <w:shd w:val="clear" w:color="auto" w:fill="auto"/>
            <w:noWrap/>
            <w:hideMark/>
          </w:tcPr>
          <w:p w14:paraId="58B652CC"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Raspberry Pi 1 (Model B+)</w:t>
            </w:r>
          </w:p>
        </w:tc>
        <w:tc>
          <w:tcPr>
            <w:tcW w:w="1580" w:type="dxa"/>
            <w:shd w:val="clear" w:color="auto" w:fill="auto"/>
            <w:noWrap/>
            <w:hideMark/>
          </w:tcPr>
          <w:p w14:paraId="5C9A90A9"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0.00 </w:t>
            </w:r>
          </w:p>
        </w:tc>
        <w:tc>
          <w:tcPr>
            <w:tcW w:w="1300" w:type="dxa"/>
            <w:shd w:val="clear" w:color="auto" w:fill="auto"/>
            <w:noWrap/>
            <w:hideMark/>
          </w:tcPr>
          <w:p w14:paraId="68CDE49B"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3E602F15"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0.00 </w:t>
            </w:r>
          </w:p>
        </w:tc>
      </w:tr>
      <w:tr w:rsidR="000E2FEA" w:rsidRPr="00C13B8E" w14:paraId="7838F24A" w14:textId="77777777" w:rsidTr="000E2FEA">
        <w:trPr>
          <w:divId w:val="1570382078"/>
          <w:trHeight w:val="400"/>
        </w:trPr>
        <w:tc>
          <w:tcPr>
            <w:tcW w:w="3289" w:type="dxa"/>
            <w:gridSpan w:val="2"/>
            <w:shd w:val="clear" w:color="auto" w:fill="DBE5F1"/>
            <w:noWrap/>
            <w:hideMark/>
          </w:tcPr>
          <w:p w14:paraId="5BFAC308"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 xml:space="preserve">Master </w:t>
            </w:r>
            <w:proofErr w:type="spellStart"/>
            <w:r w:rsidRPr="00C13B8E">
              <w:rPr>
                <w:rFonts w:ascii="Calibri" w:eastAsia="Times New Roman" w:hAnsi="Calibri"/>
                <w:b/>
                <w:bCs/>
                <w:noProof w:val="0"/>
                <w:color w:val="000000"/>
                <w:sz w:val="20"/>
                <w:szCs w:val="20"/>
                <w:lang w:val="en-US" w:eastAsia="de-CH"/>
              </w:rPr>
              <w:t>Bricklet</w:t>
            </w:r>
            <w:proofErr w:type="spellEnd"/>
          </w:p>
        </w:tc>
        <w:tc>
          <w:tcPr>
            <w:tcW w:w="1580" w:type="dxa"/>
            <w:shd w:val="clear" w:color="auto" w:fill="DBE5F1"/>
            <w:noWrap/>
            <w:hideMark/>
          </w:tcPr>
          <w:p w14:paraId="6049D57E"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5.61 </w:t>
            </w:r>
          </w:p>
        </w:tc>
        <w:tc>
          <w:tcPr>
            <w:tcW w:w="1300" w:type="dxa"/>
            <w:shd w:val="clear" w:color="auto" w:fill="DBE5F1"/>
            <w:noWrap/>
            <w:hideMark/>
          </w:tcPr>
          <w:p w14:paraId="3292659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00A94140"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5.61 </w:t>
            </w:r>
          </w:p>
        </w:tc>
      </w:tr>
      <w:tr w:rsidR="000E2FEA" w:rsidRPr="00C13B8E" w14:paraId="0CFA80C5" w14:textId="77777777" w:rsidTr="000E2FEA">
        <w:trPr>
          <w:divId w:val="1570382078"/>
          <w:trHeight w:val="400"/>
        </w:trPr>
        <w:tc>
          <w:tcPr>
            <w:tcW w:w="3289" w:type="dxa"/>
            <w:gridSpan w:val="2"/>
            <w:shd w:val="clear" w:color="auto" w:fill="auto"/>
            <w:noWrap/>
            <w:hideMark/>
          </w:tcPr>
          <w:p w14:paraId="3BB3EA02"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Servo Brick</w:t>
            </w:r>
          </w:p>
        </w:tc>
        <w:tc>
          <w:tcPr>
            <w:tcW w:w="1580" w:type="dxa"/>
            <w:shd w:val="clear" w:color="auto" w:fill="auto"/>
            <w:noWrap/>
            <w:hideMark/>
          </w:tcPr>
          <w:p w14:paraId="2D66CAC7"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60.00 </w:t>
            </w:r>
          </w:p>
        </w:tc>
        <w:tc>
          <w:tcPr>
            <w:tcW w:w="1300" w:type="dxa"/>
            <w:shd w:val="clear" w:color="auto" w:fill="auto"/>
            <w:noWrap/>
            <w:hideMark/>
          </w:tcPr>
          <w:p w14:paraId="0E2A8BD4"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4F79C154"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60.00 </w:t>
            </w:r>
          </w:p>
        </w:tc>
      </w:tr>
      <w:tr w:rsidR="000E2FEA" w:rsidRPr="00C13B8E" w14:paraId="21AF5C14" w14:textId="77777777" w:rsidTr="000E2FEA">
        <w:trPr>
          <w:divId w:val="1570382078"/>
          <w:trHeight w:val="400"/>
        </w:trPr>
        <w:tc>
          <w:tcPr>
            <w:tcW w:w="3289" w:type="dxa"/>
            <w:gridSpan w:val="2"/>
            <w:shd w:val="clear" w:color="auto" w:fill="DBE5F1"/>
            <w:noWrap/>
            <w:hideMark/>
          </w:tcPr>
          <w:p w14:paraId="012AC376"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 xml:space="preserve">Color </w:t>
            </w:r>
            <w:proofErr w:type="spellStart"/>
            <w:r w:rsidRPr="00C13B8E">
              <w:rPr>
                <w:rFonts w:ascii="Calibri" w:eastAsia="Times New Roman" w:hAnsi="Calibri"/>
                <w:b/>
                <w:bCs/>
                <w:noProof w:val="0"/>
                <w:color w:val="000000"/>
                <w:sz w:val="20"/>
                <w:szCs w:val="20"/>
                <w:lang w:val="en-US" w:eastAsia="de-CH"/>
              </w:rPr>
              <w:t>Bricklet</w:t>
            </w:r>
            <w:proofErr w:type="spellEnd"/>
          </w:p>
        </w:tc>
        <w:tc>
          <w:tcPr>
            <w:tcW w:w="1580" w:type="dxa"/>
            <w:shd w:val="clear" w:color="auto" w:fill="DBE5F1"/>
            <w:noWrap/>
            <w:hideMark/>
          </w:tcPr>
          <w:p w14:paraId="716D7450"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67 </w:t>
            </w:r>
          </w:p>
        </w:tc>
        <w:tc>
          <w:tcPr>
            <w:tcW w:w="1300" w:type="dxa"/>
            <w:shd w:val="clear" w:color="auto" w:fill="DBE5F1"/>
            <w:noWrap/>
            <w:hideMark/>
          </w:tcPr>
          <w:p w14:paraId="0E958A2F"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32EF4ED0"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67 </w:t>
            </w:r>
          </w:p>
        </w:tc>
      </w:tr>
      <w:tr w:rsidR="000E2FEA" w:rsidRPr="00C13B8E" w14:paraId="2D853C62" w14:textId="77777777" w:rsidTr="000E2FEA">
        <w:trPr>
          <w:divId w:val="1570382078"/>
          <w:trHeight w:val="400"/>
        </w:trPr>
        <w:tc>
          <w:tcPr>
            <w:tcW w:w="3289" w:type="dxa"/>
            <w:gridSpan w:val="2"/>
            <w:shd w:val="clear" w:color="auto" w:fill="auto"/>
            <w:noWrap/>
            <w:hideMark/>
          </w:tcPr>
          <w:p w14:paraId="5F6C2EED"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 xml:space="preserve">IO-16 </w:t>
            </w:r>
            <w:proofErr w:type="spellStart"/>
            <w:r w:rsidRPr="00C13B8E">
              <w:rPr>
                <w:rFonts w:ascii="Calibri" w:eastAsia="Times New Roman" w:hAnsi="Calibri"/>
                <w:b/>
                <w:bCs/>
                <w:noProof w:val="0"/>
                <w:color w:val="000000"/>
                <w:sz w:val="20"/>
                <w:szCs w:val="20"/>
                <w:lang w:val="en-US" w:eastAsia="de-CH"/>
              </w:rPr>
              <w:t>Bricklet</w:t>
            </w:r>
            <w:proofErr w:type="spellEnd"/>
          </w:p>
        </w:tc>
        <w:tc>
          <w:tcPr>
            <w:tcW w:w="1580" w:type="dxa"/>
            <w:shd w:val="clear" w:color="auto" w:fill="auto"/>
            <w:noWrap/>
            <w:hideMark/>
          </w:tcPr>
          <w:p w14:paraId="45964E70"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41 </w:t>
            </w:r>
          </w:p>
        </w:tc>
        <w:tc>
          <w:tcPr>
            <w:tcW w:w="1300" w:type="dxa"/>
            <w:shd w:val="clear" w:color="auto" w:fill="auto"/>
            <w:noWrap/>
            <w:hideMark/>
          </w:tcPr>
          <w:p w14:paraId="266D9185"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10948A2B"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41 </w:t>
            </w:r>
          </w:p>
        </w:tc>
      </w:tr>
      <w:tr w:rsidR="000E2FEA" w:rsidRPr="00C13B8E" w14:paraId="24BC05A2" w14:textId="77777777" w:rsidTr="000E2FEA">
        <w:trPr>
          <w:divId w:val="1570382078"/>
          <w:trHeight w:val="400"/>
        </w:trPr>
        <w:tc>
          <w:tcPr>
            <w:tcW w:w="3289" w:type="dxa"/>
            <w:gridSpan w:val="2"/>
            <w:shd w:val="clear" w:color="auto" w:fill="DBE5F1"/>
            <w:noWrap/>
            <w:hideMark/>
          </w:tcPr>
          <w:p w14:paraId="6B6A4E3F"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 xml:space="preserve">US-Distance </w:t>
            </w:r>
            <w:proofErr w:type="spellStart"/>
            <w:r w:rsidRPr="00C13B8E">
              <w:rPr>
                <w:rFonts w:ascii="Calibri" w:eastAsia="Times New Roman" w:hAnsi="Calibri"/>
                <w:b/>
                <w:bCs/>
                <w:noProof w:val="0"/>
                <w:color w:val="000000"/>
                <w:sz w:val="20"/>
                <w:szCs w:val="20"/>
                <w:lang w:val="en-US" w:eastAsia="de-CH"/>
              </w:rPr>
              <w:t>Bricklet</w:t>
            </w:r>
            <w:proofErr w:type="spellEnd"/>
          </w:p>
        </w:tc>
        <w:tc>
          <w:tcPr>
            <w:tcW w:w="1580" w:type="dxa"/>
            <w:shd w:val="clear" w:color="auto" w:fill="DBE5F1"/>
            <w:noWrap/>
            <w:hideMark/>
          </w:tcPr>
          <w:p w14:paraId="474D5A3E"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67 </w:t>
            </w:r>
          </w:p>
        </w:tc>
        <w:tc>
          <w:tcPr>
            <w:tcW w:w="1300" w:type="dxa"/>
            <w:shd w:val="clear" w:color="auto" w:fill="DBE5F1"/>
            <w:noWrap/>
            <w:hideMark/>
          </w:tcPr>
          <w:p w14:paraId="7960974E"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63D2B022"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67 </w:t>
            </w:r>
          </w:p>
        </w:tc>
      </w:tr>
      <w:tr w:rsidR="000E2FEA" w:rsidRPr="00C13B8E" w14:paraId="13015D82" w14:textId="77777777" w:rsidTr="000E2FEA">
        <w:trPr>
          <w:divId w:val="1570382078"/>
          <w:trHeight w:val="400"/>
        </w:trPr>
        <w:tc>
          <w:tcPr>
            <w:tcW w:w="3289" w:type="dxa"/>
            <w:gridSpan w:val="2"/>
            <w:shd w:val="clear" w:color="auto" w:fill="auto"/>
            <w:noWrap/>
            <w:hideMark/>
          </w:tcPr>
          <w:p w14:paraId="5C30E64D"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DC-Motor</w:t>
            </w:r>
          </w:p>
        </w:tc>
        <w:tc>
          <w:tcPr>
            <w:tcW w:w="1580" w:type="dxa"/>
            <w:shd w:val="clear" w:color="auto" w:fill="auto"/>
            <w:noWrap/>
            <w:hideMark/>
          </w:tcPr>
          <w:p w14:paraId="28F21E78"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20.00 </w:t>
            </w:r>
          </w:p>
        </w:tc>
        <w:tc>
          <w:tcPr>
            <w:tcW w:w="1300" w:type="dxa"/>
            <w:shd w:val="clear" w:color="auto" w:fill="auto"/>
            <w:noWrap/>
            <w:hideMark/>
          </w:tcPr>
          <w:p w14:paraId="4CA7F71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79A03AEC"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20.00 </w:t>
            </w:r>
          </w:p>
        </w:tc>
      </w:tr>
      <w:tr w:rsidR="000E2FEA" w:rsidRPr="00C13B8E" w14:paraId="749F8504" w14:textId="77777777" w:rsidTr="000E2FEA">
        <w:trPr>
          <w:divId w:val="1570382078"/>
          <w:trHeight w:val="400"/>
        </w:trPr>
        <w:tc>
          <w:tcPr>
            <w:tcW w:w="3289" w:type="dxa"/>
            <w:gridSpan w:val="2"/>
            <w:shd w:val="clear" w:color="auto" w:fill="DBE5F1"/>
            <w:noWrap/>
            <w:hideMark/>
          </w:tcPr>
          <w:p w14:paraId="366CFBC0"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Servo</w:t>
            </w:r>
          </w:p>
        </w:tc>
        <w:tc>
          <w:tcPr>
            <w:tcW w:w="1580" w:type="dxa"/>
            <w:shd w:val="clear" w:color="auto" w:fill="DBE5F1"/>
            <w:noWrap/>
            <w:hideMark/>
          </w:tcPr>
          <w:p w14:paraId="1A69434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5.00 </w:t>
            </w:r>
          </w:p>
        </w:tc>
        <w:tc>
          <w:tcPr>
            <w:tcW w:w="1300" w:type="dxa"/>
            <w:shd w:val="clear" w:color="auto" w:fill="DBE5F1"/>
            <w:noWrap/>
            <w:hideMark/>
          </w:tcPr>
          <w:p w14:paraId="7D616293"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4</w:t>
            </w:r>
          </w:p>
        </w:tc>
        <w:tc>
          <w:tcPr>
            <w:tcW w:w="1640" w:type="dxa"/>
            <w:shd w:val="clear" w:color="auto" w:fill="DBE5F1"/>
            <w:noWrap/>
            <w:hideMark/>
          </w:tcPr>
          <w:p w14:paraId="1C9E012B"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60.00 </w:t>
            </w:r>
          </w:p>
        </w:tc>
      </w:tr>
      <w:tr w:rsidR="000E2FEA" w:rsidRPr="00C13B8E" w14:paraId="4F0D706B" w14:textId="77777777" w:rsidTr="000E2FEA">
        <w:trPr>
          <w:divId w:val="1570382078"/>
          <w:trHeight w:val="400"/>
        </w:trPr>
        <w:tc>
          <w:tcPr>
            <w:tcW w:w="3289" w:type="dxa"/>
            <w:gridSpan w:val="2"/>
            <w:shd w:val="clear" w:color="auto" w:fill="auto"/>
            <w:noWrap/>
            <w:hideMark/>
          </w:tcPr>
          <w:p w14:paraId="26BEE5B6" w14:textId="77777777" w:rsidR="000E2FEA" w:rsidRPr="00C13B8E" w:rsidRDefault="000E2FEA" w:rsidP="00C13B8E">
            <w:pPr>
              <w:jc w:val="right"/>
              <w:rPr>
                <w:rFonts w:ascii="Calibri" w:eastAsia="Times New Roman" w:hAnsi="Calibri"/>
                <w:b/>
                <w:bCs/>
                <w:noProof w:val="0"/>
                <w:color w:val="000000"/>
                <w:sz w:val="20"/>
                <w:szCs w:val="20"/>
                <w:lang w:val="en-US" w:eastAsia="de-CH"/>
              </w:rPr>
            </w:pPr>
            <w:proofErr w:type="spellStart"/>
            <w:r w:rsidRPr="00C13B8E">
              <w:rPr>
                <w:rFonts w:ascii="Calibri" w:eastAsia="Times New Roman" w:hAnsi="Calibri"/>
                <w:b/>
                <w:bCs/>
                <w:noProof w:val="0"/>
                <w:color w:val="000000"/>
                <w:sz w:val="20"/>
                <w:szCs w:val="20"/>
                <w:lang w:val="en-US" w:eastAsia="de-CH"/>
              </w:rPr>
              <w:t>Motorentreiber</w:t>
            </w:r>
            <w:proofErr w:type="spellEnd"/>
          </w:p>
        </w:tc>
        <w:tc>
          <w:tcPr>
            <w:tcW w:w="1580" w:type="dxa"/>
            <w:shd w:val="clear" w:color="auto" w:fill="auto"/>
            <w:noWrap/>
            <w:hideMark/>
          </w:tcPr>
          <w:p w14:paraId="222C65DE"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00 </w:t>
            </w:r>
          </w:p>
        </w:tc>
        <w:tc>
          <w:tcPr>
            <w:tcW w:w="1300" w:type="dxa"/>
            <w:shd w:val="clear" w:color="auto" w:fill="auto"/>
            <w:noWrap/>
            <w:hideMark/>
          </w:tcPr>
          <w:p w14:paraId="497043B4"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69752B5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3.00 </w:t>
            </w:r>
          </w:p>
        </w:tc>
      </w:tr>
      <w:tr w:rsidR="000E2FEA" w:rsidRPr="00C13B8E" w14:paraId="1E6A3C3B" w14:textId="77777777" w:rsidTr="000E2FEA">
        <w:trPr>
          <w:divId w:val="1570382078"/>
          <w:trHeight w:val="400"/>
        </w:trPr>
        <w:tc>
          <w:tcPr>
            <w:tcW w:w="3289" w:type="dxa"/>
            <w:gridSpan w:val="2"/>
            <w:shd w:val="clear" w:color="auto" w:fill="DBE5F1"/>
            <w:noWrap/>
            <w:hideMark/>
          </w:tcPr>
          <w:p w14:paraId="519E8659" w14:textId="77777777" w:rsidR="000E2FEA" w:rsidRPr="00C13B8E" w:rsidRDefault="000E2FEA" w:rsidP="00C13B8E">
            <w:pPr>
              <w:jc w:val="right"/>
              <w:rPr>
                <w:rFonts w:ascii="Calibri" w:eastAsia="Times New Roman" w:hAnsi="Calibri"/>
                <w:b/>
                <w:bCs/>
                <w:noProof w:val="0"/>
                <w:color w:val="000000"/>
                <w:sz w:val="20"/>
                <w:szCs w:val="20"/>
                <w:lang w:val="en-US" w:eastAsia="de-CH"/>
              </w:rPr>
            </w:pPr>
            <w:proofErr w:type="spellStart"/>
            <w:r w:rsidRPr="00C13B8E">
              <w:rPr>
                <w:rFonts w:ascii="Calibri" w:eastAsia="Times New Roman" w:hAnsi="Calibri"/>
                <w:b/>
                <w:bCs/>
                <w:noProof w:val="0"/>
                <w:color w:val="000000"/>
                <w:sz w:val="20"/>
                <w:szCs w:val="20"/>
                <w:lang w:val="en-US" w:eastAsia="de-CH"/>
              </w:rPr>
              <w:t>Kamera</w:t>
            </w:r>
            <w:proofErr w:type="spellEnd"/>
          </w:p>
        </w:tc>
        <w:tc>
          <w:tcPr>
            <w:tcW w:w="1580" w:type="dxa"/>
            <w:shd w:val="clear" w:color="auto" w:fill="DBE5F1"/>
            <w:noWrap/>
            <w:hideMark/>
          </w:tcPr>
          <w:p w14:paraId="6E0DDBCF"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0.00 </w:t>
            </w:r>
          </w:p>
        </w:tc>
        <w:tc>
          <w:tcPr>
            <w:tcW w:w="1300" w:type="dxa"/>
            <w:shd w:val="clear" w:color="auto" w:fill="DBE5F1"/>
            <w:noWrap/>
            <w:hideMark/>
          </w:tcPr>
          <w:p w14:paraId="0BE67F7A"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55F7CC6C"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30.00 </w:t>
            </w:r>
          </w:p>
        </w:tc>
      </w:tr>
      <w:tr w:rsidR="000E2FEA" w:rsidRPr="00C13B8E" w14:paraId="479D02B7" w14:textId="77777777" w:rsidTr="000E2FEA">
        <w:trPr>
          <w:divId w:val="1570382078"/>
          <w:trHeight w:val="400"/>
        </w:trPr>
        <w:tc>
          <w:tcPr>
            <w:tcW w:w="3289" w:type="dxa"/>
            <w:gridSpan w:val="2"/>
            <w:shd w:val="clear" w:color="auto" w:fill="auto"/>
            <w:noWrap/>
            <w:hideMark/>
          </w:tcPr>
          <w:p w14:paraId="6C95539C" w14:textId="77777777" w:rsidR="000E2FEA" w:rsidRPr="00C13B8E" w:rsidRDefault="000E2FEA" w:rsidP="00C13B8E">
            <w:pPr>
              <w:jc w:val="right"/>
              <w:rPr>
                <w:rFonts w:ascii="Calibri" w:eastAsia="Times New Roman" w:hAnsi="Calibri"/>
                <w:b/>
                <w:bCs/>
                <w:noProof w:val="0"/>
                <w:color w:val="000000"/>
                <w:sz w:val="20"/>
                <w:szCs w:val="20"/>
                <w:lang w:val="en-US" w:eastAsia="de-CH"/>
              </w:rPr>
            </w:pPr>
            <w:proofErr w:type="spellStart"/>
            <w:r w:rsidRPr="00C13B8E">
              <w:rPr>
                <w:rFonts w:ascii="Calibri" w:eastAsia="Times New Roman" w:hAnsi="Calibri"/>
                <w:b/>
                <w:bCs/>
                <w:noProof w:val="0"/>
                <w:color w:val="000000"/>
                <w:sz w:val="20"/>
                <w:szCs w:val="20"/>
                <w:lang w:val="en-US" w:eastAsia="de-CH"/>
              </w:rPr>
              <w:t>Akku</w:t>
            </w:r>
            <w:proofErr w:type="spellEnd"/>
          </w:p>
        </w:tc>
        <w:tc>
          <w:tcPr>
            <w:tcW w:w="1580" w:type="dxa"/>
            <w:shd w:val="clear" w:color="auto" w:fill="auto"/>
            <w:noWrap/>
            <w:hideMark/>
          </w:tcPr>
          <w:p w14:paraId="48FC9BC7"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50.00 </w:t>
            </w:r>
          </w:p>
        </w:tc>
        <w:tc>
          <w:tcPr>
            <w:tcW w:w="1300" w:type="dxa"/>
            <w:shd w:val="clear" w:color="auto" w:fill="auto"/>
            <w:noWrap/>
            <w:hideMark/>
          </w:tcPr>
          <w:p w14:paraId="3EBFD177"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55C37CF1"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50.00 </w:t>
            </w:r>
          </w:p>
        </w:tc>
      </w:tr>
      <w:tr w:rsidR="000E2FEA" w:rsidRPr="00C13B8E" w14:paraId="61263222" w14:textId="77777777" w:rsidTr="000E2FEA">
        <w:trPr>
          <w:divId w:val="1570382078"/>
          <w:trHeight w:val="400"/>
        </w:trPr>
        <w:tc>
          <w:tcPr>
            <w:tcW w:w="3289" w:type="dxa"/>
            <w:gridSpan w:val="2"/>
            <w:shd w:val="clear" w:color="auto" w:fill="DBE5F1"/>
            <w:noWrap/>
            <w:hideMark/>
          </w:tcPr>
          <w:p w14:paraId="6D7E0629" w14:textId="77777777" w:rsidR="000E2FEA" w:rsidRPr="00C13B8E" w:rsidRDefault="000E2FEA" w:rsidP="00C13B8E">
            <w:pPr>
              <w:jc w:val="right"/>
              <w:rPr>
                <w:rFonts w:ascii="Calibri" w:eastAsia="Times New Roman" w:hAnsi="Calibri"/>
                <w:b/>
                <w:bCs/>
                <w:noProof w:val="0"/>
                <w:color w:val="000000"/>
                <w:sz w:val="20"/>
                <w:szCs w:val="20"/>
                <w:lang w:val="en-US" w:eastAsia="de-CH"/>
              </w:rPr>
            </w:pPr>
            <w:proofErr w:type="spellStart"/>
            <w:r w:rsidRPr="00C13B8E">
              <w:rPr>
                <w:rFonts w:ascii="Calibri" w:eastAsia="Times New Roman" w:hAnsi="Calibri"/>
                <w:b/>
                <w:bCs/>
                <w:noProof w:val="0"/>
                <w:color w:val="000000"/>
                <w:sz w:val="20"/>
                <w:szCs w:val="20"/>
                <w:lang w:val="en-US" w:eastAsia="de-CH"/>
              </w:rPr>
              <w:t>Mechanik</w:t>
            </w:r>
            <w:proofErr w:type="spellEnd"/>
            <w:r w:rsidRPr="00C13B8E">
              <w:rPr>
                <w:rFonts w:ascii="Calibri" w:eastAsia="Times New Roman" w:hAnsi="Calibri"/>
                <w:b/>
                <w:bCs/>
                <w:noProof w:val="0"/>
                <w:color w:val="000000"/>
                <w:sz w:val="20"/>
                <w:szCs w:val="20"/>
                <w:lang w:val="en-US" w:eastAsia="de-CH"/>
              </w:rPr>
              <w:t xml:space="preserve"> (Lager, </w:t>
            </w:r>
            <w:proofErr w:type="spellStart"/>
            <w:r w:rsidRPr="00C13B8E">
              <w:rPr>
                <w:rFonts w:ascii="Calibri" w:eastAsia="Times New Roman" w:hAnsi="Calibri"/>
                <w:b/>
                <w:bCs/>
                <w:noProof w:val="0"/>
                <w:color w:val="000000"/>
                <w:sz w:val="20"/>
                <w:szCs w:val="20"/>
                <w:lang w:val="en-US" w:eastAsia="de-CH"/>
              </w:rPr>
              <w:t>Zahnräder</w:t>
            </w:r>
            <w:proofErr w:type="spellEnd"/>
            <w:r w:rsidRPr="00C13B8E">
              <w:rPr>
                <w:rFonts w:ascii="Calibri" w:eastAsia="Times New Roman" w:hAnsi="Calibri"/>
                <w:b/>
                <w:bCs/>
                <w:noProof w:val="0"/>
                <w:color w:val="000000"/>
                <w:sz w:val="20"/>
                <w:szCs w:val="20"/>
                <w:lang w:val="en-US" w:eastAsia="de-CH"/>
              </w:rPr>
              <w:t>, ..)</w:t>
            </w:r>
          </w:p>
        </w:tc>
        <w:tc>
          <w:tcPr>
            <w:tcW w:w="1580" w:type="dxa"/>
            <w:shd w:val="clear" w:color="auto" w:fill="DBE5F1"/>
            <w:noWrap/>
            <w:hideMark/>
          </w:tcPr>
          <w:p w14:paraId="44A19ABA"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50.00 </w:t>
            </w:r>
          </w:p>
        </w:tc>
        <w:tc>
          <w:tcPr>
            <w:tcW w:w="1300" w:type="dxa"/>
            <w:shd w:val="clear" w:color="auto" w:fill="DBE5F1"/>
            <w:noWrap/>
            <w:hideMark/>
          </w:tcPr>
          <w:p w14:paraId="1E952E6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DBE5F1"/>
            <w:noWrap/>
            <w:hideMark/>
          </w:tcPr>
          <w:p w14:paraId="40503C4D"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50.00 </w:t>
            </w:r>
          </w:p>
        </w:tc>
      </w:tr>
      <w:tr w:rsidR="000E2FEA" w:rsidRPr="00C13B8E" w14:paraId="703F73BA" w14:textId="77777777" w:rsidTr="000E2FEA">
        <w:trPr>
          <w:divId w:val="1570382078"/>
          <w:trHeight w:val="400"/>
        </w:trPr>
        <w:tc>
          <w:tcPr>
            <w:tcW w:w="3289" w:type="dxa"/>
            <w:gridSpan w:val="2"/>
            <w:shd w:val="clear" w:color="auto" w:fill="auto"/>
            <w:noWrap/>
            <w:hideMark/>
          </w:tcPr>
          <w:p w14:paraId="115E2C3A" w14:textId="77777777" w:rsidR="000E2FEA" w:rsidRPr="00C13B8E" w:rsidRDefault="000E2FEA" w:rsidP="00C13B8E">
            <w:pPr>
              <w:jc w:val="right"/>
              <w:rPr>
                <w:rFonts w:ascii="Calibri" w:eastAsia="Times New Roman" w:hAnsi="Calibri"/>
                <w:b/>
                <w:bCs/>
                <w:noProof w:val="0"/>
                <w:color w:val="000000"/>
                <w:sz w:val="20"/>
                <w:szCs w:val="20"/>
                <w:lang w:val="en-US" w:eastAsia="de-CH"/>
              </w:rPr>
            </w:pPr>
            <w:r w:rsidRPr="00C13B8E">
              <w:rPr>
                <w:rFonts w:ascii="Calibri" w:eastAsia="Times New Roman" w:hAnsi="Calibri"/>
                <w:b/>
                <w:bCs/>
                <w:noProof w:val="0"/>
                <w:color w:val="000000"/>
                <w:sz w:val="20"/>
                <w:szCs w:val="20"/>
                <w:lang w:val="en-US" w:eastAsia="de-CH"/>
              </w:rPr>
              <w:t>Rad</w:t>
            </w:r>
          </w:p>
        </w:tc>
        <w:tc>
          <w:tcPr>
            <w:tcW w:w="1580" w:type="dxa"/>
            <w:shd w:val="clear" w:color="auto" w:fill="auto"/>
            <w:noWrap/>
            <w:hideMark/>
          </w:tcPr>
          <w:p w14:paraId="1FF460F3"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5.00 </w:t>
            </w:r>
          </w:p>
        </w:tc>
        <w:tc>
          <w:tcPr>
            <w:tcW w:w="1300" w:type="dxa"/>
            <w:shd w:val="clear" w:color="auto" w:fill="auto"/>
            <w:noWrap/>
            <w:hideMark/>
          </w:tcPr>
          <w:p w14:paraId="6C9512AA"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1</w:t>
            </w:r>
          </w:p>
        </w:tc>
        <w:tc>
          <w:tcPr>
            <w:tcW w:w="1640" w:type="dxa"/>
            <w:shd w:val="clear" w:color="auto" w:fill="auto"/>
            <w:noWrap/>
            <w:hideMark/>
          </w:tcPr>
          <w:p w14:paraId="69BC1A07" w14:textId="77777777" w:rsidR="000E2FEA" w:rsidRPr="00C13B8E" w:rsidRDefault="000E2FEA" w:rsidP="00C13B8E">
            <w:pPr>
              <w:jc w:val="right"/>
              <w:rPr>
                <w:rFonts w:ascii="Calibri" w:eastAsia="Times New Roman" w:hAnsi="Calibri"/>
                <w:noProof w:val="0"/>
                <w:color w:val="000000"/>
                <w:sz w:val="20"/>
                <w:szCs w:val="20"/>
                <w:lang w:val="en-US" w:eastAsia="de-CH"/>
              </w:rPr>
            </w:pPr>
            <w:r w:rsidRPr="00C13B8E">
              <w:rPr>
                <w:rFonts w:ascii="Calibri" w:eastAsia="Times New Roman" w:hAnsi="Calibri"/>
                <w:noProof w:val="0"/>
                <w:color w:val="000000"/>
                <w:sz w:val="20"/>
                <w:szCs w:val="20"/>
                <w:lang w:val="en-US" w:eastAsia="de-CH"/>
              </w:rPr>
              <w:t xml:space="preserve"> CHF15.00 </w:t>
            </w:r>
          </w:p>
        </w:tc>
      </w:tr>
      <w:tr w:rsidR="000E2FEA" w:rsidRPr="00C13B8E" w14:paraId="5AF54CDD" w14:textId="77777777" w:rsidTr="000E2FEA">
        <w:trPr>
          <w:divId w:val="1570382078"/>
          <w:trHeight w:val="305"/>
        </w:trPr>
        <w:tc>
          <w:tcPr>
            <w:tcW w:w="458" w:type="dxa"/>
            <w:shd w:val="clear" w:color="auto" w:fill="DBE5F1"/>
            <w:noWrap/>
            <w:hideMark/>
          </w:tcPr>
          <w:p w14:paraId="4D47AA12" w14:textId="77777777" w:rsidR="000E2FEA" w:rsidRPr="00C13B8E" w:rsidRDefault="000E2FEA" w:rsidP="00755708">
            <w:pPr>
              <w:rPr>
                <w:rFonts w:ascii="Calibri" w:eastAsia="Times New Roman" w:hAnsi="Calibri"/>
                <w:b/>
                <w:bCs/>
                <w:noProof w:val="0"/>
                <w:color w:val="FFFFFF"/>
                <w:sz w:val="20"/>
                <w:szCs w:val="20"/>
                <w:lang w:val="en-US" w:eastAsia="de-CH"/>
              </w:rPr>
            </w:pPr>
            <w:r w:rsidRPr="00C13B8E">
              <w:rPr>
                <w:rFonts w:ascii="Calibri" w:eastAsia="Times New Roman" w:hAnsi="Calibri"/>
                <w:b/>
                <w:bCs/>
                <w:noProof w:val="0"/>
                <w:color w:val="FFFFFF"/>
                <w:sz w:val="20"/>
                <w:szCs w:val="20"/>
                <w:lang w:val="en-US" w:eastAsia="de-CH"/>
              </w:rPr>
              <w:t> </w:t>
            </w:r>
          </w:p>
        </w:tc>
        <w:tc>
          <w:tcPr>
            <w:tcW w:w="2831" w:type="dxa"/>
            <w:shd w:val="clear" w:color="auto" w:fill="DBE5F1"/>
            <w:noWrap/>
            <w:hideMark/>
          </w:tcPr>
          <w:p w14:paraId="515445FC" w14:textId="77777777" w:rsidR="000E2FEA" w:rsidRPr="00C13B8E" w:rsidRDefault="000E2FEA" w:rsidP="00C13B8E">
            <w:pPr>
              <w:jc w:val="right"/>
              <w:rPr>
                <w:rFonts w:ascii="Calibri" w:eastAsia="Times New Roman" w:hAnsi="Calibri"/>
                <w:noProof w:val="0"/>
                <w:color w:val="FFFFFF"/>
                <w:sz w:val="20"/>
                <w:szCs w:val="20"/>
                <w:lang w:val="en-US" w:eastAsia="de-CH"/>
              </w:rPr>
            </w:pPr>
            <w:r w:rsidRPr="00C13B8E">
              <w:rPr>
                <w:rFonts w:ascii="Calibri" w:eastAsia="Times New Roman" w:hAnsi="Calibri"/>
                <w:noProof w:val="0"/>
                <w:color w:val="FFFFFF"/>
                <w:sz w:val="20"/>
                <w:szCs w:val="20"/>
                <w:lang w:val="en-US" w:eastAsia="de-CH"/>
              </w:rPr>
              <w:t> </w:t>
            </w:r>
          </w:p>
        </w:tc>
        <w:tc>
          <w:tcPr>
            <w:tcW w:w="1580" w:type="dxa"/>
            <w:shd w:val="clear" w:color="auto" w:fill="DBE5F1"/>
            <w:noWrap/>
            <w:hideMark/>
          </w:tcPr>
          <w:p w14:paraId="0F746048" w14:textId="77777777" w:rsidR="000E2FEA" w:rsidRPr="00C13B8E" w:rsidRDefault="000E2FEA" w:rsidP="00755708">
            <w:pPr>
              <w:rPr>
                <w:rFonts w:ascii="Calibri" w:eastAsia="Times New Roman" w:hAnsi="Calibri"/>
                <w:noProof w:val="0"/>
                <w:color w:val="FFFFFF"/>
                <w:sz w:val="20"/>
                <w:szCs w:val="20"/>
                <w:lang w:val="en-US" w:eastAsia="de-CH"/>
              </w:rPr>
            </w:pPr>
            <w:r w:rsidRPr="00C13B8E">
              <w:rPr>
                <w:rFonts w:ascii="Calibri" w:eastAsia="Times New Roman" w:hAnsi="Calibri"/>
                <w:noProof w:val="0"/>
                <w:color w:val="FFFFFF"/>
                <w:sz w:val="20"/>
                <w:szCs w:val="20"/>
                <w:lang w:val="en-US" w:eastAsia="de-CH"/>
              </w:rPr>
              <w:t> </w:t>
            </w:r>
          </w:p>
        </w:tc>
        <w:tc>
          <w:tcPr>
            <w:tcW w:w="1300" w:type="dxa"/>
            <w:shd w:val="clear" w:color="auto" w:fill="DBE5F1"/>
            <w:noWrap/>
            <w:hideMark/>
          </w:tcPr>
          <w:p w14:paraId="1FF31990" w14:textId="77777777" w:rsidR="000E2FEA" w:rsidRPr="00C13B8E" w:rsidRDefault="000E2FEA" w:rsidP="00755708">
            <w:pPr>
              <w:rPr>
                <w:rFonts w:ascii="Calibri" w:eastAsia="Times New Roman" w:hAnsi="Calibri"/>
                <w:noProof w:val="0"/>
                <w:color w:val="FFFFFF"/>
                <w:sz w:val="20"/>
                <w:szCs w:val="20"/>
                <w:lang w:val="en-US" w:eastAsia="de-CH"/>
              </w:rPr>
            </w:pPr>
            <w:r w:rsidRPr="00C13B8E">
              <w:rPr>
                <w:rFonts w:ascii="Calibri" w:eastAsia="Times New Roman" w:hAnsi="Calibri"/>
                <w:noProof w:val="0"/>
                <w:color w:val="FFFFFF"/>
                <w:sz w:val="20"/>
                <w:szCs w:val="20"/>
                <w:lang w:val="en-US" w:eastAsia="de-CH"/>
              </w:rPr>
              <w:t> </w:t>
            </w:r>
          </w:p>
        </w:tc>
        <w:tc>
          <w:tcPr>
            <w:tcW w:w="1640" w:type="dxa"/>
            <w:shd w:val="clear" w:color="auto" w:fill="DBE5F1"/>
            <w:noWrap/>
            <w:hideMark/>
          </w:tcPr>
          <w:p w14:paraId="48114E4A" w14:textId="77777777" w:rsidR="000E2FEA" w:rsidRPr="00C13B8E" w:rsidRDefault="000E2FEA" w:rsidP="00C13B8E">
            <w:pPr>
              <w:jc w:val="center"/>
              <w:rPr>
                <w:rFonts w:ascii="Calibri" w:eastAsia="Times New Roman" w:hAnsi="Calibri"/>
                <w:b/>
                <w:noProof w:val="0"/>
                <w:sz w:val="20"/>
                <w:szCs w:val="20"/>
                <w:lang w:val="en-US" w:eastAsia="de-CH"/>
              </w:rPr>
            </w:pPr>
            <w:r w:rsidRPr="00C13B8E">
              <w:rPr>
                <w:rFonts w:ascii="Calibri" w:eastAsia="Times New Roman" w:hAnsi="Calibri"/>
                <w:b/>
                <w:noProof w:val="0"/>
                <w:sz w:val="20"/>
                <w:szCs w:val="20"/>
                <w:lang w:val="en-US" w:eastAsia="de-CH"/>
              </w:rPr>
              <w:t xml:space="preserve"> CHF450.96 </w:t>
            </w:r>
          </w:p>
        </w:tc>
      </w:tr>
    </w:tbl>
    <w:p w14:paraId="0F92AE47" w14:textId="77777777" w:rsidR="00755708" w:rsidRPr="00C13B8E" w:rsidRDefault="00755708" w:rsidP="00755708">
      <w:pPr>
        <w:jc w:val="center"/>
        <w:rPr>
          <w:rFonts w:ascii="Calibri" w:hAnsi="Calibri"/>
        </w:rPr>
      </w:pPr>
    </w:p>
    <w:p w14:paraId="0934942A" w14:textId="77777777" w:rsidR="00755708" w:rsidRDefault="00755708" w:rsidP="00755708">
      <w:pPr>
        <w:rPr>
          <w:lang w:eastAsia="de-CH"/>
        </w:rPr>
      </w:pPr>
    </w:p>
    <w:p w14:paraId="4124D5D7" w14:textId="77777777" w:rsidR="00755708" w:rsidRPr="00C13B8E" w:rsidRDefault="00755708" w:rsidP="00755708">
      <w:pPr>
        <w:jc w:val="both"/>
        <w:rPr>
          <w:rFonts w:ascii="Calibri" w:hAnsi="Calibri"/>
        </w:rPr>
      </w:pPr>
      <w:r w:rsidRPr="00C13B8E">
        <w:rPr>
          <w:rFonts w:ascii="Calibri" w:hAnsi="Calibri"/>
        </w:rPr>
        <w:t>Die zwei Raspberry Pis sind schon vorhanden und mussten nicht eingekauft werden. Trotzdem wurden sie zu einem tieferen Preis eingerechnet. Die Thinkerforge Module Master Bricklet, Color Bricklet, IO-16 Bricklet, US-Distance Bricklet und Servo Bricklet wurden beim Hersteller bestellt. Diese wurden zum orginalen Preis eingerechnet. Der DC-Motor wurde aus einem Ausschuss wiederverwertet und zu einem Preis von 20 CHF eingerechnet. Der Motorentreiber wurde über einen Onlineshop bestellt. Die ganzen Servos und Akku wurden ebenfalls aus einem Modellbaushop bestellt. Die Kamera und die Räder sind eingekauft bei Conrad. Die Mechanikteile werden in einem späteren Zeitpunkt bei Mädler bestellt.</w:t>
      </w:r>
    </w:p>
    <w:p w14:paraId="3D2C76FE" w14:textId="77777777" w:rsidR="00755708" w:rsidRPr="00755708" w:rsidRDefault="00755708" w:rsidP="00755708"/>
    <w:p w14:paraId="6DDDB89A" w14:textId="77777777" w:rsidR="00755708" w:rsidRDefault="00755708">
      <w:r>
        <w:br w:type="page"/>
      </w:r>
    </w:p>
    <w:p w14:paraId="6DFFCCFA" w14:textId="77777777" w:rsidR="00755708" w:rsidRPr="00755708" w:rsidRDefault="00755708" w:rsidP="00755708"/>
    <w:p w14:paraId="0967755B" w14:textId="77777777" w:rsidR="008D461E" w:rsidRPr="00613438" w:rsidRDefault="008D461E" w:rsidP="00D137FF">
      <w:pPr>
        <w:pStyle w:val="Heading2"/>
        <w:jc w:val="both"/>
      </w:pPr>
      <w:bookmarkStart w:id="160" w:name="_Toc437601138"/>
      <w:proofErr w:type="spellStart"/>
      <w:r w:rsidRPr="00613438">
        <w:t>Lesson</w:t>
      </w:r>
      <w:proofErr w:type="spellEnd"/>
      <w:r w:rsidRPr="00613438">
        <w:t xml:space="preserve"> </w:t>
      </w:r>
      <w:proofErr w:type="spellStart"/>
      <w:r w:rsidRPr="00613438">
        <w:t>Learned</w:t>
      </w:r>
      <w:bookmarkEnd w:id="160"/>
      <w:proofErr w:type="spellEnd"/>
    </w:p>
    <w:p w14:paraId="610DD223" w14:textId="77777777" w:rsidR="00A95619" w:rsidRPr="00C13B8E" w:rsidRDefault="00A95619" w:rsidP="00A95619">
      <w:pPr>
        <w:jc w:val="both"/>
        <w:rPr>
          <w:rFonts w:ascii="Calibri" w:hAnsi="Calibri"/>
        </w:rPr>
      </w:pPr>
      <w:r w:rsidRPr="00C13B8E">
        <w:rPr>
          <w:rFonts w:ascii="Calibri" w:hAnsi="Calibri"/>
        </w:rPr>
        <w:t>Die Lessons learnd sind in die unterschiedlichen Fachbereiche unterteilt. Jeder Bereich erfährt seine eigenen Erfahrungen, welche das nächste Mal besser gemacht werden können.</w:t>
      </w:r>
    </w:p>
    <w:p w14:paraId="6A437DC0" w14:textId="77777777" w:rsidR="00A95619" w:rsidRPr="00613438" w:rsidRDefault="00A95619" w:rsidP="00574883">
      <w:pPr>
        <w:pStyle w:val="Heading3"/>
      </w:pPr>
      <w:bookmarkStart w:id="161" w:name="_Toc437601139"/>
      <w:r w:rsidRPr="00613438">
        <w:t>Elektronik</w:t>
      </w:r>
      <w:bookmarkEnd w:id="161"/>
    </w:p>
    <w:p w14:paraId="3A3C2450" w14:textId="77777777" w:rsidR="00A95619" w:rsidRPr="00C13B8E" w:rsidRDefault="00A95619" w:rsidP="00A95619">
      <w:pPr>
        <w:jc w:val="both"/>
        <w:rPr>
          <w:rFonts w:ascii="Calibri" w:hAnsi="Calibri"/>
        </w:rPr>
      </w:pPr>
      <w:r w:rsidRPr="00C13B8E">
        <w:rPr>
          <w:rFonts w:ascii="Calibri" w:hAnsi="Calibri"/>
        </w:rPr>
        <w:t xml:space="preserve">Es wurde realisiert, dass die Farbsensoren und Ultraschallsensoren mit den äusseren Störeinflüssen schlechter funktionieren als erwartet. Die Datenblatt Werte beinhalten manchmal schon Störungen, doch in Wirklichkeit sind die Werte oft noch schlechter. Diese Einflüsse müssen zwingend beachtet werden. Ebenfalls nicht zu verachten sind die Erfahrungen bei der Zusammenarbeit mit der Mechanik. Es müssen meist Kompromisse in Baugrösse und Bauteil Anzahl gemacht werden. Für die Mechanik ist ein Bauteil einfacher, kann  jedoch elektronisch nicht immer so gelöst werden. </w:t>
      </w:r>
    </w:p>
    <w:p w14:paraId="3049EAAE" w14:textId="77777777" w:rsidR="00A95619" w:rsidRPr="00613438" w:rsidRDefault="00A95619" w:rsidP="00574883">
      <w:pPr>
        <w:pStyle w:val="Heading3"/>
      </w:pPr>
      <w:bookmarkStart w:id="162" w:name="_Toc437601140"/>
      <w:r w:rsidRPr="00613438">
        <w:t>Maschinentechnik</w:t>
      </w:r>
      <w:bookmarkEnd w:id="162"/>
    </w:p>
    <w:p w14:paraId="1EBCD1FB" w14:textId="77777777" w:rsidR="00A95619" w:rsidRPr="00C13B8E" w:rsidRDefault="00A95619" w:rsidP="00A95619">
      <w:pPr>
        <w:jc w:val="both"/>
        <w:rPr>
          <w:rFonts w:ascii="Calibri" w:hAnsi="Calibri"/>
        </w:rPr>
      </w:pPr>
      <w:r w:rsidRPr="00C13B8E">
        <w:rPr>
          <w:rFonts w:ascii="Calibri" w:hAnsi="Calibri"/>
        </w:rPr>
        <w:t>Es wurde für die konstruktive Auslegung der autonomen Müllabfuhr mögliche Teillösungen gefunden. Dabei wurde aber zu fest auf die Teilfunktionen an sich und zu wenig auf die Interaktionen zwischen ihnen geachtet. Die Teilfunktionen waren für sich genommen gut gewählt. Bei der genaueren Dimensionierung der Mulde mit Klappe und des Greifarms stellte sich jedoch heraus, dass die benötigte Höhe für die Mulde kaum durch den gewählten Greifarm sichergestellt werden konnte. Daher wurde am Ende noch eine weitere Lösungsvariante in Betracht gezogen. Für die weiteren Schritte ist es wichtig, den ganzen Roboter im Blickfeld zu haben.</w:t>
      </w:r>
    </w:p>
    <w:p w14:paraId="4CD04993" w14:textId="77777777" w:rsidR="00A95619" w:rsidRPr="00613438" w:rsidRDefault="00A95619" w:rsidP="00574883">
      <w:pPr>
        <w:pStyle w:val="Heading3"/>
      </w:pPr>
      <w:bookmarkStart w:id="163" w:name="_Toc437601141"/>
      <w:r w:rsidRPr="00613438">
        <w:t>Informatik</w:t>
      </w:r>
      <w:bookmarkEnd w:id="163"/>
    </w:p>
    <w:p w14:paraId="6DA35980" w14:textId="77777777" w:rsidR="00A95619" w:rsidRPr="00C13B8E" w:rsidRDefault="00A95619" w:rsidP="00A95619">
      <w:pPr>
        <w:jc w:val="both"/>
        <w:rPr>
          <w:rFonts w:ascii="Calibri" w:hAnsi="Calibri"/>
        </w:rPr>
      </w:pPr>
      <w:r w:rsidRPr="00C13B8E">
        <w:rPr>
          <w:rFonts w:ascii="Calibri" w:hAnsi="Calibri"/>
        </w:rPr>
        <w:t>Im Informatikbereich wurden zwei Erkenntnisse gewonnen:</w:t>
      </w:r>
    </w:p>
    <w:p w14:paraId="2EAD802F" w14:textId="77777777" w:rsidR="00A95619" w:rsidRPr="00C13B8E" w:rsidRDefault="00A95619" w:rsidP="00A95619">
      <w:pPr>
        <w:pStyle w:val="ListParagraph"/>
        <w:numPr>
          <w:ilvl w:val="0"/>
          <w:numId w:val="31"/>
        </w:numPr>
        <w:jc w:val="both"/>
        <w:rPr>
          <w:rFonts w:ascii="Calibri" w:hAnsi="Calibri"/>
          <w:sz w:val="22"/>
          <w:szCs w:val="22"/>
        </w:rPr>
      </w:pPr>
      <w:r w:rsidRPr="00C13B8E">
        <w:rPr>
          <w:rFonts w:ascii="Calibri" w:hAnsi="Calibri"/>
          <w:sz w:val="22"/>
          <w:szCs w:val="22"/>
        </w:rPr>
        <w:t>Für Recherche früher auf Programmiersprache / Entwicklungsumgebung einigen</w:t>
      </w:r>
    </w:p>
    <w:p w14:paraId="511B4824" w14:textId="77777777" w:rsidR="00A95619" w:rsidRPr="00C13B8E" w:rsidRDefault="00A95619" w:rsidP="00A95619">
      <w:pPr>
        <w:ind w:left="720"/>
        <w:jc w:val="both"/>
        <w:rPr>
          <w:rFonts w:ascii="Calibri" w:hAnsi="Calibri"/>
        </w:rPr>
      </w:pPr>
      <w:r w:rsidRPr="00C13B8E">
        <w:rPr>
          <w:rFonts w:ascii="Calibri" w:hAnsi="Calibri"/>
        </w:rPr>
        <w:t>Es wurde zu lange mit unterschiedlichen Programmiersprachen (unter anderem Java, C++, C#, Matlab-Code) und Frameworks experimentiert, bis die Wahl auf Python gefallen ist. Das Evaluieren von unterschiedlichen Plattformen ist wichtig, jedoch sollte man sich früher auf  ein Framework und eine Programmiersprache einigen.</w:t>
      </w:r>
    </w:p>
    <w:p w14:paraId="1EAB6858" w14:textId="77777777" w:rsidR="00A95619" w:rsidRPr="00C13B8E" w:rsidRDefault="00A95619" w:rsidP="00A95619">
      <w:pPr>
        <w:pStyle w:val="ListParagraph"/>
        <w:numPr>
          <w:ilvl w:val="0"/>
          <w:numId w:val="31"/>
        </w:numPr>
        <w:ind w:hanging="294"/>
        <w:jc w:val="both"/>
        <w:rPr>
          <w:rFonts w:ascii="Calibri" w:hAnsi="Calibri"/>
          <w:sz w:val="22"/>
          <w:szCs w:val="22"/>
        </w:rPr>
      </w:pPr>
      <w:r w:rsidRPr="00C13B8E">
        <w:rPr>
          <w:rFonts w:ascii="Calibri" w:hAnsi="Calibri"/>
          <w:sz w:val="22"/>
          <w:szCs w:val="22"/>
        </w:rPr>
        <w:t>Früher Softwarearchitektur planen</w:t>
      </w:r>
    </w:p>
    <w:p w14:paraId="30CEB496" w14:textId="77777777" w:rsidR="00A95619" w:rsidRPr="00C13B8E" w:rsidRDefault="00A95619" w:rsidP="00A95619">
      <w:pPr>
        <w:ind w:left="709"/>
        <w:jc w:val="both"/>
        <w:rPr>
          <w:rFonts w:ascii="Calibri" w:hAnsi="Calibri"/>
        </w:rPr>
      </w:pPr>
      <w:r w:rsidRPr="00C13B8E">
        <w:rPr>
          <w:rFonts w:ascii="Calibri" w:hAnsi="Calibri"/>
        </w:rPr>
        <w:t>Über Softwarearchitektur wurde zu Beginn des Projektes gesprochen, es wurde jedoch zu wenig dokumentiert und detailliert spezifiziert. Ein Gesamtüberblick über die Komponenten, ihre Interaktion und den groben Ablauf hätte während den Recherchen nicht geschadet.</w:t>
      </w:r>
    </w:p>
    <w:p w14:paraId="2A439699" w14:textId="7DF52C8B" w:rsidR="00A95619" w:rsidRPr="00613438" w:rsidRDefault="000E2FEA" w:rsidP="00A95619">
      <w:r>
        <w:br w:type="page"/>
      </w:r>
    </w:p>
    <w:p w14:paraId="6E48CA0A" w14:textId="77777777" w:rsidR="008D461E" w:rsidRDefault="008D461E" w:rsidP="00D137FF">
      <w:pPr>
        <w:pStyle w:val="Heading2"/>
        <w:jc w:val="both"/>
      </w:pPr>
      <w:bookmarkStart w:id="164" w:name="_Toc437601142"/>
      <w:r w:rsidRPr="00613438">
        <w:lastRenderedPageBreak/>
        <w:t>Risiken</w:t>
      </w:r>
      <w:bookmarkEnd w:id="164"/>
    </w:p>
    <w:p w14:paraId="797BDD90" w14:textId="77777777" w:rsidR="00755708" w:rsidRPr="00C13B8E" w:rsidRDefault="00755708" w:rsidP="00755708">
      <w:pPr>
        <w:rPr>
          <w:rFonts w:ascii="Calibri" w:hAnsi="Calibri"/>
        </w:rPr>
      </w:pPr>
      <w:r w:rsidRPr="00C13B8E">
        <w:rPr>
          <w:rFonts w:ascii="Calibri" w:hAnsi="Calibri"/>
        </w:rPr>
        <w:t>Zu Beginn der Produktentwicklung wurden diverse Risiken identifiziert, welche sich im Anhang befinden. Einige Risiken konnten bereits stark reduziert werden. Die folgende Risikoliste ist auf PREN 2 bezogen.</w:t>
      </w:r>
    </w:p>
    <w:p w14:paraId="1FEFC7F0" w14:textId="77777777" w:rsidR="00755708" w:rsidRPr="00C13B8E" w:rsidRDefault="00755708" w:rsidP="00755708">
      <w:pPr>
        <w:rPr>
          <w:rFonts w:ascii="Calibri" w:hAnsi="Calibri"/>
        </w:rPr>
      </w:pP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482"/>
        <w:gridCol w:w="3961"/>
        <w:gridCol w:w="1826"/>
        <w:gridCol w:w="2021"/>
      </w:tblGrid>
      <w:tr w:rsidR="00755708" w:rsidRPr="00C13B8E" w14:paraId="3C668A86" w14:textId="77777777" w:rsidTr="00C13B8E">
        <w:trPr>
          <w:trHeight w:val="585"/>
        </w:trPr>
        <w:tc>
          <w:tcPr>
            <w:tcW w:w="527" w:type="dxa"/>
            <w:tcBorders>
              <w:top w:val="single" w:sz="4" w:space="0" w:color="4F81BD"/>
              <w:left w:val="single" w:sz="4" w:space="0" w:color="4F81BD"/>
              <w:bottom w:val="single" w:sz="4" w:space="0" w:color="4F81BD"/>
              <w:right w:val="nil"/>
            </w:tcBorders>
            <w:shd w:val="clear" w:color="auto" w:fill="4F81BD"/>
          </w:tcPr>
          <w:p w14:paraId="4CD607F2"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w:t>
            </w:r>
          </w:p>
        </w:tc>
        <w:tc>
          <w:tcPr>
            <w:tcW w:w="4571" w:type="dxa"/>
            <w:tcBorders>
              <w:top w:val="single" w:sz="4" w:space="0" w:color="4F81BD"/>
              <w:left w:val="nil"/>
              <w:bottom w:val="single" w:sz="4" w:space="0" w:color="4F81BD"/>
              <w:right w:val="nil"/>
            </w:tcBorders>
            <w:shd w:val="clear" w:color="auto" w:fill="4F81BD"/>
          </w:tcPr>
          <w:p w14:paraId="49FBACE0"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Risiko</w:t>
            </w:r>
          </w:p>
        </w:tc>
        <w:tc>
          <w:tcPr>
            <w:tcW w:w="1876" w:type="dxa"/>
            <w:tcBorders>
              <w:top w:val="single" w:sz="4" w:space="0" w:color="4F81BD"/>
              <w:left w:val="nil"/>
              <w:bottom w:val="single" w:sz="4" w:space="0" w:color="4F81BD"/>
              <w:right w:val="nil"/>
            </w:tcBorders>
            <w:shd w:val="clear" w:color="auto" w:fill="4F81BD"/>
          </w:tcPr>
          <w:p w14:paraId="5723DEAC"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Auswirkungsgrad (1-10)</w:t>
            </w:r>
          </w:p>
        </w:tc>
        <w:tc>
          <w:tcPr>
            <w:tcW w:w="2082" w:type="dxa"/>
            <w:tcBorders>
              <w:top w:val="single" w:sz="4" w:space="0" w:color="4F81BD"/>
              <w:left w:val="nil"/>
              <w:bottom w:val="single" w:sz="4" w:space="0" w:color="4F81BD"/>
              <w:right w:val="single" w:sz="4" w:space="0" w:color="4F81BD"/>
            </w:tcBorders>
            <w:shd w:val="clear" w:color="auto" w:fill="4F81BD"/>
          </w:tcPr>
          <w:p w14:paraId="16224966"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Wahrscheinlichkeit (1-10)</w:t>
            </w:r>
          </w:p>
        </w:tc>
      </w:tr>
      <w:tr w:rsidR="00755708" w:rsidRPr="00C13B8E" w14:paraId="11C11CB0" w14:textId="77777777" w:rsidTr="00C13B8E">
        <w:trPr>
          <w:trHeight w:val="208"/>
        </w:trPr>
        <w:tc>
          <w:tcPr>
            <w:tcW w:w="527" w:type="dxa"/>
            <w:shd w:val="clear" w:color="auto" w:fill="DBE5F1"/>
          </w:tcPr>
          <w:p w14:paraId="44DD008F"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4571" w:type="dxa"/>
            <w:shd w:val="clear" w:color="auto" w:fill="DBE5F1"/>
          </w:tcPr>
          <w:p w14:paraId="6D6B4B88"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cs="Arial"/>
                <w:sz w:val="20"/>
                <w:szCs w:val="20"/>
                <w:lang w:eastAsia="de-CH"/>
              </w:rPr>
              <w:t>Budget ist zu klein</w:t>
            </w:r>
          </w:p>
        </w:tc>
        <w:tc>
          <w:tcPr>
            <w:tcW w:w="1876" w:type="dxa"/>
            <w:shd w:val="clear" w:color="auto" w:fill="DBE5F1"/>
          </w:tcPr>
          <w:p w14:paraId="483D9B97"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9</w:t>
            </w:r>
          </w:p>
        </w:tc>
        <w:tc>
          <w:tcPr>
            <w:tcW w:w="2082" w:type="dxa"/>
            <w:shd w:val="clear" w:color="auto" w:fill="DBE5F1"/>
          </w:tcPr>
          <w:p w14:paraId="7E86BB01"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2</w:t>
            </w:r>
          </w:p>
        </w:tc>
      </w:tr>
      <w:tr w:rsidR="00755708" w:rsidRPr="00C13B8E" w14:paraId="7DB5EB17" w14:textId="77777777" w:rsidTr="00C13B8E">
        <w:tc>
          <w:tcPr>
            <w:tcW w:w="527" w:type="dxa"/>
            <w:shd w:val="clear" w:color="auto" w:fill="auto"/>
          </w:tcPr>
          <w:p w14:paraId="38764136"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2</w:t>
            </w:r>
          </w:p>
        </w:tc>
        <w:tc>
          <w:tcPr>
            <w:tcW w:w="4571" w:type="dxa"/>
            <w:shd w:val="clear" w:color="auto" w:fill="auto"/>
          </w:tcPr>
          <w:p w14:paraId="2BB09414"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cs="Arial"/>
                <w:sz w:val="20"/>
                <w:szCs w:val="20"/>
                <w:lang w:eastAsia="de-CH"/>
              </w:rPr>
              <w:t>Rechenleistung zu klein</w:t>
            </w:r>
          </w:p>
        </w:tc>
        <w:tc>
          <w:tcPr>
            <w:tcW w:w="1876" w:type="dxa"/>
            <w:shd w:val="clear" w:color="auto" w:fill="auto"/>
          </w:tcPr>
          <w:p w14:paraId="302D867A"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9</w:t>
            </w:r>
          </w:p>
        </w:tc>
        <w:tc>
          <w:tcPr>
            <w:tcW w:w="2082" w:type="dxa"/>
            <w:shd w:val="clear" w:color="auto" w:fill="auto"/>
          </w:tcPr>
          <w:p w14:paraId="5D8CCD89"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3</w:t>
            </w:r>
          </w:p>
        </w:tc>
      </w:tr>
      <w:tr w:rsidR="00755708" w:rsidRPr="00C13B8E" w14:paraId="3BC40740" w14:textId="77777777" w:rsidTr="00C13B8E">
        <w:tc>
          <w:tcPr>
            <w:tcW w:w="527" w:type="dxa"/>
            <w:shd w:val="clear" w:color="auto" w:fill="DBE5F1"/>
          </w:tcPr>
          <w:p w14:paraId="4708C7E4"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3</w:t>
            </w:r>
          </w:p>
        </w:tc>
        <w:tc>
          <w:tcPr>
            <w:tcW w:w="4571" w:type="dxa"/>
            <w:shd w:val="clear" w:color="auto" w:fill="DBE5F1"/>
          </w:tcPr>
          <w:p w14:paraId="36E95D74"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Starker Lichteinfall verhindert Spurerkennung</w:t>
            </w:r>
          </w:p>
        </w:tc>
        <w:tc>
          <w:tcPr>
            <w:tcW w:w="1876" w:type="dxa"/>
            <w:shd w:val="clear" w:color="auto" w:fill="DBE5F1"/>
          </w:tcPr>
          <w:p w14:paraId="31B30D00"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6</w:t>
            </w:r>
          </w:p>
        </w:tc>
        <w:tc>
          <w:tcPr>
            <w:tcW w:w="2082" w:type="dxa"/>
            <w:shd w:val="clear" w:color="auto" w:fill="DBE5F1"/>
          </w:tcPr>
          <w:p w14:paraId="3D067505"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8</w:t>
            </w:r>
          </w:p>
        </w:tc>
      </w:tr>
      <w:tr w:rsidR="00755708" w:rsidRPr="00C13B8E" w14:paraId="3C3651C5" w14:textId="77777777" w:rsidTr="00C13B8E">
        <w:trPr>
          <w:trHeight w:val="306"/>
        </w:trPr>
        <w:tc>
          <w:tcPr>
            <w:tcW w:w="527" w:type="dxa"/>
            <w:shd w:val="clear" w:color="auto" w:fill="auto"/>
          </w:tcPr>
          <w:p w14:paraId="6A56F232"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4</w:t>
            </w:r>
          </w:p>
        </w:tc>
        <w:tc>
          <w:tcPr>
            <w:tcW w:w="4571" w:type="dxa"/>
            <w:shd w:val="clear" w:color="auto" w:fill="auto"/>
          </w:tcPr>
          <w:p w14:paraId="2496611A"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Container wird über Farbe nicht erkannt</w:t>
            </w:r>
          </w:p>
        </w:tc>
        <w:tc>
          <w:tcPr>
            <w:tcW w:w="1876" w:type="dxa"/>
            <w:shd w:val="clear" w:color="auto" w:fill="auto"/>
          </w:tcPr>
          <w:p w14:paraId="3817DC5E"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4</w:t>
            </w:r>
          </w:p>
        </w:tc>
        <w:tc>
          <w:tcPr>
            <w:tcW w:w="2082" w:type="dxa"/>
            <w:shd w:val="clear" w:color="auto" w:fill="auto"/>
          </w:tcPr>
          <w:p w14:paraId="066DC54A"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3</w:t>
            </w:r>
          </w:p>
        </w:tc>
      </w:tr>
      <w:tr w:rsidR="00755708" w:rsidRPr="00C13B8E" w14:paraId="482CA53A" w14:textId="77777777" w:rsidTr="00C13B8E">
        <w:trPr>
          <w:trHeight w:val="473"/>
        </w:trPr>
        <w:tc>
          <w:tcPr>
            <w:tcW w:w="527" w:type="dxa"/>
            <w:shd w:val="clear" w:color="auto" w:fill="DBE5F1"/>
          </w:tcPr>
          <w:p w14:paraId="0AEBBAA7"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5</w:t>
            </w:r>
          </w:p>
        </w:tc>
        <w:tc>
          <w:tcPr>
            <w:tcW w:w="4571" w:type="dxa"/>
            <w:shd w:val="clear" w:color="auto" w:fill="DBE5F1"/>
          </w:tcPr>
          <w:p w14:paraId="1064421B"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Ultraschallsensor deckt nicht genügend grossen Bereich ab</w:t>
            </w:r>
          </w:p>
        </w:tc>
        <w:tc>
          <w:tcPr>
            <w:tcW w:w="1876" w:type="dxa"/>
            <w:shd w:val="clear" w:color="auto" w:fill="DBE5F1"/>
          </w:tcPr>
          <w:p w14:paraId="7148CA71"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5</w:t>
            </w:r>
          </w:p>
        </w:tc>
        <w:tc>
          <w:tcPr>
            <w:tcW w:w="2082" w:type="dxa"/>
            <w:shd w:val="clear" w:color="auto" w:fill="DBE5F1"/>
          </w:tcPr>
          <w:p w14:paraId="108B3994"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4</w:t>
            </w:r>
          </w:p>
        </w:tc>
      </w:tr>
      <w:tr w:rsidR="00755708" w:rsidRPr="00C13B8E" w14:paraId="47474395" w14:textId="77777777" w:rsidTr="00C13B8E">
        <w:trPr>
          <w:trHeight w:val="306"/>
        </w:trPr>
        <w:tc>
          <w:tcPr>
            <w:tcW w:w="527" w:type="dxa"/>
            <w:shd w:val="clear" w:color="auto" w:fill="auto"/>
          </w:tcPr>
          <w:p w14:paraId="73CB8054"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6</w:t>
            </w:r>
          </w:p>
        </w:tc>
        <w:tc>
          <w:tcPr>
            <w:tcW w:w="4571" w:type="dxa"/>
            <w:shd w:val="clear" w:color="auto" w:fill="auto"/>
          </w:tcPr>
          <w:p w14:paraId="610703AF"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Lenkung zu ungenau für Zielgeschwindigkeit</w:t>
            </w:r>
          </w:p>
        </w:tc>
        <w:tc>
          <w:tcPr>
            <w:tcW w:w="1876" w:type="dxa"/>
            <w:shd w:val="clear" w:color="auto" w:fill="auto"/>
          </w:tcPr>
          <w:p w14:paraId="65254370"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8</w:t>
            </w:r>
          </w:p>
        </w:tc>
        <w:tc>
          <w:tcPr>
            <w:tcW w:w="2082" w:type="dxa"/>
            <w:shd w:val="clear" w:color="auto" w:fill="auto"/>
          </w:tcPr>
          <w:p w14:paraId="61990AFC"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3</w:t>
            </w:r>
          </w:p>
        </w:tc>
      </w:tr>
      <w:tr w:rsidR="00755708" w:rsidRPr="00C13B8E" w14:paraId="3B86FA7E" w14:textId="77777777" w:rsidTr="00C13B8E">
        <w:tc>
          <w:tcPr>
            <w:tcW w:w="527" w:type="dxa"/>
            <w:shd w:val="clear" w:color="auto" w:fill="DBE5F1"/>
          </w:tcPr>
          <w:p w14:paraId="13F88366"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7</w:t>
            </w:r>
          </w:p>
        </w:tc>
        <w:tc>
          <w:tcPr>
            <w:tcW w:w="4571" w:type="dxa"/>
            <w:shd w:val="clear" w:color="auto" w:fill="DBE5F1"/>
          </w:tcPr>
          <w:p w14:paraId="3FD5927B"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Fahrzeug zu lang für Fahren auf eigener Spur</w:t>
            </w:r>
          </w:p>
        </w:tc>
        <w:tc>
          <w:tcPr>
            <w:tcW w:w="1876" w:type="dxa"/>
            <w:shd w:val="clear" w:color="auto" w:fill="DBE5F1"/>
          </w:tcPr>
          <w:p w14:paraId="7F615BE3"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7</w:t>
            </w:r>
          </w:p>
        </w:tc>
        <w:tc>
          <w:tcPr>
            <w:tcW w:w="2082" w:type="dxa"/>
            <w:shd w:val="clear" w:color="auto" w:fill="DBE5F1"/>
          </w:tcPr>
          <w:p w14:paraId="550F002F"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3</w:t>
            </w:r>
          </w:p>
        </w:tc>
      </w:tr>
      <w:tr w:rsidR="00755708" w:rsidRPr="00C13B8E" w14:paraId="7D70FEB0" w14:textId="77777777" w:rsidTr="00C13B8E">
        <w:tc>
          <w:tcPr>
            <w:tcW w:w="527" w:type="dxa"/>
            <w:shd w:val="clear" w:color="auto" w:fill="auto"/>
          </w:tcPr>
          <w:p w14:paraId="4444916F"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8</w:t>
            </w:r>
          </w:p>
        </w:tc>
        <w:tc>
          <w:tcPr>
            <w:tcW w:w="4571" w:type="dxa"/>
            <w:shd w:val="clear" w:color="auto" w:fill="auto"/>
          </w:tcPr>
          <w:p w14:paraId="158C2B1D" w14:textId="77777777" w:rsidR="00755708" w:rsidRPr="00C13B8E" w:rsidRDefault="00755708" w:rsidP="004724C9">
            <w:pPr>
              <w:rPr>
                <w:rFonts w:ascii="Calibri" w:eastAsia="Times New Roman" w:hAnsi="Calibri" w:cs="Arial"/>
                <w:sz w:val="20"/>
                <w:szCs w:val="20"/>
                <w:lang w:eastAsia="de-CH"/>
              </w:rPr>
            </w:pPr>
            <w:r w:rsidRPr="00C13B8E">
              <w:rPr>
                <w:rFonts w:ascii="Calibri" w:eastAsia="Times New Roman" w:hAnsi="Calibri" w:cs="Arial"/>
                <w:sz w:val="20"/>
                <w:szCs w:val="20"/>
                <w:lang w:eastAsia="de-CH"/>
              </w:rPr>
              <w:t>DC-Regler zu ungenau. Ruckartiges Fahren</w:t>
            </w:r>
          </w:p>
        </w:tc>
        <w:tc>
          <w:tcPr>
            <w:tcW w:w="1876" w:type="dxa"/>
            <w:shd w:val="clear" w:color="auto" w:fill="auto"/>
          </w:tcPr>
          <w:p w14:paraId="3D5EBE91"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6</w:t>
            </w:r>
          </w:p>
        </w:tc>
        <w:tc>
          <w:tcPr>
            <w:tcW w:w="2082" w:type="dxa"/>
            <w:shd w:val="clear" w:color="auto" w:fill="auto"/>
          </w:tcPr>
          <w:p w14:paraId="76C1A201"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2</w:t>
            </w:r>
          </w:p>
        </w:tc>
      </w:tr>
    </w:tbl>
    <w:p w14:paraId="72E7AFBA" w14:textId="77777777" w:rsidR="00755708" w:rsidRPr="00C13B8E" w:rsidRDefault="00755708" w:rsidP="00755708">
      <w:pPr>
        <w:rPr>
          <w:rFonts w:ascii="Calibri" w:hAnsi="Calibri"/>
        </w:rPr>
      </w:pPr>
    </w:p>
    <w:p w14:paraId="3D4D7446" w14:textId="77777777" w:rsidR="00755708" w:rsidRPr="00755708" w:rsidRDefault="00755708" w:rsidP="00755708">
      <w:pPr>
        <w:pStyle w:val="Heading2"/>
      </w:pPr>
      <w:bookmarkStart w:id="165" w:name="_Toc437601143"/>
      <w:r w:rsidRPr="00755708">
        <w:t>Massnahmen</w:t>
      </w:r>
      <w:bookmarkEnd w:id="165"/>
    </w:p>
    <w:p w14:paraId="5F726517" w14:textId="77777777" w:rsidR="00755708" w:rsidRPr="00C13B8E" w:rsidRDefault="00755708" w:rsidP="00755708">
      <w:pPr>
        <w:rPr>
          <w:rFonts w:ascii="Calibri" w:hAnsi="Calibri"/>
        </w:rPr>
      </w:pPr>
      <w:r w:rsidRPr="00C13B8E">
        <w:rPr>
          <w:rFonts w:ascii="Calibri" w:hAnsi="Calibri"/>
        </w:rPr>
        <w:t>In der unterstehenden Tabelle werden die Massnahmen für obenstehenden Risiken aufgelistet.</w:t>
      </w:r>
    </w:p>
    <w:p w14:paraId="429CFE05" w14:textId="77777777" w:rsidR="00755708" w:rsidRPr="00C13B8E" w:rsidRDefault="00755708" w:rsidP="00755708">
      <w:pPr>
        <w:rPr>
          <w:rFonts w:ascii="Calibri" w:hAnsi="Calibri"/>
        </w:rPr>
      </w:pP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534"/>
        <w:gridCol w:w="7756"/>
      </w:tblGrid>
      <w:tr w:rsidR="00755708" w:rsidRPr="00C13B8E" w14:paraId="758AAFCE" w14:textId="77777777" w:rsidTr="00C13B8E">
        <w:tc>
          <w:tcPr>
            <w:tcW w:w="562" w:type="dxa"/>
            <w:tcBorders>
              <w:top w:val="single" w:sz="4" w:space="0" w:color="4F81BD"/>
              <w:left w:val="single" w:sz="4" w:space="0" w:color="4F81BD"/>
              <w:bottom w:val="single" w:sz="4" w:space="0" w:color="4F81BD"/>
              <w:right w:val="nil"/>
            </w:tcBorders>
            <w:shd w:val="clear" w:color="auto" w:fill="4F81BD"/>
          </w:tcPr>
          <w:p w14:paraId="1BC9D76A"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w:t>
            </w:r>
          </w:p>
        </w:tc>
        <w:tc>
          <w:tcPr>
            <w:tcW w:w="8494" w:type="dxa"/>
            <w:tcBorders>
              <w:top w:val="single" w:sz="4" w:space="0" w:color="4F81BD"/>
              <w:left w:val="nil"/>
              <w:bottom w:val="single" w:sz="4" w:space="0" w:color="4F81BD"/>
              <w:right w:val="single" w:sz="4" w:space="0" w:color="4F81BD"/>
            </w:tcBorders>
            <w:shd w:val="clear" w:color="auto" w:fill="4F81BD"/>
          </w:tcPr>
          <w:p w14:paraId="2959CFEE" w14:textId="77777777" w:rsidR="00755708" w:rsidRPr="00C13B8E" w:rsidRDefault="00755708" w:rsidP="004724C9">
            <w:pPr>
              <w:rPr>
                <w:rFonts w:ascii="Calibri" w:eastAsia="Times New Roman" w:hAnsi="Calibri"/>
                <w:b/>
                <w:bCs/>
                <w:color w:val="FFFFFF"/>
                <w:sz w:val="20"/>
                <w:szCs w:val="20"/>
                <w:lang w:eastAsia="de-CH"/>
              </w:rPr>
            </w:pPr>
            <w:r w:rsidRPr="00C13B8E">
              <w:rPr>
                <w:rFonts w:ascii="Calibri" w:eastAsia="Times New Roman" w:hAnsi="Calibri"/>
                <w:b/>
                <w:bCs/>
                <w:color w:val="FFFFFF"/>
                <w:sz w:val="20"/>
                <w:szCs w:val="20"/>
                <w:lang w:eastAsia="de-CH"/>
              </w:rPr>
              <w:t>Massnahme</w:t>
            </w:r>
          </w:p>
        </w:tc>
      </w:tr>
      <w:tr w:rsidR="00755708" w:rsidRPr="00C13B8E" w14:paraId="67C46391" w14:textId="77777777" w:rsidTr="00C13B8E">
        <w:tc>
          <w:tcPr>
            <w:tcW w:w="562" w:type="dxa"/>
            <w:shd w:val="clear" w:color="auto" w:fill="DBE5F1"/>
          </w:tcPr>
          <w:p w14:paraId="64876393"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1</w:t>
            </w:r>
          </w:p>
        </w:tc>
        <w:tc>
          <w:tcPr>
            <w:tcW w:w="8494" w:type="dxa"/>
            <w:shd w:val="clear" w:color="auto" w:fill="DBE5F1"/>
          </w:tcPr>
          <w:p w14:paraId="3903F46A"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Budgetplanung aktuell halten damit Probleme frühzeitig erkannt werden</w:t>
            </w:r>
          </w:p>
        </w:tc>
      </w:tr>
      <w:tr w:rsidR="00755708" w:rsidRPr="00C13B8E" w14:paraId="6B751E0E" w14:textId="77777777" w:rsidTr="00C13B8E">
        <w:tc>
          <w:tcPr>
            <w:tcW w:w="562" w:type="dxa"/>
            <w:shd w:val="clear" w:color="auto" w:fill="auto"/>
          </w:tcPr>
          <w:p w14:paraId="742CA271"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2</w:t>
            </w:r>
          </w:p>
        </w:tc>
        <w:tc>
          <w:tcPr>
            <w:tcW w:w="8494" w:type="dxa"/>
            <w:shd w:val="clear" w:color="auto" w:fill="auto"/>
          </w:tcPr>
          <w:p w14:paraId="6F60B10C"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Algorithmen auf effektiver Umgebung testen und allfällige Alternativen finden</w:t>
            </w:r>
          </w:p>
        </w:tc>
      </w:tr>
      <w:tr w:rsidR="00755708" w:rsidRPr="00C13B8E" w14:paraId="714B5156" w14:textId="77777777" w:rsidTr="00C13B8E">
        <w:trPr>
          <w:trHeight w:val="571"/>
        </w:trPr>
        <w:tc>
          <w:tcPr>
            <w:tcW w:w="562" w:type="dxa"/>
            <w:shd w:val="clear" w:color="auto" w:fill="DBE5F1"/>
          </w:tcPr>
          <w:p w14:paraId="070EF34E"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3</w:t>
            </w:r>
          </w:p>
        </w:tc>
        <w:tc>
          <w:tcPr>
            <w:tcW w:w="8494" w:type="dxa"/>
            <w:shd w:val="clear" w:color="auto" w:fill="DBE5F1"/>
          </w:tcPr>
          <w:p w14:paraId="6398A052"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Hardwareseitig Webcameinstellungen prüfen. Softwareseitig lichtunabhängige Ergänzungen finden. Z.B Eckenerkennung</w:t>
            </w:r>
          </w:p>
        </w:tc>
      </w:tr>
      <w:tr w:rsidR="00755708" w:rsidRPr="00C13B8E" w14:paraId="7EBE8ACB" w14:textId="77777777" w:rsidTr="00C13B8E">
        <w:tc>
          <w:tcPr>
            <w:tcW w:w="562" w:type="dxa"/>
            <w:shd w:val="clear" w:color="auto" w:fill="auto"/>
          </w:tcPr>
          <w:p w14:paraId="717C517E"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4</w:t>
            </w:r>
          </w:p>
        </w:tc>
        <w:tc>
          <w:tcPr>
            <w:tcW w:w="8494" w:type="dxa"/>
            <w:shd w:val="clear" w:color="auto" w:fill="auto"/>
          </w:tcPr>
          <w:p w14:paraId="494F355A"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Alternative Objekterkennung finden</w:t>
            </w:r>
          </w:p>
        </w:tc>
      </w:tr>
      <w:tr w:rsidR="00755708" w:rsidRPr="00C13B8E" w14:paraId="5786F6E1" w14:textId="77777777" w:rsidTr="00C13B8E">
        <w:tc>
          <w:tcPr>
            <w:tcW w:w="562" w:type="dxa"/>
            <w:shd w:val="clear" w:color="auto" w:fill="DBE5F1"/>
          </w:tcPr>
          <w:p w14:paraId="6EDF8A6D"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5</w:t>
            </w:r>
          </w:p>
        </w:tc>
        <w:tc>
          <w:tcPr>
            <w:tcW w:w="8494" w:type="dxa"/>
            <w:shd w:val="clear" w:color="auto" w:fill="DBE5F1"/>
          </w:tcPr>
          <w:p w14:paraId="10CE5B08"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Zusätzlich über Kamerabild Rechtsvortritt prüfen</w:t>
            </w:r>
          </w:p>
        </w:tc>
      </w:tr>
      <w:tr w:rsidR="00755708" w:rsidRPr="00C13B8E" w14:paraId="1540DAA6" w14:textId="77777777" w:rsidTr="00C13B8E">
        <w:tc>
          <w:tcPr>
            <w:tcW w:w="562" w:type="dxa"/>
            <w:shd w:val="clear" w:color="auto" w:fill="auto"/>
          </w:tcPr>
          <w:p w14:paraId="6FB9FFAF"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6</w:t>
            </w:r>
          </w:p>
        </w:tc>
        <w:tc>
          <w:tcPr>
            <w:tcW w:w="8494" w:type="dxa"/>
            <w:shd w:val="clear" w:color="auto" w:fill="auto"/>
          </w:tcPr>
          <w:p w14:paraId="4D92D6A2"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Geschwindigkeit verringern</w:t>
            </w:r>
          </w:p>
        </w:tc>
      </w:tr>
      <w:tr w:rsidR="00755708" w:rsidRPr="00C13B8E" w14:paraId="1435F230" w14:textId="77777777" w:rsidTr="00C13B8E">
        <w:trPr>
          <w:trHeight w:val="292"/>
        </w:trPr>
        <w:tc>
          <w:tcPr>
            <w:tcW w:w="562" w:type="dxa"/>
            <w:shd w:val="clear" w:color="auto" w:fill="DBE5F1"/>
          </w:tcPr>
          <w:p w14:paraId="7410C4F4"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7</w:t>
            </w:r>
          </w:p>
        </w:tc>
        <w:tc>
          <w:tcPr>
            <w:tcW w:w="8494" w:type="dxa"/>
            <w:shd w:val="clear" w:color="auto" w:fill="DBE5F1"/>
          </w:tcPr>
          <w:p w14:paraId="4260BCC0"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Früh mittels Fahrzeuglänge Kurvenfahrt testen</w:t>
            </w:r>
          </w:p>
        </w:tc>
      </w:tr>
      <w:tr w:rsidR="00755708" w:rsidRPr="00C13B8E" w14:paraId="3EF95F78" w14:textId="77777777" w:rsidTr="00C13B8E">
        <w:tc>
          <w:tcPr>
            <w:tcW w:w="562" w:type="dxa"/>
            <w:shd w:val="clear" w:color="auto" w:fill="auto"/>
          </w:tcPr>
          <w:p w14:paraId="7498C625" w14:textId="77777777" w:rsidR="00755708" w:rsidRPr="00C13B8E" w:rsidRDefault="00755708" w:rsidP="004724C9">
            <w:pPr>
              <w:rPr>
                <w:rFonts w:ascii="Calibri" w:eastAsia="Times New Roman" w:hAnsi="Calibri"/>
                <w:b/>
                <w:bCs/>
                <w:sz w:val="20"/>
                <w:szCs w:val="20"/>
                <w:lang w:eastAsia="de-CH"/>
              </w:rPr>
            </w:pPr>
            <w:r w:rsidRPr="00C13B8E">
              <w:rPr>
                <w:rFonts w:ascii="Calibri" w:eastAsia="Times New Roman" w:hAnsi="Calibri"/>
                <w:b/>
                <w:bCs/>
                <w:sz w:val="20"/>
                <w:szCs w:val="20"/>
                <w:lang w:eastAsia="de-CH"/>
              </w:rPr>
              <w:t>8</w:t>
            </w:r>
          </w:p>
        </w:tc>
        <w:tc>
          <w:tcPr>
            <w:tcW w:w="8494" w:type="dxa"/>
            <w:shd w:val="clear" w:color="auto" w:fill="auto"/>
          </w:tcPr>
          <w:p w14:paraId="23F667D0" w14:textId="77777777" w:rsidR="00755708" w:rsidRPr="00C13B8E" w:rsidRDefault="00755708" w:rsidP="004724C9">
            <w:pPr>
              <w:rPr>
                <w:rFonts w:ascii="Calibri" w:eastAsia="Times New Roman" w:hAnsi="Calibri"/>
                <w:sz w:val="20"/>
                <w:szCs w:val="20"/>
                <w:lang w:eastAsia="de-CH"/>
              </w:rPr>
            </w:pPr>
            <w:r w:rsidRPr="00C13B8E">
              <w:rPr>
                <w:rFonts w:ascii="Calibri" w:eastAsia="Times New Roman" w:hAnsi="Calibri"/>
                <w:sz w:val="20"/>
                <w:szCs w:val="20"/>
                <w:lang w:eastAsia="de-CH"/>
              </w:rPr>
              <w:t>Motor ersetzen</w:t>
            </w:r>
          </w:p>
        </w:tc>
      </w:tr>
    </w:tbl>
    <w:p w14:paraId="7FD04E50" w14:textId="77777777" w:rsidR="00755708" w:rsidRPr="00C13B8E" w:rsidRDefault="00755708" w:rsidP="00755708">
      <w:pPr>
        <w:rPr>
          <w:rFonts w:ascii="Calibri" w:hAnsi="Calibri"/>
        </w:rPr>
      </w:pPr>
    </w:p>
    <w:p w14:paraId="75595D74" w14:textId="77777777" w:rsidR="00755708" w:rsidRPr="00755708" w:rsidRDefault="00755708" w:rsidP="00755708"/>
    <w:p w14:paraId="006317DE" w14:textId="77777777" w:rsidR="008D461E" w:rsidRDefault="008D461E" w:rsidP="00D137FF">
      <w:pPr>
        <w:pStyle w:val="Heading2"/>
        <w:jc w:val="both"/>
      </w:pPr>
      <w:bookmarkStart w:id="166" w:name="_Toc437601144"/>
      <w:r w:rsidRPr="00613438">
        <w:t>Ausblick auf PREN 2</w:t>
      </w:r>
      <w:bookmarkEnd w:id="166"/>
    </w:p>
    <w:p w14:paraId="74974256" w14:textId="77777777" w:rsidR="00755708" w:rsidRPr="00C13B8E" w:rsidRDefault="00755708" w:rsidP="00755708">
      <w:pPr>
        <w:jc w:val="both"/>
        <w:rPr>
          <w:rFonts w:ascii="Calibri" w:hAnsi="Calibri"/>
        </w:rPr>
      </w:pPr>
      <w:r w:rsidRPr="00C13B8E">
        <w:rPr>
          <w:rFonts w:ascii="Calibri" w:hAnsi="Calibri"/>
        </w:rPr>
        <w:t>Für den zweiten Teil von PREN, sind noch verschiedene Aufgaben zu erledigen. Dazu gehört die Weiterentwicklung der Software auf dem Raspberry Pi 2, insbesondere die Spurerkennung.</w:t>
      </w:r>
    </w:p>
    <w:p w14:paraId="69D8E144" w14:textId="77777777" w:rsidR="00755708" w:rsidRPr="00C13B8E" w:rsidRDefault="00755708" w:rsidP="00755708">
      <w:pPr>
        <w:jc w:val="both"/>
        <w:rPr>
          <w:rFonts w:ascii="Calibri" w:hAnsi="Calibri"/>
        </w:rPr>
      </w:pPr>
      <w:r w:rsidRPr="00C13B8E">
        <w:rPr>
          <w:rFonts w:ascii="Calibri" w:hAnsi="Calibri"/>
        </w:rPr>
        <w:t>Im Bereich der Sensor- und Aktorensteuerung dient die aktuelle Software zurzeit nur als Test für das Ansteuern der einzelnen Sensoren und Aktoren. Sie muss erweitert werden, damit die einzelnen Aufgaben nebenläufig erledigt werden können. Zudem muss eine PID-Regelung für den Motor geschrieben werden.</w:t>
      </w:r>
    </w:p>
    <w:p w14:paraId="4046D7E0" w14:textId="77777777" w:rsidR="00755708" w:rsidRPr="00C13B8E" w:rsidRDefault="00755708" w:rsidP="00755708">
      <w:pPr>
        <w:jc w:val="both"/>
        <w:rPr>
          <w:rFonts w:ascii="Calibri" w:hAnsi="Calibri"/>
        </w:rPr>
      </w:pPr>
      <w:r w:rsidRPr="00C13B8E">
        <w:rPr>
          <w:rFonts w:ascii="Calibri" w:hAnsi="Calibri"/>
        </w:rPr>
        <w:t>Im Bereich Elektronik soll ein Testaufbau möglichst früh erstellt werden, um allfällige Fehler schnell zu erkennen.</w:t>
      </w:r>
    </w:p>
    <w:p w14:paraId="78D494F9" w14:textId="77777777" w:rsidR="00755708" w:rsidRPr="00C13B8E" w:rsidRDefault="00755708" w:rsidP="00755708">
      <w:pPr>
        <w:jc w:val="both"/>
        <w:rPr>
          <w:rFonts w:ascii="Calibri" w:hAnsi="Calibri"/>
        </w:rPr>
      </w:pPr>
      <w:r w:rsidRPr="00C13B8E">
        <w:rPr>
          <w:rFonts w:ascii="Calibri" w:hAnsi="Calibri"/>
        </w:rPr>
        <w:t>Die Maschinenbauer können alle erstellen 3D-Teile als Prototypen im 3D-Drucker des FabLabs drucken. Somit können auch Überlegungsfehler in der Konstruktion erkannt werden.</w:t>
      </w:r>
    </w:p>
    <w:p w14:paraId="0E64042E" w14:textId="77777777" w:rsidR="00755708" w:rsidRPr="00755708" w:rsidRDefault="00755708" w:rsidP="00755708"/>
    <w:p w14:paraId="2E010598" w14:textId="77777777" w:rsidR="00586021" w:rsidRPr="00613438" w:rsidRDefault="00586021" w:rsidP="00D137FF">
      <w:pPr>
        <w:pStyle w:val="Heading2"/>
        <w:jc w:val="both"/>
      </w:pPr>
      <w:bookmarkStart w:id="167" w:name="_Toc437601145"/>
      <w:r w:rsidRPr="00613438">
        <w:lastRenderedPageBreak/>
        <w:t>Fazit</w:t>
      </w:r>
      <w:bookmarkEnd w:id="167"/>
    </w:p>
    <w:p w14:paraId="78406A7D" w14:textId="77777777" w:rsidR="00436510" w:rsidRPr="00C13B8E" w:rsidRDefault="00436510" w:rsidP="00D137FF">
      <w:pPr>
        <w:jc w:val="both"/>
        <w:rPr>
          <w:rFonts w:ascii="Calibri" w:hAnsi="Calibri"/>
        </w:rPr>
      </w:pPr>
      <w:r w:rsidRPr="00C13B8E">
        <w:rPr>
          <w:rFonts w:ascii="Calibri" w:hAnsi="Calibri"/>
        </w:rPr>
        <w:t xml:space="preserve">Es zeigten sich grosse Ähnlichkeiten bei den Lösungswegen. Unterschiede lagen hauptsächlich bei der Wahl der Sensoren. Daher ist die Bewertung der meisten Gesamtkonzepte recht ähnlich. </w:t>
      </w:r>
    </w:p>
    <w:p w14:paraId="5A42282F" w14:textId="77777777" w:rsidR="00436510" w:rsidRPr="00C13B8E" w:rsidRDefault="00436510" w:rsidP="00D137FF">
      <w:pPr>
        <w:jc w:val="both"/>
        <w:rPr>
          <w:rFonts w:ascii="Calibri" w:hAnsi="Calibri"/>
        </w:rPr>
      </w:pPr>
      <w:r w:rsidRPr="00C13B8E">
        <w:rPr>
          <w:rFonts w:ascii="Calibri" w:hAnsi="Calibri"/>
        </w:rPr>
        <w:t>Variante 1 entsprach den Kriterien am besten. Die anderen hochbewerteten Varianten wählten hauptsächlich andere Sensoren. Die Wahl der Sensoren ist in einem nächsten Schritt durch Tests und Analysen zu entscheiden.</w:t>
      </w:r>
    </w:p>
    <w:p w14:paraId="370C66C5" w14:textId="77777777" w:rsidR="00436510" w:rsidRPr="00C13B8E" w:rsidRDefault="00436510" w:rsidP="00D137FF">
      <w:pPr>
        <w:jc w:val="both"/>
        <w:rPr>
          <w:rFonts w:ascii="Calibri" w:hAnsi="Calibri"/>
        </w:rPr>
      </w:pPr>
      <w:r w:rsidRPr="00C13B8E">
        <w:rPr>
          <w:rFonts w:ascii="Calibri" w:hAnsi="Calibri"/>
        </w:rPr>
        <w:tab/>
      </w:r>
    </w:p>
    <w:p w14:paraId="71CF6948" w14:textId="77777777" w:rsidR="00436510" w:rsidRPr="00C13B8E" w:rsidRDefault="00436510" w:rsidP="00D137FF">
      <w:pPr>
        <w:jc w:val="both"/>
        <w:rPr>
          <w:rFonts w:ascii="Calibri" w:hAnsi="Calibri"/>
        </w:rPr>
      </w:pPr>
      <w:r w:rsidRPr="00C13B8E">
        <w:rPr>
          <w:rFonts w:ascii="Calibri" w:hAnsi="Calibri"/>
        </w:rPr>
        <w:t xml:space="preserve">Das Konzept nach der Variante 1 sieht ein Fahrgestell mit vier Rädern und einer Achsschenkellenkung vor. Die Mülleimer werden mit einem Greifer eingesammelt. Ein Hebelarm hebt den Mülleimer an und leert ihn in die Mulde aus. Die Mulde hat einen schrägen Boden und ist mit einer Klappe geschlossen. Diese wird durch einen Servo geöffnet und geschlossen. Als Energiequelle dient ein LiPo-Akku. Das gesamte System wird über ein Redbrick und ein Raspberry Pi 2 gesteuert und geregelt. </w:t>
      </w:r>
    </w:p>
    <w:p w14:paraId="3D06E791" w14:textId="77777777" w:rsidR="00436510" w:rsidRPr="00C13B8E" w:rsidRDefault="00436510" w:rsidP="00D137FF">
      <w:pPr>
        <w:jc w:val="both"/>
        <w:rPr>
          <w:rFonts w:ascii="Calibri" w:hAnsi="Calibri"/>
        </w:rPr>
      </w:pPr>
    </w:p>
    <w:p w14:paraId="4CEE7B9E" w14:textId="77777777" w:rsidR="00436510" w:rsidRPr="00C13B8E" w:rsidRDefault="00436510" w:rsidP="00D137FF">
      <w:pPr>
        <w:jc w:val="both"/>
        <w:rPr>
          <w:rFonts w:ascii="Calibri" w:hAnsi="Calibri"/>
        </w:rPr>
      </w:pPr>
      <w:r w:rsidRPr="00C13B8E">
        <w:rPr>
          <w:rFonts w:ascii="Calibri" w:hAnsi="Calibri"/>
        </w:rPr>
        <w:t>In den folgenden Schritten wird nun das ausgewählte und angepasste Konzept ausgearbeitet und getestet.</w:t>
      </w:r>
    </w:p>
    <w:p w14:paraId="74094359" w14:textId="77777777" w:rsidR="00436510" w:rsidRPr="00C13B8E" w:rsidRDefault="00436510" w:rsidP="00D137FF">
      <w:pPr>
        <w:jc w:val="both"/>
        <w:rPr>
          <w:rFonts w:ascii="Calibri" w:hAnsi="Calibri"/>
        </w:rPr>
      </w:pPr>
    </w:p>
    <w:p w14:paraId="22699D34" w14:textId="77777777" w:rsidR="00316FB5" w:rsidRPr="00C13B8E" w:rsidRDefault="00316FB5" w:rsidP="00D137FF">
      <w:pPr>
        <w:jc w:val="both"/>
        <w:rPr>
          <w:rFonts w:ascii="Calibri" w:hAnsi="Calibri"/>
        </w:rPr>
      </w:pPr>
      <w:r w:rsidRPr="00C13B8E">
        <w:rPr>
          <w:rFonts w:ascii="Calibri" w:hAnsi="Calibri"/>
        </w:rPr>
        <w:br w:type="page"/>
      </w:r>
    </w:p>
    <w:p w14:paraId="48C08EB6" w14:textId="77777777" w:rsidR="00316FB5" w:rsidRPr="00613438" w:rsidRDefault="00316FB5" w:rsidP="00D137FF">
      <w:pPr>
        <w:pStyle w:val="Heading1"/>
        <w:jc w:val="both"/>
      </w:pPr>
      <w:bookmarkStart w:id="168" w:name="_Toc437601146"/>
      <w:r w:rsidRPr="00613438">
        <w:lastRenderedPageBreak/>
        <w:t>Abbildungsverzeichnis</w:t>
      </w:r>
      <w:bookmarkEnd w:id="168"/>
    </w:p>
    <w:p w14:paraId="0CD3F1AC" w14:textId="77777777" w:rsidR="000E2FEA" w:rsidRDefault="00612E12">
      <w:pPr>
        <w:pStyle w:val="TableofFigures"/>
        <w:tabs>
          <w:tab w:val="right" w:leader="dot" w:pos="8290"/>
        </w:tabs>
        <w:rPr>
          <w:rFonts w:asciiTheme="minorHAnsi" w:eastAsiaTheme="minorEastAsia" w:hAnsiTheme="minorHAnsi" w:cstheme="minorBidi"/>
          <w:lang w:val="de-DE" w:eastAsia="de-DE"/>
        </w:rPr>
      </w:pPr>
      <w:r w:rsidRPr="00613438">
        <w:fldChar w:fldCharType="begin"/>
      </w:r>
      <w:r w:rsidRPr="00613438">
        <w:instrText xml:space="preserve"> TOC \c "Abbildung" </w:instrText>
      </w:r>
      <w:r w:rsidRPr="00613438">
        <w:fldChar w:fldCharType="separate"/>
      </w:r>
      <w:r w:rsidR="000E2FEA">
        <w:t>Abbildung 1: Ablaufdiagramm</w:t>
      </w:r>
      <w:r w:rsidR="000E2FEA">
        <w:tab/>
      </w:r>
      <w:r w:rsidR="000E2FEA">
        <w:fldChar w:fldCharType="begin"/>
      </w:r>
      <w:r w:rsidR="000E2FEA">
        <w:instrText xml:space="preserve"> PAGEREF _Toc437601575 \h </w:instrText>
      </w:r>
      <w:r w:rsidR="000E2FEA">
        <w:fldChar w:fldCharType="separate"/>
      </w:r>
      <w:r w:rsidR="000E2FEA">
        <w:t>10</w:t>
      </w:r>
      <w:r w:rsidR="000E2FEA">
        <w:fldChar w:fldCharType="end"/>
      </w:r>
    </w:p>
    <w:p w14:paraId="39EAFF2B"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w:t>
      </w:r>
      <w:r>
        <w:tab/>
      </w:r>
      <w:r>
        <w:fldChar w:fldCharType="begin"/>
      </w:r>
      <w:r>
        <w:instrText xml:space="preserve"> PAGEREF _Toc437601576 \h </w:instrText>
      </w:r>
      <w:r>
        <w:fldChar w:fldCharType="separate"/>
      </w:r>
      <w:r>
        <w:t>12</w:t>
      </w:r>
      <w:r>
        <w:fldChar w:fldCharType="end"/>
      </w:r>
    </w:p>
    <w:p w14:paraId="074BEA7E"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 Fahrgestell</w:t>
      </w:r>
      <w:r>
        <w:tab/>
      </w:r>
      <w:r>
        <w:fldChar w:fldCharType="begin"/>
      </w:r>
      <w:r>
        <w:instrText xml:space="preserve"> PAGEREF _Toc437601577 \h </w:instrText>
      </w:r>
      <w:r>
        <w:fldChar w:fldCharType="separate"/>
      </w:r>
      <w:r>
        <w:t>13</w:t>
      </w:r>
      <w:r>
        <w:fldChar w:fldCharType="end"/>
      </w:r>
    </w:p>
    <w:p w14:paraId="066F9D66"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w:t>
      </w:r>
      <w:r>
        <w:tab/>
      </w:r>
      <w:r>
        <w:fldChar w:fldCharType="begin"/>
      </w:r>
      <w:r>
        <w:instrText xml:space="preserve"> PAGEREF _Toc437601578 \h </w:instrText>
      </w:r>
      <w:r>
        <w:fldChar w:fldCharType="separate"/>
      </w:r>
      <w:r>
        <w:t>13</w:t>
      </w:r>
      <w:r>
        <w:fldChar w:fldCharType="end"/>
      </w:r>
    </w:p>
    <w:p w14:paraId="02F5F95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5</w:t>
      </w:r>
      <w:r>
        <w:tab/>
      </w:r>
      <w:r>
        <w:fldChar w:fldCharType="begin"/>
      </w:r>
      <w:r>
        <w:instrText xml:space="preserve"> PAGEREF _Toc437601579 \h </w:instrText>
      </w:r>
      <w:r>
        <w:fldChar w:fldCharType="separate"/>
      </w:r>
      <w:r>
        <w:t>13</w:t>
      </w:r>
      <w:r>
        <w:fldChar w:fldCharType="end"/>
      </w:r>
    </w:p>
    <w:p w14:paraId="316A7929"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6</w:t>
      </w:r>
      <w:r>
        <w:tab/>
      </w:r>
      <w:r>
        <w:fldChar w:fldCharType="begin"/>
      </w:r>
      <w:r>
        <w:instrText xml:space="preserve"> PAGEREF _Toc437601580 \h </w:instrText>
      </w:r>
      <w:r>
        <w:fldChar w:fldCharType="separate"/>
      </w:r>
      <w:r>
        <w:t>14</w:t>
      </w:r>
      <w:r>
        <w:fldChar w:fldCharType="end"/>
      </w:r>
    </w:p>
    <w:p w14:paraId="5CB6E07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8: Variante 1: Mulde geschlossen</w:t>
      </w:r>
      <w:r>
        <w:tab/>
      </w:r>
      <w:r>
        <w:fldChar w:fldCharType="begin"/>
      </w:r>
      <w:r>
        <w:instrText xml:space="preserve"> PAGEREF _Toc437601581 \h </w:instrText>
      </w:r>
      <w:r>
        <w:fldChar w:fldCharType="separate"/>
      </w:r>
      <w:r>
        <w:t>16</w:t>
      </w:r>
      <w:r>
        <w:fldChar w:fldCharType="end"/>
      </w:r>
    </w:p>
    <w:p w14:paraId="6ECE9D35"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8: 1.Variante: Mulde geöffnet</w:t>
      </w:r>
      <w:r>
        <w:tab/>
      </w:r>
      <w:r>
        <w:fldChar w:fldCharType="begin"/>
      </w:r>
      <w:r>
        <w:instrText xml:space="preserve"> PAGEREF _Toc437601582 \h </w:instrText>
      </w:r>
      <w:r>
        <w:fldChar w:fldCharType="separate"/>
      </w:r>
      <w:r>
        <w:t>16</w:t>
      </w:r>
      <w:r>
        <w:fldChar w:fldCharType="end"/>
      </w:r>
    </w:p>
    <w:p w14:paraId="0771E1E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9: 2.Variante: Mulde gesenkt</w:t>
      </w:r>
      <w:r>
        <w:tab/>
      </w:r>
      <w:r>
        <w:fldChar w:fldCharType="begin"/>
      </w:r>
      <w:r>
        <w:instrText xml:space="preserve"> PAGEREF _Toc437601583 \h </w:instrText>
      </w:r>
      <w:r>
        <w:fldChar w:fldCharType="separate"/>
      </w:r>
      <w:r>
        <w:t>16</w:t>
      </w:r>
      <w:r>
        <w:fldChar w:fldCharType="end"/>
      </w:r>
    </w:p>
    <w:p w14:paraId="36F356AC"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0: 2. Variante: Mulde gehoben</w:t>
      </w:r>
      <w:r>
        <w:tab/>
      </w:r>
      <w:r>
        <w:fldChar w:fldCharType="begin"/>
      </w:r>
      <w:r>
        <w:instrText xml:space="preserve"> PAGEREF _Toc437601584 \h </w:instrText>
      </w:r>
      <w:r>
        <w:fldChar w:fldCharType="separate"/>
      </w:r>
      <w:r>
        <w:t>16</w:t>
      </w:r>
      <w:r>
        <w:fldChar w:fldCharType="end"/>
      </w:r>
    </w:p>
    <w:p w14:paraId="3050C779"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1: 2. Variante: gehobene Mulde von hinten</w:t>
      </w:r>
      <w:r>
        <w:tab/>
      </w:r>
      <w:r>
        <w:fldChar w:fldCharType="begin"/>
      </w:r>
      <w:r>
        <w:instrText xml:space="preserve"> PAGEREF _Toc437601585 \h </w:instrText>
      </w:r>
      <w:r>
        <w:fldChar w:fldCharType="separate"/>
      </w:r>
      <w:r>
        <w:t>17</w:t>
      </w:r>
      <w:r>
        <w:fldChar w:fldCharType="end"/>
      </w:r>
    </w:p>
    <w:p w14:paraId="26012F45"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2: Variante 2: Seitenansicht</w:t>
      </w:r>
      <w:r>
        <w:tab/>
      </w:r>
      <w:r>
        <w:fldChar w:fldCharType="begin"/>
      </w:r>
      <w:r>
        <w:instrText xml:space="preserve"> PAGEREF _Toc437601586 \h </w:instrText>
      </w:r>
      <w:r>
        <w:fldChar w:fldCharType="separate"/>
      </w:r>
      <w:r>
        <w:t>17</w:t>
      </w:r>
      <w:r>
        <w:fldChar w:fldCharType="end"/>
      </w:r>
    </w:p>
    <w:p w14:paraId="167F3A64"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3</w:t>
      </w:r>
      <w:r>
        <w:tab/>
      </w:r>
      <w:r>
        <w:fldChar w:fldCharType="begin"/>
      </w:r>
      <w:r>
        <w:instrText xml:space="preserve"> PAGEREF _Toc437601587 \h </w:instrText>
      </w:r>
      <w:r>
        <w:fldChar w:fldCharType="separate"/>
      </w:r>
      <w:r>
        <w:t>18</w:t>
      </w:r>
      <w:r>
        <w:fldChar w:fldCharType="end"/>
      </w:r>
    </w:p>
    <w:p w14:paraId="29EFDD6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4: Color-Bricklet</w:t>
      </w:r>
      <w:r>
        <w:tab/>
      </w:r>
      <w:r>
        <w:fldChar w:fldCharType="begin"/>
      </w:r>
      <w:r>
        <w:instrText xml:space="preserve"> PAGEREF _Toc437601588 \h </w:instrText>
      </w:r>
      <w:r>
        <w:fldChar w:fldCharType="separate"/>
      </w:r>
      <w:r>
        <w:t>18</w:t>
      </w:r>
      <w:r>
        <w:fldChar w:fldCharType="end"/>
      </w:r>
    </w:p>
    <w:p w14:paraId="720C9DE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5: Brick Viewer mit Messwerten des Color-Bricklets</w:t>
      </w:r>
      <w:r>
        <w:tab/>
      </w:r>
      <w:r>
        <w:fldChar w:fldCharType="begin"/>
      </w:r>
      <w:r>
        <w:instrText xml:space="preserve"> PAGEREF _Toc437601589 \h </w:instrText>
      </w:r>
      <w:r>
        <w:fldChar w:fldCharType="separate"/>
      </w:r>
      <w:r>
        <w:t>19</w:t>
      </w:r>
      <w:r>
        <w:fldChar w:fldCharType="end"/>
      </w:r>
    </w:p>
    <w:p w14:paraId="6913056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6: Messwerte des Color-Bricklets für verschiedene Distanzen (2, 4 und 6cm)</w:t>
      </w:r>
      <w:r>
        <w:tab/>
      </w:r>
      <w:r>
        <w:fldChar w:fldCharType="begin"/>
      </w:r>
      <w:r>
        <w:instrText xml:space="preserve"> PAGEREF _Toc437601590 \h </w:instrText>
      </w:r>
      <w:r>
        <w:fldChar w:fldCharType="separate"/>
      </w:r>
      <w:r>
        <w:t>19</w:t>
      </w:r>
      <w:r>
        <w:fldChar w:fldCharType="end"/>
      </w:r>
    </w:p>
    <w:p w14:paraId="19C23F5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8: Testaufbau Color-Sensor</w:t>
      </w:r>
      <w:r>
        <w:tab/>
      </w:r>
      <w:r>
        <w:fldChar w:fldCharType="begin"/>
      </w:r>
      <w:r>
        <w:instrText xml:space="preserve"> PAGEREF _Toc437601591 \h </w:instrText>
      </w:r>
      <w:r>
        <w:fldChar w:fldCharType="separate"/>
      </w:r>
      <w:r>
        <w:t>20</w:t>
      </w:r>
      <w:r>
        <w:fldChar w:fldCharType="end"/>
      </w:r>
    </w:p>
    <w:p w14:paraId="4C03E18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8: Ultraschall-Distanz-Bricklet</w:t>
      </w:r>
      <w:r>
        <w:tab/>
      </w:r>
      <w:r>
        <w:fldChar w:fldCharType="begin"/>
      </w:r>
      <w:r>
        <w:instrText xml:space="preserve"> PAGEREF _Toc437601592 \h </w:instrText>
      </w:r>
      <w:r>
        <w:fldChar w:fldCharType="separate"/>
      </w:r>
      <w:r>
        <w:t>20</w:t>
      </w:r>
      <w:r>
        <w:fldChar w:fldCharType="end"/>
      </w:r>
    </w:p>
    <w:p w14:paraId="4BF0402D"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0: Messwerte des Ultraschallsensors</w:t>
      </w:r>
      <w:r>
        <w:tab/>
      </w:r>
      <w:r>
        <w:fldChar w:fldCharType="begin"/>
      </w:r>
      <w:r>
        <w:instrText xml:space="preserve"> PAGEREF _Toc437601593 \h </w:instrText>
      </w:r>
      <w:r>
        <w:fldChar w:fldCharType="separate"/>
      </w:r>
      <w:r>
        <w:t>21</w:t>
      </w:r>
      <w:r>
        <w:fldChar w:fldCharType="end"/>
      </w:r>
    </w:p>
    <w:p w14:paraId="5ADADE6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0: Testaufbau US-Distanz-Sensor</w:t>
      </w:r>
      <w:r>
        <w:tab/>
      </w:r>
      <w:r>
        <w:fldChar w:fldCharType="begin"/>
      </w:r>
      <w:r>
        <w:instrText xml:space="preserve"> PAGEREF _Toc437601594 \h </w:instrText>
      </w:r>
      <w:r>
        <w:fldChar w:fldCharType="separate"/>
      </w:r>
      <w:r>
        <w:t>21</w:t>
      </w:r>
      <w:r>
        <w:fldChar w:fldCharType="end"/>
      </w:r>
    </w:p>
    <w:p w14:paraId="1993106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1: Schaltung Akkuüberwachung</w:t>
      </w:r>
      <w:r>
        <w:tab/>
      </w:r>
      <w:r>
        <w:fldChar w:fldCharType="begin"/>
      </w:r>
      <w:r>
        <w:instrText xml:space="preserve"> PAGEREF _Toc437601595 \h </w:instrText>
      </w:r>
      <w:r>
        <w:fldChar w:fldCharType="separate"/>
      </w:r>
      <w:r>
        <w:t>23</w:t>
      </w:r>
      <w:r>
        <w:fldChar w:fldCharType="end"/>
      </w:r>
    </w:p>
    <w:p w14:paraId="39E80F7D"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2: Blockschaltbild Spannungen</w:t>
      </w:r>
      <w:r>
        <w:tab/>
      </w:r>
      <w:r>
        <w:fldChar w:fldCharType="begin"/>
      </w:r>
      <w:r>
        <w:instrText xml:space="preserve"> PAGEREF _Toc437601596 \h </w:instrText>
      </w:r>
      <w:r>
        <w:fldChar w:fldCharType="separate"/>
      </w:r>
      <w:r>
        <w:t>23</w:t>
      </w:r>
      <w:r>
        <w:fldChar w:fldCharType="end"/>
      </w:r>
    </w:p>
    <w:p w14:paraId="16A6F55F"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3: Motorentreiber</w:t>
      </w:r>
      <w:r>
        <w:tab/>
      </w:r>
      <w:r>
        <w:fldChar w:fldCharType="begin"/>
      </w:r>
      <w:r>
        <w:instrText xml:space="preserve"> PAGEREF _Toc437601597 \h </w:instrText>
      </w:r>
      <w:r>
        <w:fldChar w:fldCharType="separate"/>
      </w:r>
      <w:r>
        <w:t>24</w:t>
      </w:r>
      <w:r>
        <w:fldChar w:fldCharType="end"/>
      </w:r>
    </w:p>
    <w:p w14:paraId="1E1FF184"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4: Regelkreis</w:t>
      </w:r>
      <w:r>
        <w:tab/>
      </w:r>
      <w:r>
        <w:fldChar w:fldCharType="begin"/>
      </w:r>
      <w:r>
        <w:instrText xml:space="preserve"> PAGEREF _Toc437601598 \h </w:instrText>
      </w:r>
      <w:r>
        <w:fldChar w:fldCharType="separate"/>
      </w:r>
      <w:r>
        <w:t>25</w:t>
      </w:r>
      <w:r>
        <w:fldChar w:fldCharType="end"/>
      </w:r>
    </w:p>
    <w:p w14:paraId="4A810AAD"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5: Aufbau Encoder Rückführung</w:t>
      </w:r>
      <w:r>
        <w:tab/>
      </w:r>
      <w:r>
        <w:fldChar w:fldCharType="begin"/>
      </w:r>
      <w:r>
        <w:instrText xml:space="preserve"> PAGEREF _Toc437601599 \h </w:instrText>
      </w:r>
      <w:r>
        <w:fldChar w:fldCharType="separate"/>
      </w:r>
      <w:r>
        <w:t>26</w:t>
      </w:r>
      <w:r>
        <w:fldChar w:fldCharType="end"/>
      </w:r>
    </w:p>
    <w:p w14:paraId="538371C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6: Übersicht der Hardware und Software für den Roboter</w:t>
      </w:r>
      <w:r>
        <w:tab/>
      </w:r>
      <w:r>
        <w:fldChar w:fldCharType="begin"/>
      </w:r>
      <w:r>
        <w:instrText xml:space="preserve"> PAGEREF _Toc437601600 \h </w:instrText>
      </w:r>
      <w:r>
        <w:fldChar w:fldCharType="separate"/>
      </w:r>
      <w:r>
        <w:t>27</w:t>
      </w:r>
      <w:r>
        <w:fldChar w:fldCharType="end"/>
      </w:r>
    </w:p>
    <w:p w14:paraId="74AFC9F5"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7:Aufbau der Hardware und Software während der Softwareentwicklung</w:t>
      </w:r>
      <w:r>
        <w:tab/>
      </w:r>
      <w:r>
        <w:fldChar w:fldCharType="begin"/>
      </w:r>
      <w:r>
        <w:instrText xml:space="preserve"> PAGEREF _Toc437601601 \h </w:instrText>
      </w:r>
      <w:r>
        <w:fldChar w:fldCharType="separate"/>
      </w:r>
      <w:r>
        <w:t>32</w:t>
      </w:r>
      <w:r>
        <w:fldChar w:fldCharType="end"/>
      </w:r>
    </w:p>
    <w:p w14:paraId="16E3BBD6"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8: Komponentendiagramm Raspberry Pi 2</w:t>
      </w:r>
      <w:r>
        <w:tab/>
      </w:r>
      <w:r>
        <w:fldChar w:fldCharType="begin"/>
      </w:r>
      <w:r>
        <w:instrText xml:space="preserve"> PAGEREF _Toc437601602 \h </w:instrText>
      </w:r>
      <w:r>
        <w:fldChar w:fldCharType="separate"/>
      </w:r>
      <w:r>
        <w:t>34</w:t>
      </w:r>
      <w:r>
        <w:fldChar w:fldCharType="end"/>
      </w:r>
    </w:p>
    <w:p w14:paraId="39A9AFB9"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9: Statemachine des Fahrzeugs</w:t>
      </w:r>
      <w:r>
        <w:tab/>
      </w:r>
      <w:r>
        <w:fldChar w:fldCharType="begin"/>
      </w:r>
      <w:r>
        <w:instrText xml:space="preserve"> PAGEREF _Toc437601603 \h </w:instrText>
      </w:r>
      <w:r>
        <w:fldChar w:fldCharType="separate"/>
      </w:r>
      <w:r>
        <w:t>36</w:t>
      </w:r>
      <w:r>
        <w:fldChar w:fldCharType="end"/>
      </w:r>
    </w:p>
    <w:p w14:paraId="3DC721C7"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0: Sequenzdiagramm des Startvorganges</w:t>
      </w:r>
      <w:r>
        <w:tab/>
      </w:r>
      <w:r>
        <w:fldChar w:fldCharType="begin"/>
      </w:r>
      <w:r>
        <w:instrText xml:space="preserve"> PAGEREF _Toc437601604 \h </w:instrText>
      </w:r>
      <w:r>
        <w:fldChar w:fldCharType="separate"/>
      </w:r>
      <w:r>
        <w:t>37</w:t>
      </w:r>
      <w:r>
        <w:fldChar w:fldCharType="end"/>
      </w:r>
    </w:p>
    <w:p w14:paraId="1B67936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1: Sequenzdiagramm des Zustandes DRIVE_AND_LOAD</w:t>
      </w:r>
      <w:r>
        <w:tab/>
      </w:r>
      <w:r>
        <w:fldChar w:fldCharType="begin"/>
      </w:r>
      <w:r>
        <w:instrText xml:space="preserve"> PAGEREF _Toc437601605 \h </w:instrText>
      </w:r>
      <w:r>
        <w:fldChar w:fldCharType="separate"/>
      </w:r>
      <w:r>
        <w:t>38</w:t>
      </w:r>
      <w:r>
        <w:fldChar w:fldCharType="end"/>
      </w:r>
    </w:p>
    <w:p w14:paraId="6F8EB486"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2: Organigramm</w:t>
      </w:r>
      <w:r>
        <w:tab/>
      </w:r>
      <w:r>
        <w:fldChar w:fldCharType="begin"/>
      </w:r>
      <w:r>
        <w:instrText xml:space="preserve"> PAGEREF _Toc437601606 \h </w:instrText>
      </w:r>
      <w:r>
        <w:fldChar w:fldCharType="separate"/>
      </w:r>
      <w:r>
        <w:t>40</w:t>
      </w:r>
      <w:r>
        <w:fldChar w:fldCharType="end"/>
      </w:r>
    </w:p>
    <w:p w14:paraId="50B07E47"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3:Bildpaar vor und nach Gleichrichtung</w:t>
      </w:r>
      <w:r>
        <w:tab/>
      </w:r>
      <w:r>
        <w:fldChar w:fldCharType="begin"/>
      </w:r>
      <w:r>
        <w:instrText xml:space="preserve"> PAGEREF _Toc437601607 \h </w:instrText>
      </w:r>
      <w:r>
        <w:fldChar w:fldCharType="separate"/>
      </w:r>
      <w:r>
        <w:t>47</w:t>
      </w:r>
      <w:r>
        <w:fldChar w:fldCharType="end"/>
      </w:r>
    </w:p>
    <w:p w14:paraId="1DE93E8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4: Disparity map (“VWv6b.jpg (384×288),” n.d.)</w:t>
      </w:r>
      <w:r>
        <w:tab/>
      </w:r>
      <w:r>
        <w:fldChar w:fldCharType="begin"/>
      </w:r>
      <w:r>
        <w:instrText xml:space="preserve"> PAGEREF _Toc437601608 \h </w:instrText>
      </w:r>
      <w:r>
        <w:fldChar w:fldCharType="separate"/>
      </w:r>
      <w:r>
        <w:t>47</w:t>
      </w:r>
      <w:r>
        <w:fldChar w:fldCharType="end"/>
      </w:r>
    </w:p>
    <w:p w14:paraId="1810F85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6: Versuchsaufbau Bild links</w:t>
      </w:r>
      <w:r>
        <w:tab/>
      </w:r>
      <w:r>
        <w:fldChar w:fldCharType="begin"/>
      </w:r>
      <w:r>
        <w:instrText xml:space="preserve"> PAGEREF _Toc437601609 \h </w:instrText>
      </w:r>
      <w:r>
        <w:fldChar w:fldCharType="separate"/>
      </w:r>
      <w:r>
        <w:t>48</w:t>
      </w:r>
      <w:r>
        <w:fldChar w:fldCharType="end"/>
      </w:r>
    </w:p>
    <w:p w14:paraId="5E13208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6: Versuchsaufbau Bild rechts</w:t>
      </w:r>
      <w:r>
        <w:tab/>
      </w:r>
      <w:r>
        <w:fldChar w:fldCharType="begin"/>
      </w:r>
      <w:r>
        <w:instrText xml:space="preserve"> PAGEREF _Toc437601610 \h </w:instrText>
      </w:r>
      <w:r>
        <w:fldChar w:fldCharType="separate"/>
      </w:r>
      <w:r>
        <w:t>48</w:t>
      </w:r>
      <w:r>
        <w:fldChar w:fldCharType="end"/>
      </w:r>
    </w:p>
    <w:p w14:paraId="1ED2CFF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8: Zeitaufwand StereoBM</w:t>
      </w:r>
      <w:r>
        <w:tab/>
      </w:r>
      <w:r>
        <w:fldChar w:fldCharType="begin"/>
      </w:r>
      <w:r>
        <w:instrText xml:space="preserve"> PAGEREF _Toc437601611 \h </w:instrText>
      </w:r>
      <w:r>
        <w:fldChar w:fldCharType="separate"/>
      </w:r>
      <w:r>
        <w:t>48</w:t>
      </w:r>
      <w:r>
        <w:fldChar w:fldCharType="end"/>
      </w:r>
    </w:p>
    <w:p w14:paraId="18817EDE"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38: Disparity map StereoBM</w:t>
      </w:r>
      <w:r>
        <w:tab/>
      </w:r>
      <w:r>
        <w:fldChar w:fldCharType="begin"/>
      </w:r>
      <w:r>
        <w:instrText xml:space="preserve"> PAGEREF _Toc437601612 \h </w:instrText>
      </w:r>
      <w:r>
        <w:fldChar w:fldCharType="separate"/>
      </w:r>
      <w:r>
        <w:t>48</w:t>
      </w:r>
      <w:r>
        <w:fldChar w:fldCharType="end"/>
      </w:r>
    </w:p>
    <w:p w14:paraId="3AECC45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0: Disparity map StereoSGBM</w:t>
      </w:r>
      <w:r>
        <w:tab/>
      </w:r>
      <w:r>
        <w:fldChar w:fldCharType="begin"/>
      </w:r>
      <w:r>
        <w:instrText xml:space="preserve"> PAGEREF _Toc437601613 \h </w:instrText>
      </w:r>
      <w:r>
        <w:fldChar w:fldCharType="separate"/>
      </w:r>
      <w:r>
        <w:t>49</w:t>
      </w:r>
      <w:r>
        <w:fldChar w:fldCharType="end"/>
      </w:r>
    </w:p>
    <w:p w14:paraId="28353891"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0: Zeitaufwand StereoSGBM</w:t>
      </w:r>
      <w:r>
        <w:tab/>
      </w:r>
      <w:r>
        <w:fldChar w:fldCharType="begin"/>
      </w:r>
      <w:r>
        <w:instrText xml:space="preserve"> PAGEREF _Toc437601614 \h </w:instrText>
      </w:r>
      <w:r>
        <w:fldChar w:fldCharType="separate"/>
      </w:r>
      <w:r>
        <w:t>49</w:t>
      </w:r>
      <w:r>
        <w:fldChar w:fldCharType="end"/>
      </w:r>
    </w:p>
    <w:p w14:paraId="1CC7C8ED"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3: Binärbilderstellung</w:t>
      </w:r>
      <w:r>
        <w:tab/>
      </w:r>
      <w:r>
        <w:fldChar w:fldCharType="begin"/>
      </w:r>
      <w:r>
        <w:instrText xml:space="preserve"> PAGEREF _Toc437601615 \h </w:instrText>
      </w:r>
      <w:r>
        <w:fldChar w:fldCharType="separate"/>
      </w:r>
      <w:r>
        <w:t>50</w:t>
      </w:r>
      <w:r>
        <w:fldChar w:fldCharType="end"/>
      </w:r>
    </w:p>
    <w:p w14:paraId="3773F30E"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3: Bloberkennung am Binärbild</w:t>
      </w:r>
      <w:r>
        <w:tab/>
      </w:r>
      <w:r>
        <w:fldChar w:fldCharType="begin"/>
      </w:r>
      <w:r>
        <w:instrText xml:space="preserve"> PAGEREF _Toc437601616 \h </w:instrText>
      </w:r>
      <w:r>
        <w:fldChar w:fldCharType="separate"/>
      </w:r>
      <w:r>
        <w:t>50</w:t>
      </w:r>
      <w:r>
        <w:fldChar w:fldCharType="end"/>
      </w:r>
    </w:p>
    <w:p w14:paraId="76403A7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3: Farbdistanz zur Referenzfarbe</w:t>
      </w:r>
      <w:r>
        <w:tab/>
      </w:r>
      <w:r>
        <w:fldChar w:fldCharType="begin"/>
      </w:r>
      <w:r>
        <w:instrText xml:space="preserve"> PAGEREF _Toc437601617 \h </w:instrText>
      </w:r>
      <w:r>
        <w:fldChar w:fldCharType="separate"/>
      </w:r>
      <w:r>
        <w:t>50</w:t>
      </w:r>
      <w:r>
        <w:fldChar w:fldCharType="end"/>
      </w:r>
    </w:p>
    <w:p w14:paraId="190F29DE"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4: Containererkennung nach Farbe und Distanzabschätzung</w:t>
      </w:r>
      <w:r>
        <w:tab/>
      </w:r>
      <w:r>
        <w:fldChar w:fldCharType="begin"/>
      </w:r>
      <w:r>
        <w:instrText xml:space="preserve"> PAGEREF _Toc437601618 \h </w:instrText>
      </w:r>
      <w:r>
        <w:fldChar w:fldCharType="separate"/>
      </w:r>
      <w:r>
        <w:t>51</w:t>
      </w:r>
      <w:r>
        <w:fldChar w:fldCharType="end"/>
      </w:r>
    </w:p>
    <w:p w14:paraId="75C5E643"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1: HoughLineP Gerade</w:t>
      </w:r>
      <w:r>
        <w:tab/>
      </w:r>
      <w:r>
        <w:fldChar w:fldCharType="begin"/>
      </w:r>
      <w:r>
        <w:instrText xml:space="preserve"> PAGEREF _Toc437601619 \h </w:instrText>
      </w:r>
      <w:r>
        <w:fldChar w:fldCharType="separate"/>
      </w:r>
      <w:r>
        <w:t>52</w:t>
      </w:r>
      <w:r>
        <w:fldChar w:fldCharType="end"/>
      </w:r>
    </w:p>
    <w:p w14:paraId="441F9685"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2: HoughLineP Kurve</w:t>
      </w:r>
      <w:r>
        <w:tab/>
      </w:r>
      <w:r>
        <w:fldChar w:fldCharType="begin"/>
      </w:r>
      <w:r>
        <w:instrText xml:space="preserve"> PAGEREF _Toc437601620 \h </w:instrText>
      </w:r>
      <w:r>
        <w:fldChar w:fldCharType="separate"/>
      </w:r>
      <w:r>
        <w:t>52</w:t>
      </w:r>
      <w:r>
        <w:fldChar w:fldCharType="end"/>
      </w:r>
    </w:p>
    <w:p w14:paraId="0ADE41A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lastRenderedPageBreak/>
        <w:t>Abbildung 3: Farbfilter</w:t>
      </w:r>
      <w:r>
        <w:tab/>
      </w:r>
      <w:r>
        <w:fldChar w:fldCharType="begin"/>
      </w:r>
      <w:r>
        <w:instrText xml:space="preserve"> PAGEREF _Toc437601621 \h </w:instrText>
      </w:r>
      <w:r>
        <w:fldChar w:fldCharType="separate"/>
      </w:r>
      <w:r>
        <w:t>53</w:t>
      </w:r>
      <w:r>
        <w:fldChar w:fldCharType="end"/>
      </w:r>
    </w:p>
    <w:p w14:paraId="0B89C5F7"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4: Fahrlinie Blob-Detection</w:t>
      </w:r>
      <w:r>
        <w:tab/>
      </w:r>
      <w:r>
        <w:fldChar w:fldCharType="begin"/>
      </w:r>
      <w:r>
        <w:instrText xml:space="preserve"> PAGEREF _Toc437601622 \h </w:instrText>
      </w:r>
      <w:r>
        <w:fldChar w:fldCharType="separate"/>
      </w:r>
      <w:r>
        <w:t>53</w:t>
      </w:r>
      <w:r>
        <w:fldChar w:fldCharType="end"/>
      </w:r>
    </w:p>
    <w:p w14:paraId="3F7C58D7"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5: Farbfilter bei Sonnenlicht</w:t>
      </w:r>
      <w:r>
        <w:tab/>
      </w:r>
      <w:r>
        <w:fldChar w:fldCharType="begin"/>
      </w:r>
      <w:r>
        <w:instrText xml:space="preserve"> PAGEREF _Toc437601623 \h </w:instrText>
      </w:r>
      <w:r>
        <w:fldChar w:fldCharType="separate"/>
      </w:r>
      <w:r>
        <w:t>54</w:t>
      </w:r>
      <w:r>
        <w:fldChar w:fldCharType="end"/>
      </w:r>
    </w:p>
    <w:p w14:paraId="20690E3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Abbildung 6: Orginalbild bei Sonnenlicht</w:t>
      </w:r>
      <w:r>
        <w:tab/>
      </w:r>
      <w:r>
        <w:fldChar w:fldCharType="begin"/>
      </w:r>
      <w:r>
        <w:instrText xml:space="preserve"> PAGEREF _Toc437601624 \h </w:instrText>
      </w:r>
      <w:r>
        <w:fldChar w:fldCharType="separate"/>
      </w:r>
      <w:r>
        <w:t>54</w:t>
      </w:r>
      <w:r>
        <w:fldChar w:fldCharType="end"/>
      </w:r>
    </w:p>
    <w:p w14:paraId="704C1699" w14:textId="77777777" w:rsidR="00612E12" w:rsidRPr="00613438" w:rsidRDefault="00612E12" w:rsidP="00612E12">
      <w:r w:rsidRPr="00613438">
        <w:fldChar w:fldCharType="end"/>
      </w:r>
      <w:r w:rsidRPr="00613438">
        <w:t xml:space="preserve"> </w:t>
      </w:r>
    </w:p>
    <w:p w14:paraId="320BEBDC" w14:textId="77777777" w:rsidR="00612E12" w:rsidRPr="00613438" w:rsidRDefault="00612E12" w:rsidP="00612E12">
      <w:pPr>
        <w:pStyle w:val="Heading1"/>
      </w:pPr>
      <w:bookmarkStart w:id="169" w:name="_Toc437601147"/>
      <w:r w:rsidRPr="00613438">
        <w:t>Tabelleverzeichnis</w:t>
      </w:r>
      <w:bookmarkEnd w:id="169"/>
    </w:p>
    <w:p w14:paraId="4FD6E752" w14:textId="77777777" w:rsidR="000E2FEA" w:rsidRDefault="00612E12">
      <w:pPr>
        <w:pStyle w:val="TableofFigures"/>
        <w:tabs>
          <w:tab w:val="right" w:leader="dot" w:pos="8290"/>
        </w:tabs>
        <w:rPr>
          <w:rFonts w:asciiTheme="minorHAnsi" w:eastAsiaTheme="minorEastAsia" w:hAnsiTheme="minorHAnsi" w:cstheme="minorBidi"/>
          <w:lang w:val="de-DE" w:eastAsia="de-DE"/>
        </w:rPr>
      </w:pPr>
      <w:r w:rsidRPr="00C13B8E">
        <w:rPr>
          <w:rFonts w:ascii="Calibri" w:hAnsi="Calibri"/>
        </w:rPr>
        <w:fldChar w:fldCharType="begin"/>
      </w:r>
      <w:r w:rsidRPr="00C13B8E">
        <w:rPr>
          <w:rFonts w:ascii="Calibri" w:hAnsi="Calibri"/>
        </w:rPr>
        <w:instrText xml:space="preserve"> TOC \c "Tabelle" </w:instrText>
      </w:r>
      <w:r w:rsidRPr="00C13B8E">
        <w:rPr>
          <w:rFonts w:ascii="Calibri" w:hAnsi="Calibri"/>
        </w:rPr>
        <w:fldChar w:fldCharType="separate"/>
      </w:r>
      <w:r w:rsidR="000E2FEA">
        <w:t>Tabelle 1: Beispiele</w:t>
      </w:r>
      <w:r w:rsidR="000E2FEA">
        <w:tab/>
      </w:r>
      <w:r w:rsidR="000E2FEA">
        <w:fldChar w:fldCharType="begin"/>
      </w:r>
      <w:r w:rsidR="000E2FEA">
        <w:instrText xml:space="preserve"> PAGEREF _Toc437601562 \h </w:instrText>
      </w:r>
      <w:r w:rsidR="000E2FEA">
        <w:fldChar w:fldCharType="separate"/>
      </w:r>
      <w:r w:rsidR="000E2FEA">
        <w:t>7</w:t>
      </w:r>
      <w:r w:rsidR="000E2FEA">
        <w:fldChar w:fldCharType="end"/>
      </w:r>
    </w:p>
    <w:p w14:paraId="027520E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2: Bewertungstabelle</w:t>
      </w:r>
      <w:r>
        <w:tab/>
      </w:r>
      <w:r>
        <w:fldChar w:fldCharType="begin"/>
      </w:r>
      <w:r>
        <w:instrText xml:space="preserve"> PAGEREF _Toc437601563 \h </w:instrText>
      </w:r>
      <w:r>
        <w:fldChar w:fldCharType="separate"/>
      </w:r>
      <w:r>
        <w:t>7</w:t>
      </w:r>
      <w:r>
        <w:fldChar w:fldCharType="end"/>
      </w:r>
    </w:p>
    <w:p w14:paraId="627C689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3: Bewertungsskala</w:t>
      </w:r>
      <w:r>
        <w:tab/>
      </w:r>
      <w:r>
        <w:fldChar w:fldCharType="begin"/>
      </w:r>
      <w:r>
        <w:instrText xml:space="preserve"> PAGEREF _Toc437601564 \h </w:instrText>
      </w:r>
      <w:r>
        <w:fldChar w:fldCharType="separate"/>
      </w:r>
      <w:r>
        <w:t>8</w:t>
      </w:r>
      <w:r>
        <w:fldChar w:fldCharType="end"/>
      </w:r>
    </w:p>
    <w:p w14:paraId="59C5D39B"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4</w:t>
      </w:r>
      <w:r>
        <w:tab/>
      </w:r>
      <w:r>
        <w:fldChar w:fldCharType="begin"/>
      </w:r>
      <w:r>
        <w:instrText xml:space="preserve"> PAGEREF _Toc437601565 \h </w:instrText>
      </w:r>
      <w:r>
        <w:fldChar w:fldCharType="separate"/>
      </w:r>
      <w:r>
        <w:t>18</w:t>
      </w:r>
      <w:r>
        <w:fldChar w:fldCharType="end"/>
      </w:r>
    </w:p>
    <w:p w14:paraId="1553D53A"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5:</w:t>
      </w:r>
      <w:r>
        <w:tab/>
      </w:r>
      <w:r>
        <w:fldChar w:fldCharType="begin"/>
      </w:r>
      <w:r>
        <w:instrText xml:space="preserve"> PAGEREF _Toc437601566 \h </w:instrText>
      </w:r>
      <w:r>
        <w:fldChar w:fldCharType="separate"/>
      </w:r>
      <w:r>
        <w:t>20</w:t>
      </w:r>
      <w:r>
        <w:fldChar w:fldCharType="end"/>
      </w:r>
    </w:p>
    <w:p w14:paraId="4C27C579"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6: Leistung der Komponenten</w:t>
      </w:r>
      <w:r>
        <w:tab/>
      </w:r>
      <w:r>
        <w:fldChar w:fldCharType="begin"/>
      </w:r>
      <w:r>
        <w:instrText xml:space="preserve"> PAGEREF _Toc437601567 \h </w:instrText>
      </w:r>
      <w:r>
        <w:fldChar w:fldCharType="separate"/>
      </w:r>
      <w:r>
        <w:t>22</w:t>
      </w:r>
      <w:r>
        <w:fldChar w:fldCharType="end"/>
      </w:r>
    </w:p>
    <w:p w14:paraId="2CCF7DA9"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7: Vergleich DC Motoren</w:t>
      </w:r>
      <w:r>
        <w:tab/>
      </w:r>
      <w:r>
        <w:fldChar w:fldCharType="begin"/>
      </w:r>
      <w:r>
        <w:instrText xml:space="preserve"> PAGEREF _Toc437601568 \h </w:instrText>
      </w:r>
      <w:r>
        <w:fldChar w:fldCharType="separate"/>
      </w:r>
      <w:r>
        <w:t>24</w:t>
      </w:r>
      <w:r>
        <w:fldChar w:fldCharType="end"/>
      </w:r>
    </w:p>
    <w:p w14:paraId="2F1499E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8:</w:t>
      </w:r>
      <w:r>
        <w:tab/>
      </w:r>
      <w:r>
        <w:fldChar w:fldCharType="begin"/>
      </w:r>
      <w:r>
        <w:instrText xml:space="preserve"> PAGEREF _Toc437601569 \h </w:instrText>
      </w:r>
      <w:r>
        <w:fldChar w:fldCharType="separate"/>
      </w:r>
      <w:r>
        <w:t>24</w:t>
      </w:r>
      <w:r>
        <w:fldChar w:fldCharType="end"/>
      </w:r>
    </w:p>
    <w:p w14:paraId="44612722"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9: Aufbau message type ID</w:t>
      </w:r>
      <w:r>
        <w:tab/>
      </w:r>
      <w:r>
        <w:fldChar w:fldCharType="begin"/>
      </w:r>
      <w:r>
        <w:instrText xml:space="preserve"> PAGEREF _Toc437601570 \h </w:instrText>
      </w:r>
      <w:r>
        <w:fldChar w:fldCharType="separate"/>
      </w:r>
      <w:r>
        <w:t>30</w:t>
      </w:r>
      <w:r>
        <w:fldChar w:fldCharType="end"/>
      </w:r>
    </w:p>
    <w:p w14:paraId="5E2712A0"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10: Command-ID</w:t>
      </w:r>
      <w:r>
        <w:tab/>
      </w:r>
      <w:r>
        <w:fldChar w:fldCharType="begin"/>
      </w:r>
      <w:r>
        <w:instrText xml:space="preserve"> PAGEREF _Toc437601571 \h </w:instrText>
      </w:r>
      <w:r>
        <w:fldChar w:fldCharType="separate"/>
      </w:r>
      <w:r>
        <w:t>30</w:t>
      </w:r>
      <w:r>
        <w:fldChar w:fldCharType="end"/>
      </w:r>
    </w:p>
    <w:p w14:paraId="1C0264B6"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11: Komandoübersichtstabelle</w:t>
      </w:r>
      <w:r>
        <w:tab/>
      </w:r>
      <w:r>
        <w:fldChar w:fldCharType="begin"/>
      </w:r>
      <w:r>
        <w:instrText xml:space="preserve"> PAGEREF _Toc437601572 \h </w:instrText>
      </w:r>
      <w:r>
        <w:fldChar w:fldCharType="separate"/>
      </w:r>
      <w:r>
        <w:t>30</w:t>
      </w:r>
      <w:r>
        <w:fldChar w:fldCharType="end"/>
      </w:r>
    </w:p>
    <w:p w14:paraId="22DE52C4"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12: Grobbeschreibung der Systemzustände</w:t>
      </w:r>
      <w:r>
        <w:tab/>
      </w:r>
      <w:r>
        <w:fldChar w:fldCharType="begin"/>
      </w:r>
      <w:r>
        <w:instrText xml:space="preserve"> PAGEREF _Toc437601573 \h </w:instrText>
      </w:r>
      <w:r>
        <w:fldChar w:fldCharType="separate"/>
      </w:r>
      <w:r>
        <w:t>36</w:t>
      </w:r>
      <w:r>
        <w:fldChar w:fldCharType="end"/>
      </w:r>
    </w:p>
    <w:p w14:paraId="4619E8F8" w14:textId="77777777" w:rsidR="000E2FEA" w:rsidRDefault="000E2FEA">
      <w:pPr>
        <w:pStyle w:val="TableofFigures"/>
        <w:tabs>
          <w:tab w:val="right" w:leader="dot" w:pos="8290"/>
        </w:tabs>
        <w:rPr>
          <w:rFonts w:asciiTheme="minorHAnsi" w:eastAsiaTheme="minorEastAsia" w:hAnsiTheme="minorHAnsi" w:cstheme="minorBidi"/>
          <w:lang w:val="de-DE" w:eastAsia="de-DE"/>
        </w:rPr>
      </w:pPr>
      <w:r>
        <w:t>Tabelle 13: Budgettabelle</w:t>
      </w:r>
      <w:r>
        <w:tab/>
      </w:r>
      <w:r>
        <w:fldChar w:fldCharType="begin"/>
      </w:r>
      <w:r>
        <w:instrText xml:space="preserve"> PAGEREF _Toc437601574 \h </w:instrText>
      </w:r>
      <w:r>
        <w:fldChar w:fldCharType="separate"/>
      </w:r>
      <w:r>
        <w:t>41</w:t>
      </w:r>
      <w:r>
        <w:fldChar w:fldCharType="end"/>
      </w:r>
    </w:p>
    <w:p w14:paraId="5EB98BA1" w14:textId="77777777" w:rsidR="008D461E" w:rsidRPr="00C13B8E" w:rsidRDefault="00612E12" w:rsidP="00755708">
      <w:pPr>
        <w:jc w:val="both"/>
        <w:rPr>
          <w:rFonts w:ascii="Calibri" w:hAnsi="Calibri"/>
        </w:rPr>
      </w:pPr>
      <w:r w:rsidRPr="00C13B8E">
        <w:rPr>
          <w:rFonts w:ascii="Calibri" w:hAnsi="Calibri"/>
        </w:rPr>
        <w:fldChar w:fldCharType="end"/>
      </w:r>
    </w:p>
    <w:p w14:paraId="0F2E9A4D" w14:textId="77777777" w:rsidR="00CF373D" w:rsidRPr="00C13B8E" w:rsidRDefault="00CF373D" w:rsidP="00D137FF">
      <w:pPr>
        <w:jc w:val="both"/>
        <w:rPr>
          <w:rFonts w:ascii="Calibri" w:hAnsi="Calibri"/>
        </w:rPr>
      </w:pPr>
      <w:r w:rsidRPr="00C13B8E">
        <w:rPr>
          <w:rFonts w:ascii="Calibri" w:hAnsi="Calibri"/>
        </w:rPr>
        <w:br w:type="page"/>
      </w:r>
    </w:p>
    <w:p w14:paraId="09E23B4A" w14:textId="77777777" w:rsidR="00CF373D" w:rsidRPr="00613438" w:rsidRDefault="00CF373D" w:rsidP="00D137FF">
      <w:pPr>
        <w:pStyle w:val="Heading1"/>
        <w:jc w:val="both"/>
      </w:pPr>
      <w:bookmarkStart w:id="170" w:name="_Toc437601148"/>
      <w:r w:rsidRPr="00613438">
        <w:lastRenderedPageBreak/>
        <w:t>Anhang</w:t>
      </w:r>
      <w:bookmarkEnd w:id="170"/>
    </w:p>
    <w:p w14:paraId="47094C04" w14:textId="77777777" w:rsidR="0004309A" w:rsidRPr="00613438" w:rsidRDefault="0004309A" w:rsidP="00D137FF">
      <w:pPr>
        <w:pStyle w:val="Heading2"/>
        <w:jc w:val="both"/>
      </w:pPr>
      <w:bookmarkStart w:id="171" w:name="_Toc437601149"/>
      <w:r w:rsidRPr="00613438">
        <w:t>Technischer Bericht Stereokamera</w:t>
      </w:r>
      <w:bookmarkEnd w:id="171"/>
      <w:r w:rsidRPr="00613438">
        <w:t xml:space="preserve"> </w:t>
      </w:r>
    </w:p>
    <w:p w14:paraId="4AB60FE4" w14:textId="77777777" w:rsidR="0004309A" w:rsidRPr="00C13B8E" w:rsidRDefault="0004309A" w:rsidP="00D137FF">
      <w:pPr>
        <w:jc w:val="both"/>
        <w:rPr>
          <w:rFonts w:ascii="Calibri" w:hAnsi="Calibri"/>
        </w:rPr>
      </w:pPr>
    </w:p>
    <w:p w14:paraId="458C80E2" w14:textId="77777777" w:rsidR="0004309A" w:rsidRPr="00613438" w:rsidRDefault="0004309A" w:rsidP="00574883">
      <w:pPr>
        <w:pStyle w:val="Heading3"/>
      </w:pPr>
      <w:bookmarkStart w:id="172" w:name="_Toc437601150"/>
      <w:r w:rsidRPr="00613438">
        <w:t>Ausgangslage</w:t>
      </w:r>
      <w:bookmarkEnd w:id="172"/>
    </w:p>
    <w:p w14:paraId="3A393CE3" w14:textId="77777777" w:rsidR="0004309A" w:rsidRPr="00C13B8E" w:rsidRDefault="0004309A" w:rsidP="00D137FF">
      <w:pPr>
        <w:jc w:val="both"/>
        <w:rPr>
          <w:rFonts w:ascii="Calibri" w:hAnsi="Calibri"/>
        </w:rPr>
      </w:pPr>
    </w:p>
    <w:p w14:paraId="40E1A1B0" w14:textId="77777777" w:rsidR="0004309A" w:rsidRPr="00C13B8E" w:rsidRDefault="0004309A" w:rsidP="00D137FF">
      <w:pPr>
        <w:jc w:val="both"/>
        <w:rPr>
          <w:rFonts w:ascii="Calibri" w:hAnsi="Calibri"/>
        </w:rPr>
      </w:pPr>
      <w:r w:rsidRPr="00C13B8E">
        <w:rPr>
          <w:rFonts w:ascii="Calibri" w:hAnsi="Calibri"/>
        </w:rPr>
        <w:t xml:space="preserve">Für das Projekt soll eine Spurhaltung und Objekterkennung realisiert werden. Für die Spurhaltung wird eine Möglichkeit zur Spurerkennung benötigt. Zudem ist für die Erkennung des Rechtsvortritts eine Distanzermittlung vorteilhaft. In diesem Versuch wird evaluiert, ob eine Stereokamera beides abdecken kann. </w:t>
      </w:r>
    </w:p>
    <w:p w14:paraId="2B04B2E2" w14:textId="77777777" w:rsidR="0004309A" w:rsidRPr="00C13B8E" w:rsidRDefault="0004309A" w:rsidP="00D137FF">
      <w:pPr>
        <w:jc w:val="both"/>
        <w:rPr>
          <w:rFonts w:ascii="Calibri" w:hAnsi="Calibri"/>
        </w:rPr>
      </w:pPr>
    </w:p>
    <w:p w14:paraId="6E4F48B0" w14:textId="77777777" w:rsidR="0004309A" w:rsidRPr="00613438" w:rsidRDefault="0004309A" w:rsidP="00574883">
      <w:pPr>
        <w:pStyle w:val="Heading3"/>
      </w:pPr>
      <w:bookmarkStart w:id="173" w:name="_Toc437601151"/>
      <w:r w:rsidRPr="00613438">
        <w:t>Grundlagen</w:t>
      </w:r>
      <w:bookmarkEnd w:id="173"/>
    </w:p>
    <w:p w14:paraId="72A477CD" w14:textId="77777777" w:rsidR="0004309A" w:rsidRPr="00C13B8E" w:rsidRDefault="0004309A" w:rsidP="00D137FF">
      <w:pPr>
        <w:jc w:val="both"/>
        <w:rPr>
          <w:rFonts w:ascii="Calibri" w:hAnsi="Calibri"/>
        </w:rPr>
      </w:pPr>
    </w:p>
    <w:p w14:paraId="2A94FB05" w14:textId="77777777" w:rsidR="0004309A" w:rsidRPr="00C13B8E" w:rsidRDefault="0004309A" w:rsidP="00D137FF">
      <w:pPr>
        <w:jc w:val="both"/>
        <w:rPr>
          <w:rFonts w:ascii="Calibri" w:hAnsi="Calibri"/>
        </w:rPr>
      </w:pPr>
      <w:r w:rsidRPr="00C13B8E">
        <w:rPr>
          <w:rFonts w:ascii="Calibri" w:hAnsi="Calibri"/>
        </w:rPr>
        <w:t>Eine Stereokamera kann zusätzlich zum Kamerabild Distanzen ermitteln. Dies funktioniert wie beim Auge dadurch, dass die Kameras eine fixe Distanz zueinander haben. Mittels Bildbearbeitungsalgorithmen wird räumliches Sehen ermöglicht.</w:t>
      </w:r>
    </w:p>
    <w:p w14:paraId="306EB8EC" w14:textId="6A004BCC" w:rsidR="0004309A" w:rsidRPr="00C13B8E" w:rsidRDefault="0052435B" w:rsidP="00D137FF">
      <w:pPr>
        <w:keepNext/>
        <w:jc w:val="both"/>
        <w:rPr>
          <w:rFonts w:ascii="Calibri" w:hAnsi="Calibri"/>
        </w:rPr>
      </w:pPr>
      <w:r>
        <w:rPr>
          <w:lang w:val="en-US"/>
        </w:rPr>
        <w:drawing>
          <wp:anchor distT="0" distB="0" distL="114300" distR="114300" simplePos="0" relativeHeight="251617792" behindDoc="0" locked="0" layoutInCell="1" allowOverlap="1" wp14:anchorId="0D4FF593" wp14:editId="2E41D9AE">
            <wp:simplePos x="0" y="0"/>
            <wp:positionH relativeFrom="column">
              <wp:posOffset>2809240</wp:posOffset>
            </wp:positionH>
            <wp:positionV relativeFrom="paragraph">
              <wp:posOffset>170180</wp:posOffset>
            </wp:positionV>
            <wp:extent cx="3353435" cy="2515235"/>
            <wp:effectExtent l="0" t="0" r="0" b="0"/>
            <wp:wrapSquare wrapText="bothSides"/>
            <wp:docPr id="3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53435" cy="2515235"/>
                    </a:xfrm>
                    <a:prstGeom prst="rect">
                      <a:avLst/>
                    </a:prstGeom>
                    <a:noFill/>
                    <a:ln>
                      <a:noFill/>
                    </a:ln>
                  </pic:spPr>
                </pic:pic>
              </a:graphicData>
            </a:graphic>
            <wp14:sizeRelH relativeFrom="page">
              <wp14:pctWidth>0</wp14:pctWidth>
            </wp14:sizeRelH>
            <wp14:sizeRelV relativeFrom="page">
              <wp14:pctHeight>0</wp14:pctHeight>
            </wp14:sizeRelV>
          </wp:anchor>
        </w:drawing>
      </w:r>
      <w:r w:rsidR="0004309A" w:rsidRPr="00C13B8E">
        <w:rPr>
          <w:rFonts w:ascii="Calibri" w:hAnsi="Calibri"/>
        </w:rPr>
        <w:t xml:space="preserve">Damit dies möglich wird, müssen die Kameras zu Beginn konfiguriert werden. Dies geschieht mit mehreren Bildpaaren die ein Muster enthalten, welches gut verarbeitet werden kann. Zum Beispiel ein Schachbrett ist geeignet, da die Ecken gut erkannt werden können. Durch diese Konfiguration kann dem Stereoalgorithmus die Position der Kameras zueinander mittgeteilt werden. Anschliessend werden beide Bilder der Kameras gleichgerichtet. Das bedeutet, dass man horizontale Linien über beide Bilder ziehen kann, die bei beiden Bildern dieselben Punkte durchläuft. </w:t>
      </w:r>
    </w:p>
    <w:p w14:paraId="22B901DD" w14:textId="77777777" w:rsidR="0004309A" w:rsidRPr="00613438" w:rsidRDefault="0004309A" w:rsidP="00D137FF">
      <w:pPr>
        <w:pStyle w:val="Caption"/>
        <w:ind w:left="4956"/>
        <w:jc w:val="both"/>
      </w:pPr>
      <w:bookmarkStart w:id="174" w:name="_Toc437601607"/>
      <w:r w:rsidRPr="00613438">
        <w:t xml:space="preserve">Abbildung </w:t>
      </w:r>
      <w:r w:rsidRPr="00613438">
        <w:fldChar w:fldCharType="begin"/>
      </w:r>
      <w:r w:rsidRPr="00613438">
        <w:instrText xml:space="preserve"> SEQ Abbildung \* ARABIC </w:instrText>
      </w:r>
      <w:r w:rsidRPr="00613438">
        <w:fldChar w:fldCharType="separate"/>
      </w:r>
      <w:r w:rsidR="00A51520">
        <w:rPr>
          <w:noProof/>
        </w:rPr>
        <w:t>35</w:t>
      </w:r>
      <w:r w:rsidRPr="00613438">
        <w:rPr>
          <w:noProof/>
        </w:rPr>
        <w:fldChar w:fldCharType="end"/>
      </w:r>
      <w:r w:rsidRPr="00613438">
        <w:t>:</w:t>
      </w:r>
      <w:proofErr w:type="spellStart"/>
      <w:r w:rsidRPr="00613438">
        <w:t>Bildpaar</w:t>
      </w:r>
      <w:proofErr w:type="spellEnd"/>
      <w:r w:rsidRPr="00613438">
        <w:t xml:space="preserve"> vor und nach Gleichrichtung</w:t>
      </w:r>
      <w:bookmarkEnd w:id="174"/>
    </w:p>
    <w:p w14:paraId="2E8943BE" w14:textId="77777777" w:rsidR="0004309A" w:rsidRPr="00C13B8E" w:rsidRDefault="0004309A" w:rsidP="00D137FF">
      <w:pPr>
        <w:jc w:val="both"/>
        <w:rPr>
          <w:rFonts w:ascii="Calibri" w:hAnsi="Calibri"/>
        </w:rPr>
      </w:pPr>
    </w:p>
    <w:p w14:paraId="62F89C4C" w14:textId="7326AABD" w:rsidR="0004309A" w:rsidRPr="00C13B8E" w:rsidRDefault="0052435B" w:rsidP="00D137FF">
      <w:pPr>
        <w:jc w:val="both"/>
        <w:rPr>
          <w:rFonts w:ascii="Calibri" w:hAnsi="Calibri"/>
        </w:rPr>
      </w:pPr>
      <w:r>
        <w:rPr>
          <w:lang w:val="en-US"/>
        </w:rPr>
        <mc:AlternateContent>
          <mc:Choice Requires="wps">
            <w:drawing>
              <wp:anchor distT="0" distB="0" distL="114300" distR="114300" simplePos="0" relativeHeight="251620864" behindDoc="0" locked="0" layoutInCell="1" allowOverlap="1" wp14:anchorId="4F8CB8F5" wp14:editId="2F48ADAC">
                <wp:simplePos x="0" y="0"/>
                <wp:positionH relativeFrom="column">
                  <wp:posOffset>67945</wp:posOffset>
                </wp:positionH>
                <wp:positionV relativeFrom="paragraph">
                  <wp:posOffset>1955800</wp:posOffset>
                </wp:positionV>
                <wp:extent cx="2509520" cy="161925"/>
                <wp:effectExtent l="0" t="0" r="5080" b="0"/>
                <wp:wrapSquare wrapText="bothSides"/>
                <wp:docPr id="109" name="Textfeld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9520" cy="161925"/>
                        </a:xfrm>
                        <a:prstGeom prst="rect">
                          <a:avLst/>
                        </a:prstGeom>
                        <a:solidFill>
                          <a:prstClr val="white"/>
                        </a:solidFill>
                        <a:ln>
                          <a:noFill/>
                        </a:ln>
                        <a:effectLst/>
                      </wps:spPr>
                      <wps:txbx>
                        <w:txbxContent>
                          <w:p w14:paraId="1B23D9CF" w14:textId="77777777" w:rsidR="00A51520" w:rsidRPr="004C4903" w:rsidRDefault="00A51520" w:rsidP="0004309A">
                            <w:pPr>
                              <w:pStyle w:val="Caption"/>
                            </w:pPr>
                            <w:bookmarkStart w:id="175" w:name="_Toc437601608"/>
                            <w:r>
                              <w:t xml:space="preserve">Abbildung </w:t>
                            </w:r>
                            <w:r>
                              <w:fldChar w:fldCharType="begin"/>
                            </w:r>
                            <w:r>
                              <w:instrText xml:space="preserve"> SEQ Abbildung \* ARABIC </w:instrText>
                            </w:r>
                            <w:r>
                              <w:fldChar w:fldCharType="separate"/>
                            </w:r>
                            <w:r>
                              <w:rPr>
                                <w:noProof/>
                              </w:rPr>
                              <w:t>34</w:t>
                            </w:r>
                            <w:r>
                              <w:rPr>
                                <w:noProof/>
                              </w:rPr>
                              <w:fldChar w:fldCharType="end"/>
                            </w:r>
                            <w:r>
                              <w:t xml:space="preserve">: </w:t>
                            </w:r>
                            <w:proofErr w:type="spellStart"/>
                            <w:r>
                              <w:t>Disparity</w:t>
                            </w:r>
                            <w:proofErr w:type="spellEnd"/>
                            <w:r>
                              <w:t xml:space="preserve"> </w:t>
                            </w:r>
                            <w:proofErr w:type="spellStart"/>
                            <w:r>
                              <w:t>map</w:t>
                            </w:r>
                            <w:proofErr w:type="spellEnd"/>
                            <w:r>
                              <w:t xml:space="preserve"> </w:t>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 xml:space="preserve">(“VWv6b.jpg (384×288),” </w:t>
                            </w:r>
                            <w:proofErr w:type="spellStart"/>
                            <w:r w:rsidRPr="004C4903">
                              <w:t>n.d</w:t>
                            </w:r>
                            <w:proofErr w:type="spellEnd"/>
                            <w:r w:rsidRPr="004C4903">
                              <w:t>.)</w:t>
                            </w:r>
                            <w:bookmarkEnd w:id="175"/>
                            <w:r w:rsidRPr="004C490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F8CB8F5" id="Textfeld_x0020_12" o:spid="_x0000_s1338" type="#_x0000_t202" style="position:absolute;left:0;text-align:left;margin-left:5.35pt;margin-top:154pt;width:197.6pt;height:12.7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" stroked="f">
                <v:path arrowok="t"/>
                <v:textbox style="mso-fit-shape-to-text:t" inset="0,0,0,0">
                  <w:txbxContent>
                    <w:p w14:paraId="1B23D9CF" w14:textId="77777777" w:rsidR="00A51520" w:rsidRPr="004C4903" w:rsidRDefault="00A51520" w:rsidP="0004309A">
                      <w:pPr>
                        <w:pStyle w:val="Caption"/>
                      </w:pPr>
                      <w:bookmarkStart w:id="176" w:name="_Toc437601608"/>
                      <w:r>
                        <w:t xml:space="preserve">Abbildung </w:t>
                      </w:r>
                      <w:r>
                        <w:fldChar w:fldCharType="begin"/>
                      </w:r>
                      <w:r>
                        <w:instrText xml:space="preserve"> SEQ Abbildung \* ARABIC </w:instrText>
                      </w:r>
                      <w:r>
                        <w:fldChar w:fldCharType="separate"/>
                      </w:r>
                      <w:r>
                        <w:rPr>
                          <w:noProof/>
                        </w:rPr>
                        <w:t>34</w:t>
                      </w:r>
                      <w:r>
                        <w:rPr>
                          <w:noProof/>
                        </w:rPr>
                        <w:fldChar w:fldCharType="end"/>
                      </w:r>
                      <w:r>
                        <w:t xml:space="preserve">: </w:t>
                      </w:r>
                      <w:proofErr w:type="spellStart"/>
                      <w:r>
                        <w:t>Disparity</w:t>
                      </w:r>
                      <w:proofErr w:type="spellEnd"/>
                      <w:r>
                        <w:t xml:space="preserve"> </w:t>
                      </w:r>
                      <w:proofErr w:type="spellStart"/>
                      <w:r>
                        <w:t>map</w:t>
                      </w:r>
                      <w:proofErr w:type="spellEnd"/>
                      <w:r>
                        <w:t xml:space="preserve"> </w:t>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 xml:space="preserve">(“VWv6b.jpg (384×288),” </w:t>
                      </w:r>
                      <w:proofErr w:type="spellStart"/>
                      <w:r w:rsidRPr="004C4903">
                        <w:t>n.d</w:t>
                      </w:r>
                      <w:proofErr w:type="spellEnd"/>
                      <w:r w:rsidRPr="004C4903">
                        <w:t>.)</w:t>
                      </w:r>
                      <w:bookmarkEnd w:id="176"/>
                      <w:r w:rsidRPr="004C4903">
                        <w:fldChar w:fldCharType="end"/>
                      </w:r>
                    </w:p>
                  </w:txbxContent>
                </v:textbox>
                <w10:wrap type="square"/>
              </v:shape>
            </w:pict>
          </mc:Fallback>
        </mc:AlternateContent>
      </w:r>
      <w:r>
        <w:rPr>
          <w:lang w:val="en-US"/>
        </w:rPr>
        <w:drawing>
          <wp:anchor distT="0" distB="0" distL="114300" distR="114300" simplePos="0" relativeHeight="251619840" behindDoc="0" locked="0" layoutInCell="1" allowOverlap="1" wp14:anchorId="64A05D74" wp14:editId="123B6193">
            <wp:simplePos x="0" y="0"/>
            <wp:positionH relativeFrom="column">
              <wp:posOffset>67945</wp:posOffset>
            </wp:positionH>
            <wp:positionV relativeFrom="paragraph">
              <wp:posOffset>16510</wp:posOffset>
            </wp:positionV>
            <wp:extent cx="2509520" cy="1882140"/>
            <wp:effectExtent l="0" t="0" r="5080" b="0"/>
            <wp:wrapSquare wrapText="bothSides"/>
            <wp:docPr id="3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09520" cy="1882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4309A" w:rsidRPr="00C13B8E">
        <w:rPr>
          <w:rFonts w:ascii="Calibri" w:hAnsi="Calibri"/>
        </w:rPr>
        <w:t>Auf diese Bilder kann nun der Stereomatch-Algorithmus angewendet werden um Distanzen zu berechnen. Zur Visualisierung werden Disparity maps verwendet. Weit entfernte Flächen werden dunkel und nahe Flächen hell dargestellt.</w:t>
      </w:r>
    </w:p>
    <w:p w14:paraId="76910C5D" w14:textId="77777777" w:rsidR="0004309A" w:rsidRPr="00C13B8E" w:rsidRDefault="0004309A" w:rsidP="00D137FF">
      <w:pPr>
        <w:jc w:val="both"/>
        <w:rPr>
          <w:rFonts w:ascii="Calibri" w:hAnsi="Calibri"/>
        </w:rPr>
      </w:pPr>
    </w:p>
    <w:p w14:paraId="3594362F" w14:textId="77777777" w:rsidR="0004309A" w:rsidRPr="00C13B8E" w:rsidRDefault="0004309A" w:rsidP="00D137FF">
      <w:pPr>
        <w:jc w:val="both"/>
        <w:rPr>
          <w:rFonts w:ascii="Calibri" w:hAnsi="Calibri"/>
        </w:rPr>
      </w:pPr>
    </w:p>
    <w:p w14:paraId="11EF8038" w14:textId="77777777" w:rsidR="0004309A" w:rsidRPr="00C13B8E" w:rsidRDefault="0004309A" w:rsidP="00D137FF">
      <w:pPr>
        <w:jc w:val="both"/>
        <w:rPr>
          <w:rFonts w:ascii="Calibri" w:hAnsi="Calibri"/>
        </w:rPr>
      </w:pPr>
      <w:r w:rsidRPr="00C13B8E">
        <w:rPr>
          <w:rFonts w:ascii="Calibri" w:hAnsi="Calibri"/>
        </w:rPr>
        <w:br w:type="page"/>
      </w:r>
    </w:p>
    <w:p w14:paraId="2C16A156" w14:textId="77777777" w:rsidR="0004309A" w:rsidRPr="00613438" w:rsidRDefault="0004309A" w:rsidP="00574883">
      <w:pPr>
        <w:pStyle w:val="Heading3"/>
      </w:pPr>
      <w:bookmarkStart w:id="177" w:name="_Toc437601152"/>
      <w:r w:rsidRPr="00613438">
        <w:lastRenderedPageBreak/>
        <w:t>Versuchsaufbau</w:t>
      </w:r>
      <w:bookmarkEnd w:id="177"/>
    </w:p>
    <w:p w14:paraId="7B383489" w14:textId="77777777" w:rsidR="0004309A" w:rsidRPr="00C13B8E" w:rsidRDefault="0004309A" w:rsidP="00D137FF">
      <w:pPr>
        <w:jc w:val="both"/>
        <w:rPr>
          <w:rFonts w:ascii="Calibri" w:hAnsi="Calibri"/>
        </w:rPr>
      </w:pPr>
    </w:p>
    <w:p w14:paraId="364452DF" w14:textId="77777777" w:rsidR="0004309A" w:rsidRPr="00C13B8E" w:rsidRDefault="0004309A" w:rsidP="00D137FF">
      <w:pPr>
        <w:jc w:val="both"/>
        <w:rPr>
          <w:rFonts w:ascii="Calibri" w:hAnsi="Calibri"/>
        </w:rPr>
      </w:pPr>
      <w:r w:rsidRPr="00C13B8E">
        <w:rPr>
          <w:rFonts w:ascii="Calibri" w:hAnsi="Calibri"/>
        </w:rPr>
        <w:t>Für diesen Versuch wurden 2 Baugleiche Kameras vom Typ LogiLink UA0072A verwendet. Die Software wurde auf einem MacBook Pro ausgeführt. Die Kalibrierung erfolgte mit den OpenCV-Methoden in C++. Dafür wurden 50 Bildpaare verwendet. Für die folgende Versuchsbeschreibung wird dieses Bildpaar verwendet.</w:t>
      </w:r>
    </w:p>
    <w:p w14:paraId="762C0C73" w14:textId="13B8C1D1" w:rsidR="0004309A" w:rsidRPr="00C13B8E" w:rsidRDefault="0052435B" w:rsidP="00D137FF">
      <w:pPr>
        <w:jc w:val="both"/>
        <w:rPr>
          <w:rFonts w:ascii="Calibri" w:hAnsi="Calibri"/>
        </w:rPr>
      </w:pPr>
      <w:r>
        <w:rPr>
          <w:lang w:val="en-US"/>
        </w:rPr>
        <mc:AlternateContent>
          <mc:Choice Requires="wpg">
            <w:drawing>
              <wp:anchor distT="0" distB="0" distL="114300" distR="114300" simplePos="0" relativeHeight="251618816" behindDoc="0" locked="0" layoutInCell="1" allowOverlap="1" wp14:anchorId="772E0BCC" wp14:editId="0B1AFFD3">
                <wp:simplePos x="0" y="0"/>
                <wp:positionH relativeFrom="column">
                  <wp:posOffset>65405</wp:posOffset>
                </wp:positionH>
                <wp:positionV relativeFrom="paragraph">
                  <wp:posOffset>227330</wp:posOffset>
                </wp:positionV>
                <wp:extent cx="5610860" cy="2199640"/>
                <wp:effectExtent l="0" t="0" r="2540" b="10160"/>
                <wp:wrapTopAndBottom/>
                <wp:docPr id="280" name="Group 2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0860" cy="2199640"/>
                          <a:chOff x="0" y="0"/>
                          <a:chExt cx="5610860" cy="2199640"/>
                        </a:xfrm>
                      </wpg:grpSpPr>
                      <pic:pic xmlns:pic="http://schemas.openxmlformats.org/drawingml/2006/picture">
                        <pic:nvPicPr>
                          <pic:cNvPr id="119" name="Bild 2" descr="/Users/severin/Google Drive/PREN - Gruppe 34/Informatik/Stereocam/OrginalLeft.PNG"/>
                          <pic:cNvPicPr>
                            <a:picLocks noChangeAspect="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86635" cy="1847850"/>
                          </a:xfrm>
                          <a:prstGeom prst="rect">
                            <a:avLst/>
                          </a:prstGeom>
                          <a:noFill/>
                          <a:ln>
                            <a:noFill/>
                          </a:ln>
                        </pic:spPr>
                      </pic:pic>
                      <wps:wsp>
                        <wps:cNvPr id="110" name="Textfeld 3"/>
                        <wps:cNvSpPr txBox="1"/>
                        <wps:spPr>
                          <a:xfrm>
                            <a:off x="0" y="1905000"/>
                            <a:ext cx="2286635" cy="161925"/>
                          </a:xfrm>
                          <a:prstGeom prst="rect">
                            <a:avLst/>
                          </a:prstGeom>
                          <a:solidFill>
                            <a:prstClr val="white"/>
                          </a:solidFill>
                          <a:ln>
                            <a:noFill/>
                          </a:ln>
                          <a:effectLst/>
                        </wps:spPr>
                        <wps:txbx>
                          <w:txbxContent>
                            <w:p w14:paraId="27BB149A" w14:textId="77777777" w:rsidR="00A51520" w:rsidRPr="00227200" w:rsidRDefault="00A51520" w:rsidP="0004309A">
                              <w:pPr>
                                <w:pStyle w:val="Caption"/>
                                <w:rPr>
                                  <w:noProof/>
                                </w:rPr>
                              </w:pPr>
                              <w:bookmarkStart w:id="178" w:name="_Toc437601609"/>
                              <w:r>
                                <w:t xml:space="preserve">Abbildung </w:t>
                              </w:r>
                              <w:r>
                                <w:fldChar w:fldCharType="begin"/>
                              </w:r>
                              <w:r>
                                <w:instrText xml:space="preserve"> SEQ Abbildung \* ARABIC </w:instrText>
                              </w:r>
                              <w:r>
                                <w:fldChar w:fldCharType="separate"/>
                              </w:r>
                              <w:r>
                                <w:rPr>
                                  <w:noProof/>
                                </w:rPr>
                                <w:t>36</w:t>
                              </w:r>
                              <w:r>
                                <w:rPr>
                                  <w:noProof/>
                                </w:rPr>
                                <w:fldChar w:fldCharType="end"/>
                              </w:r>
                              <w:r>
                                <w:t>: Versuchsaufbau Bild links</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8" name="Bild 4" descr="/Users/severin/Google Drive/PREN - Gruppe 34/Informatik/Stereocam/OrginalRight.PNG"/>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3204210" y="27940"/>
                            <a:ext cx="2361565" cy="1882140"/>
                          </a:xfrm>
                          <a:prstGeom prst="rect">
                            <a:avLst/>
                          </a:prstGeom>
                          <a:noFill/>
                          <a:ln>
                            <a:noFill/>
                          </a:ln>
                        </pic:spPr>
                      </pic:pic>
                      <wps:wsp>
                        <wps:cNvPr id="111" name="Textfeld 6"/>
                        <wps:cNvSpPr txBox="1"/>
                        <wps:spPr>
                          <a:xfrm>
                            <a:off x="3249295" y="1971040"/>
                            <a:ext cx="2361565" cy="228600"/>
                          </a:xfrm>
                          <a:prstGeom prst="rect">
                            <a:avLst/>
                          </a:prstGeom>
                          <a:solidFill>
                            <a:prstClr val="white"/>
                          </a:solidFill>
                          <a:ln>
                            <a:noFill/>
                          </a:ln>
                          <a:effectLst/>
                        </wps:spPr>
                        <wps:txbx>
                          <w:txbxContent>
                            <w:p w14:paraId="07F5BEBB" w14:textId="77777777" w:rsidR="00A51520" w:rsidRPr="00E33B2C" w:rsidRDefault="00A51520" w:rsidP="0004309A">
                              <w:pPr>
                                <w:pStyle w:val="Caption"/>
                                <w:rPr>
                                  <w:noProof/>
                                </w:rPr>
                              </w:pPr>
                              <w:bookmarkStart w:id="179" w:name="_Toc437601610"/>
                              <w:r>
                                <w:t xml:space="preserve">Abbildung </w:t>
                              </w:r>
                              <w:r>
                                <w:fldChar w:fldCharType="begin"/>
                              </w:r>
                              <w:r>
                                <w:instrText xml:space="preserve"> SEQ Abbildung \* ARABIC </w:instrText>
                              </w:r>
                              <w:r>
                                <w:fldChar w:fldCharType="separate"/>
                              </w:r>
                              <w:r>
                                <w:rPr>
                                  <w:noProof/>
                                </w:rPr>
                                <w:t>36</w:t>
                              </w:r>
                              <w:r>
                                <w:rPr>
                                  <w:noProof/>
                                </w:rPr>
                                <w:fldChar w:fldCharType="end"/>
                              </w:r>
                              <w:r>
                                <w:rPr>
                                  <w:noProof/>
                                </w:rPr>
                                <w:t>: Versuchsaufbau Bild rechts</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772E0BCC" id="Group_x0020_280" o:spid="_x0000_s1339" style="position:absolute;left:0;text-align:left;margin-left:5.15pt;margin-top:17.9pt;width:441.8pt;height:173.2pt;z-index:251618816;mso-height-relative:margin" coordsize="5610860,21996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">
                <v:shape id="Bild_x0020_2" o:spid="_x0000_s1340" type="#_x0000_t75" alt="/Users/severin/Google Drive/PREN - Gruppe 34/Informatik/Stereocam/OrginalLeft.PNG" style="position:absolute;width:2286635;height:18478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10;QN/DAAAA3AAAAA8AAABkcnMvZG93bnJldi54bWxET01LAzEQvRf8D2EEL8Vm66HVtWkRodDealXE&#10;27gZN4ubyZqM3e2/N4VCb/N4n7NYDb5VB4qpCWxgOilAEVfBNlwbeHtd396DSoJssQ1MBo6UYLW8&#10;Gi2wtKHnFzrspVY5hFOJBpxIV2qdKkce0yR0xJn7DtGjZBhrbSP2Ody3+q4oZtpjw7nBYUfPjqqf&#10;/Z838PW768dD/JjHrdgk9ef7pnVrY26uh6dHUEKDXMRn98bm+dMHOD2TL9DL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f5A38MAAADcAAAADwAAAAAAAAAAAAAAAACcAgAA&#10;ZHJzL2Rvd25yZXYueG1sUEsFBgAAAAAEAAQA9wAAAIwDAAAAAA==&#10;">
                  <v:imagedata r:id="rId82" o:title="/Users/severin/Google Drive/PREN - Gruppe 34/Informatik/Stereocam/OrginalLeft.PNG"/>
                  <v:path arrowok="t"/>
                </v:shape>
                <v:shape id="Textfeld_x0020_3" o:spid="_x0000_s1341" type="#_x0000_t202" style="position:absolute;top:1905000;width:22866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7+rxwAA&#10;ANwAAAAPAAAAZHJzL2Rvd25yZXYueG1sRI9BSwMxEIXvQv9DmEIvYrOtpcjatJSioF6Kay/ehs10&#10;s7qZLEm2Xf+9cxC8zfDevPfNZjf6Tl0opjawgcW8AEVcB9tyY+D08Xz3ACplZItdYDLwQwl228nN&#10;BksbrvxOlyo3SkI4lWjA5dyXWqfakcc0Dz2xaOcQPWZZY6NtxKuE+04vi2KtPbYsDQ57Ojiqv6vB&#10;GziuPo/udjg/ve1X9/H1NBzWX01lzGw67h9BZRrzv/nv+sUK/kLw5RmZQG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Fm+/q8cAAADcAAAADwAAAAAAAAAAAAAAAACXAgAAZHJz&#10;L2Rvd25yZXYueG1sUEsFBgAAAAAEAAQA9QAAAIsDAAAAAA==&#10;" stroked="f">
                  <v:textbox style="mso-fit-shape-to-text:t" inset="0,0,0,0">
                    <w:txbxContent>
                      <w:p w14:paraId="27BB149A" w14:textId="77777777" w:rsidR="00A51520" w:rsidRPr="00227200" w:rsidRDefault="00A51520" w:rsidP="0004309A">
                        <w:pPr>
                          <w:pStyle w:val="Caption"/>
                          <w:rPr>
                            <w:noProof/>
                          </w:rPr>
                        </w:pPr>
                        <w:bookmarkStart w:id="180" w:name="_Toc437601609"/>
                        <w:r>
                          <w:t xml:space="preserve">Abbildung </w:t>
                        </w:r>
                        <w:r>
                          <w:fldChar w:fldCharType="begin"/>
                        </w:r>
                        <w:r>
                          <w:instrText xml:space="preserve"> SEQ Abbildung \* ARABIC </w:instrText>
                        </w:r>
                        <w:r>
                          <w:fldChar w:fldCharType="separate"/>
                        </w:r>
                        <w:r>
                          <w:rPr>
                            <w:noProof/>
                          </w:rPr>
                          <w:t>36</w:t>
                        </w:r>
                        <w:r>
                          <w:rPr>
                            <w:noProof/>
                          </w:rPr>
                          <w:fldChar w:fldCharType="end"/>
                        </w:r>
                        <w:r>
                          <w:t>: Versuchsaufbau Bild links</w:t>
                        </w:r>
                        <w:bookmarkEnd w:id="180"/>
                      </w:p>
                    </w:txbxContent>
                  </v:textbox>
                </v:shape>
                <v:shape id="Bild_x0020_4" o:spid="_x0000_s1342" type="#_x0000_t75" alt="/Users/severin/Google Drive/PREN - Gruppe 34/Informatik/Stereocam/OrginalRight.PNG" style="position:absolute;left:3204210;top:27940;width:2361565;height:1882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9x&#10;xRnDAAAA3AAAAA8AAABkcnMvZG93bnJldi54bWxEj0FvwjAMhe9I/IfIk3aDtBwm1hEQmoTgNAGD&#10;u9V4TdXGqZoAhV8/H5C42XrP731erAbfqiv1sQ5sIJ9moIjLYGuuDJx+N5M5qJiQLbaBycCdIqyW&#10;49ECCxtufKDrMVVKQjgWaMCl1BVax9KRxzgNHbFof6H3mGTtK217vEm4b/Usyz60x5qlwWFH347K&#10;5njxBtbWPR7bjqvzvsH0Od/kTflzNub9bVh/gUo0pJf5eb2zgp8LrTwjE+j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73HFGcMAAADcAAAADwAAAAAAAAAAAAAAAACcAgAA&#10;ZHJzL2Rvd25yZXYueG1sUEsFBgAAAAAEAAQA9wAAAIwDAAAAAA==&#10;">
                  <v:imagedata r:id="rId83" o:title="/Users/severin/Google Drive/PREN - Gruppe 34/Informatik/Stereocam/OrginalRight.PNG"/>
                  <v:path arrowok="t"/>
                </v:shape>
                <v:shape id="Textfeld_x0020_6" o:spid="_x0000_s1343" type="#_x0000_t202" style="position:absolute;left:3249295;top:1971040;width:23615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8oVNwgAA&#10;ANwAAAAPAAAAZHJzL2Rvd25yZXYueG1sRE9Li8IwEL4v+B/CCHtZNK0HWbpG8bXgQQ92xfPQjG2x&#10;mZQk2vrvjSDsbT6+58wWvWnEnZyvLStIxwkI4sLqmksFp7/f0TcIH5A1NpZJwYM8LOaDjxlm2nZ8&#10;pHseShFD2GeooAqhzaT0RUUG/di2xJG7WGcwROhKqR12Mdw0cpIkU2mw5thQYUvrioprfjMKpht3&#10;6468/tqctns8tOXkvHqclfoc9ssfEIH68C9+u3c6zk9TeD0TL5D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yhU3CAAAA3AAAAA8AAAAAAAAAAAAAAAAAlwIAAGRycy9kb3du&#10;cmV2LnhtbFBLBQYAAAAABAAEAPUAAACGAwAAAAA=&#10;" stroked="f">
                  <v:textbox inset="0,0,0,0">
                    <w:txbxContent>
                      <w:p w14:paraId="07F5BEBB" w14:textId="77777777" w:rsidR="00A51520" w:rsidRPr="00E33B2C" w:rsidRDefault="00A51520" w:rsidP="0004309A">
                        <w:pPr>
                          <w:pStyle w:val="Caption"/>
                          <w:rPr>
                            <w:noProof/>
                          </w:rPr>
                        </w:pPr>
                        <w:bookmarkStart w:id="181" w:name="_Toc437601610"/>
                        <w:r>
                          <w:t xml:space="preserve">Abbildung </w:t>
                        </w:r>
                        <w:r>
                          <w:fldChar w:fldCharType="begin"/>
                        </w:r>
                        <w:r>
                          <w:instrText xml:space="preserve"> SEQ Abbildung \* ARABIC </w:instrText>
                        </w:r>
                        <w:r>
                          <w:fldChar w:fldCharType="separate"/>
                        </w:r>
                        <w:r>
                          <w:rPr>
                            <w:noProof/>
                          </w:rPr>
                          <w:t>36</w:t>
                        </w:r>
                        <w:r>
                          <w:rPr>
                            <w:noProof/>
                          </w:rPr>
                          <w:fldChar w:fldCharType="end"/>
                        </w:r>
                        <w:r>
                          <w:rPr>
                            <w:noProof/>
                          </w:rPr>
                          <w:t>: Versuchsaufbau Bild rechts</w:t>
                        </w:r>
                        <w:bookmarkEnd w:id="181"/>
                      </w:p>
                    </w:txbxContent>
                  </v:textbox>
                </v:shape>
                <w10:wrap type="topAndBottom"/>
              </v:group>
            </w:pict>
          </mc:Fallback>
        </mc:AlternateContent>
      </w:r>
    </w:p>
    <w:p w14:paraId="12E69702" w14:textId="77777777" w:rsidR="0004309A" w:rsidRPr="00C13B8E" w:rsidRDefault="0004309A" w:rsidP="00D137FF">
      <w:pPr>
        <w:jc w:val="both"/>
        <w:rPr>
          <w:rFonts w:ascii="Calibri" w:hAnsi="Calibri"/>
        </w:rPr>
      </w:pPr>
    </w:p>
    <w:p w14:paraId="333BEBB0" w14:textId="77777777" w:rsidR="0004309A" w:rsidRPr="00613438" w:rsidRDefault="0004309A" w:rsidP="00574883">
      <w:pPr>
        <w:pStyle w:val="Heading4"/>
        <w:numPr>
          <w:ilvl w:val="3"/>
          <w:numId w:val="1"/>
        </w:numPr>
      </w:pPr>
      <w:r w:rsidRPr="00613438">
        <w:t>Versuch 1 – Block Matching-Algorithmus</w:t>
      </w:r>
    </w:p>
    <w:p w14:paraId="1CCD8F1D" w14:textId="77777777" w:rsidR="0004309A" w:rsidRPr="00C13B8E" w:rsidRDefault="0004309A" w:rsidP="00D137FF">
      <w:pPr>
        <w:jc w:val="both"/>
        <w:rPr>
          <w:rFonts w:ascii="Calibri" w:hAnsi="Calibri"/>
        </w:rPr>
      </w:pPr>
    </w:p>
    <w:p w14:paraId="14F80CA7" w14:textId="77777777" w:rsidR="0004309A" w:rsidRPr="00C13B8E" w:rsidRDefault="0004309A" w:rsidP="00D137FF">
      <w:pPr>
        <w:jc w:val="both"/>
        <w:rPr>
          <w:rFonts w:ascii="Calibri" w:hAnsi="Calibri"/>
        </w:rPr>
      </w:pPr>
      <w:r w:rsidRPr="00C13B8E">
        <w:rPr>
          <w:rFonts w:ascii="Calibri" w:hAnsi="Calibri"/>
        </w:rPr>
        <w:t>Der erste Versuch wurde mit dem StereoBM-Algorithmus von OpenCV durchgeführt.</w:t>
      </w:r>
    </w:p>
    <w:p w14:paraId="0B0A103A" w14:textId="77777777" w:rsidR="0004309A" w:rsidRPr="00C13B8E" w:rsidRDefault="0004309A" w:rsidP="00D137FF">
      <w:pPr>
        <w:jc w:val="both"/>
        <w:rPr>
          <w:rFonts w:ascii="Calibri" w:hAnsi="Calibri"/>
        </w:rPr>
      </w:pPr>
    </w:p>
    <w:p w14:paraId="1C1D4555" w14:textId="27EC03F6" w:rsidR="0004309A" w:rsidRPr="00C13B8E" w:rsidRDefault="0004309A" w:rsidP="00D137FF">
      <w:pPr>
        <w:jc w:val="both"/>
        <w:rPr>
          <w:rFonts w:ascii="Calibri" w:hAnsi="Calibri"/>
        </w:rPr>
      </w:pPr>
      <w:r w:rsidRPr="00C13B8E">
        <w:rPr>
          <w:rFonts w:ascii="Calibri" w:hAnsi="Calibri"/>
        </w:rPr>
        <w:t xml:space="preserve">Aus der Abbildung (Abbildung (nr.)) wird ersichtlich, dass dieser Algorithmus eine sehr gute Performance bietet. Bei einer durchschnittlichen Bearbeitungszeit von 60ms pro Bildpaar wären </w:t>
      </w:r>
      <m:oMath>
        <m:r>
          <w:rPr>
            <w:rFonts w:ascii="Cambria Math" w:hAnsi="Cambria Math"/>
          </w:rPr>
          <m:t>16.</m:t>
        </m:r>
        <m:acc>
          <m:accPr>
            <m:chr m:val="̅"/>
            <m:ctrlPr>
              <w:rPr>
                <w:rFonts w:ascii="Cambria Math" w:hAnsi="Cambria Math"/>
                <w:i/>
              </w:rPr>
            </m:ctrlPr>
          </m:accPr>
          <m:e>
            <m:r>
              <w:rPr>
                <w:rFonts w:ascii="Cambria Math" w:hAnsi="Cambria Math"/>
              </w:rPr>
              <m:t>6</m:t>
            </m:r>
          </m:e>
        </m:acc>
      </m:oMath>
      <w:r w:rsidRPr="00C13B8E">
        <w:rPr>
          <w:rFonts w:ascii="Calibri" w:hAnsi="Calibri"/>
        </w:rPr>
        <w:t xml:space="preserve"> FPS möglich. </w:t>
      </w:r>
    </w:p>
    <w:p w14:paraId="29F99390" w14:textId="2F4CFDCE" w:rsidR="0004309A" w:rsidRPr="00C13B8E" w:rsidRDefault="0052435B" w:rsidP="00D137FF">
      <w:pPr>
        <w:jc w:val="both"/>
        <w:rPr>
          <w:rFonts w:ascii="Calibri" w:hAnsi="Calibri"/>
        </w:rPr>
      </w:pPr>
      <w:r>
        <w:rPr>
          <w:lang w:val="en-US"/>
        </w:rPr>
        <mc:AlternateContent>
          <mc:Choice Requires="wpg">
            <w:drawing>
              <wp:anchor distT="0" distB="0" distL="114300" distR="114300" simplePos="0" relativeHeight="251621888" behindDoc="0" locked="0" layoutInCell="1" allowOverlap="1" wp14:anchorId="3C877716" wp14:editId="25D4F6B4">
                <wp:simplePos x="0" y="0"/>
                <wp:positionH relativeFrom="column">
                  <wp:posOffset>342900</wp:posOffset>
                </wp:positionH>
                <wp:positionV relativeFrom="paragraph">
                  <wp:posOffset>274955</wp:posOffset>
                </wp:positionV>
                <wp:extent cx="4761230" cy="1875155"/>
                <wp:effectExtent l="0" t="0" r="0" b="4445"/>
                <wp:wrapTopAndBottom/>
                <wp:docPr id="281" name="Group 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1230" cy="1875155"/>
                          <a:chOff x="-2466340" y="1715770"/>
                          <a:chExt cx="4761230" cy="1875155"/>
                        </a:xfrm>
                      </wpg:grpSpPr>
                      <pic:pic xmlns:pic="http://schemas.openxmlformats.org/drawingml/2006/picture">
                        <pic:nvPicPr>
                          <pic:cNvPr id="120" name="Bild 8" descr="/Users/severin/Google Drive/PREN - Gruppe 34/Informatik/Stereocam/BM_Ausschnitt.PNG"/>
                          <pic:cNvPicPr>
                            <a:picLocks noChangeAspect="1"/>
                          </pic:cNvPicPr>
                        </pic:nvPicPr>
                        <pic:blipFill>
                          <a:blip r:embed="rId84">
                            <a:extLst>
                              <a:ext uri="{28A0092B-C50C-407E-A947-70E740481C1C}">
                                <a14:useLocalDpi xmlns:a14="http://schemas.microsoft.com/office/drawing/2010/main" val="0"/>
                              </a:ext>
                            </a:extLst>
                          </a:blip>
                          <a:srcRect/>
                          <a:stretch>
                            <a:fillRect/>
                          </a:stretch>
                        </pic:blipFill>
                        <pic:spPr bwMode="auto">
                          <a:xfrm>
                            <a:off x="-2466340" y="1892300"/>
                            <a:ext cx="2311400" cy="1358900"/>
                          </a:xfrm>
                          <a:prstGeom prst="rect">
                            <a:avLst/>
                          </a:prstGeom>
                          <a:noFill/>
                          <a:ln>
                            <a:noFill/>
                          </a:ln>
                        </pic:spPr>
                      </pic:pic>
                      <wps:wsp>
                        <wps:cNvPr id="112" name="Textfeld 9"/>
                        <wps:cNvSpPr txBox="1"/>
                        <wps:spPr>
                          <a:xfrm>
                            <a:off x="-2466340" y="3270250"/>
                            <a:ext cx="2311400" cy="161925"/>
                          </a:xfrm>
                          <a:prstGeom prst="rect">
                            <a:avLst/>
                          </a:prstGeom>
                          <a:solidFill>
                            <a:prstClr val="white"/>
                          </a:solidFill>
                          <a:ln>
                            <a:noFill/>
                          </a:ln>
                          <a:effectLst/>
                        </wps:spPr>
                        <wps:txbx>
                          <w:txbxContent>
                            <w:p w14:paraId="72B5BAE7" w14:textId="77777777" w:rsidR="00A51520" w:rsidRPr="00C13F89" w:rsidRDefault="00A51520" w:rsidP="0004309A">
                              <w:pPr>
                                <w:pStyle w:val="Caption"/>
                                <w:rPr>
                                  <w:noProof/>
                                </w:rPr>
                              </w:pPr>
                              <w:bookmarkStart w:id="182" w:name="_Toc437601611"/>
                              <w:r>
                                <w:t xml:space="preserve">Abbildung </w:t>
                              </w:r>
                              <w:r>
                                <w:fldChar w:fldCharType="begin"/>
                              </w:r>
                              <w:r>
                                <w:instrText xml:space="preserve"> SEQ Abbildung \* ARABIC </w:instrText>
                              </w:r>
                              <w:r>
                                <w:fldChar w:fldCharType="separate"/>
                              </w:r>
                              <w:r>
                                <w:rPr>
                                  <w:noProof/>
                                </w:rPr>
                                <w:t>38</w:t>
                              </w:r>
                              <w:r>
                                <w:rPr>
                                  <w:noProof/>
                                </w:rPr>
                                <w:fldChar w:fldCharType="end"/>
                              </w:r>
                              <w:r>
                                <w:t xml:space="preserve">: Zeitaufwand </w:t>
                              </w:r>
                              <w:proofErr w:type="spellStart"/>
                              <w:r>
                                <w:t>StereoBM</w:t>
                              </w:r>
                              <w:bookmarkEnd w:id="1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1" name="Bild 10" descr="/Users/severin/Google Drive/PREN - Gruppe 34/07 Informatik/Stereocam/BM_Disp.PNG"/>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1715770"/>
                            <a:ext cx="2294890" cy="1717040"/>
                          </a:xfrm>
                          <a:prstGeom prst="rect">
                            <a:avLst/>
                          </a:prstGeom>
                          <a:noFill/>
                          <a:ln>
                            <a:noFill/>
                          </a:ln>
                        </pic:spPr>
                      </pic:pic>
                      <wps:wsp>
                        <wps:cNvPr id="113" name="Textfeld 15"/>
                        <wps:cNvSpPr txBox="1"/>
                        <wps:spPr>
                          <a:xfrm>
                            <a:off x="0" y="3429000"/>
                            <a:ext cx="2294890" cy="161925"/>
                          </a:xfrm>
                          <a:prstGeom prst="rect">
                            <a:avLst/>
                          </a:prstGeom>
                          <a:solidFill>
                            <a:prstClr val="white"/>
                          </a:solidFill>
                          <a:ln>
                            <a:noFill/>
                          </a:ln>
                          <a:effectLst/>
                        </wps:spPr>
                        <wps:txbx>
                          <w:txbxContent>
                            <w:p w14:paraId="0A2F90EA" w14:textId="77777777" w:rsidR="00A51520" w:rsidRPr="00D34722" w:rsidRDefault="00A51520" w:rsidP="0004309A">
                              <w:pPr>
                                <w:pStyle w:val="Caption"/>
                                <w:rPr>
                                  <w:noProof/>
                                </w:rPr>
                              </w:pPr>
                              <w:bookmarkStart w:id="183" w:name="_Toc437601612"/>
                              <w:r>
                                <w:t xml:space="preserve">Abbildung </w:t>
                              </w:r>
                              <w:r>
                                <w:fldChar w:fldCharType="begin"/>
                              </w:r>
                              <w:r>
                                <w:instrText xml:space="preserve"> SEQ Abbildung \* ARABIC </w:instrText>
                              </w:r>
                              <w:r>
                                <w:fldChar w:fldCharType="separate"/>
                              </w:r>
                              <w:r>
                                <w:rPr>
                                  <w:noProof/>
                                </w:rPr>
                                <w:t>38</w:t>
                              </w:r>
                              <w:r>
                                <w:rPr>
                                  <w:noProof/>
                                </w:rPr>
                                <w:fldChar w:fldCharType="end"/>
                              </w:r>
                              <w:r>
                                <w:t xml:space="preserve">: </w:t>
                              </w:r>
                              <w:proofErr w:type="spellStart"/>
                              <w:r>
                                <w:t>Disparity</w:t>
                              </w:r>
                              <w:proofErr w:type="spellEnd"/>
                              <w:r>
                                <w:t xml:space="preserve"> </w:t>
                              </w:r>
                              <w:proofErr w:type="spellStart"/>
                              <w:r>
                                <w:t>map</w:t>
                              </w:r>
                              <w:proofErr w:type="spellEnd"/>
                              <w:r>
                                <w:t xml:space="preserve"> </w:t>
                              </w:r>
                              <w:proofErr w:type="spellStart"/>
                              <w:r>
                                <w:t>StereoBM</w:t>
                              </w:r>
                              <w:bookmarkEnd w:id="1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877716" id="Group_x0020_281" o:spid="_x0000_s1344" style="position:absolute;left:0;text-align:left;margin-left:27pt;margin-top:21.65pt;width:374.9pt;height:147.65pt;z-index:251621888;mso-width-relative:margin;mso-height-relative:margin" coordorigin="-2466340,1715770" coordsize="4761230,18751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">
                <v:shape id="Bild_x0020_8" o:spid="_x0000_s1345" type="#_x0000_t75" alt="/Users/severin/Google Drive/PREN - Gruppe 34/Informatik/Stereocam/BM_Ausschnitt.PNG" style="position:absolute;left:-2466340;top:1892300;width:2311400;height:135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s&#10;CRPFAAAA3AAAAA8AAABkcnMvZG93bnJldi54bWxEj0FrwzAMhe+D/QejwW6r0zDKyOqWUlo2VnZY&#10;2ktvItbi0FgOtpem/346DHaTeE/vfVquJ9+rkWLqAhuYzwpQxE2wHbcGTsf90wuolJEt9oHJwI0S&#10;rFf3d0usbLjyF411bpWEcKrQgMt5qLROjSOPaRYGYtG+Q/SYZY2tthGvEu57XRbFQnvsWBocDrR1&#10;1FzqH2+A3/AzFG5xfv7Ylbf6Uh/GOD8Y8/gwbV5BZZryv/nv+t0Kfin48oxMoF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rAkTxQAAANwAAAAPAAAAAAAAAAAAAAAAAJwC&#10;AABkcnMvZG93bnJldi54bWxQSwUGAAAAAAQABAD3AAAAjgMAAAAA&#10;">
                  <v:imagedata r:id="rId86" o:title="/Users/severin/Google Drive/PREN - Gruppe 34/Informatik/Stereocam/BM_Ausschnitt.PNG"/>
                  <v:path arrowok="t"/>
                </v:shape>
                <v:shape id="Textfeld_x0020_9" o:spid="_x0000_s1346" type="#_x0000_t202" style="position:absolute;left:-2466340;top:3270250;width:231140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8YRHxAAA&#10;ANwAAAAPAAAAZHJzL2Rvd25yZXYueG1sRE9LawIxEL4X+h/CCF6KZn0gZTWKSIXai3TrxduwGTer&#10;m8mSZHX775tCobf5+J6z2vS2EXfyoXasYDLOQBCXTtdcKTh97UevIEJE1tg4JgXfFGCzfn5aYa7d&#10;gz/pXsRKpBAOOSowMba5lKE0ZDGMXUucuIvzFmOCvpLa4yOF20ZOs2whLdacGgy2tDNU3orOKjjO&#10;z0fz0l3ePrbzmT+cut3iWhVKDQf9dgkiUh//xX/ud53mT6bw+0y6QK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fGER8QAAADcAAAADwAAAAAAAAAAAAAAAACXAgAAZHJzL2Rv&#10;d25yZXYueG1sUEsFBgAAAAAEAAQA9QAAAIgDAAAAAA==&#10;" stroked="f">
                  <v:textbox style="mso-fit-shape-to-text:t" inset="0,0,0,0">
                    <w:txbxContent>
                      <w:p w14:paraId="72B5BAE7" w14:textId="77777777" w:rsidR="00A51520" w:rsidRPr="00C13F89" w:rsidRDefault="00A51520" w:rsidP="0004309A">
                        <w:pPr>
                          <w:pStyle w:val="Caption"/>
                          <w:rPr>
                            <w:noProof/>
                          </w:rPr>
                        </w:pPr>
                        <w:bookmarkStart w:id="184" w:name="_Toc437601611"/>
                        <w:r>
                          <w:t xml:space="preserve">Abbildung </w:t>
                        </w:r>
                        <w:r>
                          <w:fldChar w:fldCharType="begin"/>
                        </w:r>
                        <w:r>
                          <w:instrText xml:space="preserve"> SEQ Abbildung \* ARABIC </w:instrText>
                        </w:r>
                        <w:r>
                          <w:fldChar w:fldCharType="separate"/>
                        </w:r>
                        <w:r>
                          <w:rPr>
                            <w:noProof/>
                          </w:rPr>
                          <w:t>38</w:t>
                        </w:r>
                        <w:r>
                          <w:rPr>
                            <w:noProof/>
                          </w:rPr>
                          <w:fldChar w:fldCharType="end"/>
                        </w:r>
                        <w:r>
                          <w:t xml:space="preserve">: Zeitaufwand </w:t>
                        </w:r>
                        <w:proofErr w:type="spellStart"/>
                        <w:r>
                          <w:t>StereoBM</w:t>
                        </w:r>
                        <w:bookmarkEnd w:id="184"/>
                        <w:proofErr w:type="spellEnd"/>
                      </w:p>
                    </w:txbxContent>
                  </v:textbox>
                </v:shape>
                <v:shape id="Bild_x0020_10" o:spid="_x0000_s1347" type="#_x0000_t75" alt="/Users/severin/Google Drive/PREN - Gruppe 34/07 Informatik/Stereocam/BM_Disp.PNG" style="position:absolute;top:1715770;width:2294890;height:1717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3F&#10;jQrDAAAA3AAAAA8AAABkcnMvZG93bnJldi54bWxET01rwkAQvQv9D8sIvUjdmEMoMatoQS2FHowi&#10;PU6z0ySYnQ3ZNUn767uFgrd5vM/J1qNpRE+dqy0rWMwjEMSF1TWXCs6n3dMzCOeRNTaWScE3OViv&#10;HiYZptoOfKQ+96UIIexSVFB536ZSuqIig25uW+LAfdnOoA+wK6XucAjhppFxFCXSYM2hocKWXioq&#10;rvnNKKh7Prwf7RvuPy/bn1nCyB8alXqcjpslCE+jv4v/3a86zI8X8PdMuECuf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7cWNCsMAAADcAAAADwAAAAAAAAAAAAAAAACcAgAA&#10;ZHJzL2Rvd25yZXYueG1sUEsFBgAAAAAEAAQA9wAAAIwDAAAAAA==&#10;">
                  <v:imagedata r:id="rId87" o:title="/Users/severin/Google Drive/PREN - Gruppe 34/07 Informatik/Stereocam/BM_Disp.PNG"/>
                  <v:path arrowok="t"/>
                </v:shape>
                <v:shape id="Textfeld_x0020_15" o:spid="_x0000_s1348" type="#_x0000_t202" style="position:absolute;top:3429000;width:229489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SHcxAAA&#10;ANwAAAAPAAAAZHJzL2Rvd25yZXYueG1sRE9LawIxEL4L/Q9hCr2IZn0gZWsUkQqtF+nWi7dhM262&#10;3UyWJKvbf28Eobf5+J6zXPe2ERfyoXasYDLOQBCXTtdcKTh+70avIEJE1tg4JgV/FGC9ehosMdfu&#10;yl90KWIlUgiHHBWYGNtcylAashjGriVO3Nl5izFBX0nt8ZrCbSOnWbaQFmtODQZb2hoqf4vOKjjM&#10;Twcz7M7v+8185j+P3XbxUxVKvTz3mzcQkfr4L364P3SaP5nB/Zl0gVz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r0h3MQAAADcAAAADwAAAAAAAAAAAAAAAACXAgAAZHJzL2Rv&#10;d25yZXYueG1sUEsFBgAAAAAEAAQA9QAAAIgDAAAAAA==&#10;" stroked="f">
                  <v:textbox style="mso-fit-shape-to-text:t" inset="0,0,0,0">
                    <w:txbxContent>
                      <w:p w14:paraId="0A2F90EA" w14:textId="77777777" w:rsidR="00A51520" w:rsidRPr="00D34722" w:rsidRDefault="00A51520" w:rsidP="0004309A">
                        <w:pPr>
                          <w:pStyle w:val="Caption"/>
                          <w:rPr>
                            <w:noProof/>
                          </w:rPr>
                        </w:pPr>
                        <w:bookmarkStart w:id="185" w:name="_Toc437601612"/>
                        <w:r>
                          <w:t xml:space="preserve">Abbildung </w:t>
                        </w:r>
                        <w:r>
                          <w:fldChar w:fldCharType="begin"/>
                        </w:r>
                        <w:r>
                          <w:instrText xml:space="preserve"> SEQ Abbildung \* ARABIC </w:instrText>
                        </w:r>
                        <w:r>
                          <w:fldChar w:fldCharType="separate"/>
                        </w:r>
                        <w:r>
                          <w:rPr>
                            <w:noProof/>
                          </w:rPr>
                          <w:t>38</w:t>
                        </w:r>
                        <w:r>
                          <w:rPr>
                            <w:noProof/>
                          </w:rPr>
                          <w:fldChar w:fldCharType="end"/>
                        </w:r>
                        <w:r>
                          <w:t xml:space="preserve">: </w:t>
                        </w:r>
                        <w:proofErr w:type="spellStart"/>
                        <w:r>
                          <w:t>Disparity</w:t>
                        </w:r>
                        <w:proofErr w:type="spellEnd"/>
                        <w:r>
                          <w:t xml:space="preserve"> </w:t>
                        </w:r>
                        <w:proofErr w:type="spellStart"/>
                        <w:r>
                          <w:t>map</w:t>
                        </w:r>
                        <w:proofErr w:type="spellEnd"/>
                        <w:r>
                          <w:t xml:space="preserve"> </w:t>
                        </w:r>
                        <w:proofErr w:type="spellStart"/>
                        <w:r>
                          <w:t>StereoBM</w:t>
                        </w:r>
                        <w:bookmarkEnd w:id="185"/>
                        <w:proofErr w:type="spellEnd"/>
                      </w:p>
                    </w:txbxContent>
                  </v:textbox>
                </v:shape>
                <w10:wrap type="topAndBottom"/>
              </v:group>
            </w:pict>
          </mc:Fallback>
        </mc:AlternateContent>
      </w:r>
    </w:p>
    <w:p w14:paraId="669ED24D" w14:textId="77777777" w:rsidR="0004309A" w:rsidRPr="00C13B8E" w:rsidRDefault="0004309A" w:rsidP="00D137FF">
      <w:pPr>
        <w:jc w:val="both"/>
        <w:rPr>
          <w:rFonts w:ascii="Calibri" w:hAnsi="Calibri"/>
        </w:rPr>
      </w:pPr>
    </w:p>
    <w:p w14:paraId="75F6CFC0" w14:textId="77777777" w:rsidR="0004309A" w:rsidRPr="00C13B8E" w:rsidRDefault="0004309A" w:rsidP="00D137FF">
      <w:pPr>
        <w:jc w:val="both"/>
        <w:rPr>
          <w:rFonts w:ascii="Calibri" w:hAnsi="Calibri"/>
        </w:rPr>
      </w:pPr>
      <w:r w:rsidRPr="00C13B8E">
        <w:rPr>
          <w:rFonts w:ascii="Calibri" w:hAnsi="Calibri"/>
        </w:rPr>
        <w:t xml:space="preserve">Die berechnete Disparitymap (Abbildung (nr.)) erkennt zwar markante Punkte aber die Flächen dazwischen werden nicht ausgefüllt. </w:t>
      </w:r>
    </w:p>
    <w:p w14:paraId="188CFBA7" w14:textId="77777777" w:rsidR="0004309A" w:rsidRPr="00C13B8E" w:rsidRDefault="0004309A" w:rsidP="00D137FF">
      <w:pPr>
        <w:jc w:val="both"/>
        <w:rPr>
          <w:rFonts w:ascii="Calibri" w:hAnsi="Calibri"/>
        </w:rPr>
      </w:pPr>
    </w:p>
    <w:p w14:paraId="739EF5BB" w14:textId="77777777" w:rsidR="0004309A" w:rsidRPr="00613438" w:rsidRDefault="0004309A" w:rsidP="00574883">
      <w:pPr>
        <w:pStyle w:val="Heading4"/>
        <w:numPr>
          <w:ilvl w:val="3"/>
          <w:numId w:val="1"/>
        </w:numPr>
      </w:pPr>
      <w:r w:rsidRPr="00613438">
        <w:t xml:space="preserve">Versuch 2 – Semi Global Block Matching </w:t>
      </w:r>
    </w:p>
    <w:p w14:paraId="3445EC63" w14:textId="77777777" w:rsidR="0004309A" w:rsidRPr="00C13B8E" w:rsidRDefault="0004309A" w:rsidP="00D137FF">
      <w:pPr>
        <w:jc w:val="both"/>
        <w:rPr>
          <w:rFonts w:ascii="Calibri" w:hAnsi="Calibri"/>
        </w:rPr>
      </w:pPr>
    </w:p>
    <w:p w14:paraId="798A69B4" w14:textId="77777777" w:rsidR="0004309A" w:rsidRPr="00C13B8E" w:rsidRDefault="0004309A" w:rsidP="00D137FF">
      <w:pPr>
        <w:jc w:val="both"/>
        <w:rPr>
          <w:rFonts w:ascii="Calibri" w:hAnsi="Calibri"/>
        </w:rPr>
      </w:pPr>
      <w:r w:rsidRPr="00C13B8E">
        <w:rPr>
          <w:rFonts w:ascii="Calibri" w:hAnsi="Calibri"/>
        </w:rPr>
        <w:lastRenderedPageBreak/>
        <w:t>Der zweite Versuch wurde mit dem StereoSGBM-Algorithmus von OpenCV durchgeführt.</w:t>
      </w:r>
    </w:p>
    <w:p w14:paraId="4E061321" w14:textId="77777777" w:rsidR="0004309A" w:rsidRPr="00C13B8E" w:rsidRDefault="0004309A" w:rsidP="00D137FF">
      <w:pPr>
        <w:jc w:val="both"/>
        <w:rPr>
          <w:rFonts w:ascii="Calibri" w:hAnsi="Calibri"/>
        </w:rPr>
      </w:pPr>
    </w:p>
    <w:p w14:paraId="5A18B2D3" w14:textId="77777777" w:rsidR="0004309A" w:rsidRPr="00C13B8E" w:rsidRDefault="0004309A" w:rsidP="00D137FF">
      <w:pPr>
        <w:jc w:val="both"/>
        <w:rPr>
          <w:rFonts w:ascii="Calibri" w:hAnsi="Calibri"/>
        </w:rPr>
      </w:pPr>
      <w:r w:rsidRPr="00C13B8E">
        <w:rPr>
          <w:rFonts w:ascii="Calibri" w:hAnsi="Calibri"/>
        </w:rPr>
        <w:t xml:space="preserve">Die Disparitymap (Abbildung </w:t>
      </w:r>
      <w:r w:rsidRPr="00C13B8E">
        <w:rPr>
          <w:rFonts w:ascii="Calibri" w:hAnsi="Calibri"/>
          <w:highlight w:val="yellow"/>
        </w:rPr>
        <w:t>(nr.))</w:t>
      </w:r>
      <w:r w:rsidRPr="00C13B8E">
        <w:rPr>
          <w:rFonts w:ascii="Calibri" w:hAnsi="Calibri"/>
        </w:rPr>
        <w:t xml:space="preserve"> sieht bereits wesentlich besser aus. Die Flächen werden gut ausgefüllt. Allerdings entsprechen die Grauwerte nicht den effektiven Entfernungen.</w:t>
      </w:r>
    </w:p>
    <w:p w14:paraId="009140B1" w14:textId="77777777" w:rsidR="0004309A" w:rsidRPr="00C13B8E" w:rsidRDefault="0004309A" w:rsidP="00D137FF">
      <w:pPr>
        <w:jc w:val="both"/>
        <w:rPr>
          <w:rFonts w:ascii="Calibri" w:hAnsi="Calibri"/>
        </w:rPr>
      </w:pPr>
    </w:p>
    <w:p w14:paraId="5F6B7953" w14:textId="77777777" w:rsidR="0004309A" w:rsidRPr="00C13B8E" w:rsidRDefault="0004309A" w:rsidP="00D137FF">
      <w:pPr>
        <w:jc w:val="both"/>
        <w:rPr>
          <w:rFonts w:ascii="Calibri" w:hAnsi="Calibri"/>
        </w:rPr>
      </w:pPr>
      <w:r w:rsidRPr="00C13B8E">
        <w:rPr>
          <w:rFonts w:ascii="Calibri" w:hAnsi="Calibri"/>
        </w:rPr>
        <w:t>Der Algorithmus ist zudem sehr rechenintensiv mit durchschnittlich 1.3 Sekunden pro Bild (Abbildung (nr.)). Damit wären nur 0.77 FPS möglich.</w:t>
      </w:r>
    </w:p>
    <w:p w14:paraId="391A59BE" w14:textId="77777777" w:rsidR="00477824" w:rsidRPr="00C13B8E" w:rsidRDefault="00477824" w:rsidP="00D137FF">
      <w:pPr>
        <w:jc w:val="both"/>
        <w:rPr>
          <w:rFonts w:ascii="Calibri" w:hAnsi="Calibri"/>
        </w:rPr>
      </w:pPr>
    </w:p>
    <w:p w14:paraId="42F1A53D" w14:textId="7DE4A3A7" w:rsidR="0004309A" w:rsidRPr="00C13B8E" w:rsidRDefault="0052435B" w:rsidP="00D137FF">
      <w:pPr>
        <w:jc w:val="both"/>
        <w:rPr>
          <w:rFonts w:ascii="Calibri" w:hAnsi="Calibri"/>
        </w:rPr>
      </w:pPr>
      <w:r>
        <w:rPr>
          <w:lang w:val="en-US"/>
        </w:rPr>
        <mc:AlternateContent>
          <mc:Choice Requires="wpg">
            <w:drawing>
              <wp:anchor distT="0" distB="0" distL="114300" distR="114300" simplePos="0" relativeHeight="251622912" behindDoc="0" locked="0" layoutInCell="1" allowOverlap="1" wp14:anchorId="33F06913" wp14:editId="760921F1">
                <wp:simplePos x="0" y="0"/>
                <wp:positionH relativeFrom="column">
                  <wp:posOffset>114300</wp:posOffset>
                </wp:positionH>
                <wp:positionV relativeFrom="paragraph">
                  <wp:posOffset>125730</wp:posOffset>
                </wp:positionV>
                <wp:extent cx="5144135" cy="1930400"/>
                <wp:effectExtent l="0" t="0" r="12065" b="0"/>
                <wp:wrapTopAndBottom/>
                <wp:docPr id="282" name="Group 2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4135" cy="1930400"/>
                          <a:chOff x="-2694305" y="1701800"/>
                          <a:chExt cx="5144135" cy="1930400"/>
                        </a:xfrm>
                      </wpg:grpSpPr>
                      <pic:pic xmlns:pic="http://schemas.openxmlformats.org/drawingml/2006/picture">
                        <pic:nvPicPr>
                          <pic:cNvPr id="122" name="Bild 13" descr="/Users/severin/Google Drive/PREN - Gruppe 34/07 Informatik/Stereocam/SGBM_Disp.PNG"/>
                          <pic:cNvPicPr>
                            <a:picLocks noChangeAspect="1"/>
                          </pic:cNvPicPr>
                        </pic:nvPicPr>
                        <pic:blipFill>
                          <a:blip r:embed="rId88">
                            <a:extLst>
                              <a:ext uri="{28A0092B-C50C-407E-A947-70E740481C1C}">
                                <a14:useLocalDpi xmlns:a14="http://schemas.microsoft.com/office/drawing/2010/main" val="0"/>
                              </a:ext>
                            </a:extLst>
                          </a:blip>
                          <a:srcRect/>
                          <a:stretch>
                            <a:fillRect/>
                          </a:stretch>
                        </pic:blipFill>
                        <pic:spPr bwMode="auto">
                          <a:xfrm>
                            <a:off x="-2694305" y="1701800"/>
                            <a:ext cx="2286635" cy="1743710"/>
                          </a:xfrm>
                          <a:prstGeom prst="rect">
                            <a:avLst/>
                          </a:prstGeom>
                          <a:noFill/>
                          <a:ln>
                            <a:noFill/>
                          </a:ln>
                        </pic:spPr>
                      </pic:pic>
                      <pic:pic xmlns:pic="http://schemas.openxmlformats.org/drawingml/2006/picture">
                        <pic:nvPicPr>
                          <pic:cNvPr id="123" name="Bild 14" descr="/Users/severin/Google Drive/PREN - Gruppe 34/07 Informatik/Stereocam/SGBM_Ausschnit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2101215"/>
                            <a:ext cx="2319655" cy="1259840"/>
                          </a:xfrm>
                          <a:prstGeom prst="rect">
                            <a:avLst/>
                          </a:prstGeom>
                          <a:noFill/>
                          <a:ln>
                            <a:noFill/>
                          </a:ln>
                        </pic:spPr>
                      </pic:pic>
                      <wps:wsp>
                        <wps:cNvPr id="114" name="Textfeld 16"/>
                        <wps:cNvSpPr txBox="1"/>
                        <wps:spPr>
                          <a:xfrm>
                            <a:off x="-2694305" y="3470275"/>
                            <a:ext cx="2426335" cy="161925"/>
                          </a:xfrm>
                          <a:prstGeom prst="rect">
                            <a:avLst/>
                          </a:prstGeom>
                          <a:solidFill>
                            <a:prstClr val="white"/>
                          </a:solidFill>
                          <a:ln>
                            <a:noFill/>
                          </a:ln>
                          <a:effectLst/>
                        </wps:spPr>
                        <wps:txbx>
                          <w:txbxContent>
                            <w:p w14:paraId="1F144C67" w14:textId="77777777" w:rsidR="00A51520" w:rsidRDefault="00A51520" w:rsidP="0004309A">
                              <w:pPr>
                                <w:pStyle w:val="Caption"/>
                                <w:rPr>
                                  <w:noProof/>
                                </w:rPr>
                              </w:pPr>
                              <w:bookmarkStart w:id="186" w:name="_Toc437601613"/>
                              <w:r>
                                <w:t xml:space="preserve">Abbildung </w:t>
                              </w:r>
                              <w:r>
                                <w:fldChar w:fldCharType="begin"/>
                              </w:r>
                              <w:r>
                                <w:instrText xml:space="preserve"> SEQ Abbildung \* ARABIC </w:instrText>
                              </w:r>
                              <w:r>
                                <w:fldChar w:fldCharType="separate"/>
                              </w:r>
                              <w:r>
                                <w:rPr>
                                  <w:noProof/>
                                </w:rPr>
                                <w:t>40</w:t>
                              </w:r>
                              <w:r>
                                <w:rPr>
                                  <w:noProof/>
                                </w:rPr>
                                <w:fldChar w:fldCharType="end"/>
                              </w:r>
                              <w:r>
                                <w:t xml:space="preserve">: </w:t>
                              </w:r>
                              <w:proofErr w:type="spellStart"/>
                              <w:r>
                                <w:t>Disparity</w:t>
                              </w:r>
                              <w:proofErr w:type="spellEnd"/>
                              <w:r>
                                <w:t xml:space="preserve"> </w:t>
                              </w:r>
                              <w:proofErr w:type="spellStart"/>
                              <w:r>
                                <w:t>map</w:t>
                              </w:r>
                              <w:proofErr w:type="spellEnd"/>
                              <w:r>
                                <w:t xml:space="preserve"> </w:t>
                              </w:r>
                              <w:proofErr w:type="spellStart"/>
                              <w:r>
                                <w:t>StereoSGBM</w:t>
                              </w:r>
                              <w:bookmarkEnd w:id="1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15" name="Textfeld 17"/>
                        <wps:cNvSpPr txBox="1"/>
                        <wps:spPr>
                          <a:xfrm>
                            <a:off x="48895" y="3416300"/>
                            <a:ext cx="2400935" cy="161925"/>
                          </a:xfrm>
                          <a:prstGeom prst="rect">
                            <a:avLst/>
                          </a:prstGeom>
                          <a:solidFill>
                            <a:prstClr val="white"/>
                          </a:solidFill>
                          <a:ln>
                            <a:noFill/>
                          </a:ln>
                          <a:effectLst/>
                        </wps:spPr>
                        <wps:txbx>
                          <w:txbxContent>
                            <w:p w14:paraId="3AB56F63" w14:textId="77777777" w:rsidR="00A51520" w:rsidRPr="00CB21FA" w:rsidRDefault="00A51520" w:rsidP="0004309A">
                              <w:pPr>
                                <w:pStyle w:val="Caption"/>
                                <w:rPr>
                                  <w:noProof/>
                                </w:rPr>
                              </w:pPr>
                              <w:bookmarkStart w:id="187" w:name="_Toc437601614"/>
                              <w:r>
                                <w:t xml:space="preserve">Abbildung </w:t>
                              </w:r>
                              <w:r>
                                <w:fldChar w:fldCharType="begin"/>
                              </w:r>
                              <w:r>
                                <w:instrText xml:space="preserve"> SEQ Abbildung \* ARABIC </w:instrText>
                              </w:r>
                              <w:r>
                                <w:fldChar w:fldCharType="separate"/>
                              </w:r>
                              <w:r>
                                <w:rPr>
                                  <w:noProof/>
                                </w:rPr>
                                <w:t>40</w:t>
                              </w:r>
                              <w:r>
                                <w:rPr>
                                  <w:noProof/>
                                </w:rPr>
                                <w:fldChar w:fldCharType="end"/>
                              </w:r>
                              <w:r>
                                <w:t xml:space="preserve">: Zeitaufwand </w:t>
                              </w:r>
                              <w:proofErr w:type="spellStart"/>
                              <w:r>
                                <w:t>StereoSGBM</w:t>
                              </w:r>
                              <w:bookmarkEnd w:id="1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F06913" id="Group_x0020_282" o:spid="_x0000_s1349" style="position:absolute;left:0;text-align:left;margin-left:9pt;margin-top:9.9pt;width:405.05pt;height:152pt;z-index:251622912;mso-width-relative:margin;mso-height-relative:margin" coordorigin="-2694305,1701800" coordsize="5144135,1930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">
                <v:shape id="Bild_x0020_13" o:spid="_x0000_s1350" type="#_x0000_t75" alt="/Users/severin/Google Drive/PREN - Gruppe 34/07 Informatik/Stereocam/SGBM_Disp.PNG" style="position:absolute;left:-2694305;top:1701800;width:2286635;height:1743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4y&#10;epzBAAAA3AAAAA8AAABkcnMvZG93bnJldi54bWxET0uLwjAQvgv7H8IseBFN7UGkGmURFkQvvsru&#10;cWjGtthMShJt/fdGWNjbfHzPWa5704gHOV9bVjCdJCCIC6trLhVczt/jOQgfkDU2lknBkzysVx+D&#10;JWbadnykxymUIoawz1BBFUKbSemLigz6iW2JI3e1zmCI0JVSO+xiuGlkmiQzabDm2FBhS5uKitvp&#10;bhSMtrk+06HfjJz90fv8OTv+djulhp/91wJEoD78i//cWx3npym8n4kXyN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4yepzBAAAA3AAAAA8AAAAAAAAAAAAAAAAAnAIAAGRy&#10;cy9kb3ducmV2LnhtbFBLBQYAAAAABAAEAPcAAACKAwAAAAA=&#10;">
                  <v:imagedata r:id="rId90" o:title="/Users/severin/Google Drive/PREN - Gruppe 34/07 Informatik/Stereocam/SGBM_Disp.PNG"/>
                  <v:path arrowok="t"/>
                </v:shape>
                <v:shape id="Bild_x0020_14" o:spid="_x0000_s1351" type="#_x0000_t75" alt="/Users/severin/Google Drive/PREN - Gruppe 34/07 Informatik/Stereocam/SGBM_Ausschnitt.PNG" style="position:absolute;top:2101215;width:2319655;height:1259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Z&#10;EpC/AAAA3AAAAA8AAABkcnMvZG93bnJldi54bWxET99rwjAQfh/4P4QTfJupyubojKIFZa/tBr4e&#10;zS0tay4liW39781gsLf7+H7e7jDZTgzkQ+tYwWqZgSCunW7ZKPj6PD+/gQgRWWPnmBTcKcBhP3va&#10;Ya7dyCUNVTQihXDIUUETY59LGeqGLIal64kT9+28xZigN1J7HFO47eQ6y16lxZZTQ4M9FQ3VP9XN&#10;KtjeLlierrqIpl15GrE2Lz4otZhPx3cQkab4L/5zf+g0f72B32fSBXL/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SmRKQvwAAANwAAAAPAAAAAAAAAAAAAAAAAJwCAABkcnMv&#10;ZG93bnJldi54bWxQSwUGAAAAAAQABAD3AAAAiAMAAAAA&#10;">
                  <v:imagedata r:id="rId91" o:title="/Users/severin/Google Drive/PREN - Gruppe 34/07 Informatik/Stereocam/SGBM_Ausschnitt.PNG"/>
                  <v:path arrowok="t"/>
                </v:shape>
                <v:shape id="Textfeld_x0020_16" o:spid="_x0000_s1352" type="#_x0000_t202" style="position:absolute;left:-2694305;top:3470275;width:24263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VLmoxAAA&#10;ANwAAAAPAAAAZHJzL2Rvd25yZXYueG1sRE9NawIxEL0X+h/CFLyUmlUXKVujiLRQexFXL70Nm3Gz&#10;7WayJFnd/vtGELzN433OYjXYVpzJh8axgsk4A0FcOd1wreB4+Hh5BREissbWMSn4owCr5ePDAgvt&#10;LryncxlrkUI4FKjAxNgVUobKkMUwdh1x4k7OW4wJ+lpqj5cUbls5zbK5tNhwajDY0cZQ9Vv2VsEu&#10;/96Z5/70/rXOZ3577Dfzn7pUavQ0rN9ARBriXXxzf+o0f5LD9Zl0gV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VS5qMQAAADcAAAADwAAAAAAAAAAAAAAAACXAgAAZHJzL2Rv&#10;d25yZXYueG1sUEsFBgAAAAAEAAQA9QAAAIgDAAAAAA==&#10;" stroked="f">
                  <v:textbox style="mso-fit-shape-to-text:t" inset="0,0,0,0">
                    <w:txbxContent>
                      <w:p w14:paraId="1F144C67" w14:textId="77777777" w:rsidR="00A51520" w:rsidRDefault="00A51520" w:rsidP="0004309A">
                        <w:pPr>
                          <w:pStyle w:val="Caption"/>
                          <w:rPr>
                            <w:noProof/>
                          </w:rPr>
                        </w:pPr>
                        <w:bookmarkStart w:id="188" w:name="_Toc437601613"/>
                        <w:r>
                          <w:t xml:space="preserve">Abbildung </w:t>
                        </w:r>
                        <w:r>
                          <w:fldChar w:fldCharType="begin"/>
                        </w:r>
                        <w:r>
                          <w:instrText xml:space="preserve"> SEQ Abbildung \* ARABIC </w:instrText>
                        </w:r>
                        <w:r>
                          <w:fldChar w:fldCharType="separate"/>
                        </w:r>
                        <w:r>
                          <w:rPr>
                            <w:noProof/>
                          </w:rPr>
                          <w:t>40</w:t>
                        </w:r>
                        <w:r>
                          <w:rPr>
                            <w:noProof/>
                          </w:rPr>
                          <w:fldChar w:fldCharType="end"/>
                        </w:r>
                        <w:r>
                          <w:t xml:space="preserve">: </w:t>
                        </w:r>
                        <w:proofErr w:type="spellStart"/>
                        <w:r>
                          <w:t>Disparity</w:t>
                        </w:r>
                        <w:proofErr w:type="spellEnd"/>
                        <w:r>
                          <w:t xml:space="preserve"> </w:t>
                        </w:r>
                        <w:proofErr w:type="spellStart"/>
                        <w:r>
                          <w:t>map</w:t>
                        </w:r>
                        <w:proofErr w:type="spellEnd"/>
                        <w:r>
                          <w:t xml:space="preserve"> </w:t>
                        </w:r>
                        <w:proofErr w:type="spellStart"/>
                        <w:r>
                          <w:t>StereoSGBM</w:t>
                        </w:r>
                        <w:bookmarkEnd w:id="188"/>
                        <w:proofErr w:type="spellEnd"/>
                      </w:p>
                    </w:txbxContent>
                  </v:textbox>
                </v:shape>
                <v:shape id="Textfeld_x0020_17" o:spid="_x0000_s1353" type="#_x0000_t202" style="position:absolute;left:48895;top:3416300;width:240093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3AB56F63" w14:textId="77777777" w:rsidR="00A51520" w:rsidRPr="00CB21FA" w:rsidRDefault="00A51520" w:rsidP="0004309A">
                        <w:pPr>
                          <w:pStyle w:val="Caption"/>
                          <w:rPr>
                            <w:noProof/>
                          </w:rPr>
                        </w:pPr>
                        <w:bookmarkStart w:id="189" w:name="_Toc437601614"/>
                        <w:r>
                          <w:t xml:space="preserve">Abbildung </w:t>
                        </w:r>
                        <w:r>
                          <w:fldChar w:fldCharType="begin"/>
                        </w:r>
                        <w:r>
                          <w:instrText xml:space="preserve"> SEQ Abbildung \* ARABIC </w:instrText>
                        </w:r>
                        <w:r>
                          <w:fldChar w:fldCharType="separate"/>
                        </w:r>
                        <w:r>
                          <w:rPr>
                            <w:noProof/>
                          </w:rPr>
                          <w:t>40</w:t>
                        </w:r>
                        <w:r>
                          <w:rPr>
                            <w:noProof/>
                          </w:rPr>
                          <w:fldChar w:fldCharType="end"/>
                        </w:r>
                        <w:r>
                          <w:t xml:space="preserve">: Zeitaufwand </w:t>
                        </w:r>
                        <w:proofErr w:type="spellStart"/>
                        <w:r>
                          <w:t>StereoSGBM</w:t>
                        </w:r>
                        <w:bookmarkEnd w:id="189"/>
                        <w:proofErr w:type="spellEnd"/>
                      </w:p>
                    </w:txbxContent>
                  </v:textbox>
                </v:shape>
                <w10:wrap type="topAndBottom"/>
              </v:group>
            </w:pict>
          </mc:Fallback>
        </mc:AlternateContent>
      </w:r>
    </w:p>
    <w:p w14:paraId="4B5CFF7C" w14:textId="77777777" w:rsidR="0004309A" w:rsidRPr="00613438" w:rsidRDefault="0004309A" w:rsidP="00574883">
      <w:pPr>
        <w:pStyle w:val="Heading3"/>
      </w:pPr>
      <w:bookmarkStart w:id="190" w:name="_Toc437601153"/>
      <w:r w:rsidRPr="00613438">
        <w:t>Fazit</w:t>
      </w:r>
      <w:bookmarkEnd w:id="190"/>
    </w:p>
    <w:p w14:paraId="49C20838" w14:textId="77777777" w:rsidR="0004309A" w:rsidRPr="00C13B8E" w:rsidRDefault="0004309A" w:rsidP="00D137FF">
      <w:pPr>
        <w:jc w:val="both"/>
        <w:rPr>
          <w:rFonts w:ascii="Calibri" w:hAnsi="Calibri"/>
        </w:rPr>
      </w:pPr>
    </w:p>
    <w:p w14:paraId="33C233D2" w14:textId="77777777" w:rsidR="0004309A" w:rsidRPr="00C13B8E" w:rsidRDefault="0004309A" w:rsidP="00D137FF">
      <w:pPr>
        <w:jc w:val="both"/>
        <w:rPr>
          <w:rFonts w:ascii="Calibri" w:hAnsi="Calibri"/>
        </w:rPr>
      </w:pPr>
      <w:r w:rsidRPr="00C13B8E">
        <w:rPr>
          <w:rFonts w:ascii="Calibri" w:hAnsi="Calibri"/>
        </w:rPr>
        <w:t>Mit den im Versuchsaufbau getesteten Komponenten ist die Disparitymap zu ungenau für Distanzermittlungen. Zudem scheidet der SGBM-Algorithmus aufgrund der Performance aus. Der einzige Vorteil dieser Lösung gegenüber einer Lösung mit einer Kamera und Ultraschall ist die flächendeckende Distanzerkennung. Der Rechen- und Implementierungsaufwand ist allerdings zu gross für die zur Verfügung stehenden Mittel. Deshalb wird für dieses Projekt keine Stereokamera verwendet.</w:t>
      </w:r>
    </w:p>
    <w:p w14:paraId="3C4AD336" w14:textId="77777777" w:rsidR="00CF373D" w:rsidRPr="00C13B8E" w:rsidRDefault="00CF373D" w:rsidP="00D137FF">
      <w:pPr>
        <w:jc w:val="both"/>
        <w:rPr>
          <w:rFonts w:ascii="Calibri" w:hAnsi="Calibri"/>
        </w:rPr>
      </w:pPr>
    </w:p>
    <w:p w14:paraId="1D9582E1" w14:textId="77777777" w:rsidR="00D07033" w:rsidRPr="00613438" w:rsidRDefault="00D07033" w:rsidP="00D07033">
      <w:pPr>
        <w:pStyle w:val="Heading2"/>
      </w:pPr>
      <w:bookmarkStart w:id="191" w:name="_Toc437601154"/>
      <w:r w:rsidRPr="00613438">
        <w:t>Container-Erkennung</w:t>
      </w:r>
      <w:bookmarkEnd w:id="191"/>
    </w:p>
    <w:p w14:paraId="0BCAB76D" w14:textId="77777777" w:rsidR="00D07033" w:rsidRPr="00613438" w:rsidRDefault="00D07033" w:rsidP="00D07033">
      <w:r w:rsidRPr="00613438">
        <w:t>Für die initiale Containererkennung wird eine Kamera verwendet. Diese beinhaltet zwei Teilfunktionen:</w:t>
      </w:r>
    </w:p>
    <w:p w14:paraId="7AEB8139" w14:textId="77777777" w:rsidR="00D07033" w:rsidRPr="00613438" w:rsidRDefault="00D07033" w:rsidP="00D07033">
      <w:pPr>
        <w:pStyle w:val="ListParagraph"/>
        <w:numPr>
          <w:ilvl w:val="0"/>
          <w:numId w:val="23"/>
        </w:numPr>
      </w:pPr>
      <w:r w:rsidRPr="00613438">
        <w:t>Erkennung eines Containers der richtigen Farbe</w:t>
      </w:r>
    </w:p>
    <w:p w14:paraId="37C9637D" w14:textId="77777777" w:rsidR="00D07033" w:rsidRPr="00613438" w:rsidRDefault="00D07033" w:rsidP="00D07033">
      <w:pPr>
        <w:pStyle w:val="ListParagraph"/>
        <w:numPr>
          <w:ilvl w:val="0"/>
          <w:numId w:val="23"/>
        </w:numPr>
      </w:pPr>
      <w:r w:rsidRPr="00613438">
        <w:t>Distanzabschätzung</w:t>
      </w:r>
    </w:p>
    <w:p w14:paraId="43FA8EF2" w14:textId="77777777" w:rsidR="00D07033" w:rsidRPr="00613438" w:rsidRDefault="00D07033" w:rsidP="00D07033"/>
    <w:p w14:paraId="7E4AC043" w14:textId="77777777" w:rsidR="00D07033" w:rsidRPr="00613438" w:rsidRDefault="00D07033" w:rsidP="00D07033">
      <w:r w:rsidRPr="00613438">
        <w:t xml:space="preserve">Sobald ein Container auf einer Distanz von circa 30cm erkannt wird, wird der RGB-Sensor gestartet. </w:t>
      </w:r>
    </w:p>
    <w:p w14:paraId="14BECF31" w14:textId="77777777" w:rsidR="00D07033" w:rsidRPr="00613438" w:rsidRDefault="00D07033" w:rsidP="00D07033">
      <w:r w:rsidRPr="00613438">
        <w:t xml:space="preserve">Die Geschwindigkeit des Fahrzeuges wird gedrosselt und der RGB-Sensor analysiert die erhaltenen Farbwerte. </w:t>
      </w:r>
    </w:p>
    <w:p w14:paraId="771F4039" w14:textId="7D03D215" w:rsidR="00D07033" w:rsidRPr="00613438" w:rsidRDefault="00D07033" w:rsidP="00D07033">
      <w:r w:rsidRPr="00613438">
        <w:t xml:space="preserve">Sobald die Farbwerte während einer Zeitdauer von </w:t>
      </w:r>
      <m:oMath>
        <m:r>
          <w:rPr>
            <w:rFonts w:ascii="Cambria Math" w:hAnsi="Cambria Math"/>
          </w:rPr>
          <m:t>t=</m:t>
        </m:r>
        <m:f>
          <m:fPr>
            <m:ctrlPr>
              <w:rPr>
                <w:rFonts w:ascii="Cambria Math" w:hAnsi="Cambria Math"/>
                <w:i/>
              </w:rPr>
            </m:ctrlPr>
          </m:fPr>
          <m:num>
            <m:r>
              <w:rPr>
                <w:rFonts w:ascii="Cambria Math" w:hAnsi="Cambria Math"/>
              </w:rPr>
              <m:t>s</m:t>
            </m:r>
          </m:num>
          <m:den>
            <m:r>
              <w:rPr>
                <w:rFonts w:ascii="Cambria Math" w:hAnsi="Cambria Math"/>
              </w:rPr>
              <m:t>v</m:t>
            </m:r>
          </m:den>
        </m:f>
      </m:oMath>
      <w:r w:rsidRPr="00613438">
        <w:t xml:space="preserve"> (wobei </w:t>
      </w:r>
      <w:r w:rsidRPr="00613438">
        <w:rPr>
          <w:i/>
        </w:rPr>
        <w:t>s</w:t>
      </w:r>
      <w:r w:rsidRPr="00613438">
        <w:t xml:space="preserve"> die Containerbreite und </w:t>
      </w:r>
      <w:r w:rsidRPr="00613438">
        <w:rPr>
          <w:i/>
        </w:rPr>
        <w:t>v</w:t>
      </w:r>
      <w:r w:rsidRPr="00613438">
        <w:t xml:space="preserve"> die momentane Geschwindigkeit des Fahrzeuges ist) die beiden gültigen Farbcodes (blau oder grün) misst, kann die Position des Containers genau ermittelt werden und der Container somit aufgeladen werden.</w:t>
      </w:r>
    </w:p>
    <w:p w14:paraId="04EFB81B" w14:textId="77777777" w:rsidR="00D07033" w:rsidRPr="00613438" w:rsidRDefault="00D07033" w:rsidP="00D07033"/>
    <w:p w14:paraId="7B769EC6" w14:textId="77777777" w:rsidR="00D07033" w:rsidRPr="00613438" w:rsidRDefault="00D07033" w:rsidP="00D07033">
      <w:pPr>
        <w:rPr>
          <w:i/>
        </w:rPr>
      </w:pPr>
      <w:r w:rsidRPr="00613438">
        <w:lastRenderedPageBreak/>
        <w:t>In diesem Kapitel wird die Erkennung der Container mittels Kamera beschrieben.</w:t>
      </w:r>
    </w:p>
    <w:p w14:paraId="10B61043" w14:textId="77777777" w:rsidR="00D07033" w:rsidRPr="00613438" w:rsidRDefault="00D07033" w:rsidP="00D07033">
      <w:pPr>
        <w:pStyle w:val="Heading2"/>
      </w:pPr>
      <w:bookmarkStart w:id="192" w:name="_Toc437601155"/>
      <w:r w:rsidRPr="00613438">
        <w:t>Erkennung in vier Schritten</w:t>
      </w:r>
      <w:bookmarkEnd w:id="192"/>
    </w:p>
    <w:p w14:paraId="339A9768" w14:textId="14C48E1D" w:rsidR="00D07033" w:rsidRPr="00613438" w:rsidRDefault="0052435B" w:rsidP="00574883">
      <w:pPr>
        <w:pStyle w:val="Heading3"/>
      </w:pPr>
      <w:bookmarkStart w:id="193" w:name="_Toc437601156"/>
      <w:r>
        <w:rPr>
          <w:noProof/>
          <w:lang w:val="en-US"/>
        </w:rPr>
        <mc:AlternateContent>
          <mc:Choice Requires="wpg">
            <w:drawing>
              <wp:anchor distT="0" distB="0" distL="114300" distR="114300" simplePos="0" relativeHeight="251664896" behindDoc="0" locked="0" layoutInCell="1" allowOverlap="1" wp14:anchorId="28FBCED4" wp14:editId="09D47234">
                <wp:simplePos x="0" y="0"/>
                <wp:positionH relativeFrom="column">
                  <wp:posOffset>-113665</wp:posOffset>
                </wp:positionH>
                <wp:positionV relativeFrom="paragraph">
                  <wp:posOffset>98425</wp:posOffset>
                </wp:positionV>
                <wp:extent cx="5883275" cy="1455420"/>
                <wp:effectExtent l="0" t="0" r="9525" b="0"/>
                <wp:wrapTopAndBottom/>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83275" cy="1455420"/>
                          <a:chOff x="-1884018" y="-7620"/>
                          <a:chExt cx="5884518" cy="1456055"/>
                        </a:xfrm>
                      </wpg:grpSpPr>
                      <wpg:grpSp>
                        <wpg:cNvPr id="26" name="Group 26"/>
                        <wpg:cNvGrpSpPr/>
                        <wpg:grpSpPr>
                          <a:xfrm>
                            <a:off x="0" y="0"/>
                            <a:ext cx="4000500" cy="1448435"/>
                            <a:chOff x="0" y="414443"/>
                            <a:chExt cx="4000501" cy="1449230"/>
                          </a:xfrm>
                        </wpg:grpSpPr>
                        <wpg:grpSp>
                          <wpg:cNvPr id="24" name="Group 24"/>
                          <wpg:cNvGrpSpPr/>
                          <wpg:grpSpPr>
                            <a:xfrm>
                              <a:off x="0" y="414443"/>
                              <a:ext cx="3822700" cy="1449230"/>
                              <a:chOff x="0" y="414443"/>
                              <a:chExt cx="3822700" cy="1449230"/>
                            </a:xfrm>
                          </wpg:grpSpPr>
                          <wpg:grpSp>
                            <wpg:cNvPr id="21" name="Group 21"/>
                            <wpg:cNvGrpSpPr/>
                            <wpg:grpSpPr>
                              <a:xfrm>
                                <a:off x="0" y="414443"/>
                                <a:ext cx="3822700" cy="1150658"/>
                                <a:chOff x="0" y="-13547"/>
                                <a:chExt cx="3822700" cy="1150658"/>
                              </a:xfrm>
                            </wpg:grpSpPr>
                            <pic:pic xmlns:pic="http://schemas.openxmlformats.org/drawingml/2006/picture">
                              <pic:nvPicPr>
                                <pic:cNvPr id="1" name="Picture 15"/>
                                <pic:cNvPicPr>
                                  <a:picLocks noChangeAspect="1"/>
                                </pic:cNvPicPr>
                              </pic:nvPicPr>
                              <pic:blipFill rotWithShape="1">
                                <a:blip r:embed="rId92">
                                  <a:extLst>
                                    <a:ext uri="{28A0092B-C50C-407E-A947-70E740481C1C}">
                                      <a14:useLocalDpi xmlns:a14="http://schemas.microsoft.com/office/drawing/2010/main" val="0"/>
                                    </a:ext>
                                  </a:extLst>
                                </a:blip>
                                <a:srcRect l="14877" t="15195" r="18363" b="26184"/>
                                <a:stretch/>
                              </pic:blipFill>
                              <pic:spPr bwMode="auto">
                                <a:xfrm>
                                  <a:off x="0" y="-13547"/>
                                  <a:ext cx="1828800" cy="1150658"/>
                                </a:xfrm>
                                <a:prstGeom prst="rect">
                                  <a:avLst/>
                                </a:prstGeom>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pic:pic xmlns:pic="http://schemas.openxmlformats.org/drawingml/2006/picture">
                              <pic:nvPicPr>
                                <pic:cNvPr id="16" name="Picture 16"/>
                                <pic:cNvPicPr>
                                  <a:picLocks noChangeAspect="1"/>
                                </pic:cNvPicPr>
                              </pic:nvPicPr>
                              <pic:blipFill rotWithShape="1">
                                <a:blip r:embed="rId93">
                                  <a:extLst>
                                    <a:ext uri="{28A0092B-C50C-407E-A947-70E740481C1C}">
                                      <a14:useLocalDpi xmlns:a14="http://schemas.microsoft.com/office/drawing/2010/main" val="0"/>
                                    </a:ext>
                                  </a:extLst>
                                </a:blip>
                                <a:srcRect l="7439" t="8104" r="22082" b="33401"/>
                                <a:stretch/>
                              </pic:blipFill>
                              <pic:spPr bwMode="auto">
                                <a:xfrm>
                                  <a:off x="1926166" y="-8466"/>
                                  <a:ext cx="1896534" cy="1127309"/>
                                </a:xfrm>
                                <a:prstGeom prst="rect">
                                  <a:avLst/>
                                </a:prstGeom>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g:grpSp>
                          <wps:wsp>
                            <wps:cNvPr id="23" name="Text Box 23"/>
                            <wps:cNvSpPr txBox="1"/>
                            <wps:spPr>
                              <a:xfrm>
                                <a:off x="0" y="1656028"/>
                                <a:ext cx="1485900" cy="2076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9B9604" w14:textId="77777777" w:rsidR="00A51520" w:rsidRDefault="00A51520" w:rsidP="0042505D">
                                  <w:pPr>
                                    <w:pStyle w:val="Caption"/>
                                    <w:rPr>
                                      <w:noProof/>
                                      <w:lang w:eastAsia="en-US"/>
                                    </w:rPr>
                                  </w:pPr>
                                  <w:bookmarkStart w:id="194" w:name="_Ref311445218"/>
                                  <w:bookmarkStart w:id="195" w:name="_Toc437601615"/>
                                  <w:r>
                                    <w:t xml:space="preserve">Abbildung </w:t>
                                  </w:r>
                                  <w:r>
                                    <w:fldChar w:fldCharType="begin"/>
                                  </w:r>
                                  <w:r>
                                    <w:instrText xml:space="preserve"> SEQ Abbildung \* ARABIC </w:instrText>
                                  </w:r>
                                  <w:r>
                                    <w:fldChar w:fldCharType="separate"/>
                                  </w:r>
                                  <w:r>
                                    <w:rPr>
                                      <w:noProof/>
                                    </w:rPr>
                                    <w:t>43</w:t>
                                  </w:r>
                                  <w:r>
                                    <w:fldChar w:fldCharType="end"/>
                                  </w:r>
                                  <w:bookmarkEnd w:id="194"/>
                                  <w:r>
                                    <w:t>: Binärbilderstellung</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5" name="Text Box 25"/>
                          <wps:cNvSpPr txBox="1"/>
                          <wps:spPr>
                            <a:xfrm>
                              <a:off x="1943101" y="1656549"/>
                              <a:ext cx="2057400" cy="18288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61B5794" w14:textId="77777777" w:rsidR="00A51520" w:rsidRPr="005C43E1" w:rsidRDefault="00A51520" w:rsidP="0042505D">
                                <w:pPr>
                                  <w:pStyle w:val="Caption"/>
                                  <w:rPr>
                                    <w:b/>
                                    <w:noProof/>
                                    <w:lang w:eastAsia="en-US"/>
                                  </w:rPr>
                                </w:pPr>
                                <w:bookmarkStart w:id="196" w:name="_Ref311445292"/>
                                <w:bookmarkStart w:id="197" w:name="_Toc437601616"/>
                                <w:r>
                                  <w:t xml:space="preserve">Abbildung </w:t>
                                </w:r>
                                <w:r>
                                  <w:fldChar w:fldCharType="begin"/>
                                </w:r>
                                <w:r>
                                  <w:instrText xml:space="preserve"> SEQ Abbildung \* ARABIC </w:instrText>
                                </w:r>
                                <w:r>
                                  <w:fldChar w:fldCharType="separate"/>
                                </w:r>
                                <w:r>
                                  <w:rPr>
                                    <w:noProof/>
                                  </w:rPr>
                                  <w:t>43</w:t>
                                </w:r>
                                <w:r>
                                  <w:fldChar w:fldCharType="end"/>
                                </w:r>
                                <w:bookmarkEnd w:id="196"/>
                                <w:r>
                                  <w:t xml:space="preserve">: </w:t>
                                </w:r>
                                <w:proofErr w:type="spellStart"/>
                                <w:r>
                                  <w:t>Bloberkennung</w:t>
                                </w:r>
                                <w:proofErr w:type="spellEnd"/>
                                <w:r>
                                  <w:t xml:space="preserve"> am Binärbild</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8" name="Group 28"/>
                        <wpg:cNvGrpSpPr/>
                        <wpg:grpSpPr>
                          <a:xfrm>
                            <a:off x="-1884018" y="-7620"/>
                            <a:ext cx="1714501" cy="1371601"/>
                            <a:chOff x="-6819213" y="-189744"/>
                            <a:chExt cx="2008506" cy="1582421"/>
                          </a:xfrm>
                        </wpg:grpSpPr>
                        <pic:pic xmlns:pic="http://schemas.openxmlformats.org/drawingml/2006/picture">
                          <pic:nvPicPr>
                            <pic:cNvPr id="13" name="Picture 13"/>
                            <pic:cNvPicPr>
                              <a:picLocks noChangeAspect="1"/>
                            </pic:cNvPicPr>
                          </pic:nvPicPr>
                          <pic:blipFill rotWithShape="1">
                            <a:blip r:embed="rId94">
                              <a:extLst>
                                <a:ext uri="{28A0092B-C50C-407E-A947-70E740481C1C}">
                                  <a14:useLocalDpi xmlns:a14="http://schemas.microsoft.com/office/drawing/2010/main" val="0"/>
                                </a:ext>
                              </a:extLst>
                            </a:blip>
                            <a:srcRect l="18679" t="7993" r="18961" b="32937"/>
                            <a:stretch/>
                          </pic:blipFill>
                          <pic:spPr bwMode="auto">
                            <a:xfrm>
                              <a:off x="-6819213" y="-189744"/>
                              <a:ext cx="2008505" cy="1363346"/>
                            </a:xfrm>
                            <a:prstGeom prst="rect">
                              <a:avLst/>
                            </a:prstGeom>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s:wsp>
                          <wps:cNvPr id="27" name="Text Box 27"/>
                          <wps:cNvSpPr txBox="1"/>
                          <wps:spPr>
                            <a:xfrm>
                              <a:off x="-6819211" y="1230752"/>
                              <a:ext cx="2008504"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77930B" w14:textId="77777777" w:rsidR="00A51520" w:rsidRDefault="00A51520" w:rsidP="0042505D">
                                <w:pPr>
                                  <w:pStyle w:val="Caption"/>
                                  <w:rPr>
                                    <w:noProof/>
                                    <w:lang w:eastAsia="en-US"/>
                                  </w:rPr>
                                </w:pPr>
                                <w:bookmarkStart w:id="198" w:name="_Ref311445111"/>
                                <w:bookmarkStart w:id="199" w:name="_Ref311445049"/>
                                <w:bookmarkStart w:id="200" w:name="_Toc437601617"/>
                                <w:r>
                                  <w:t xml:space="preserve">Abbildung </w:t>
                                </w:r>
                                <w:r>
                                  <w:fldChar w:fldCharType="begin"/>
                                </w:r>
                                <w:r>
                                  <w:instrText xml:space="preserve"> SEQ Abbildung \* ARABIC </w:instrText>
                                </w:r>
                                <w:r>
                                  <w:fldChar w:fldCharType="separate"/>
                                </w:r>
                                <w:r>
                                  <w:rPr>
                                    <w:noProof/>
                                  </w:rPr>
                                  <w:t>43</w:t>
                                </w:r>
                                <w:r>
                                  <w:fldChar w:fldCharType="end"/>
                                </w:r>
                                <w:bookmarkEnd w:id="198"/>
                                <w:r>
                                  <w:t>: Farbdistanz zur Referenzfarbe</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8FBCED4" id="Group_x0020_29" o:spid="_x0000_s1354" style="position:absolute;left:0;text-align:left;margin-left:-8.95pt;margin-top:7.75pt;width:463.25pt;height:114.6pt;z-index:251664896;mso-width-relative:margin;mso-height-relative:margin" coordorigin="-1884018,-7620" coordsize="5884518,14560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&#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">
                <v:group id="Group_x0020_26" o:spid="_x0000_s1355" style="position:absolute;width:4000500;height:1448435" coordorigin=",414443" coordsize="4000501,1449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group id="Group_x0020_24" o:spid="_x0000_s1356" style="position:absolute;top:414443;width:3822700;height:1449230" coordorigin=",414443" coordsize="3822700,1449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group id="Group_x0020_21" o:spid="_x0000_s1357" style="position:absolute;top:414443;width:3822700;height:1150658" coordorigin=",-13547" coordsize="3822700,11506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shape id="Picture_x0020_15" o:spid="_x0000_s1358" type="#_x0000_t75" style="position:absolute;top:-13547;width:1828800;height:115065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uX&#10;h5PAAAAA2gAAAA8AAABkcnMvZG93bnJldi54bWxET9uKwjAQfV/wH8IIvmmqomjXKCqIl90X3f2A&#10;aTPbFptJaWKtf28EYZ+Gw7nOYtWaUjRUu8KyguEgAkGcWl1wpuD3Z9efgXAeWWNpmRQ8yMFq2flY&#10;YKztnc/UXHwmQgi7GBXk3lexlC7NyaAb2Io4cH+2NugDrDOpa7yHcFPKURRNpcGCQ0OOFW1zSq+X&#10;m1Fgk/P8mCTjzdf09D3W++uksc1RqV63XX+C8NT6f/HbfdBhPrxeeV25fA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5eHk8AAAADaAAAADwAAAAAAAAAAAAAAAACcAgAAZHJz&#10;L2Rvd25yZXYueG1sUEsFBgAAAAAEAAQA9wAAAIkDAAAAAA==&#10;">
                        <v:imagedata r:id="rId95" o:title="" croptop="9958f" cropbottom="17160f" cropleft="9750f" cropright="12034f"/>
                        <v:path arrowok="t"/>
                      </v:shape>
                      <v:shape id="Picture_x0020_16" o:spid="_x0000_s1359" type="#_x0000_t75" style="position:absolute;left:1926166;top:-8466;width:1896534;height:11273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3&#10;x23AAAAA2wAAAA8AAABkcnMvZG93bnJldi54bWxET02LwjAQvS/4H8IIe1tTK4hUY5Gi6E10FTwO&#10;zdgUm0ltonb/vVlY2Ns83ucs8t424kmdrx0rGI8SEMSl0zVXCk7fm68ZCB+QNTaOScEPeciXg48F&#10;Ztq9+EDPY6hEDGGfoQITQptJ6UtDFv3ItcSRu7rOYoiwq6Tu8BXDbSPTJJlKizXHBoMtFYbK2/Fh&#10;Feh0UhZ9er6fGzfbr7fysLskRqnPYb+agwjUh3/xn3un4/wp/P4SD5DLN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7fHbcAAAADbAAAADwAAAAAAAAAAAAAAAACcAgAAZHJz&#10;L2Rvd25yZXYueG1sUEsFBgAAAAAEAAQA9wAAAIkDAAAAAA==&#10;">
                        <v:imagedata r:id="rId96" o:title="" croptop="5311f" cropbottom="21890f" cropleft="4875f" cropright="14472f"/>
                        <v:path arrowok="t"/>
                      </v:shape>
                    </v:group>
                    <v:shape id="Text_x0020_Box_x0020_23" o:spid="_x0000_s1360" type="#_x0000_t202" style="position:absolute;top:1656028;width:1485900;height:2076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nICUxQAA&#10;ANsAAAAPAAAAZHJzL2Rvd25yZXYueG1sRI/NasMwEITvhbyD2EAupZHrQ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cgJTFAAAA2wAAAA8AAAAAAAAAAAAAAAAAlwIAAGRycy9k&#10;b3ducmV2LnhtbFBLBQYAAAAABAAEAPUAAACJAwAAAAA=&#10;" stroked="f">
                      <v:textbox inset="0,0,0,0">
                        <w:txbxContent>
                          <w:p w14:paraId="6B9B9604" w14:textId="77777777" w:rsidR="00A51520" w:rsidRDefault="00A51520" w:rsidP="0042505D">
                            <w:pPr>
                              <w:pStyle w:val="Caption"/>
                              <w:rPr>
                                <w:noProof/>
                                <w:lang w:eastAsia="en-US"/>
                              </w:rPr>
                            </w:pPr>
                            <w:bookmarkStart w:id="201" w:name="_Ref311445218"/>
                            <w:bookmarkStart w:id="202" w:name="_Toc437601615"/>
                            <w:r>
                              <w:t xml:space="preserve">Abbildung </w:t>
                            </w:r>
                            <w:r>
                              <w:fldChar w:fldCharType="begin"/>
                            </w:r>
                            <w:r>
                              <w:instrText xml:space="preserve"> SEQ Abbildung \* ARABIC </w:instrText>
                            </w:r>
                            <w:r>
                              <w:fldChar w:fldCharType="separate"/>
                            </w:r>
                            <w:r>
                              <w:rPr>
                                <w:noProof/>
                              </w:rPr>
                              <w:t>43</w:t>
                            </w:r>
                            <w:r>
                              <w:fldChar w:fldCharType="end"/>
                            </w:r>
                            <w:bookmarkEnd w:id="201"/>
                            <w:r>
                              <w:t>: Binärbilderstellung</w:t>
                            </w:r>
                            <w:bookmarkEnd w:id="202"/>
                          </w:p>
                        </w:txbxContent>
                      </v:textbox>
                    </v:shape>
                  </v:group>
                  <v:shape id="Text_x0020_Box_x0020_25" o:spid="_x0000_s1361" type="#_x0000_t202" style="position:absolute;left:1943101;top:1656549;width:2057400;height:1828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Ob17xQAA&#10;ANsAAAAPAAAAZHJzL2Rvd25yZXYueG1sRI/NasMwEITvhbyD2EAupZFraC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5vXvFAAAA2wAAAA8AAAAAAAAAAAAAAAAAlwIAAGRycy9k&#10;b3ducmV2LnhtbFBLBQYAAAAABAAEAPUAAACJAwAAAAA=&#10;" stroked="f">
                    <v:textbox inset="0,0,0,0">
                      <w:txbxContent>
                        <w:p w14:paraId="361B5794" w14:textId="77777777" w:rsidR="00A51520" w:rsidRPr="005C43E1" w:rsidRDefault="00A51520" w:rsidP="0042505D">
                          <w:pPr>
                            <w:pStyle w:val="Caption"/>
                            <w:rPr>
                              <w:b/>
                              <w:noProof/>
                              <w:lang w:eastAsia="en-US"/>
                            </w:rPr>
                          </w:pPr>
                          <w:bookmarkStart w:id="203" w:name="_Ref311445292"/>
                          <w:bookmarkStart w:id="204" w:name="_Toc437601616"/>
                          <w:r>
                            <w:t xml:space="preserve">Abbildung </w:t>
                          </w:r>
                          <w:r>
                            <w:fldChar w:fldCharType="begin"/>
                          </w:r>
                          <w:r>
                            <w:instrText xml:space="preserve"> SEQ Abbildung \* ARABIC </w:instrText>
                          </w:r>
                          <w:r>
                            <w:fldChar w:fldCharType="separate"/>
                          </w:r>
                          <w:r>
                            <w:rPr>
                              <w:noProof/>
                            </w:rPr>
                            <w:t>43</w:t>
                          </w:r>
                          <w:r>
                            <w:fldChar w:fldCharType="end"/>
                          </w:r>
                          <w:bookmarkEnd w:id="203"/>
                          <w:r>
                            <w:t xml:space="preserve">: </w:t>
                          </w:r>
                          <w:proofErr w:type="spellStart"/>
                          <w:r>
                            <w:t>Bloberkennung</w:t>
                          </w:r>
                          <w:proofErr w:type="spellEnd"/>
                          <w:r>
                            <w:t xml:space="preserve"> am Binärbild</w:t>
                          </w:r>
                          <w:bookmarkEnd w:id="204"/>
                        </w:p>
                      </w:txbxContent>
                    </v:textbox>
                  </v:shape>
                </v:group>
                <v:group id="Group_x0020_28" o:spid="_x0000_s1362" style="position:absolute;left:-1884018;top:-7620;width:1714501;height:1371601" coordorigin="-6819213,-189744" coordsize="2008506,15824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 id="Picture_x0020_13" o:spid="_x0000_s1363" type="#_x0000_t75" style="position:absolute;left:-6819213;top:-189744;width:2008505;height:13633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xK&#10;VUvAAAAA2wAAAA8AAABkcnMvZG93bnJldi54bWxET0uLwjAQvgv7H8IseLOproh0TYssCF724As8&#10;Ds1sW0wm3SZq9dcbQfA2H99zFkVvjbhQ5xvHCsZJCoK4dLrhSsF+txrNQfiArNE4JgU38lDkH4MF&#10;ZtpdeUOXbahEDGGfoYI6hDaT0pc1WfSJa4kj9+c6iyHCrpK6w2sMt0ZO0nQmLTYcG2ps6aem8rQ9&#10;WwX+t50etKnW/WpuymMadv/35V2p4We//AYRqA9v8cu91nH+Fzx/iQfI/A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vEpVS8AAAADbAAAADwAAAAAAAAAAAAAAAACcAgAAZHJz&#10;L2Rvd25yZXYueG1sUEsFBgAAAAAEAAQA9wAAAIkDAAAAAA==&#10;">
                    <v:imagedata r:id="rId97" o:title="" croptop="5238f" cropbottom="21586f" cropleft="12241f" cropright="12426f"/>
                    <v:path arrowok="t"/>
                  </v:shape>
                  <v:shape id="Text_x0020_Box_x0020_27" o:spid="_x0000_s1364" type="#_x0000_t202" style="position:absolute;left:-6819211;top:1230752;width:2008504;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3C77930B" w14:textId="77777777" w:rsidR="00A51520" w:rsidRDefault="00A51520" w:rsidP="0042505D">
                          <w:pPr>
                            <w:pStyle w:val="Caption"/>
                            <w:rPr>
                              <w:noProof/>
                              <w:lang w:eastAsia="en-US"/>
                            </w:rPr>
                          </w:pPr>
                          <w:bookmarkStart w:id="205" w:name="_Ref311445111"/>
                          <w:bookmarkStart w:id="206" w:name="_Ref311445049"/>
                          <w:bookmarkStart w:id="207" w:name="_Toc437601617"/>
                          <w:r>
                            <w:t xml:space="preserve">Abbildung </w:t>
                          </w:r>
                          <w:r>
                            <w:fldChar w:fldCharType="begin"/>
                          </w:r>
                          <w:r>
                            <w:instrText xml:space="preserve"> SEQ Abbildung \* ARABIC </w:instrText>
                          </w:r>
                          <w:r>
                            <w:fldChar w:fldCharType="separate"/>
                          </w:r>
                          <w:r>
                            <w:rPr>
                              <w:noProof/>
                            </w:rPr>
                            <w:t>43</w:t>
                          </w:r>
                          <w:r>
                            <w:fldChar w:fldCharType="end"/>
                          </w:r>
                          <w:bookmarkEnd w:id="205"/>
                          <w:r>
                            <w:t>: Farbdistanz zur Referenzfarbe</w:t>
                          </w:r>
                          <w:bookmarkEnd w:id="206"/>
                          <w:bookmarkEnd w:id="207"/>
                        </w:p>
                      </w:txbxContent>
                    </v:textbox>
                  </v:shape>
                </v:group>
                <w10:wrap type="topAndBottom"/>
              </v:group>
            </w:pict>
          </mc:Fallback>
        </mc:AlternateContent>
      </w:r>
      <w:r w:rsidR="00D07033" w:rsidRPr="00613438">
        <w:t>Schritt 1: Farbdistanz zur Referenzfarbe ermitteln</w:t>
      </w:r>
      <w:bookmarkEnd w:id="193"/>
    </w:p>
    <w:p w14:paraId="4CAF4C0B" w14:textId="77777777" w:rsidR="00D07033" w:rsidRPr="00613438" w:rsidRDefault="00D07033" w:rsidP="00D07033"/>
    <w:p w14:paraId="7C0524F9" w14:textId="77777777" w:rsidR="00D07033" w:rsidRPr="00613438" w:rsidRDefault="00D07033" w:rsidP="00D07033">
      <w:r w:rsidRPr="00613438">
        <w:t>Als erstes wird</w:t>
      </w:r>
      <w:r w:rsidR="005D1008" w:rsidRPr="00613438">
        <w:t xml:space="preserve"> </w:t>
      </w:r>
      <w:r w:rsidR="005D1008" w:rsidRPr="00C13B8E">
        <w:rPr>
          <w:rFonts w:ascii="Calibri" w:hAnsi="Calibri"/>
        </w:rPr>
        <w:t xml:space="preserve">in </w:t>
      </w:r>
      <w:r w:rsidRPr="00613438">
        <w:t>auf dem Ursprungsbild die Farbdistanz zur Referenzfarbe (hier blau) errechnet</w:t>
      </w:r>
      <w:r w:rsidR="005D1008" w:rsidRPr="00613438">
        <w:t xml:space="preserve">, welche in </w:t>
      </w:r>
      <w:r w:rsidR="005D1008" w:rsidRPr="00613438">
        <w:fldChar w:fldCharType="begin"/>
      </w:r>
      <w:r w:rsidR="005D1008" w:rsidRPr="00613438">
        <w:instrText xml:space="preserve"> REF _Ref311445111 \h </w:instrText>
      </w:r>
      <w:r w:rsidR="005D1008" w:rsidRPr="00613438">
        <w:fldChar w:fldCharType="separate"/>
      </w:r>
      <w:r w:rsidR="00C50A5A">
        <w:t>Abbildung 43</w:t>
      </w:r>
      <w:r w:rsidR="005D1008" w:rsidRPr="00613438">
        <w:fldChar w:fldCharType="end"/>
      </w:r>
      <w:r w:rsidR="005D1008" w:rsidRPr="00613438">
        <w:t xml:space="preserve"> dargestellt ist.</w:t>
      </w:r>
    </w:p>
    <w:p w14:paraId="6C6862A2" w14:textId="77777777" w:rsidR="00D07033" w:rsidRPr="00613438" w:rsidRDefault="00D07033" w:rsidP="00D07033"/>
    <w:p w14:paraId="7B9CDC8E" w14:textId="77777777" w:rsidR="00D07033" w:rsidRPr="00054227" w:rsidRDefault="00D07033" w:rsidP="00D07033">
      <w:pPr>
        <w:rPr>
          <w:b/>
          <w:lang w:val="fr-CH"/>
        </w:rPr>
      </w:pPr>
      <w:r w:rsidRPr="00054227">
        <w:rPr>
          <w:b/>
          <w:lang w:val="fr-CH"/>
        </w:rPr>
        <w:t>Codesnippet (SimpleCV)</w:t>
      </w:r>
    </w:p>
    <w:p w14:paraId="4BC62F98" w14:textId="77777777" w:rsidR="00D07033" w:rsidRPr="00054227" w:rsidRDefault="00D07033" w:rsidP="00D07033">
      <w:pPr>
        <w:rPr>
          <w:lang w:val="fr-CH"/>
        </w:rPr>
      </w:pPr>
      <w:r w:rsidRPr="00054227">
        <w:rPr>
          <w:rFonts w:ascii="Menlo" w:hAnsi="Menlo" w:cs="Menlo"/>
          <w:lang w:val="fr-CH"/>
        </w:rPr>
        <w:t>blue_distance = img.colorDistance(Color.BLUE)</w:t>
      </w:r>
    </w:p>
    <w:p w14:paraId="0D1CA560" w14:textId="77777777" w:rsidR="00D07033" w:rsidRPr="00054227" w:rsidRDefault="00D07033" w:rsidP="00D07033">
      <w:pPr>
        <w:rPr>
          <w:lang w:val="fr-CH"/>
        </w:rPr>
      </w:pPr>
    </w:p>
    <w:p w14:paraId="1F010E79" w14:textId="77777777" w:rsidR="00D07033" w:rsidRPr="00613438" w:rsidRDefault="00D07033" w:rsidP="00574883">
      <w:pPr>
        <w:pStyle w:val="Heading3"/>
      </w:pPr>
      <w:bookmarkStart w:id="208" w:name="_Toc437601157"/>
      <w:r w:rsidRPr="00613438">
        <w:t>Schritt 2: Binärbild erstellen</w:t>
      </w:r>
      <w:bookmarkEnd w:id="208"/>
    </w:p>
    <w:p w14:paraId="0694ED16" w14:textId="77777777" w:rsidR="00D07033" w:rsidRPr="00C13B8E" w:rsidRDefault="00D07033" w:rsidP="00D07033">
      <w:pPr>
        <w:rPr>
          <w:rFonts w:ascii="Calibri" w:hAnsi="Calibri"/>
        </w:rPr>
      </w:pPr>
    </w:p>
    <w:p w14:paraId="1A581027" w14:textId="77777777" w:rsidR="00D07033" w:rsidRPr="00C13B8E" w:rsidRDefault="00D07033" w:rsidP="00CC3566">
      <w:pPr>
        <w:jc w:val="both"/>
        <w:rPr>
          <w:rFonts w:ascii="Calibri" w:hAnsi="Calibri"/>
        </w:rPr>
      </w:pPr>
      <w:r w:rsidRPr="00C13B8E">
        <w:rPr>
          <w:rFonts w:ascii="Calibri" w:hAnsi="Calibri"/>
        </w:rPr>
        <w:t>Anhand der ermittelten Farbdistanzen wird ein Binärbild erstellt</w:t>
      </w:r>
      <w:r w:rsidR="005D1008" w:rsidRPr="00C13B8E">
        <w:rPr>
          <w:rFonts w:ascii="Calibri" w:hAnsi="Calibri"/>
        </w:rPr>
        <w:t xml:space="preserve"> (siehe </w:t>
      </w:r>
      <w:r w:rsidR="005D1008" w:rsidRPr="00C13B8E">
        <w:rPr>
          <w:rFonts w:ascii="Calibri" w:hAnsi="Calibri"/>
        </w:rPr>
        <w:fldChar w:fldCharType="begin"/>
      </w:r>
      <w:r w:rsidR="005D1008" w:rsidRPr="00C13B8E">
        <w:rPr>
          <w:rFonts w:ascii="Calibri" w:hAnsi="Calibri"/>
        </w:rPr>
        <w:instrText xml:space="preserve"> REF _Ref311445218 \h </w:instrText>
      </w:r>
      <w:r w:rsidR="005D1008" w:rsidRPr="00C13B8E">
        <w:rPr>
          <w:rFonts w:ascii="Calibri" w:hAnsi="Calibri"/>
        </w:rPr>
      </w:r>
      <w:r w:rsidR="005D1008" w:rsidRPr="00C13B8E">
        <w:rPr>
          <w:rFonts w:ascii="Calibri" w:hAnsi="Calibri"/>
        </w:rPr>
        <w:fldChar w:fldCharType="separate"/>
      </w:r>
      <w:r w:rsidR="00C50A5A">
        <w:t>Abbildung 43</w:t>
      </w:r>
      <w:r w:rsidR="005D1008" w:rsidRPr="00C13B8E">
        <w:rPr>
          <w:rFonts w:ascii="Calibri" w:hAnsi="Calibri"/>
        </w:rPr>
        <w:fldChar w:fldCharType="end"/>
      </w:r>
      <w:r w:rsidR="005D1008" w:rsidRPr="00C13B8E">
        <w:rPr>
          <w:rFonts w:ascii="Calibri" w:hAnsi="Calibri"/>
        </w:rPr>
        <w:t>)</w:t>
      </w:r>
      <w:r w:rsidRPr="00C13B8E">
        <w:rPr>
          <w:rFonts w:ascii="Calibri" w:hAnsi="Calibri"/>
        </w:rPr>
        <w:t>. Da die Farbdistanz beim Container am geringsten ist, bleibt dieser als einziges Objekt ü</w:t>
      </w:r>
      <w:r w:rsidR="00CC3566" w:rsidRPr="00C13B8E">
        <w:rPr>
          <w:rFonts w:ascii="Calibri" w:hAnsi="Calibri"/>
        </w:rPr>
        <w:t>brig.</w:t>
      </w:r>
    </w:p>
    <w:p w14:paraId="3F70739F" w14:textId="77777777" w:rsidR="00D07033" w:rsidRPr="00613438" w:rsidRDefault="00D07033" w:rsidP="00D07033">
      <w:pPr>
        <w:rPr>
          <w:b/>
        </w:rPr>
      </w:pPr>
    </w:p>
    <w:p w14:paraId="5810713A" w14:textId="77777777" w:rsidR="00D07033" w:rsidRPr="00054227" w:rsidRDefault="00D07033" w:rsidP="00D07033">
      <w:pPr>
        <w:rPr>
          <w:b/>
          <w:lang w:val="fr-CH"/>
        </w:rPr>
      </w:pPr>
      <w:r w:rsidRPr="00054227">
        <w:rPr>
          <w:b/>
          <w:lang w:val="fr-CH"/>
        </w:rPr>
        <w:t>Codesnippet (SimpleCV)</w:t>
      </w:r>
    </w:p>
    <w:p w14:paraId="09D4AF71" w14:textId="77777777" w:rsidR="00D07033" w:rsidRPr="00054227" w:rsidRDefault="00D07033" w:rsidP="00D07033">
      <w:pPr>
        <w:rPr>
          <w:rFonts w:ascii="Menlo" w:hAnsi="Menlo" w:cs="Menlo"/>
          <w:sz w:val="22"/>
          <w:szCs w:val="22"/>
          <w:lang w:val="fr-CH"/>
        </w:rPr>
      </w:pPr>
      <w:r w:rsidRPr="00054227">
        <w:rPr>
          <w:rFonts w:ascii="Menlo" w:hAnsi="Menlo" w:cs="Menlo"/>
          <w:sz w:val="22"/>
          <w:szCs w:val="22"/>
          <w:lang w:val="fr-CH"/>
        </w:rPr>
        <w:t>blue_distance_binarized = blue_distance.binarize(125)</w:t>
      </w:r>
    </w:p>
    <w:p w14:paraId="3F5B2EB5" w14:textId="77777777" w:rsidR="00D07033" w:rsidRPr="00613438" w:rsidRDefault="00D07033" w:rsidP="00574883">
      <w:pPr>
        <w:pStyle w:val="Heading3"/>
      </w:pPr>
      <w:bookmarkStart w:id="209" w:name="_Toc437601158"/>
      <w:r w:rsidRPr="00613438">
        <w:t xml:space="preserve">Schritt 3: </w:t>
      </w:r>
      <w:proofErr w:type="spellStart"/>
      <w:r w:rsidRPr="00613438">
        <w:t>Blob</w:t>
      </w:r>
      <w:proofErr w:type="spellEnd"/>
      <w:r w:rsidRPr="00613438">
        <w:t xml:space="preserve"> erkennen</w:t>
      </w:r>
      <w:bookmarkEnd w:id="209"/>
    </w:p>
    <w:p w14:paraId="281BB97C" w14:textId="77777777" w:rsidR="00D07033" w:rsidRPr="00C13B8E" w:rsidRDefault="00D07033" w:rsidP="0042505D">
      <w:pPr>
        <w:jc w:val="both"/>
        <w:rPr>
          <w:rFonts w:ascii="Calibri" w:hAnsi="Calibri"/>
        </w:rPr>
      </w:pPr>
      <w:r w:rsidRPr="00C13B8E">
        <w:rPr>
          <w:rFonts w:ascii="Calibri" w:hAnsi="Calibri"/>
        </w:rPr>
        <w:t>Auf diesem Binärbild wird ein Algorithmus zur Blob-Erkennung gestartet.</w:t>
      </w:r>
      <w:r w:rsidR="00CC3566" w:rsidRPr="00C13B8E">
        <w:rPr>
          <w:rFonts w:ascii="Calibri" w:hAnsi="Calibri"/>
        </w:rPr>
        <w:t xml:space="preserve"> </w:t>
      </w:r>
      <w:r w:rsidRPr="00C13B8E">
        <w:rPr>
          <w:rFonts w:ascii="Calibri" w:hAnsi="Calibri"/>
        </w:rPr>
        <w:t>Ein Blob ist ein zusammenhängender Bereich in einem Bild, welcher dieselben Farbwerte enthält.</w:t>
      </w:r>
    </w:p>
    <w:p w14:paraId="4AA79AD2" w14:textId="77777777" w:rsidR="00D07033" w:rsidRPr="00C13B8E" w:rsidRDefault="00D07033" w:rsidP="0042505D">
      <w:pPr>
        <w:jc w:val="both"/>
        <w:rPr>
          <w:rFonts w:ascii="Calibri" w:hAnsi="Calibri"/>
        </w:rPr>
      </w:pPr>
      <w:r w:rsidRPr="00C13B8E">
        <w:rPr>
          <w:rFonts w:ascii="Calibri" w:hAnsi="Calibri"/>
        </w:rPr>
        <w:t>Da das zuvor erzeugte Binärbild nur schwarze und weisse Flächen enthält, liefert die Blob-Detection genaue Werte. Die Fläche des Blobs</w:t>
      </w:r>
      <w:r w:rsidR="005D1008" w:rsidRPr="00C13B8E">
        <w:rPr>
          <w:rFonts w:ascii="Calibri" w:hAnsi="Calibri"/>
        </w:rPr>
        <w:t xml:space="preserve"> (und somit Containers) wurde in</w:t>
      </w:r>
      <w:r w:rsidRPr="00C13B8E">
        <w:rPr>
          <w:rFonts w:ascii="Calibri" w:hAnsi="Calibri"/>
        </w:rPr>
        <w:t xml:space="preserve"> </w:t>
      </w:r>
      <w:r w:rsidR="005D1008" w:rsidRPr="00C13B8E">
        <w:rPr>
          <w:rFonts w:ascii="Calibri" w:hAnsi="Calibri"/>
        </w:rPr>
        <w:fldChar w:fldCharType="begin"/>
      </w:r>
      <w:r w:rsidR="005D1008" w:rsidRPr="00C13B8E">
        <w:rPr>
          <w:rFonts w:ascii="Calibri" w:hAnsi="Calibri"/>
        </w:rPr>
        <w:instrText xml:space="preserve"> REF _Ref311445292 \h </w:instrText>
      </w:r>
      <w:r w:rsidR="005D1008" w:rsidRPr="00C13B8E">
        <w:rPr>
          <w:rFonts w:ascii="Calibri" w:hAnsi="Calibri"/>
        </w:rPr>
      </w:r>
      <w:r w:rsidR="005D1008" w:rsidRPr="00C13B8E">
        <w:rPr>
          <w:rFonts w:ascii="Calibri" w:hAnsi="Calibri"/>
        </w:rPr>
        <w:fldChar w:fldCharType="separate"/>
      </w:r>
      <w:r w:rsidR="00C50A5A">
        <w:t>Abbildung 43</w:t>
      </w:r>
      <w:r w:rsidR="005D1008" w:rsidRPr="00C13B8E">
        <w:rPr>
          <w:rFonts w:ascii="Calibri" w:hAnsi="Calibri"/>
        </w:rPr>
        <w:fldChar w:fldCharType="end"/>
      </w:r>
      <w:r w:rsidRPr="00C13B8E">
        <w:rPr>
          <w:rFonts w:ascii="Calibri" w:hAnsi="Calibri"/>
        </w:rPr>
        <w:t xml:space="preserve"> grün eingefärbt.</w:t>
      </w:r>
    </w:p>
    <w:p w14:paraId="1AEB3CCA" w14:textId="77777777" w:rsidR="00D07033" w:rsidRPr="00613438" w:rsidRDefault="00D07033" w:rsidP="00D07033">
      <w:pPr>
        <w:rPr>
          <w:rFonts w:ascii="Menlo" w:hAnsi="Menlo" w:cs="Menlo"/>
        </w:rPr>
      </w:pPr>
    </w:p>
    <w:p w14:paraId="4D87C455" w14:textId="77777777" w:rsidR="00D07033" w:rsidRPr="00054227" w:rsidRDefault="00D07033" w:rsidP="00D07033">
      <w:pPr>
        <w:rPr>
          <w:b/>
          <w:lang w:val="fr-CH"/>
        </w:rPr>
      </w:pPr>
      <w:r w:rsidRPr="00054227">
        <w:rPr>
          <w:b/>
          <w:lang w:val="fr-CH"/>
        </w:rPr>
        <w:t>Codesnippet (SimpleCV)</w:t>
      </w:r>
    </w:p>
    <w:p w14:paraId="6C83DE7F" w14:textId="77777777" w:rsidR="00D07033" w:rsidRPr="00054227" w:rsidRDefault="00D07033" w:rsidP="00D07033">
      <w:pPr>
        <w:rPr>
          <w:rFonts w:ascii="Menlo" w:hAnsi="Menlo" w:cs="Menlo"/>
          <w:sz w:val="22"/>
          <w:szCs w:val="22"/>
          <w:lang w:val="fr-CH"/>
        </w:rPr>
      </w:pPr>
      <w:r w:rsidRPr="00054227">
        <w:rPr>
          <w:rFonts w:ascii="Menlo" w:hAnsi="Menlo" w:cs="Menlo"/>
          <w:sz w:val="22"/>
          <w:szCs w:val="22"/>
          <w:lang w:val="fr-CH"/>
        </w:rPr>
        <w:t>blobs = blue_distance_binarized.findBlobs(minsize=500)</w:t>
      </w:r>
    </w:p>
    <w:p w14:paraId="19FBA460" w14:textId="77777777" w:rsidR="00D07033" w:rsidRPr="00054227" w:rsidRDefault="00D07033" w:rsidP="00D07033">
      <w:pPr>
        <w:rPr>
          <w:lang w:val="fr-CH"/>
        </w:rPr>
      </w:pPr>
    </w:p>
    <w:p w14:paraId="65DDC2A0" w14:textId="77777777" w:rsidR="00D07033" w:rsidRPr="00C13B8E" w:rsidRDefault="00D07033" w:rsidP="00CC3566">
      <w:pPr>
        <w:jc w:val="both"/>
        <w:rPr>
          <w:rFonts w:ascii="Calibri" w:hAnsi="Calibri"/>
        </w:rPr>
      </w:pPr>
      <w:r w:rsidRPr="00C13B8E">
        <w:rPr>
          <w:rFonts w:ascii="Calibri" w:hAnsi="Calibri"/>
        </w:rPr>
        <w:t>Blobs können in SimpleCV auf Minimal- und Maximalgrösse selektiert werden. Zusätzlich kann via SimpleCV die Form des Blobs analysiert werden.</w:t>
      </w:r>
    </w:p>
    <w:p w14:paraId="07806678" w14:textId="77777777" w:rsidR="00D07033" w:rsidRPr="00C13B8E" w:rsidRDefault="00D07033" w:rsidP="00CC3566">
      <w:pPr>
        <w:jc w:val="both"/>
        <w:rPr>
          <w:rFonts w:ascii="Calibri" w:hAnsi="Calibri"/>
        </w:rPr>
      </w:pPr>
    </w:p>
    <w:p w14:paraId="63E7C41C" w14:textId="77777777" w:rsidR="00D07033" w:rsidRPr="00C13B8E" w:rsidRDefault="00D07033" w:rsidP="00CC3566">
      <w:pPr>
        <w:jc w:val="both"/>
        <w:rPr>
          <w:rFonts w:ascii="Calibri" w:hAnsi="Calibri"/>
        </w:rPr>
      </w:pPr>
      <w:r w:rsidRPr="00C13B8E">
        <w:rPr>
          <w:rFonts w:ascii="Calibri" w:hAnsi="Calibri"/>
        </w:rPr>
        <w:t xml:space="preserve">Mit folgendem Codesnippet filtern wir nach allen gefundenen Blobs, welche eine rechteckähnliche Form haben (mit einem </w:t>
      </w:r>
      <w:r w:rsidRPr="00C13B8E">
        <w:rPr>
          <w:rFonts w:ascii="Calibri" w:hAnsi="Calibri"/>
          <w:i/>
        </w:rPr>
        <w:t>Threshold</w:t>
      </w:r>
      <w:r w:rsidRPr="00C13B8E">
        <w:rPr>
          <w:rFonts w:ascii="Calibri" w:hAnsi="Calibri"/>
        </w:rPr>
        <w:t xml:space="preserve"> von 0.2)</w:t>
      </w:r>
    </w:p>
    <w:p w14:paraId="4D5B610E" w14:textId="77777777" w:rsidR="00D07033" w:rsidRPr="00613438" w:rsidRDefault="00D07033" w:rsidP="00D07033"/>
    <w:p w14:paraId="45A72BBB" w14:textId="77777777" w:rsidR="00D07033" w:rsidRPr="00C13B8E" w:rsidRDefault="00D07033" w:rsidP="00D07033">
      <w:pPr>
        <w:rPr>
          <w:rFonts w:ascii="Calibri" w:hAnsi="Calibri"/>
          <w:b/>
        </w:rPr>
      </w:pPr>
      <w:r w:rsidRPr="00C13B8E">
        <w:rPr>
          <w:rFonts w:ascii="Calibri" w:hAnsi="Calibri"/>
          <w:b/>
        </w:rPr>
        <w:t xml:space="preserve">Codesnippet (SimpleCV) </w:t>
      </w:r>
    </w:p>
    <w:p w14:paraId="39457003" w14:textId="77777777" w:rsidR="00D07033" w:rsidRPr="00613438" w:rsidRDefault="00D07033" w:rsidP="00D07033">
      <w:pPr>
        <w:rPr>
          <w:rFonts w:ascii="Menlo" w:hAnsi="Menlo" w:cs="Menlo"/>
          <w:sz w:val="22"/>
        </w:rPr>
      </w:pPr>
      <w:r w:rsidRPr="00613438">
        <w:rPr>
          <w:rFonts w:ascii="Menlo" w:hAnsi="Menlo" w:cs="Menlo"/>
          <w:sz w:val="22"/>
        </w:rPr>
        <w:t>rectangles = blobs.filter([b.isRectangle(0.2) for b in blobs])</w:t>
      </w:r>
    </w:p>
    <w:p w14:paraId="37E6FD14" w14:textId="77777777" w:rsidR="00D07033" w:rsidRPr="00C13B8E" w:rsidRDefault="00D07033" w:rsidP="00D07033">
      <w:pPr>
        <w:rPr>
          <w:rFonts w:ascii="Calibri" w:eastAsia="MS Gothic" w:hAnsi="Calibri"/>
          <w:color w:val="365F91"/>
          <w:sz w:val="32"/>
          <w:szCs w:val="32"/>
        </w:rPr>
      </w:pPr>
    </w:p>
    <w:p w14:paraId="3387C7E0" w14:textId="77777777" w:rsidR="00D07033" w:rsidRPr="00613438" w:rsidRDefault="00D07033" w:rsidP="00574883">
      <w:pPr>
        <w:pStyle w:val="Heading3"/>
      </w:pPr>
      <w:bookmarkStart w:id="210" w:name="_Toc437601159"/>
      <w:r w:rsidRPr="00613438">
        <w:t>Distanzermittlung</w:t>
      </w:r>
      <w:bookmarkEnd w:id="210"/>
    </w:p>
    <w:p w14:paraId="7B0BAD85" w14:textId="77777777" w:rsidR="00D07033" w:rsidRPr="00C13B8E" w:rsidRDefault="00D07033" w:rsidP="00CC3566">
      <w:pPr>
        <w:jc w:val="both"/>
        <w:rPr>
          <w:rFonts w:ascii="Calibri" w:hAnsi="Calibri"/>
        </w:rPr>
      </w:pPr>
      <w:r w:rsidRPr="00C13B8E">
        <w:rPr>
          <w:rFonts w:ascii="Calibri" w:hAnsi="Calibri"/>
        </w:rPr>
        <w:t xml:space="preserve">Die Distanz des Containers kann mittels zwei </w:t>
      </w:r>
      <w:r w:rsidRPr="00C13B8E">
        <w:rPr>
          <w:rFonts w:ascii="Calibri" w:hAnsi="Calibri"/>
          <w:i/>
        </w:rPr>
        <w:t>Referenzwerten</w:t>
      </w:r>
      <w:r w:rsidRPr="00C13B8E">
        <w:rPr>
          <w:rFonts w:ascii="Calibri" w:hAnsi="Calibri"/>
        </w:rPr>
        <w:t xml:space="preserve"> errechnet werden.</w:t>
      </w:r>
    </w:p>
    <w:p w14:paraId="0A0CBCA8" w14:textId="77777777" w:rsidR="00D07033" w:rsidRPr="00C13B8E" w:rsidRDefault="00D07033" w:rsidP="00CC3566">
      <w:pPr>
        <w:jc w:val="both"/>
        <w:rPr>
          <w:rFonts w:ascii="Calibri" w:hAnsi="Calibri"/>
        </w:rPr>
      </w:pPr>
      <w:r w:rsidRPr="00C13B8E">
        <w:rPr>
          <w:rFonts w:ascii="Calibri" w:hAnsi="Calibri"/>
        </w:rPr>
        <w:t>Die beiden Referenzmessungen wurden beim Testen mit einer eingebauten iSight-Kamera (Macbook) ermittelt.</w:t>
      </w:r>
    </w:p>
    <w:p w14:paraId="25AE3DE4" w14:textId="77777777" w:rsidR="00D07033" w:rsidRPr="00C13B8E" w:rsidRDefault="00D07033" w:rsidP="00CC3566">
      <w:pPr>
        <w:jc w:val="both"/>
        <w:rPr>
          <w:rFonts w:ascii="Calibri" w:hAnsi="Calibri"/>
        </w:rPr>
      </w:pPr>
    </w:p>
    <w:p w14:paraId="28892AE6" w14:textId="77777777" w:rsidR="00D07033" w:rsidRPr="00C13B8E" w:rsidRDefault="00D07033" w:rsidP="004969BF">
      <w:pPr>
        <w:tabs>
          <w:tab w:val="left" w:pos="567"/>
          <w:tab w:val="left" w:pos="4678"/>
        </w:tabs>
        <w:jc w:val="both"/>
        <w:rPr>
          <w:rFonts w:ascii="Calibri" w:hAnsi="Calibri"/>
        </w:rPr>
      </w:pPr>
      <w:r w:rsidRPr="00C13B8E">
        <w:rPr>
          <w:rFonts w:ascii="Calibri" w:hAnsi="Calibri"/>
          <w:b/>
        </w:rPr>
        <w:t>R</w:t>
      </w:r>
      <w:r w:rsidRPr="00C13B8E">
        <w:rPr>
          <w:rFonts w:ascii="Calibri" w:hAnsi="Calibri"/>
          <w:b/>
          <w:vertAlign w:val="subscript"/>
        </w:rPr>
        <w:t>w</w:t>
      </w:r>
      <w:r w:rsidRPr="00C13B8E">
        <w:rPr>
          <w:rFonts w:ascii="Calibri" w:hAnsi="Calibri"/>
        </w:rPr>
        <w:t xml:space="preserve">: </w:t>
      </w:r>
      <w:r w:rsidRPr="00C13B8E">
        <w:rPr>
          <w:rFonts w:ascii="Calibri" w:hAnsi="Calibri"/>
        </w:rPr>
        <w:tab/>
        <w:t>Referenzbreite des Blobs (</w:t>
      </w:r>
      <w:r w:rsidR="004969BF" w:rsidRPr="00C13B8E">
        <w:rPr>
          <w:rFonts w:ascii="Calibri" w:hAnsi="Calibri"/>
        </w:rPr>
        <w:t xml:space="preserve">Containers). </w:t>
      </w:r>
      <w:r w:rsidRPr="00C13B8E">
        <w:rPr>
          <w:rFonts w:ascii="Calibri" w:hAnsi="Calibri"/>
        </w:rPr>
        <w:tab/>
        <w:t>Referenzmessung: 150 Pixel</w:t>
      </w:r>
    </w:p>
    <w:p w14:paraId="313F6F94" w14:textId="77777777" w:rsidR="00D07033" w:rsidRPr="00C13B8E" w:rsidRDefault="00D07033" w:rsidP="004969BF">
      <w:pPr>
        <w:tabs>
          <w:tab w:val="left" w:pos="567"/>
          <w:tab w:val="left" w:pos="4678"/>
        </w:tabs>
        <w:jc w:val="both"/>
        <w:rPr>
          <w:rFonts w:ascii="Calibri" w:hAnsi="Calibri"/>
        </w:rPr>
      </w:pPr>
      <w:r w:rsidRPr="00C13B8E">
        <w:rPr>
          <w:rFonts w:ascii="Calibri" w:hAnsi="Calibri"/>
          <w:b/>
        </w:rPr>
        <w:t>R</w:t>
      </w:r>
      <w:r w:rsidRPr="00C13B8E">
        <w:rPr>
          <w:rFonts w:ascii="Calibri" w:hAnsi="Calibri"/>
          <w:b/>
          <w:vertAlign w:val="subscript"/>
        </w:rPr>
        <w:t>D</w:t>
      </w:r>
      <w:r w:rsidRPr="00C13B8E">
        <w:rPr>
          <w:rFonts w:ascii="Calibri" w:hAnsi="Calibri"/>
        </w:rPr>
        <w:t xml:space="preserve">: </w:t>
      </w:r>
      <w:r w:rsidR="004969BF" w:rsidRPr="00C13B8E">
        <w:rPr>
          <w:rFonts w:ascii="Calibri" w:hAnsi="Calibri"/>
        </w:rPr>
        <w:tab/>
        <w:t>Referenzdistanz zum Container.</w:t>
      </w:r>
      <w:r w:rsidR="004969BF" w:rsidRPr="00C13B8E">
        <w:rPr>
          <w:rFonts w:ascii="Calibri" w:hAnsi="Calibri"/>
        </w:rPr>
        <w:tab/>
      </w:r>
      <w:r w:rsidRPr="00C13B8E">
        <w:rPr>
          <w:rFonts w:ascii="Calibri" w:hAnsi="Calibri"/>
        </w:rPr>
        <w:t>Referenzmessung: 297 mm</w:t>
      </w:r>
    </w:p>
    <w:p w14:paraId="69A8592E" w14:textId="77777777" w:rsidR="00D07033" w:rsidRPr="00C13B8E" w:rsidRDefault="00D07033" w:rsidP="004969BF">
      <w:pPr>
        <w:tabs>
          <w:tab w:val="left" w:pos="567"/>
          <w:tab w:val="left" w:pos="4678"/>
        </w:tabs>
        <w:jc w:val="both"/>
        <w:rPr>
          <w:rFonts w:ascii="Calibri" w:hAnsi="Calibri"/>
        </w:rPr>
      </w:pPr>
      <w:r w:rsidRPr="00C13B8E">
        <w:rPr>
          <w:rFonts w:ascii="Calibri" w:hAnsi="Calibri"/>
          <w:b/>
        </w:rPr>
        <w:t>M</w:t>
      </w:r>
      <w:r w:rsidRPr="00C13B8E">
        <w:rPr>
          <w:rFonts w:ascii="Calibri" w:hAnsi="Calibri"/>
          <w:b/>
          <w:vertAlign w:val="subscript"/>
        </w:rPr>
        <w:t>w</w:t>
      </w:r>
      <w:r w:rsidRPr="00C13B8E">
        <w:rPr>
          <w:rFonts w:ascii="Calibri" w:hAnsi="Calibri"/>
        </w:rPr>
        <w:t xml:space="preserve">: </w:t>
      </w:r>
      <w:r w:rsidRPr="00C13B8E">
        <w:rPr>
          <w:rFonts w:ascii="Calibri" w:hAnsi="Calibri"/>
        </w:rPr>
        <w:tab/>
        <w:t>Breite des Blobs während der Bildverarbeitung.</w:t>
      </w:r>
    </w:p>
    <w:p w14:paraId="7A72206F" w14:textId="77777777" w:rsidR="00D07033" w:rsidRPr="00C13B8E" w:rsidRDefault="00D07033" w:rsidP="004969BF">
      <w:pPr>
        <w:tabs>
          <w:tab w:val="left" w:pos="567"/>
          <w:tab w:val="left" w:pos="4678"/>
        </w:tabs>
        <w:jc w:val="both"/>
        <w:rPr>
          <w:rFonts w:ascii="Calibri" w:hAnsi="Calibri"/>
        </w:rPr>
      </w:pPr>
      <w:r w:rsidRPr="00C13B8E">
        <w:rPr>
          <w:rFonts w:ascii="Calibri" w:hAnsi="Calibri"/>
          <w:b/>
        </w:rPr>
        <w:t>M</w:t>
      </w:r>
      <w:r w:rsidRPr="00C13B8E">
        <w:rPr>
          <w:rFonts w:ascii="Calibri" w:hAnsi="Calibri"/>
          <w:b/>
          <w:vertAlign w:val="subscript"/>
        </w:rPr>
        <w:t>D</w:t>
      </w:r>
      <w:r w:rsidRPr="00C13B8E">
        <w:rPr>
          <w:rFonts w:ascii="Calibri" w:hAnsi="Calibri"/>
        </w:rPr>
        <w:t xml:space="preserve">: </w:t>
      </w:r>
      <w:r w:rsidRPr="00C13B8E">
        <w:rPr>
          <w:rFonts w:ascii="Calibri" w:hAnsi="Calibri"/>
        </w:rPr>
        <w:tab/>
        <w:t>Gesuchte Distanz des Containers.</w:t>
      </w:r>
    </w:p>
    <w:p w14:paraId="075343A7" w14:textId="77777777" w:rsidR="00D07033" w:rsidRPr="00C13B8E" w:rsidRDefault="00D07033" w:rsidP="00CC3566">
      <w:pPr>
        <w:jc w:val="both"/>
        <w:rPr>
          <w:rFonts w:ascii="Calibri" w:hAnsi="Calibri"/>
        </w:rPr>
      </w:pPr>
    </w:p>
    <w:p w14:paraId="205724ED" w14:textId="5567A68F" w:rsidR="00D07033" w:rsidRPr="0052435B" w:rsidRDefault="00A51520" w:rsidP="00CC3566">
      <w:pPr>
        <w:jc w:val="both"/>
        <w:rPr>
          <w:rFonts w:ascii="Calibri" w:hAnsi="Calibri"/>
        </w:rPr>
      </w:pPr>
      <m:oMathPara>
        <m:oMath>
          <m:m>
            <m:mPr>
              <m:mcs>
                <m:mc>
                  <m:mcPr>
                    <m:count m:val="3"/>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m:t>
                    </m:r>
                  </m:sub>
                </m:sSub>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W</m:t>
                        </m:r>
                      </m:sub>
                    </m:sSub>
                  </m:num>
                  <m:den>
                    <m:sSub>
                      <m:sSubPr>
                        <m:ctrlPr>
                          <w:rPr>
                            <w:rFonts w:ascii="Cambria Math" w:hAnsi="Cambria Math"/>
                            <w:i/>
                          </w:rPr>
                        </m:ctrlPr>
                      </m:sSubPr>
                      <m:e>
                        <m:r>
                          <w:rPr>
                            <w:rFonts w:ascii="Cambria Math" w:hAnsi="Cambria Math"/>
                          </w:rPr>
                          <m:t>M</m:t>
                        </m:r>
                      </m:e>
                      <m:sub>
                        <m:r>
                          <w:rPr>
                            <w:rFonts w:ascii="Cambria Math" w:hAnsi="Cambria Math"/>
                          </w:rPr>
                          <m:t>W</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D</m:t>
                        </m:r>
                      </m:sub>
                    </m:sSub>
                  </m:num>
                  <m:den>
                    <m:sSub>
                      <m:sSubPr>
                        <m:ctrlPr>
                          <w:rPr>
                            <w:rFonts w:ascii="Cambria Math" w:hAnsi="Cambria Math"/>
                            <w:i/>
                          </w:rPr>
                        </m:ctrlPr>
                      </m:sSubPr>
                      <m:e>
                        <m:r>
                          <w:rPr>
                            <w:rFonts w:ascii="Cambria Math" w:hAnsi="Cambria Math"/>
                          </w:rPr>
                          <m:t>R</m:t>
                        </m:r>
                      </m:e>
                      <m:sub>
                        <m:r>
                          <w:rPr>
                            <w:rFonts w:ascii="Cambria Math" w:hAnsi="Cambria Math"/>
                          </w:rPr>
                          <m:t>D</m:t>
                        </m:r>
                      </m:sub>
                    </m:sSub>
                  </m:den>
                </m:f>
              </m:e>
            </m:mr>
          </m:m>
        </m:oMath>
      </m:oMathPara>
    </w:p>
    <w:p w14:paraId="4A3067F9" w14:textId="77777777" w:rsidR="00D07033" w:rsidRPr="00C13B8E" w:rsidRDefault="00D07033" w:rsidP="00CC3566">
      <w:pPr>
        <w:jc w:val="both"/>
        <w:rPr>
          <w:rFonts w:ascii="Calibri" w:hAnsi="Calibri"/>
        </w:rPr>
      </w:pPr>
    </w:p>
    <w:p w14:paraId="3E11870F" w14:textId="7FF3E70C" w:rsidR="00D07033" w:rsidRPr="00C13B8E" w:rsidRDefault="000E2FEA" w:rsidP="00CC3566">
      <w:pPr>
        <w:jc w:val="both"/>
        <w:rPr>
          <w:rFonts w:ascii="Calibri" w:hAnsi="Calibri"/>
        </w:rPr>
      </w:pPr>
      <w:r>
        <w:rPr>
          <w:lang w:val="en-US"/>
        </w:rPr>
        <mc:AlternateContent>
          <mc:Choice Requires="wpg">
            <w:drawing>
              <wp:anchor distT="0" distB="0" distL="114300" distR="114300" simplePos="0" relativeHeight="251663872" behindDoc="0" locked="0" layoutInCell="1" allowOverlap="1" wp14:anchorId="5F3A5515" wp14:editId="362DF39B">
                <wp:simplePos x="0" y="0"/>
                <wp:positionH relativeFrom="column">
                  <wp:posOffset>1035050</wp:posOffset>
                </wp:positionH>
                <wp:positionV relativeFrom="paragraph">
                  <wp:posOffset>742315</wp:posOffset>
                </wp:positionV>
                <wp:extent cx="3147695" cy="2508885"/>
                <wp:effectExtent l="0" t="0" r="1905" b="5715"/>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47695" cy="2508885"/>
                          <a:chOff x="0" y="-60960"/>
                          <a:chExt cx="3147695" cy="2508885"/>
                        </a:xfrm>
                      </wpg:grpSpPr>
                      <pic:pic xmlns:pic="http://schemas.openxmlformats.org/drawingml/2006/picture">
                        <pic:nvPicPr>
                          <pic:cNvPr id="18" name="Picture 18"/>
                          <pic:cNvPicPr>
                            <a:picLocks noChangeAspect="1"/>
                          </pic:cNvPicPr>
                        </pic:nvPicPr>
                        <pic:blipFill rotWithShape="1">
                          <a:blip r:embed="rId98">
                            <a:extLst>
                              <a:ext uri="{28A0092B-C50C-407E-A947-70E740481C1C}">
                                <a14:useLocalDpi xmlns:a14="http://schemas.microsoft.com/office/drawing/2010/main" val="0"/>
                              </a:ext>
                            </a:extLst>
                          </a:blip>
                          <a:srcRect l="23702" t="8270" r="21329" b="34520"/>
                          <a:stretch/>
                        </pic:blipFill>
                        <pic:spPr bwMode="auto">
                          <a:xfrm>
                            <a:off x="0" y="-60960"/>
                            <a:ext cx="3147695" cy="2346960"/>
                          </a:xfrm>
                          <a:prstGeom prst="rect">
                            <a:avLst/>
                          </a:prstGeom>
                          <a:ln>
                            <a:noFill/>
                          </a:ln>
                          <a:extLst>
                            <a:ext uri="{53640926-AAD7-44d8-BBD7-CCE9431645EC}">
                              <a14:shadowObscured xmlns:o="urn:schemas-microsoft-com:office:office" xmlns:v="urn:schemas-microsoft-com:vml" xmlns:w10="urn:schemas-microsoft-com:office:word" xmlns:w="http://schemas.openxmlformats.org/wordprocessingml/2006/main" xmlns:a14="http://schemas.microsoft.com/office/drawing/2010/main" xmlns=""/>
                            </a:ext>
                          </a:extLst>
                        </pic:spPr>
                      </pic:pic>
                      <wps:wsp>
                        <wps:cNvPr id="19" name="Text Box 19"/>
                        <wps:cNvSpPr txBox="1"/>
                        <wps:spPr>
                          <a:xfrm>
                            <a:off x="0" y="2286000"/>
                            <a:ext cx="3147695" cy="161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3C5DC27" w14:textId="77777777" w:rsidR="00A51520" w:rsidRDefault="00A51520" w:rsidP="00D07033">
                              <w:pPr>
                                <w:pStyle w:val="Caption"/>
                                <w:rPr>
                                  <w:noProof/>
                                  <w:lang w:eastAsia="en-US"/>
                                </w:rPr>
                              </w:pPr>
                              <w:bookmarkStart w:id="211" w:name="_Toc437601618"/>
                              <w:r>
                                <w:t xml:space="preserve">Abbildung </w:t>
                              </w:r>
                              <w:r>
                                <w:fldChar w:fldCharType="begin"/>
                              </w:r>
                              <w:r>
                                <w:instrText xml:space="preserve"> SEQ Abbildung \* ARABIC </w:instrText>
                              </w:r>
                              <w:r>
                                <w:fldChar w:fldCharType="separate"/>
                              </w:r>
                              <w:r>
                                <w:rPr>
                                  <w:noProof/>
                                </w:rPr>
                                <w:t>44</w:t>
                              </w:r>
                              <w:r>
                                <w:fldChar w:fldCharType="end"/>
                              </w:r>
                              <w:r>
                                <w:t>: Containererkennung nach Farbe und Distanzabschätzung</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5F3A5515" id="Group_x0020_20" o:spid="_x0000_s1365" style="position:absolute;left:0;text-align:left;margin-left:81.5pt;margin-top:58.45pt;width:247.85pt;height:197.55pt;z-index:251663872;mso-height-relative:margin" coordorigin=",-60960" coordsize="3147695,25088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">
                <v:shape id="Picture_x0020_18" o:spid="_x0000_s1366" type="#_x0000_t75" style="position:absolute;top:-60960;width:3147695;height:2346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Nu&#10;KonFAAAA2wAAAA8AAABkcnMvZG93bnJldi54bWxEj0FrwkAQhe9C/8Myhd50Uw9iU1cRq1Co0DZV&#10;eh2yYxLMzobdbYz/vnMQvM3w3rz3zWI1uFb1FGLj2cDzJANFXHrbcGXg8LMbz0HFhGyx9UwGrhRh&#10;tXwYLTC3/sLf1BepUhLCMUcDdUpdrnUsa3IYJ74jFu3kg8Mka6i0DXiRcNfqaZbNtMOGpaHGjjY1&#10;lefizxk49S+/hzC9bmdf6eNo18f559t+b8zT47B+BZVoSHfz7frdCr7Ayi8ygF7+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DbiqJxQAAANsAAAAPAAAAAAAAAAAAAAAAAJwC&#10;AABkcnMvZG93bnJldi54bWxQSwUGAAAAAAQABAD3AAAAjgMAAAAA&#10;">
                  <v:imagedata r:id="rId99" o:title="" croptop="5420f" cropbottom="22623f" cropleft="15533f" cropright="13978f"/>
                  <v:path arrowok="t"/>
                </v:shape>
                <v:shape id="Text_x0020_Box_x0020_19" o:spid="_x0000_s1367" type="#_x0000_t202" style="position:absolute;top:2286000;width:314769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03C5DC27" w14:textId="77777777" w:rsidR="00A51520" w:rsidRDefault="00A51520" w:rsidP="00D07033">
                        <w:pPr>
                          <w:pStyle w:val="Caption"/>
                          <w:rPr>
                            <w:noProof/>
                            <w:lang w:eastAsia="en-US"/>
                          </w:rPr>
                        </w:pPr>
                        <w:bookmarkStart w:id="212" w:name="_Toc437601618"/>
                        <w:r>
                          <w:t xml:space="preserve">Abbildung </w:t>
                        </w:r>
                        <w:r>
                          <w:fldChar w:fldCharType="begin"/>
                        </w:r>
                        <w:r>
                          <w:instrText xml:space="preserve"> SEQ Abbildung \* ARABIC </w:instrText>
                        </w:r>
                        <w:r>
                          <w:fldChar w:fldCharType="separate"/>
                        </w:r>
                        <w:r>
                          <w:rPr>
                            <w:noProof/>
                          </w:rPr>
                          <w:t>44</w:t>
                        </w:r>
                        <w:r>
                          <w:fldChar w:fldCharType="end"/>
                        </w:r>
                        <w:r>
                          <w:t>: Containererkennung nach Farbe und Distanzabschätzung</w:t>
                        </w:r>
                        <w:bookmarkEnd w:id="212"/>
                      </w:p>
                    </w:txbxContent>
                  </v:textbox>
                </v:shape>
                <w10:wrap type="topAndBottom"/>
              </v:group>
            </w:pict>
          </mc:Fallback>
        </mc:AlternateContent>
      </w:r>
      <w:r w:rsidR="00D07033" w:rsidRPr="00C13B8E">
        <w:rPr>
          <w:rFonts w:ascii="Calibri" w:hAnsi="Calibri"/>
        </w:rPr>
        <w:t>Die gesuchte Distanz ergibt sich somit aus:</w:t>
      </w:r>
    </w:p>
    <w:p w14:paraId="41772EDA" w14:textId="750FA0FA" w:rsidR="00D07033" w:rsidRPr="0052435B" w:rsidRDefault="00A51520" w:rsidP="00CC3566">
      <w:pPr>
        <w:jc w:val="both"/>
        <w:rPr>
          <w:rFonts w:ascii="Calibri" w:hAnsi="Calibri"/>
        </w:rPr>
      </w:pPr>
      <m:oMathPara>
        <m:oMath>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num>
            <m:den>
              <m:sSub>
                <m:sSubPr>
                  <m:ctrlPr>
                    <w:rPr>
                      <w:rFonts w:ascii="Cambria Math" w:hAnsi="Cambria Math"/>
                      <w:i/>
                    </w:rPr>
                  </m:ctrlPr>
                </m:sSubPr>
                <m:e>
                  <m:r>
                    <w:rPr>
                      <w:rFonts w:ascii="Cambria Math" w:hAnsi="Cambria Math"/>
                    </w:rPr>
                    <m:t>M</m:t>
                  </m:r>
                </m:e>
                <m:sub>
                  <m:r>
                    <w:rPr>
                      <w:rFonts w:ascii="Cambria Math" w:hAnsi="Cambria Math"/>
                    </w:rPr>
                    <m:t>W</m:t>
                  </m:r>
                </m:sub>
              </m:sSub>
            </m:den>
          </m:f>
        </m:oMath>
      </m:oMathPara>
    </w:p>
    <w:p w14:paraId="144D4A53" w14:textId="36CD604B" w:rsidR="00D07033" w:rsidRPr="00C13B8E" w:rsidRDefault="00D07033" w:rsidP="00CC3566">
      <w:pPr>
        <w:jc w:val="both"/>
        <w:rPr>
          <w:rFonts w:ascii="Calibri" w:hAnsi="Calibri"/>
        </w:rPr>
      </w:pPr>
    </w:p>
    <w:p w14:paraId="7428FF8E" w14:textId="7025E514" w:rsidR="00D07033" w:rsidRPr="00C13B8E" w:rsidRDefault="00D07033" w:rsidP="00CC3566">
      <w:pPr>
        <w:jc w:val="both"/>
        <w:rPr>
          <w:rFonts w:ascii="Calibri" w:hAnsi="Calibri"/>
        </w:rPr>
      </w:pPr>
      <w:r w:rsidRPr="00C13B8E">
        <w:rPr>
          <w:rFonts w:ascii="Calibri" w:hAnsi="Calibri"/>
        </w:rPr>
        <w:t xml:space="preserve">Schwachpunkt dieser Berechnung ist ein </w:t>
      </w:r>
      <w:r w:rsidRPr="00C13B8E">
        <w:rPr>
          <w:rFonts w:ascii="Calibri" w:hAnsi="Calibri"/>
          <w:i/>
        </w:rPr>
        <w:t xml:space="preserve">liegender </w:t>
      </w:r>
      <w:r w:rsidRPr="00C13B8E">
        <w:rPr>
          <w:rFonts w:ascii="Calibri" w:hAnsi="Calibri"/>
        </w:rPr>
        <w:t>Container. Da bei diesem die Breite viel grösser ist, wird die errechnete Distanz kleiner. Da wir im Projekt davon ausgehen können, dass die Container stehen, ist dies aber nicht relevant.</w:t>
      </w:r>
    </w:p>
    <w:p w14:paraId="63E0EDA2" w14:textId="5FB35625" w:rsidR="00C2366E" w:rsidRPr="00C13B8E" w:rsidRDefault="00C2366E" w:rsidP="00D137FF">
      <w:pPr>
        <w:jc w:val="both"/>
        <w:rPr>
          <w:rFonts w:ascii="Calibri" w:hAnsi="Calibri"/>
        </w:rPr>
      </w:pPr>
    </w:p>
    <w:p w14:paraId="67B8AE37" w14:textId="7FA0C610" w:rsidR="000E2FEA" w:rsidRDefault="000E2FEA">
      <w:pPr>
        <w:rPr>
          <w:rFonts w:ascii="Calibri" w:hAnsi="Calibri"/>
        </w:rPr>
      </w:pPr>
      <w:r>
        <w:rPr>
          <w:rFonts w:ascii="Calibri" w:hAnsi="Calibri"/>
        </w:rPr>
        <w:br w:type="page"/>
      </w:r>
    </w:p>
    <w:p w14:paraId="4BF09F31" w14:textId="77777777" w:rsidR="00D07033" w:rsidRPr="000E2FEA" w:rsidRDefault="00C2366E" w:rsidP="00C2366E">
      <w:pPr>
        <w:pStyle w:val="Heading2"/>
        <w:rPr>
          <w:rFonts w:asciiTheme="minorHAnsi" w:hAnsiTheme="minorHAnsi"/>
        </w:rPr>
      </w:pPr>
      <w:bookmarkStart w:id="213" w:name="_Toc437601160"/>
      <w:bookmarkStart w:id="214" w:name="_Ref437601202"/>
      <w:r w:rsidRPr="000E2FEA">
        <w:rPr>
          <w:rFonts w:asciiTheme="minorHAnsi" w:hAnsiTheme="minorHAnsi"/>
        </w:rPr>
        <w:lastRenderedPageBreak/>
        <w:t>Kamera Spurhaltung</w:t>
      </w:r>
      <w:bookmarkEnd w:id="213"/>
      <w:bookmarkEnd w:id="214"/>
    </w:p>
    <w:p w14:paraId="6917F324" w14:textId="77777777" w:rsidR="00C2366E" w:rsidRPr="000E2FEA" w:rsidRDefault="00C2366E" w:rsidP="00C2366E">
      <w:pPr>
        <w:rPr>
          <w:rFonts w:asciiTheme="minorHAnsi" w:hAnsiTheme="minorHAnsi"/>
        </w:rPr>
      </w:pPr>
    </w:p>
    <w:p w14:paraId="16A7846A" w14:textId="77777777" w:rsidR="000E2FEA" w:rsidRPr="000E2FEA" w:rsidRDefault="000E2FEA" w:rsidP="000E2FEA">
      <w:pPr>
        <w:pStyle w:val="Heading3"/>
        <w:rPr>
          <w:rFonts w:asciiTheme="minorHAnsi" w:hAnsiTheme="minorHAnsi"/>
        </w:rPr>
      </w:pPr>
      <w:bookmarkStart w:id="215" w:name="_Toc437601161"/>
      <w:r w:rsidRPr="000E2FEA">
        <w:rPr>
          <w:rFonts w:asciiTheme="minorHAnsi" w:hAnsiTheme="minorHAnsi"/>
        </w:rPr>
        <w:t>Ausgangslage</w:t>
      </w:r>
      <w:bookmarkEnd w:id="215"/>
    </w:p>
    <w:p w14:paraId="338F8EEE" w14:textId="77777777" w:rsidR="000E2FEA" w:rsidRPr="000E2FEA" w:rsidRDefault="000E2FEA" w:rsidP="000E2FEA">
      <w:pPr>
        <w:rPr>
          <w:rFonts w:asciiTheme="minorHAnsi" w:hAnsiTheme="minorHAnsi"/>
        </w:rPr>
      </w:pPr>
    </w:p>
    <w:p w14:paraId="256B11AF" w14:textId="77777777" w:rsidR="000E2FEA" w:rsidRPr="000E2FEA" w:rsidRDefault="000E2FEA" w:rsidP="000E2FEA">
      <w:pPr>
        <w:jc w:val="both"/>
        <w:rPr>
          <w:rFonts w:ascii="Calibri" w:hAnsi="Calibri"/>
        </w:rPr>
      </w:pPr>
      <w:r w:rsidRPr="000E2FEA">
        <w:rPr>
          <w:rFonts w:ascii="Calibri" w:hAnsi="Calibri"/>
        </w:rPr>
        <w:t>Für das Projekt soll eine Spurhaltung realisiert werden. In diesem Versuch wird geprüft, ob eine Spurhaltung mittels Kamera realisierbar ist.</w:t>
      </w:r>
    </w:p>
    <w:p w14:paraId="17923C85" w14:textId="77777777" w:rsidR="000E2FEA" w:rsidRPr="000E2FEA" w:rsidRDefault="000E2FEA" w:rsidP="000E2FEA">
      <w:pPr>
        <w:rPr>
          <w:rFonts w:asciiTheme="minorHAnsi" w:hAnsiTheme="minorHAnsi"/>
        </w:rPr>
      </w:pPr>
    </w:p>
    <w:p w14:paraId="60287AE7" w14:textId="77777777" w:rsidR="000E2FEA" w:rsidRPr="000E2FEA" w:rsidRDefault="000E2FEA" w:rsidP="000E2FEA">
      <w:pPr>
        <w:pStyle w:val="Heading3"/>
        <w:rPr>
          <w:rFonts w:asciiTheme="minorHAnsi" w:hAnsiTheme="minorHAnsi"/>
        </w:rPr>
      </w:pPr>
      <w:bookmarkStart w:id="216" w:name="_Toc437601162"/>
      <w:r w:rsidRPr="000E2FEA">
        <w:rPr>
          <w:rFonts w:asciiTheme="minorHAnsi" w:hAnsiTheme="minorHAnsi"/>
        </w:rPr>
        <w:t>Versuchsaufbau</w:t>
      </w:r>
      <w:bookmarkEnd w:id="216"/>
    </w:p>
    <w:p w14:paraId="0BFFDFCA" w14:textId="77777777" w:rsidR="000E2FEA" w:rsidRPr="000E2FEA" w:rsidRDefault="000E2FEA" w:rsidP="000E2FEA">
      <w:pPr>
        <w:rPr>
          <w:rFonts w:asciiTheme="minorHAnsi" w:hAnsiTheme="minorHAnsi"/>
        </w:rPr>
      </w:pPr>
    </w:p>
    <w:p w14:paraId="72390320" w14:textId="77777777" w:rsidR="000E2FEA" w:rsidRPr="000E2FEA" w:rsidRDefault="000E2FEA" w:rsidP="000E2FEA">
      <w:pPr>
        <w:jc w:val="both"/>
        <w:rPr>
          <w:rFonts w:ascii="Calibri" w:hAnsi="Calibri"/>
        </w:rPr>
      </w:pPr>
      <w:r w:rsidRPr="000E2FEA">
        <w:rPr>
          <w:rFonts w:ascii="Calibri" w:hAnsi="Calibri"/>
        </w:rPr>
        <w:t>Für diesen Versuch wurde SimpleCV/OpenCV verwendet. Die Software wurde auf einem MacBook Pro ausgeführt. Die Line Detection wurde mit Java realisiert. Die Blobdetection wurde mit Python realisiert.</w:t>
      </w:r>
    </w:p>
    <w:p w14:paraId="1039CC0D" w14:textId="77777777" w:rsidR="000E2FEA" w:rsidRPr="000E2FEA" w:rsidRDefault="000E2FEA" w:rsidP="000E2FEA">
      <w:pPr>
        <w:rPr>
          <w:rFonts w:asciiTheme="minorHAnsi" w:hAnsiTheme="minorHAnsi"/>
        </w:rPr>
      </w:pPr>
    </w:p>
    <w:p w14:paraId="1455D815" w14:textId="77777777" w:rsidR="000E2FEA" w:rsidRPr="000E2FEA" w:rsidRDefault="000E2FEA" w:rsidP="000E2FEA">
      <w:pPr>
        <w:pStyle w:val="Heading4"/>
        <w:rPr>
          <w:rFonts w:asciiTheme="minorHAnsi" w:hAnsiTheme="minorHAnsi"/>
        </w:rPr>
      </w:pPr>
      <w:r w:rsidRPr="000E2FEA">
        <w:rPr>
          <w:rFonts w:asciiTheme="minorHAnsi" w:hAnsiTheme="minorHAnsi"/>
        </w:rPr>
        <w:t>Versuch 1 – Line Detection Algorithmus</w:t>
      </w:r>
    </w:p>
    <w:p w14:paraId="3C4F4A70" w14:textId="77777777" w:rsidR="000E2FEA" w:rsidRPr="000E2FEA" w:rsidRDefault="000E2FEA" w:rsidP="000E2FEA">
      <w:pPr>
        <w:rPr>
          <w:rFonts w:asciiTheme="minorHAnsi" w:hAnsiTheme="minorHAnsi"/>
        </w:rPr>
      </w:pPr>
    </w:p>
    <w:p w14:paraId="48E775FD" w14:textId="77777777" w:rsidR="000E2FEA" w:rsidRPr="000E2FEA" w:rsidRDefault="000E2FEA" w:rsidP="000E2FEA">
      <w:pPr>
        <w:jc w:val="both"/>
        <w:rPr>
          <w:rFonts w:ascii="Calibri" w:hAnsi="Calibri"/>
        </w:rPr>
      </w:pPr>
      <w:r w:rsidRPr="000E2FEA">
        <w:rPr>
          <w:rFonts w:ascii="Calibri" w:hAnsi="Calibri"/>
        </w:rPr>
        <w:t>Für den ersten Versuch wurde direkt auf die OpenCV-Bibliothek zugegriffen. Mit dem Hough Line Transform-Modul können Linien erkannt werden. Dabei gibt es die Methode HoughLines, welche Linien über das gesamte Bild zieht und die Methode HoughLinesP, welche Liniensegmente sucht. HoughLinesP ist für die Anforderungen besser geeignet.</w:t>
      </w:r>
    </w:p>
    <w:p w14:paraId="72A659CD" w14:textId="77777777" w:rsidR="000E2FEA" w:rsidRPr="000E2FEA" w:rsidRDefault="000E2FEA" w:rsidP="000E2FEA">
      <w:pPr>
        <w:jc w:val="both"/>
        <w:rPr>
          <w:rFonts w:ascii="Calibri" w:hAnsi="Calibri"/>
        </w:rPr>
      </w:pPr>
      <w:r w:rsidRPr="000E2FEA">
        <w:rPr>
          <w:rFonts w:ascii="Calibri" w:hAnsi="Calibri"/>
          <w:lang w:val="en-US"/>
        </w:rPr>
        <w:drawing>
          <wp:anchor distT="0" distB="0" distL="114300" distR="114300" simplePos="0" relativeHeight="251678208" behindDoc="0" locked="0" layoutInCell="1" allowOverlap="1" wp14:anchorId="6D60A6DC" wp14:editId="1BE75C6D">
            <wp:simplePos x="0" y="0"/>
            <wp:positionH relativeFrom="column">
              <wp:posOffset>3495040</wp:posOffset>
            </wp:positionH>
            <wp:positionV relativeFrom="paragraph">
              <wp:posOffset>66040</wp:posOffset>
            </wp:positionV>
            <wp:extent cx="2056765" cy="1543685"/>
            <wp:effectExtent l="0" t="0" r="635" b="5715"/>
            <wp:wrapSquare wrapText="bothSides"/>
            <wp:docPr id="39" name="Bild 39" descr="Macintosh HD:Users:severin:Documents:HoughLine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everin:Documents:HoughLineP.tiff"/>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46036" t="40870" r="10042" b="4762"/>
                    <a:stretch/>
                  </pic:blipFill>
                  <pic:spPr bwMode="auto">
                    <a:xfrm>
                      <a:off x="0" y="0"/>
                      <a:ext cx="2056765" cy="1543685"/>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margin">
              <wp14:pctWidth>0</wp14:pctWidth>
            </wp14:sizeRelH>
            <wp14:sizeRelV relativeFrom="margin">
              <wp14:pctHeight>0</wp14:pctHeight>
            </wp14:sizeRelV>
          </wp:anchor>
        </w:drawing>
      </w:r>
    </w:p>
    <w:p w14:paraId="72D00714" w14:textId="77777777" w:rsidR="000E2FEA" w:rsidRPr="000E2FEA" w:rsidRDefault="000E2FEA" w:rsidP="000E2FEA">
      <w:pPr>
        <w:jc w:val="both"/>
        <w:rPr>
          <w:rFonts w:ascii="Calibri" w:hAnsi="Calibri"/>
        </w:rPr>
      </w:pPr>
      <w:r w:rsidRPr="000E2FEA">
        <w:rPr>
          <w:rFonts w:ascii="Calibri" w:hAnsi="Calibri"/>
        </w:rPr>
        <w:t>Es wurden 2 Testbilder aufgenommen, welche eine Gerade sowie eine Kurve zeigen. Bei der Geraden werden die Segmente gut erkannt. Es gibt noch einige Fehler, die mittels Farbfilter und anderen Vorbearbeitungen des Bildes behoben werden können.</w:t>
      </w:r>
    </w:p>
    <w:p w14:paraId="31AC82FA" w14:textId="77777777" w:rsidR="000E2FEA" w:rsidRPr="000E2FEA" w:rsidRDefault="000E2FEA" w:rsidP="000E2FEA">
      <w:pPr>
        <w:rPr>
          <w:rFonts w:asciiTheme="minorHAnsi" w:hAnsiTheme="minorHAnsi"/>
          <w:sz w:val="22"/>
          <w:szCs w:val="22"/>
        </w:rPr>
      </w:pPr>
    </w:p>
    <w:p w14:paraId="42297C46" w14:textId="77777777" w:rsidR="000E2FEA" w:rsidRPr="000E2FEA" w:rsidRDefault="000E2FEA" w:rsidP="000E2FEA">
      <w:pPr>
        <w:rPr>
          <w:rFonts w:asciiTheme="minorHAnsi" w:hAnsiTheme="minorHAnsi"/>
          <w:sz w:val="22"/>
          <w:szCs w:val="22"/>
        </w:rPr>
      </w:pPr>
    </w:p>
    <w:p w14:paraId="4C915FE6" w14:textId="77777777" w:rsidR="000E2FEA" w:rsidRPr="000E2FEA" w:rsidRDefault="000E2FEA" w:rsidP="000E2FEA">
      <w:pPr>
        <w:rPr>
          <w:rFonts w:asciiTheme="minorHAnsi" w:hAnsiTheme="minorHAnsi"/>
          <w:sz w:val="22"/>
          <w:szCs w:val="22"/>
        </w:rPr>
      </w:pPr>
    </w:p>
    <w:p w14:paraId="7D240565" w14:textId="6753A300" w:rsidR="000E2FEA" w:rsidRDefault="000E2FEA" w:rsidP="000E2FEA">
      <w:pPr>
        <w:rPr>
          <w:rFonts w:asciiTheme="minorHAnsi" w:hAnsiTheme="minorHAnsi"/>
          <w:sz w:val="22"/>
          <w:szCs w:val="22"/>
        </w:rPr>
      </w:pPr>
      <w:r w:rsidRPr="000E2FEA">
        <w:rPr>
          <w:rFonts w:asciiTheme="minorHAnsi" w:hAnsiTheme="minorHAnsi"/>
          <w:sz w:val="22"/>
          <w:szCs w:val="22"/>
          <w:lang w:val="en-US"/>
        </w:rPr>
        <mc:AlternateContent>
          <mc:Choice Requires="wps">
            <w:drawing>
              <wp:anchor distT="0" distB="0" distL="114300" distR="114300" simplePos="0" relativeHeight="251679232" behindDoc="0" locked="0" layoutInCell="1" allowOverlap="1" wp14:anchorId="5E00251B" wp14:editId="15D17048">
                <wp:simplePos x="0" y="0"/>
                <wp:positionH relativeFrom="column">
                  <wp:posOffset>3495675</wp:posOffset>
                </wp:positionH>
                <wp:positionV relativeFrom="paragraph">
                  <wp:posOffset>31750</wp:posOffset>
                </wp:positionV>
                <wp:extent cx="2168525" cy="154940"/>
                <wp:effectExtent l="0" t="0" r="0" b="0"/>
                <wp:wrapSquare wrapText="bothSides"/>
                <wp:docPr id="32" name="Textfeld 32"/>
                <wp:cNvGraphicFramePr/>
                <a:graphic xmlns:a="http://schemas.openxmlformats.org/drawingml/2006/main">
                  <a:graphicData uri="http://schemas.microsoft.com/office/word/2010/wordprocessingShape">
                    <wps:wsp>
                      <wps:cNvSpPr txBox="1"/>
                      <wps:spPr>
                        <a:xfrm>
                          <a:off x="0" y="0"/>
                          <a:ext cx="2168525" cy="154940"/>
                        </a:xfrm>
                        <a:prstGeom prst="rect">
                          <a:avLst/>
                        </a:prstGeom>
                        <a:solidFill>
                          <a:prstClr val="white"/>
                        </a:solidFill>
                        <a:ln>
                          <a:noFill/>
                        </a:ln>
                        <a:effectLst/>
                      </wps:spPr>
                      <wps:txbx>
                        <w:txbxContent>
                          <w:p w14:paraId="58AF862F" w14:textId="77777777" w:rsidR="00A51520" w:rsidRPr="004D5CA1" w:rsidRDefault="00A51520" w:rsidP="000E2FEA">
                            <w:pPr>
                              <w:pStyle w:val="Caption"/>
                              <w:rPr>
                                <w:noProof/>
                              </w:rPr>
                            </w:pPr>
                            <w:bookmarkStart w:id="217" w:name="_Toc437601619"/>
                            <w:r>
                              <w:t xml:space="preserve">Abbildung </w:t>
                            </w:r>
                            <w:r>
                              <w:fldChar w:fldCharType="begin"/>
                            </w:r>
                            <w:r>
                              <w:instrText xml:space="preserve"> SEQ Abbildung \* ARABIC </w:instrText>
                            </w:r>
                            <w:r>
                              <w:fldChar w:fldCharType="separate"/>
                            </w:r>
                            <w:r>
                              <w:rPr>
                                <w:noProof/>
                              </w:rPr>
                              <w:t>1</w:t>
                            </w:r>
                            <w:r>
                              <w:rPr>
                                <w:noProof/>
                              </w:rPr>
                              <w:fldChar w:fldCharType="end"/>
                            </w:r>
                            <w:r>
                              <w:t xml:space="preserve">: </w:t>
                            </w:r>
                            <w:proofErr w:type="spellStart"/>
                            <w:r>
                              <w:t>HoughLineP</w:t>
                            </w:r>
                            <w:proofErr w:type="spellEnd"/>
                            <w:r>
                              <w:t xml:space="preserve"> Gerade</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00251B" id="Textfeld_x0020_32" o:spid="_x0000_s1368" type="#_x0000_t202" style="position:absolute;margin-left:275.25pt;margin-top:2.5pt;width:170.75pt;height:12.2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" stroked="f">
                <v:textbox inset="0,0,0,0">
                  <w:txbxContent>
                    <w:p w14:paraId="58AF862F" w14:textId="77777777" w:rsidR="00A51520" w:rsidRPr="004D5CA1" w:rsidRDefault="00A51520" w:rsidP="000E2FEA">
                      <w:pPr>
                        <w:pStyle w:val="Caption"/>
                        <w:rPr>
                          <w:noProof/>
                        </w:rPr>
                      </w:pPr>
                      <w:bookmarkStart w:id="218" w:name="_Toc437601619"/>
                      <w:r>
                        <w:t xml:space="preserve">Abbildung </w:t>
                      </w:r>
                      <w:r>
                        <w:fldChar w:fldCharType="begin"/>
                      </w:r>
                      <w:r>
                        <w:instrText xml:space="preserve"> SEQ Abbildung \* ARABIC </w:instrText>
                      </w:r>
                      <w:r>
                        <w:fldChar w:fldCharType="separate"/>
                      </w:r>
                      <w:r>
                        <w:rPr>
                          <w:noProof/>
                        </w:rPr>
                        <w:t>1</w:t>
                      </w:r>
                      <w:r>
                        <w:rPr>
                          <w:noProof/>
                        </w:rPr>
                        <w:fldChar w:fldCharType="end"/>
                      </w:r>
                      <w:r>
                        <w:t xml:space="preserve">: </w:t>
                      </w:r>
                      <w:proofErr w:type="spellStart"/>
                      <w:r>
                        <w:t>HoughLineP</w:t>
                      </w:r>
                      <w:proofErr w:type="spellEnd"/>
                      <w:r>
                        <w:t xml:space="preserve"> Gerade</w:t>
                      </w:r>
                      <w:bookmarkEnd w:id="218"/>
                    </w:p>
                  </w:txbxContent>
                </v:textbox>
                <w10:wrap type="square"/>
              </v:shape>
            </w:pict>
          </mc:Fallback>
        </mc:AlternateContent>
      </w:r>
    </w:p>
    <w:p w14:paraId="515FD1F8" w14:textId="187F5103" w:rsidR="000E2FEA" w:rsidRPr="000E2FEA" w:rsidRDefault="000E2FEA" w:rsidP="000E2FEA">
      <w:pPr>
        <w:rPr>
          <w:rFonts w:asciiTheme="minorHAnsi" w:hAnsiTheme="minorHAnsi"/>
          <w:sz w:val="22"/>
          <w:szCs w:val="22"/>
        </w:rPr>
      </w:pPr>
    </w:p>
    <w:p w14:paraId="6406FAD3" w14:textId="77777777" w:rsidR="000E2FEA" w:rsidRPr="000E2FEA" w:rsidRDefault="000E2FEA" w:rsidP="000E2FEA">
      <w:pPr>
        <w:jc w:val="both"/>
        <w:rPr>
          <w:rFonts w:asciiTheme="minorHAnsi" w:hAnsiTheme="minorHAnsi"/>
          <w:sz w:val="22"/>
          <w:szCs w:val="22"/>
        </w:rPr>
      </w:pPr>
      <w:r w:rsidRPr="000E2FEA">
        <w:rPr>
          <w:rFonts w:ascii="Calibri" w:hAnsi="Calibri"/>
          <w:lang w:val="en-US"/>
        </w:rPr>
        <w:drawing>
          <wp:anchor distT="0" distB="0" distL="114300" distR="114300" simplePos="0" relativeHeight="251677184" behindDoc="0" locked="0" layoutInCell="1" allowOverlap="1" wp14:anchorId="76BD8F96" wp14:editId="1ECD33DA">
            <wp:simplePos x="0" y="0"/>
            <wp:positionH relativeFrom="column">
              <wp:posOffset>3145719</wp:posOffset>
            </wp:positionH>
            <wp:positionV relativeFrom="paragraph">
              <wp:posOffset>22225</wp:posOffset>
            </wp:positionV>
            <wp:extent cx="2519680" cy="1322070"/>
            <wp:effectExtent l="0" t="0" r="0" b="0"/>
            <wp:wrapSquare wrapText="bothSides"/>
            <wp:docPr id="40" name="Bild 40" descr="Macintosh HD:Users:severin:Documents:K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everin:Documents:Kurve.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1841" t="37990"/>
                    <a:stretch/>
                  </pic:blipFill>
                  <pic:spPr bwMode="auto">
                    <a:xfrm>
                      <a:off x="0" y="0"/>
                      <a:ext cx="2519680" cy="1322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2FEA">
        <w:rPr>
          <w:rFonts w:ascii="Calibri" w:hAnsi="Calibri"/>
        </w:rPr>
        <w:t xml:space="preserve">Bei der Kurve hat sich gezeigt, dass die Mittellinien teilweise zu rundlich gezeichnet sind für die HoughLines-Methode. Dies ist ein grosses Risiko und deshalb wird im 2. Versuch nach einer Alternative gesucht. </w:t>
      </w:r>
    </w:p>
    <w:p w14:paraId="7AD14F0F" w14:textId="77777777" w:rsidR="000E2FEA" w:rsidRPr="000E2FEA" w:rsidRDefault="000E2FEA" w:rsidP="000E2FEA">
      <w:pPr>
        <w:rPr>
          <w:rFonts w:asciiTheme="minorHAnsi" w:hAnsiTheme="minorHAnsi"/>
        </w:rPr>
      </w:pPr>
    </w:p>
    <w:p w14:paraId="4AD2ED8E" w14:textId="77777777" w:rsidR="000E2FEA" w:rsidRPr="000E2FEA" w:rsidRDefault="000E2FEA" w:rsidP="000E2FEA">
      <w:pPr>
        <w:rPr>
          <w:rFonts w:asciiTheme="minorHAnsi" w:hAnsiTheme="minorHAnsi"/>
        </w:rPr>
      </w:pPr>
    </w:p>
    <w:p w14:paraId="18F04B36" w14:textId="77777777" w:rsidR="000E2FEA" w:rsidRPr="000E2FEA" w:rsidRDefault="000E2FEA" w:rsidP="000E2FEA">
      <w:pPr>
        <w:rPr>
          <w:rFonts w:asciiTheme="minorHAnsi" w:hAnsiTheme="minorHAnsi"/>
        </w:rPr>
      </w:pPr>
    </w:p>
    <w:p w14:paraId="55821C4D" w14:textId="77777777" w:rsidR="000E2FEA" w:rsidRPr="000E2FEA" w:rsidRDefault="000E2FEA" w:rsidP="000E2FEA">
      <w:pPr>
        <w:rPr>
          <w:rFonts w:asciiTheme="minorHAnsi" w:hAnsiTheme="minorHAnsi"/>
        </w:rPr>
      </w:pPr>
      <w:r w:rsidRPr="000E2FEA">
        <w:rPr>
          <w:rFonts w:asciiTheme="minorHAnsi" w:hAnsiTheme="minorHAnsi"/>
          <w:lang w:val="en-US"/>
        </w:rPr>
        <mc:AlternateContent>
          <mc:Choice Requires="wps">
            <w:drawing>
              <wp:anchor distT="0" distB="0" distL="114300" distR="114300" simplePos="0" relativeHeight="251680256" behindDoc="0" locked="0" layoutInCell="1" allowOverlap="1" wp14:anchorId="17A38D74" wp14:editId="414B06CA">
                <wp:simplePos x="0" y="0"/>
                <wp:positionH relativeFrom="column">
                  <wp:posOffset>3162573</wp:posOffset>
                </wp:positionH>
                <wp:positionV relativeFrom="paragraph">
                  <wp:posOffset>110490</wp:posOffset>
                </wp:positionV>
                <wp:extent cx="2618105" cy="118745"/>
                <wp:effectExtent l="0" t="0" r="0" b="8255"/>
                <wp:wrapSquare wrapText="bothSides"/>
                <wp:docPr id="34" name="Textfeld 34"/>
                <wp:cNvGraphicFramePr/>
                <a:graphic xmlns:a="http://schemas.openxmlformats.org/drawingml/2006/main">
                  <a:graphicData uri="http://schemas.microsoft.com/office/word/2010/wordprocessingShape">
                    <wps:wsp>
                      <wps:cNvSpPr txBox="1"/>
                      <wps:spPr>
                        <a:xfrm>
                          <a:off x="0" y="0"/>
                          <a:ext cx="2618105" cy="118745"/>
                        </a:xfrm>
                        <a:prstGeom prst="rect">
                          <a:avLst/>
                        </a:prstGeom>
                        <a:solidFill>
                          <a:prstClr val="white"/>
                        </a:solidFill>
                        <a:ln>
                          <a:noFill/>
                        </a:ln>
                        <a:effectLst/>
                      </wps:spPr>
                      <wps:txbx>
                        <w:txbxContent>
                          <w:p w14:paraId="16FFECAF" w14:textId="77777777" w:rsidR="00A51520" w:rsidRPr="00780AC9" w:rsidRDefault="00A51520" w:rsidP="000E2FEA">
                            <w:pPr>
                              <w:pStyle w:val="Caption"/>
                              <w:rPr>
                                <w:noProof/>
                              </w:rPr>
                            </w:pPr>
                            <w:bookmarkStart w:id="219" w:name="_Toc437601620"/>
                            <w:r>
                              <w:t xml:space="preserve">Abbildung </w:t>
                            </w:r>
                            <w:r>
                              <w:fldChar w:fldCharType="begin"/>
                            </w:r>
                            <w:r>
                              <w:instrText xml:space="preserve"> SEQ Abbildung \* ARABIC </w:instrText>
                            </w:r>
                            <w:r>
                              <w:fldChar w:fldCharType="separate"/>
                            </w:r>
                            <w:r>
                              <w:rPr>
                                <w:noProof/>
                              </w:rPr>
                              <w:t>2</w:t>
                            </w:r>
                            <w:r>
                              <w:rPr>
                                <w:noProof/>
                              </w:rPr>
                              <w:fldChar w:fldCharType="end"/>
                            </w:r>
                            <w:r>
                              <w:t xml:space="preserve">: </w:t>
                            </w:r>
                            <w:proofErr w:type="spellStart"/>
                            <w:r>
                              <w:t>HoughLineP</w:t>
                            </w:r>
                            <w:proofErr w:type="spellEnd"/>
                            <w:r>
                              <w:t xml:space="preserve"> Kurve</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38D74" id="Textfeld_x0020_34" o:spid="_x0000_s1369" type="#_x0000_t202" style="position:absolute;margin-left:249pt;margin-top:8.7pt;width:206.15pt;height:9.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" stroked="f">
                <v:textbox inset="0,0,0,0">
                  <w:txbxContent>
                    <w:p w14:paraId="16FFECAF" w14:textId="77777777" w:rsidR="00A51520" w:rsidRPr="00780AC9" w:rsidRDefault="00A51520" w:rsidP="000E2FEA">
                      <w:pPr>
                        <w:pStyle w:val="Caption"/>
                        <w:rPr>
                          <w:noProof/>
                        </w:rPr>
                      </w:pPr>
                      <w:bookmarkStart w:id="220" w:name="_Toc437601620"/>
                      <w:r>
                        <w:t xml:space="preserve">Abbildung </w:t>
                      </w:r>
                      <w:r>
                        <w:fldChar w:fldCharType="begin"/>
                      </w:r>
                      <w:r>
                        <w:instrText xml:space="preserve"> SEQ Abbildung \* ARABIC </w:instrText>
                      </w:r>
                      <w:r>
                        <w:fldChar w:fldCharType="separate"/>
                      </w:r>
                      <w:r>
                        <w:rPr>
                          <w:noProof/>
                        </w:rPr>
                        <w:t>2</w:t>
                      </w:r>
                      <w:r>
                        <w:rPr>
                          <w:noProof/>
                        </w:rPr>
                        <w:fldChar w:fldCharType="end"/>
                      </w:r>
                      <w:r>
                        <w:t xml:space="preserve">: </w:t>
                      </w:r>
                      <w:proofErr w:type="spellStart"/>
                      <w:r>
                        <w:t>HoughLineP</w:t>
                      </w:r>
                      <w:proofErr w:type="spellEnd"/>
                      <w:r>
                        <w:t xml:space="preserve"> Kurve</w:t>
                      </w:r>
                      <w:bookmarkEnd w:id="220"/>
                    </w:p>
                  </w:txbxContent>
                </v:textbox>
                <w10:wrap type="square"/>
              </v:shape>
            </w:pict>
          </mc:Fallback>
        </mc:AlternateContent>
      </w:r>
    </w:p>
    <w:p w14:paraId="7B848CF6" w14:textId="77777777" w:rsidR="000E2FEA" w:rsidRPr="000E2FEA" w:rsidRDefault="000E2FEA" w:rsidP="000E2FEA">
      <w:pPr>
        <w:pStyle w:val="Heading4"/>
        <w:rPr>
          <w:rFonts w:asciiTheme="minorHAnsi" w:hAnsiTheme="minorHAnsi"/>
        </w:rPr>
      </w:pPr>
      <w:r w:rsidRPr="000E2FEA">
        <w:rPr>
          <w:rFonts w:asciiTheme="minorHAnsi" w:hAnsiTheme="minorHAnsi"/>
        </w:rPr>
        <w:lastRenderedPageBreak/>
        <w:t xml:space="preserve">Versuch 2 – Blob Detection Algorithmus </w:t>
      </w:r>
    </w:p>
    <w:p w14:paraId="2720B527" w14:textId="77777777" w:rsidR="000E2FEA" w:rsidRPr="000E2FEA" w:rsidRDefault="000E2FEA" w:rsidP="000E2FEA">
      <w:pPr>
        <w:rPr>
          <w:rFonts w:asciiTheme="minorHAnsi" w:hAnsiTheme="minorHAnsi"/>
        </w:rPr>
      </w:pPr>
      <w:r w:rsidRPr="000E2FEA">
        <w:rPr>
          <w:rFonts w:asciiTheme="minorHAnsi" w:hAnsiTheme="minorHAnsi"/>
          <w:lang w:val="en-US"/>
        </w:rPr>
        <mc:AlternateContent>
          <mc:Choice Requires="wps">
            <w:drawing>
              <wp:anchor distT="0" distB="0" distL="114300" distR="114300" simplePos="0" relativeHeight="251687424" behindDoc="0" locked="0" layoutInCell="1" allowOverlap="1" wp14:anchorId="6FC0DD67" wp14:editId="76504FFE">
                <wp:simplePos x="0" y="0"/>
                <wp:positionH relativeFrom="column">
                  <wp:posOffset>3263900</wp:posOffset>
                </wp:positionH>
                <wp:positionV relativeFrom="paragraph">
                  <wp:posOffset>1570355</wp:posOffset>
                </wp:positionV>
                <wp:extent cx="2468245" cy="161925"/>
                <wp:effectExtent l="0" t="0" r="0" b="0"/>
                <wp:wrapSquare wrapText="bothSides"/>
                <wp:docPr id="35" name="Textfeld 35"/>
                <wp:cNvGraphicFramePr/>
                <a:graphic xmlns:a="http://schemas.openxmlformats.org/drawingml/2006/main">
                  <a:graphicData uri="http://schemas.microsoft.com/office/word/2010/wordprocessingShape">
                    <wps:wsp>
                      <wps:cNvSpPr txBox="1"/>
                      <wps:spPr>
                        <a:xfrm>
                          <a:off x="0" y="0"/>
                          <a:ext cx="2468245" cy="161925"/>
                        </a:xfrm>
                        <a:prstGeom prst="rect">
                          <a:avLst/>
                        </a:prstGeom>
                        <a:solidFill>
                          <a:prstClr val="white"/>
                        </a:solidFill>
                        <a:ln>
                          <a:noFill/>
                        </a:ln>
                        <a:effectLst/>
                      </wps:spPr>
                      <wps:txbx>
                        <w:txbxContent>
                          <w:p w14:paraId="537BEA2B" w14:textId="77777777" w:rsidR="00A51520" w:rsidRPr="00056FD1" w:rsidRDefault="00A51520" w:rsidP="000E2FEA">
                            <w:pPr>
                              <w:pStyle w:val="Caption"/>
                              <w:rPr>
                                <w:noProof/>
                              </w:rPr>
                            </w:pPr>
                            <w:bookmarkStart w:id="221" w:name="_Toc437601621"/>
                            <w:r>
                              <w:t xml:space="preserve">Abbildung </w:t>
                            </w:r>
                            <w:r>
                              <w:fldChar w:fldCharType="begin"/>
                            </w:r>
                            <w:r>
                              <w:instrText xml:space="preserve"> SEQ Abbildung \* ARABIC </w:instrText>
                            </w:r>
                            <w:r>
                              <w:fldChar w:fldCharType="separate"/>
                            </w:r>
                            <w:r>
                              <w:rPr>
                                <w:noProof/>
                              </w:rPr>
                              <w:t>3</w:t>
                            </w:r>
                            <w:r>
                              <w:rPr>
                                <w:noProof/>
                              </w:rPr>
                              <w:fldChar w:fldCharType="end"/>
                            </w:r>
                            <w:r>
                              <w:t>: Farbfilter</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DD67" id="Textfeld_x0020_35" o:spid="_x0000_s1370" type="#_x0000_t202" style="position:absolute;margin-left:257pt;margin-top:123.65pt;width:194.35pt;height:12.7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" stroked="f">
                <v:textbox style="mso-fit-shape-to-text:t" inset="0,0,0,0">
                  <w:txbxContent>
                    <w:p w14:paraId="537BEA2B" w14:textId="77777777" w:rsidR="00A51520" w:rsidRPr="00056FD1" w:rsidRDefault="00A51520" w:rsidP="000E2FEA">
                      <w:pPr>
                        <w:pStyle w:val="Caption"/>
                        <w:rPr>
                          <w:noProof/>
                        </w:rPr>
                      </w:pPr>
                      <w:bookmarkStart w:id="222" w:name="_Toc437601621"/>
                      <w:r>
                        <w:t xml:space="preserve">Abbildung </w:t>
                      </w:r>
                      <w:r>
                        <w:fldChar w:fldCharType="begin"/>
                      </w:r>
                      <w:r>
                        <w:instrText xml:space="preserve"> SEQ Abbildung \* ARABIC </w:instrText>
                      </w:r>
                      <w:r>
                        <w:fldChar w:fldCharType="separate"/>
                      </w:r>
                      <w:r>
                        <w:rPr>
                          <w:noProof/>
                        </w:rPr>
                        <w:t>3</w:t>
                      </w:r>
                      <w:r>
                        <w:rPr>
                          <w:noProof/>
                        </w:rPr>
                        <w:fldChar w:fldCharType="end"/>
                      </w:r>
                      <w:r>
                        <w:t>: Farbfilter</w:t>
                      </w:r>
                      <w:bookmarkEnd w:id="222"/>
                    </w:p>
                  </w:txbxContent>
                </v:textbox>
                <w10:wrap type="square"/>
              </v:shape>
            </w:pict>
          </mc:Fallback>
        </mc:AlternateContent>
      </w:r>
      <w:r w:rsidRPr="000E2FEA">
        <w:rPr>
          <w:rFonts w:asciiTheme="minorHAnsi" w:hAnsiTheme="minorHAnsi"/>
          <w:lang w:val="en-US"/>
        </w:rPr>
        <w:drawing>
          <wp:anchor distT="0" distB="0" distL="114300" distR="114300" simplePos="0" relativeHeight="251681280" behindDoc="0" locked="0" layoutInCell="1" allowOverlap="1" wp14:anchorId="2DB269BD" wp14:editId="0219B099">
            <wp:simplePos x="0" y="0"/>
            <wp:positionH relativeFrom="column">
              <wp:posOffset>3263900</wp:posOffset>
            </wp:positionH>
            <wp:positionV relativeFrom="paragraph">
              <wp:posOffset>173990</wp:posOffset>
            </wp:positionV>
            <wp:extent cx="2468245" cy="1339215"/>
            <wp:effectExtent l="0" t="0" r="0" b="6985"/>
            <wp:wrapSquare wrapText="bothSides"/>
            <wp:docPr id="41"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rbfilter.tif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468245" cy="1339215"/>
                    </a:xfrm>
                    <a:prstGeom prst="rect">
                      <a:avLst/>
                    </a:prstGeom>
                  </pic:spPr>
                </pic:pic>
              </a:graphicData>
            </a:graphic>
            <wp14:sizeRelH relativeFrom="page">
              <wp14:pctWidth>0</wp14:pctWidth>
            </wp14:sizeRelH>
            <wp14:sizeRelV relativeFrom="page">
              <wp14:pctHeight>0</wp14:pctHeight>
            </wp14:sizeRelV>
          </wp:anchor>
        </w:drawing>
      </w:r>
    </w:p>
    <w:p w14:paraId="2CD24F58" w14:textId="77777777" w:rsidR="000E2FEA" w:rsidRPr="000E2FEA" w:rsidRDefault="000E2FEA" w:rsidP="000E2FEA">
      <w:pPr>
        <w:jc w:val="both"/>
        <w:rPr>
          <w:rFonts w:ascii="Calibri" w:hAnsi="Calibri"/>
        </w:rPr>
      </w:pPr>
      <w:r w:rsidRPr="000E2FEA">
        <w:rPr>
          <w:rFonts w:ascii="Calibri" w:hAnsi="Calibri"/>
        </w:rPr>
        <w:t>Der zweite Versuch wurde mit dem Blob-Detection-Algorithmus von SimpleCV durchgeführt. Dazu wurde zu Beginn ein Farbfilter über das Bild gelegt. Danach werden zusammenhängende Bereiche als Blob erkannt. Für diese Blobs wird automatisch der Mittelpunkt berechnet. Zudem können mit Hilfe der Abmessungen zu breite/lange Objekte grundsätzlich ausgeschlossen werden.</w:t>
      </w:r>
    </w:p>
    <w:p w14:paraId="1B3AA2F6" w14:textId="77777777" w:rsidR="000E2FEA" w:rsidRPr="000E2FEA" w:rsidRDefault="000E2FEA" w:rsidP="000E2FEA">
      <w:pPr>
        <w:jc w:val="both"/>
        <w:rPr>
          <w:rFonts w:ascii="Calibri" w:hAnsi="Calibri"/>
        </w:rPr>
      </w:pPr>
      <w:r w:rsidRPr="000E2FEA">
        <w:rPr>
          <w:rFonts w:ascii="Calibri" w:hAnsi="Calibri"/>
        </w:rPr>
        <w:t xml:space="preserve">Die Blob-Erkennung funktioniert sehr einfach in SimpleCV. Nachdem Der Farbfilter gesetzt wurde können mittels findBlobs zusammenhängende Bereiche gefunden werden. </w:t>
      </w:r>
    </w:p>
    <w:p w14:paraId="338A6F7D" w14:textId="77777777" w:rsidR="000E2FEA" w:rsidRPr="000E2FEA" w:rsidRDefault="000E2FEA" w:rsidP="000E2F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Menlo"/>
          <w:color w:val="000000"/>
          <w:sz w:val="18"/>
          <w:szCs w:val="18"/>
          <w:lang w:eastAsia="de-DE"/>
        </w:rPr>
      </w:pPr>
    </w:p>
    <w:p w14:paraId="60E3EA1F" w14:textId="77777777" w:rsidR="000E2FEA" w:rsidRPr="000E2FEA" w:rsidRDefault="000E2FEA" w:rsidP="000E2F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Menlo"/>
          <w:color w:val="000000"/>
          <w:sz w:val="20"/>
          <w:szCs w:val="20"/>
          <w:lang w:eastAsia="de-DE"/>
        </w:rPr>
      </w:pPr>
      <w:r w:rsidRPr="000E2FEA">
        <w:rPr>
          <w:rFonts w:asciiTheme="minorHAnsi" w:hAnsiTheme="minorHAnsi" w:cs="Menlo"/>
          <w:color w:val="000000"/>
          <w:sz w:val="20"/>
          <w:szCs w:val="20"/>
          <w:lang w:eastAsia="de-DE"/>
        </w:rPr>
        <w:t>colorDist = imgsmall.colorDistance(SimpleCV.Color.BLACK).dilate(</w:t>
      </w:r>
      <w:r w:rsidRPr="000E2FEA">
        <w:rPr>
          <w:rFonts w:asciiTheme="minorHAnsi" w:hAnsiTheme="minorHAnsi" w:cs="Menlo"/>
          <w:color w:val="0000FF"/>
          <w:sz w:val="20"/>
          <w:szCs w:val="20"/>
          <w:lang w:eastAsia="de-DE"/>
        </w:rPr>
        <w:t>2</w:t>
      </w:r>
      <w:r w:rsidRPr="000E2FEA">
        <w:rPr>
          <w:rFonts w:asciiTheme="minorHAnsi" w:hAnsiTheme="minorHAnsi" w:cs="Menlo"/>
          <w:color w:val="000000"/>
          <w:sz w:val="20"/>
          <w:szCs w:val="20"/>
          <w:lang w:eastAsia="de-DE"/>
        </w:rPr>
        <w:t>)</w:t>
      </w:r>
      <w:r w:rsidRPr="000E2FEA">
        <w:rPr>
          <w:rFonts w:asciiTheme="minorHAnsi" w:hAnsiTheme="minorHAnsi" w:cs="Menlo"/>
          <w:color w:val="000000"/>
          <w:sz w:val="20"/>
          <w:szCs w:val="20"/>
          <w:lang w:eastAsia="de-DE"/>
        </w:rPr>
        <w:br/>
        <w:t>segmented = colorDist.stretch(</w:t>
      </w:r>
      <w:r w:rsidRPr="000E2FEA">
        <w:rPr>
          <w:rFonts w:asciiTheme="minorHAnsi" w:hAnsiTheme="minorHAnsi" w:cs="Menlo"/>
          <w:color w:val="0000FF"/>
          <w:sz w:val="20"/>
          <w:szCs w:val="20"/>
          <w:lang w:eastAsia="de-DE"/>
        </w:rPr>
        <w:t>240</w:t>
      </w:r>
      <w:r w:rsidRPr="000E2FEA">
        <w:rPr>
          <w:rFonts w:asciiTheme="minorHAnsi" w:hAnsiTheme="minorHAnsi" w:cs="Menlo"/>
          <w:color w:val="000000"/>
          <w:sz w:val="20"/>
          <w:szCs w:val="20"/>
          <w:lang w:eastAsia="de-DE"/>
        </w:rPr>
        <w:t xml:space="preserve">, </w:t>
      </w:r>
      <w:r w:rsidRPr="000E2FEA">
        <w:rPr>
          <w:rFonts w:asciiTheme="minorHAnsi" w:hAnsiTheme="minorHAnsi" w:cs="Menlo"/>
          <w:color w:val="0000FF"/>
          <w:sz w:val="20"/>
          <w:szCs w:val="20"/>
          <w:lang w:eastAsia="de-DE"/>
        </w:rPr>
        <w:t>255</w:t>
      </w:r>
      <w:r w:rsidRPr="000E2FEA">
        <w:rPr>
          <w:rFonts w:asciiTheme="minorHAnsi" w:hAnsiTheme="minorHAnsi" w:cs="Menlo"/>
          <w:color w:val="000000"/>
          <w:sz w:val="20"/>
          <w:szCs w:val="20"/>
          <w:lang w:eastAsia="de-DE"/>
        </w:rPr>
        <w:t>)</w:t>
      </w:r>
      <w:r w:rsidRPr="000E2FEA">
        <w:rPr>
          <w:rFonts w:asciiTheme="minorHAnsi" w:hAnsiTheme="minorHAnsi" w:cs="Menlo"/>
          <w:color w:val="000000"/>
          <w:sz w:val="20"/>
          <w:szCs w:val="20"/>
          <w:lang w:eastAsia="de-DE"/>
        </w:rPr>
        <w:br/>
        <w:t>blobs = segmented.findBlobs(-</w:t>
      </w:r>
      <w:r w:rsidRPr="000E2FEA">
        <w:rPr>
          <w:rFonts w:asciiTheme="minorHAnsi" w:hAnsiTheme="minorHAnsi" w:cs="Menlo"/>
          <w:color w:val="0000FF"/>
          <w:sz w:val="20"/>
          <w:szCs w:val="20"/>
          <w:lang w:eastAsia="de-DE"/>
        </w:rPr>
        <w:t>1</w:t>
      </w:r>
      <w:r w:rsidRPr="000E2FEA">
        <w:rPr>
          <w:rFonts w:asciiTheme="minorHAnsi" w:hAnsiTheme="minorHAnsi" w:cs="Menlo"/>
          <w:color w:val="000000"/>
          <w:sz w:val="20"/>
          <w:szCs w:val="20"/>
          <w:lang w:eastAsia="de-DE"/>
        </w:rPr>
        <w:t xml:space="preserve">, </w:t>
      </w:r>
      <w:r w:rsidRPr="000E2FEA">
        <w:rPr>
          <w:rFonts w:asciiTheme="minorHAnsi" w:hAnsiTheme="minorHAnsi" w:cs="Menlo"/>
          <w:color w:val="0000FF"/>
          <w:sz w:val="20"/>
          <w:szCs w:val="20"/>
          <w:lang w:eastAsia="de-DE"/>
        </w:rPr>
        <w:t>600</w:t>
      </w:r>
      <w:r w:rsidRPr="000E2FEA">
        <w:rPr>
          <w:rFonts w:asciiTheme="minorHAnsi" w:hAnsiTheme="minorHAnsi" w:cs="Menlo"/>
          <w:color w:val="000000"/>
          <w:sz w:val="20"/>
          <w:szCs w:val="20"/>
          <w:lang w:eastAsia="de-DE"/>
        </w:rPr>
        <w:t xml:space="preserve">, </w:t>
      </w:r>
      <w:r w:rsidRPr="000E2FEA">
        <w:rPr>
          <w:rFonts w:asciiTheme="minorHAnsi" w:hAnsiTheme="minorHAnsi" w:cs="Menlo"/>
          <w:color w:val="0000FF"/>
          <w:sz w:val="20"/>
          <w:szCs w:val="20"/>
          <w:lang w:eastAsia="de-DE"/>
        </w:rPr>
        <w:t>6500</w:t>
      </w:r>
      <w:r w:rsidRPr="000E2FEA">
        <w:rPr>
          <w:rFonts w:asciiTheme="minorHAnsi" w:hAnsiTheme="minorHAnsi" w:cs="Menlo"/>
          <w:color w:val="000000"/>
          <w:sz w:val="20"/>
          <w:szCs w:val="20"/>
          <w:lang w:eastAsia="de-DE"/>
        </w:rPr>
        <w:t>)</w:t>
      </w:r>
    </w:p>
    <w:p w14:paraId="22998DB1" w14:textId="77777777" w:rsidR="000E2FEA" w:rsidRPr="000E2FEA" w:rsidRDefault="000E2FEA" w:rsidP="000E2FEA">
      <w:pPr>
        <w:rPr>
          <w:rFonts w:asciiTheme="minorHAnsi" w:hAnsiTheme="minorHAnsi"/>
          <w:sz w:val="22"/>
          <w:szCs w:val="22"/>
        </w:rPr>
      </w:pPr>
    </w:p>
    <w:p w14:paraId="77DD7E63" w14:textId="77777777" w:rsidR="000E2FEA" w:rsidRPr="000E2FEA" w:rsidRDefault="000E2FEA" w:rsidP="000E2FEA">
      <w:pPr>
        <w:jc w:val="both"/>
        <w:rPr>
          <w:rFonts w:asciiTheme="minorHAnsi" w:hAnsiTheme="minorHAnsi"/>
          <w:sz w:val="22"/>
          <w:szCs w:val="22"/>
        </w:rPr>
      </w:pPr>
      <w:r w:rsidRPr="000E2FEA">
        <w:rPr>
          <w:rFonts w:ascii="Calibri" w:hAnsi="Calibri"/>
          <w:lang w:val="en-US"/>
        </w:rPr>
        <mc:AlternateContent>
          <mc:Choice Requires="wps">
            <w:drawing>
              <wp:anchor distT="0" distB="0" distL="114300" distR="114300" simplePos="0" relativeHeight="251689472" behindDoc="0" locked="0" layoutInCell="1" allowOverlap="1" wp14:anchorId="04AF5341" wp14:editId="2E9891A9">
                <wp:simplePos x="0" y="0"/>
                <wp:positionH relativeFrom="column">
                  <wp:posOffset>3380105</wp:posOffset>
                </wp:positionH>
                <wp:positionV relativeFrom="paragraph">
                  <wp:posOffset>1675100</wp:posOffset>
                </wp:positionV>
                <wp:extent cx="2239645" cy="153670"/>
                <wp:effectExtent l="0" t="0" r="0" b="0"/>
                <wp:wrapSquare wrapText="bothSides"/>
                <wp:docPr id="36" name="Textfeld 36"/>
                <wp:cNvGraphicFramePr/>
                <a:graphic xmlns:a="http://schemas.openxmlformats.org/drawingml/2006/main">
                  <a:graphicData uri="http://schemas.microsoft.com/office/word/2010/wordprocessingShape">
                    <wps:wsp>
                      <wps:cNvSpPr txBox="1"/>
                      <wps:spPr>
                        <a:xfrm>
                          <a:off x="0" y="0"/>
                          <a:ext cx="2239645" cy="153670"/>
                        </a:xfrm>
                        <a:prstGeom prst="rect">
                          <a:avLst/>
                        </a:prstGeom>
                        <a:solidFill>
                          <a:prstClr val="white"/>
                        </a:solidFill>
                        <a:ln>
                          <a:noFill/>
                        </a:ln>
                        <a:effectLst/>
                      </wps:spPr>
                      <wps:txbx>
                        <w:txbxContent>
                          <w:p w14:paraId="6FF2CFA3" w14:textId="77777777" w:rsidR="00A51520" w:rsidRPr="00F2228A" w:rsidRDefault="00A51520" w:rsidP="000E2FEA">
                            <w:pPr>
                              <w:pStyle w:val="Caption"/>
                            </w:pPr>
                            <w:bookmarkStart w:id="223" w:name="_Toc437601622"/>
                            <w:r>
                              <w:t xml:space="preserve">Abbildung </w:t>
                            </w:r>
                            <w:r>
                              <w:fldChar w:fldCharType="begin"/>
                            </w:r>
                            <w:r>
                              <w:instrText xml:space="preserve"> SEQ Abbildung \* ARABIC </w:instrText>
                            </w:r>
                            <w:r>
                              <w:fldChar w:fldCharType="separate"/>
                            </w:r>
                            <w:r>
                              <w:rPr>
                                <w:noProof/>
                              </w:rPr>
                              <w:t>4</w:t>
                            </w:r>
                            <w:r>
                              <w:rPr>
                                <w:noProof/>
                              </w:rPr>
                              <w:fldChar w:fldCharType="end"/>
                            </w:r>
                            <w:r>
                              <w:t xml:space="preserve">: Fahrlinie </w:t>
                            </w:r>
                            <w:proofErr w:type="spellStart"/>
                            <w:r>
                              <w:t>Blob-Detection</w:t>
                            </w:r>
                            <w:bookmarkEnd w:id="2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AF5341" id="Textfeld_x0020_36" o:spid="_x0000_s1371" type="#_x0000_t202" style="position:absolute;left:0;text-align:left;margin-left:266.15pt;margin-top:131.9pt;width:176.35pt;height:12.1pt;z-index:251689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" stroked="f">
                <v:textbox inset="0,0,0,0">
                  <w:txbxContent>
                    <w:p w14:paraId="6FF2CFA3" w14:textId="77777777" w:rsidR="00A51520" w:rsidRPr="00F2228A" w:rsidRDefault="00A51520" w:rsidP="000E2FEA">
                      <w:pPr>
                        <w:pStyle w:val="Caption"/>
                      </w:pPr>
                      <w:bookmarkStart w:id="224" w:name="_Toc437601622"/>
                      <w:r>
                        <w:t xml:space="preserve">Abbildung </w:t>
                      </w:r>
                      <w:r>
                        <w:fldChar w:fldCharType="begin"/>
                      </w:r>
                      <w:r>
                        <w:instrText xml:space="preserve"> SEQ Abbildung \* ARABIC </w:instrText>
                      </w:r>
                      <w:r>
                        <w:fldChar w:fldCharType="separate"/>
                      </w:r>
                      <w:r>
                        <w:rPr>
                          <w:noProof/>
                        </w:rPr>
                        <w:t>4</w:t>
                      </w:r>
                      <w:r>
                        <w:rPr>
                          <w:noProof/>
                        </w:rPr>
                        <w:fldChar w:fldCharType="end"/>
                      </w:r>
                      <w:r>
                        <w:t xml:space="preserve">: Fahrlinie </w:t>
                      </w:r>
                      <w:proofErr w:type="spellStart"/>
                      <w:r>
                        <w:t>Blob-Detection</w:t>
                      </w:r>
                      <w:bookmarkEnd w:id="224"/>
                      <w:proofErr w:type="spellEnd"/>
                    </w:p>
                  </w:txbxContent>
                </v:textbox>
                <w10:wrap type="square"/>
              </v:shape>
            </w:pict>
          </mc:Fallback>
        </mc:AlternateContent>
      </w:r>
      <w:r w:rsidRPr="000E2FEA">
        <w:rPr>
          <w:rFonts w:ascii="Calibri" w:hAnsi="Calibri"/>
          <w:lang w:val="en-US"/>
        </w:rPr>
        <w:drawing>
          <wp:anchor distT="0" distB="0" distL="114300" distR="114300" simplePos="0" relativeHeight="251688448" behindDoc="0" locked="0" layoutInCell="1" allowOverlap="1" wp14:anchorId="52231992" wp14:editId="2E18BD17">
            <wp:simplePos x="0" y="0"/>
            <wp:positionH relativeFrom="column">
              <wp:posOffset>3380740</wp:posOffset>
            </wp:positionH>
            <wp:positionV relativeFrom="paragraph">
              <wp:posOffset>1223</wp:posOffset>
            </wp:positionV>
            <wp:extent cx="2239645" cy="1644015"/>
            <wp:effectExtent l="0" t="0" r="0" b="6985"/>
            <wp:wrapSquare wrapText="bothSides"/>
            <wp:docPr id="42" name="Bild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urhaltung.tif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239645" cy="1644015"/>
                    </a:xfrm>
                    <a:prstGeom prst="rect">
                      <a:avLst/>
                    </a:prstGeom>
                  </pic:spPr>
                </pic:pic>
              </a:graphicData>
            </a:graphic>
            <wp14:sizeRelH relativeFrom="page">
              <wp14:pctWidth>0</wp14:pctWidth>
            </wp14:sizeRelH>
            <wp14:sizeRelV relativeFrom="page">
              <wp14:pctHeight>0</wp14:pctHeight>
            </wp14:sizeRelV>
          </wp:anchor>
        </w:drawing>
      </w:r>
      <w:r w:rsidRPr="000E2FEA">
        <w:rPr>
          <w:rFonts w:ascii="Calibri" w:hAnsi="Calibri"/>
        </w:rPr>
        <w:t xml:space="preserve">Für die Spurhaltung werden nun die Mittelpunkte verbunden. Da die Schnittstelle zur Motorensteuerung ein Lenkwinkel verlangt, wird über die Verbindung der Mittelpunkte der Lenkwinkel berechnet. Da das Fahrzeug aber nicht auf der Mittellinie fährt, soll die Fahrlinie entsprechend der Fahrposition nach rechts verschoben werden. Dazu werden Geraden im 90° Winkel an die Mittelpunkte gelegt. Mit diesen Geraden werden nun die Mittelpunkte der Linien auf die Mitte der Fahrspur projiziert. Somit kann man den Fahrtwinkel auf der Fahrspur berechnen. </w:t>
      </w:r>
    </w:p>
    <w:p w14:paraId="074699EC" w14:textId="77777777" w:rsidR="000E2FEA" w:rsidRPr="000E2FEA" w:rsidRDefault="000E2FEA" w:rsidP="000E2FEA">
      <w:pPr>
        <w:rPr>
          <w:rFonts w:asciiTheme="minorHAnsi" w:hAnsiTheme="minorHAnsi"/>
          <w:sz w:val="22"/>
          <w:szCs w:val="22"/>
        </w:rPr>
      </w:pPr>
    </w:p>
    <w:p w14:paraId="3A8BB340" w14:textId="77777777" w:rsidR="000E2FEA" w:rsidRPr="000E2FEA" w:rsidRDefault="000E2FEA" w:rsidP="000E2FEA">
      <w:pPr>
        <w:rPr>
          <w:rFonts w:asciiTheme="minorHAnsi" w:hAnsiTheme="minorHAnsi"/>
          <w:sz w:val="22"/>
          <w:szCs w:val="22"/>
        </w:rPr>
      </w:pPr>
    </w:p>
    <w:p w14:paraId="1C6860CA" w14:textId="77777777" w:rsidR="000E2FEA" w:rsidRPr="000E2FEA" w:rsidRDefault="000E2FEA" w:rsidP="000E2FEA">
      <w:pPr>
        <w:jc w:val="both"/>
        <w:rPr>
          <w:rFonts w:ascii="Calibri" w:hAnsi="Calibri"/>
        </w:rPr>
      </w:pPr>
      <w:r w:rsidRPr="000E2FEA">
        <w:rPr>
          <w:rFonts w:ascii="Calibri" w:hAnsi="Calibri"/>
        </w:rPr>
        <w:t>Damit die Blobs in der richtigen Reihenfolge verbunden werden wird ein Referenzpunkt am unteren Rand des Bildes erstellt. Die Blobs werden dann sortiert nach Abstand zu diesem Punkt.</w:t>
      </w:r>
    </w:p>
    <w:p w14:paraId="6B55E43F" w14:textId="77777777" w:rsidR="000E2FEA" w:rsidRPr="00054227" w:rsidRDefault="000E2FEA" w:rsidP="000E2F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Menlo"/>
          <w:color w:val="000000"/>
          <w:sz w:val="20"/>
          <w:szCs w:val="20"/>
          <w:lang w:val="fr-CH" w:eastAsia="de-DE"/>
        </w:rPr>
      </w:pPr>
      <w:r w:rsidRPr="00054227">
        <w:rPr>
          <w:rFonts w:asciiTheme="minorHAnsi" w:hAnsiTheme="minorHAnsi" w:cs="Menlo"/>
          <w:color w:val="000000"/>
          <w:sz w:val="20"/>
          <w:szCs w:val="20"/>
          <w:lang w:val="fr-CH" w:eastAsia="de-DE"/>
        </w:rPr>
        <w:t>blobs_sort = blobs.sortDistance(</w:t>
      </w:r>
      <w:r w:rsidRPr="00054227">
        <w:rPr>
          <w:rFonts w:asciiTheme="minorHAnsi" w:hAnsiTheme="minorHAnsi" w:cs="Menlo"/>
          <w:color w:val="660099"/>
          <w:sz w:val="20"/>
          <w:szCs w:val="20"/>
          <w:lang w:val="fr-CH" w:eastAsia="de-DE"/>
        </w:rPr>
        <w:t>point</w:t>
      </w:r>
      <w:r w:rsidRPr="00054227">
        <w:rPr>
          <w:rFonts w:asciiTheme="minorHAnsi" w:hAnsiTheme="minorHAnsi" w:cs="Menlo"/>
          <w:color w:val="000000"/>
          <w:sz w:val="20"/>
          <w:szCs w:val="20"/>
          <w:lang w:val="fr-CH" w:eastAsia="de-DE"/>
        </w:rPr>
        <w:t>=(</w:t>
      </w:r>
      <w:r w:rsidRPr="00054227">
        <w:rPr>
          <w:rFonts w:asciiTheme="minorHAnsi" w:hAnsiTheme="minorHAnsi" w:cs="Menlo"/>
          <w:color w:val="0000FF"/>
          <w:sz w:val="20"/>
          <w:szCs w:val="20"/>
          <w:lang w:val="fr-CH" w:eastAsia="de-DE"/>
        </w:rPr>
        <w:t>260</w:t>
      </w:r>
      <w:r w:rsidRPr="00054227">
        <w:rPr>
          <w:rFonts w:asciiTheme="minorHAnsi" w:hAnsiTheme="minorHAnsi" w:cs="Menlo"/>
          <w:color w:val="000000"/>
          <w:sz w:val="20"/>
          <w:szCs w:val="20"/>
          <w:lang w:val="fr-CH" w:eastAsia="de-DE"/>
        </w:rPr>
        <w:t>, imgsmall.height))</w:t>
      </w:r>
    </w:p>
    <w:p w14:paraId="59222DEF" w14:textId="77777777" w:rsidR="000E2FEA" w:rsidRPr="00054227" w:rsidRDefault="000E2FEA" w:rsidP="000E2FEA">
      <w:pPr>
        <w:rPr>
          <w:rFonts w:asciiTheme="minorHAnsi" w:hAnsiTheme="minorHAnsi"/>
          <w:sz w:val="22"/>
          <w:szCs w:val="22"/>
          <w:lang w:val="fr-CH"/>
        </w:rPr>
      </w:pPr>
    </w:p>
    <w:p w14:paraId="0F491D24" w14:textId="77777777" w:rsidR="000E2FEA" w:rsidRPr="000E2FEA" w:rsidRDefault="000E2FEA" w:rsidP="000E2FEA">
      <w:pPr>
        <w:jc w:val="both"/>
        <w:rPr>
          <w:rFonts w:asciiTheme="minorHAnsi" w:hAnsiTheme="minorHAnsi"/>
          <w:sz w:val="22"/>
          <w:szCs w:val="22"/>
        </w:rPr>
      </w:pPr>
      <w:r w:rsidRPr="000E2FEA">
        <w:rPr>
          <w:rFonts w:ascii="Calibri" w:hAnsi="Calibri"/>
        </w:rPr>
        <w:t>Ein Risiko dieser Methode ist direkter Lichteinfall auf die Strasse. Dann werden die Farbwerte der Linien verändert und die Strasse reflektiert teilweise so stark, dass die Beleuchtung als weiss erkannt wird.</w:t>
      </w:r>
    </w:p>
    <w:p w14:paraId="02EFB677" w14:textId="77777777" w:rsidR="000E2FEA" w:rsidRPr="000E2FEA" w:rsidRDefault="000E2FEA" w:rsidP="000E2FEA">
      <w:pPr>
        <w:rPr>
          <w:rFonts w:asciiTheme="minorHAnsi" w:hAnsiTheme="minorHAnsi"/>
        </w:rPr>
      </w:pPr>
    </w:p>
    <w:p w14:paraId="029DB959" w14:textId="79ABA29F" w:rsidR="000E2FEA" w:rsidRPr="000E2FEA" w:rsidRDefault="000E2FEA" w:rsidP="000E2FEA">
      <w:pPr>
        <w:pStyle w:val="Heading3"/>
        <w:rPr>
          <w:rFonts w:asciiTheme="minorHAnsi" w:hAnsiTheme="minorHAnsi"/>
        </w:rPr>
      </w:pPr>
      <w:bookmarkStart w:id="225" w:name="_Toc437601163"/>
      <w:r w:rsidRPr="000E2FEA">
        <w:rPr>
          <w:rFonts w:asciiTheme="minorHAnsi" w:hAnsiTheme="minorHAnsi"/>
          <w:noProof/>
          <w:lang w:val="en-US"/>
        </w:rPr>
        <w:lastRenderedPageBreak/>
        <mc:AlternateContent>
          <mc:Choice Requires="wpg">
            <w:drawing>
              <wp:anchor distT="0" distB="0" distL="114300" distR="114300" simplePos="0" relativeHeight="251686400" behindDoc="0" locked="0" layoutInCell="1" allowOverlap="1" wp14:anchorId="6763E885" wp14:editId="061AEAC9">
                <wp:simplePos x="0" y="0"/>
                <wp:positionH relativeFrom="column">
                  <wp:posOffset>71755</wp:posOffset>
                </wp:positionH>
                <wp:positionV relativeFrom="paragraph">
                  <wp:posOffset>26035</wp:posOffset>
                </wp:positionV>
                <wp:extent cx="5130165" cy="2238375"/>
                <wp:effectExtent l="0" t="0" r="635" b="0"/>
                <wp:wrapTopAndBottom/>
                <wp:docPr id="45" name="Gruppierung 45"/>
                <wp:cNvGraphicFramePr/>
                <a:graphic xmlns:a="http://schemas.openxmlformats.org/drawingml/2006/main">
                  <a:graphicData uri="http://schemas.microsoft.com/office/word/2010/wordprocessingGroup">
                    <wpg:wgp>
                      <wpg:cNvGrpSpPr/>
                      <wpg:grpSpPr>
                        <a:xfrm>
                          <a:off x="0" y="0"/>
                          <a:ext cx="5130165" cy="2238375"/>
                          <a:chOff x="0" y="0"/>
                          <a:chExt cx="5130165" cy="2238919"/>
                        </a:xfrm>
                      </wpg:grpSpPr>
                      <pic:pic xmlns:pic="http://schemas.openxmlformats.org/drawingml/2006/picture">
                        <pic:nvPicPr>
                          <pic:cNvPr id="44" name="Bild 44"/>
                          <pic:cNvPicPr>
                            <a:picLocks noChangeAspect="1"/>
                          </pic:cNvPicPr>
                        </pic:nvPicPr>
                        <pic:blipFill rotWithShape="1">
                          <a:blip r:embed="rId104" cstate="print">
                            <a:extLst>
                              <a:ext uri="{28A0092B-C50C-407E-A947-70E740481C1C}">
                                <a14:useLocalDpi xmlns:a14="http://schemas.microsoft.com/office/drawing/2010/main" val="0"/>
                              </a:ext>
                            </a:extLst>
                          </a:blip>
                          <a:srcRect l="46166"/>
                          <a:stretch/>
                        </pic:blipFill>
                        <pic:spPr bwMode="auto">
                          <a:xfrm>
                            <a:off x="2508068" y="0"/>
                            <a:ext cx="2402205" cy="2032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Bild 43"/>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28800" cy="2028825"/>
                          </a:xfrm>
                          <a:prstGeom prst="rect">
                            <a:avLst/>
                          </a:prstGeom>
                        </pic:spPr>
                      </pic:pic>
                      <wps:wsp>
                        <wps:cNvPr id="37" name="Textfeld 37"/>
                        <wps:cNvSpPr txBox="1"/>
                        <wps:spPr>
                          <a:xfrm>
                            <a:off x="2560320" y="2024743"/>
                            <a:ext cx="2569845" cy="161925"/>
                          </a:xfrm>
                          <a:prstGeom prst="rect">
                            <a:avLst/>
                          </a:prstGeom>
                          <a:solidFill>
                            <a:prstClr val="white"/>
                          </a:solidFill>
                          <a:ln>
                            <a:noFill/>
                          </a:ln>
                          <a:effectLst/>
                        </wps:spPr>
                        <wps:txbx>
                          <w:txbxContent>
                            <w:p w14:paraId="1AA970AE" w14:textId="77777777" w:rsidR="00A51520" w:rsidRPr="00B65F99" w:rsidRDefault="00A51520" w:rsidP="000E2FEA">
                              <w:pPr>
                                <w:pStyle w:val="Caption"/>
                                <w:rPr>
                                  <w:noProof/>
                                </w:rPr>
                              </w:pPr>
                              <w:bookmarkStart w:id="226" w:name="_Toc437601623"/>
                              <w:r>
                                <w:t xml:space="preserve">Abbildung </w:t>
                              </w:r>
                              <w:r>
                                <w:fldChar w:fldCharType="begin"/>
                              </w:r>
                              <w:r>
                                <w:instrText xml:space="preserve"> SEQ Abbildung \* ARABIC </w:instrText>
                              </w:r>
                              <w:r>
                                <w:fldChar w:fldCharType="separate"/>
                              </w:r>
                              <w:r>
                                <w:rPr>
                                  <w:noProof/>
                                </w:rPr>
                                <w:t>5</w:t>
                              </w:r>
                              <w:r>
                                <w:rPr>
                                  <w:noProof/>
                                </w:rPr>
                                <w:fldChar w:fldCharType="end"/>
                              </w:r>
                              <w:r>
                                <w:t>: Farbfilter bei Sonnenlich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 name="Textfeld 38"/>
                        <wps:cNvSpPr txBox="1"/>
                        <wps:spPr>
                          <a:xfrm>
                            <a:off x="39188" y="2076994"/>
                            <a:ext cx="1978660" cy="161925"/>
                          </a:xfrm>
                          <a:prstGeom prst="rect">
                            <a:avLst/>
                          </a:prstGeom>
                          <a:solidFill>
                            <a:prstClr val="white"/>
                          </a:solidFill>
                          <a:ln>
                            <a:noFill/>
                          </a:ln>
                          <a:effectLst/>
                        </wps:spPr>
                        <wps:txbx>
                          <w:txbxContent>
                            <w:p w14:paraId="50C46AD3" w14:textId="77777777" w:rsidR="00A51520" w:rsidRPr="0077540B" w:rsidRDefault="00A51520" w:rsidP="000E2FEA">
                              <w:pPr>
                                <w:pStyle w:val="Caption"/>
                                <w:rPr>
                                  <w:noProof/>
                                </w:rPr>
                              </w:pPr>
                              <w:bookmarkStart w:id="227" w:name="_Toc437601624"/>
                              <w:r>
                                <w:t xml:space="preserve">Abbildung </w:t>
                              </w:r>
                              <w:r>
                                <w:fldChar w:fldCharType="begin"/>
                              </w:r>
                              <w:r>
                                <w:instrText xml:space="preserve"> SEQ Abbildung \* ARABIC </w:instrText>
                              </w:r>
                              <w:r>
                                <w:fldChar w:fldCharType="separate"/>
                              </w:r>
                              <w:r>
                                <w:rPr>
                                  <w:noProof/>
                                </w:rPr>
                                <w:t>6</w:t>
                              </w:r>
                              <w:r>
                                <w:rPr>
                                  <w:noProof/>
                                </w:rPr>
                                <w:fldChar w:fldCharType="end"/>
                              </w:r>
                              <w:r>
                                <w:t xml:space="preserve">: </w:t>
                              </w:r>
                              <w:proofErr w:type="spellStart"/>
                              <w:r>
                                <w:t>Orginalbild</w:t>
                              </w:r>
                              <w:proofErr w:type="spellEnd"/>
                              <w:r>
                                <w:t xml:space="preserve"> bei Sonnenlich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63E885" id="Gruppierung_x0020_45" o:spid="_x0000_s1372" style="position:absolute;left:0;text-align:left;margin-left:5.65pt;margin-top:2.05pt;width:403.95pt;height:176.25pt;z-index:251686400" coordsize="5130165,2238919"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">
                <v:shape id="Bild_x0020_44" o:spid="_x0000_s1373" type="#_x0000_t75" style="position:absolute;left:2508068;width:2402205;height:2032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gB&#10;8MjEAAAA2wAAAA8AAABkcnMvZG93bnJldi54bWxEj0FrwkAQhe9C/8Myhd50UytBoquIUOmlB622&#10;ehuyYzaYnQ3ZNUZ/vVsQPD7evO/Nm847W4mWGl86VvA+SEAQ506XXCjY/nz2xyB8QNZYOSYFV/Iw&#10;n730pphpd+E1tZtQiAhhn6ECE0KdSelzQxb9wNXE0Tu6xmKIsimkbvAS4baSwyRJpcWSY4PBmpaG&#10;8tPmbOMblLa3NjXfO7Nc7Q/292+crz6UenvtFhMQgbrwPH6kv7SC0Qj+t0QAyNk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gB8MjEAAAA2wAAAA8AAAAAAAAAAAAAAAAAnAIA&#10;AGRycy9kb3ducmV2LnhtbFBLBQYAAAAABAAEAPcAAACNAwAAAAA=&#10;">
                  <v:imagedata r:id="rId106" o:title="" cropleft="30255f"/>
                  <v:path arrowok="t"/>
                </v:shape>
                <v:shape id="Bild_x0020_43" o:spid="_x0000_s1374" type="#_x0000_t75" style="position:absolute;width:1828800;height:20288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q4&#10;aJbEAAAA2wAAAA8AAABkcnMvZG93bnJldi54bWxEj1FrwkAQhN8L/odjBd/qxVaKpJ4hCNpAQWgU&#10;n5fcmoTm9mLuamJ/vScIPg6z883OMhlMIy7Uudqygtk0AkFcWF1zqeCw37wuQDiPrLGxTAqu5CBZ&#10;jV6WGGvb8w9dcl+KAGEXo4LK+zaW0hUVGXRT2xIH72Q7gz7IrpS6wz7ATSPfouhDGqw5NFTY0rqi&#10;4jf/M+GNND98nb532TnaFot/R7Y+budKTcZD+gnC0+Cfx490phXM3+G+JQBArm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q4aJbEAAAA2wAAAA8AAAAAAAAAAAAAAAAAnAIA&#10;AGRycy9kb3ducmV2LnhtbFBLBQYAAAAABAAEAPcAAACNAwAAAAA=&#10;">
                  <v:imagedata r:id="rId107" o:title=""/>
                  <v:path arrowok="t"/>
                </v:shape>
                <v:shape id="Textfeld_x0020_37" o:spid="_x0000_s1375" type="#_x0000_t202" style="position:absolute;left:2560320;top:2024743;width:256984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V/SxgAA&#10;ANsAAAAPAAAAZHJzL2Rvd25yZXYueG1sRI9BawIxFITvQv9DeIVeRLOtYmU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SLV/SxgAAANsAAAAPAAAAAAAAAAAAAAAAAJcCAABkcnMv&#10;ZG93bnJldi54bWxQSwUGAAAAAAQABAD1AAAAigMAAAAA&#10;" stroked="f">
                  <v:textbox style="mso-fit-shape-to-text:t" inset="0,0,0,0">
                    <w:txbxContent>
                      <w:p w14:paraId="1AA970AE" w14:textId="77777777" w:rsidR="00A51520" w:rsidRPr="00B65F99" w:rsidRDefault="00A51520" w:rsidP="000E2FEA">
                        <w:pPr>
                          <w:pStyle w:val="Caption"/>
                          <w:rPr>
                            <w:noProof/>
                          </w:rPr>
                        </w:pPr>
                        <w:bookmarkStart w:id="228" w:name="_Toc437601623"/>
                        <w:r>
                          <w:t xml:space="preserve">Abbildung </w:t>
                        </w:r>
                        <w:r>
                          <w:fldChar w:fldCharType="begin"/>
                        </w:r>
                        <w:r>
                          <w:instrText xml:space="preserve"> SEQ Abbildung \* ARABIC </w:instrText>
                        </w:r>
                        <w:r>
                          <w:fldChar w:fldCharType="separate"/>
                        </w:r>
                        <w:r>
                          <w:rPr>
                            <w:noProof/>
                          </w:rPr>
                          <w:t>5</w:t>
                        </w:r>
                        <w:r>
                          <w:rPr>
                            <w:noProof/>
                          </w:rPr>
                          <w:fldChar w:fldCharType="end"/>
                        </w:r>
                        <w:r>
                          <w:t>: Farbfilter bei Sonnenlicht</w:t>
                        </w:r>
                        <w:bookmarkEnd w:id="228"/>
                      </w:p>
                    </w:txbxContent>
                  </v:textbox>
                </v:shape>
                <v:shape id="Textfeld_x0020_38" o:spid="_x0000_s1376" type="#_x0000_t202" style="position:absolute;left:39188;top:2076994;width:197866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ssugwgAA&#10;ANsAAAAPAAAAZHJzL2Rvd25yZXYueG1sRE/Pa8IwFL4L/g/hCV5kplOR0RlFZILzIlYvuz2aZ9Ot&#10;eSlJqt1/bw6DHT++36tNbxtxJx9qxwpepxkI4tLpmisF18v+5Q1EiMgaG8ek4JcCbNbDwQpz7R58&#10;pnsRK5FCOOSowMTY5lKG0pDFMHUtceJuzluMCfpKao+PFG4bOcuypbRYc2ow2NLOUPlTdFbBafF1&#10;MpPu9nHcLub+89rtlt9VodR41G/fQUTq47/4z33QCuZpbPqSfoB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yy6DCAAAA2wAAAA8AAAAAAAAAAAAAAAAAlwIAAGRycy9kb3du&#10;cmV2LnhtbFBLBQYAAAAABAAEAPUAAACGAwAAAAA=&#10;" stroked="f">
                  <v:textbox style="mso-fit-shape-to-text:t" inset="0,0,0,0">
                    <w:txbxContent>
                      <w:p w14:paraId="50C46AD3" w14:textId="77777777" w:rsidR="00A51520" w:rsidRPr="0077540B" w:rsidRDefault="00A51520" w:rsidP="000E2FEA">
                        <w:pPr>
                          <w:pStyle w:val="Caption"/>
                          <w:rPr>
                            <w:noProof/>
                          </w:rPr>
                        </w:pPr>
                        <w:bookmarkStart w:id="229" w:name="_Toc437601624"/>
                        <w:r>
                          <w:t xml:space="preserve">Abbildung </w:t>
                        </w:r>
                        <w:r>
                          <w:fldChar w:fldCharType="begin"/>
                        </w:r>
                        <w:r>
                          <w:instrText xml:space="preserve"> SEQ Abbildung \* ARABIC </w:instrText>
                        </w:r>
                        <w:r>
                          <w:fldChar w:fldCharType="separate"/>
                        </w:r>
                        <w:r>
                          <w:rPr>
                            <w:noProof/>
                          </w:rPr>
                          <w:t>6</w:t>
                        </w:r>
                        <w:r>
                          <w:rPr>
                            <w:noProof/>
                          </w:rPr>
                          <w:fldChar w:fldCharType="end"/>
                        </w:r>
                        <w:r>
                          <w:t xml:space="preserve">: </w:t>
                        </w:r>
                        <w:proofErr w:type="spellStart"/>
                        <w:r>
                          <w:t>Orginalbild</w:t>
                        </w:r>
                        <w:proofErr w:type="spellEnd"/>
                        <w:r>
                          <w:t xml:space="preserve"> bei Sonnenlicht</w:t>
                        </w:r>
                        <w:bookmarkEnd w:id="229"/>
                      </w:p>
                    </w:txbxContent>
                  </v:textbox>
                </v:shape>
                <w10:wrap type="topAndBottom"/>
              </v:group>
            </w:pict>
          </mc:Fallback>
        </mc:AlternateContent>
      </w:r>
      <w:r w:rsidRPr="000E2FEA">
        <w:rPr>
          <w:rFonts w:asciiTheme="minorHAnsi" w:hAnsiTheme="minorHAnsi"/>
        </w:rPr>
        <w:t>Fazit</w:t>
      </w:r>
      <w:bookmarkEnd w:id="225"/>
    </w:p>
    <w:p w14:paraId="77DC4A32" w14:textId="77777777" w:rsidR="000E2FEA" w:rsidRPr="000E2FEA" w:rsidRDefault="000E2FEA" w:rsidP="000E2FEA">
      <w:pPr>
        <w:rPr>
          <w:rFonts w:asciiTheme="minorHAnsi" w:hAnsiTheme="minorHAnsi"/>
          <w:sz w:val="22"/>
          <w:szCs w:val="22"/>
        </w:rPr>
      </w:pPr>
    </w:p>
    <w:p w14:paraId="59174937" w14:textId="77777777" w:rsidR="000E2FEA" w:rsidRPr="000E2FEA" w:rsidRDefault="000E2FEA" w:rsidP="000E2FEA">
      <w:pPr>
        <w:jc w:val="both"/>
        <w:rPr>
          <w:rFonts w:ascii="Calibri" w:hAnsi="Calibri"/>
        </w:rPr>
      </w:pPr>
      <w:r w:rsidRPr="000E2FEA">
        <w:rPr>
          <w:rFonts w:ascii="Calibri" w:hAnsi="Calibri"/>
        </w:rPr>
        <w:t>Die Blob-Methode erkennt die weissen Linien bei normalem Licht sehr gut. Deshalb wird die Spurhaltung grundsätzlich damit realisiert. Damit wir bei starker Beleuchtung nicht blind fahren, muss noch eine Lösung zur Behebung der Beleuchtungsprobleme gefunden werden. Dazu gibt es verschiedene Möglichkeiten. Zum Beispiel können evtl. Hardwareseitig bei der Webcam Einstellungen geändert werden, um eine solche Überbeleuchtung zu verhindern. Sollte dies nicht funktionieren, kann die Blob-Detection z.B. mit einer Eckenerkennung erweitert werden. Diese ist nicht farbabhängig und wäre somit eine mögliche Ergänzung.</w:t>
      </w:r>
    </w:p>
    <w:p w14:paraId="65AA7DF8" w14:textId="77777777" w:rsidR="000E2FEA" w:rsidRPr="000E2FEA" w:rsidRDefault="000E2FEA" w:rsidP="00C2366E">
      <w:pPr>
        <w:rPr>
          <w:rFonts w:asciiTheme="minorHAnsi" w:hAnsiTheme="minorHAnsi"/>
        </w:rPr>
      </w:pPr>
    </w:p>
    <w:sectPr w:rsidR="000E2FEA" w:rsidRPr="000E2FEA" w:rsidSect="005C3D2C">
      <w:headerReference w:type="default" r:id="rId108"/>
      <w:footerReference w:type="even" r:id="rId109"/>
      <w:footerReference w:type="default" r:id="rId1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A11BF" w14:textId="77777777" w:rsidR="00D14936" w:rsidRDefault="00D14936" w:rsidP="00D70300">
      <w:r>
        <w:separator/>
      </w:r>
    </w:p>
  </w:endnote>
  <w:endnote w:type="continuationSeparator" w:id="0">
    <w:p w14:paraId="7FE6AB70" w14:textId="77777777" w:rsidR="00D14936" w:rsidRDefault="00D14936" w:rsidP="00D70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Gabriola">
    <w:panose1 w:val="04040605051002020D02"/>
    <w:charset w:val="00"/>
    <w:family w:val="auto"/>
    <w:pitch w:val="variable"/>
    <w:sig w:usb0="E00002EF" w:usb1="5000204B"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enlo">
    <w:altName w:val="DejaVu Sans Mono"/>
    <w:panose1 w:val="020B0609030804020204"/>
    <w:charset w:val="00"/>
    <w:family w:val="auto"/>
    <w:pitch w:val="variable"/>
    <w:sig w:usb0="E60022FF" w:usb1="D200F9FB" w:usb2="02000028" w:usb3="00000000" w:csb0="000001D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49C9D" w14:textId="77777777" w:rsidR="00A51520" w:rsidRDefault="00A51520"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931F6" w14:textId="77777777" w:rsidR="00A51520" w:rsidRDefault="00A51520" w:rsidP="00316F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7C8A1" w14:textId="77777777" w:rsidR="00A51520" w:rsidRDefault="00A51520"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02BF">
      <w:rPr>
        <w:rStyle w:val="PageNumber"/>
      </w:rPr>
      <w:t>10</w:t>
    </w:r>
    <w:r>
      <w:rPr>
        <w:rStyle w:val="PageNumber"/>
      </w:rPr>
      <w:fldChar w:fldCharType="end"/>
    </w:r>
  </w:p>
  <w:p w14:paraId="17589059" w14:textId="77777777" w:rsidR="00A51520" w:rsidRDefault="00A51520" w:rsidP="00316F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DA733" w14:textId="77777777" w:rsidR="00D14936" w:rsidRDefault="00D14936" w:rsidP="00D70300">
      <w:r>
        <w:separator/>
      </w:r>
    </w:p>
  </w:footnote>
  <w:footnote w:type="continuationSeparator" w:id="0">
    <w:p w14:paraId="1087AFEE" w14:textId="77777777" w:rsidR="00D14936" w:rsidRDefault="00D14936" w:rsidP="00D70300">
      <w:r>
        <w:continuationSeparator/>
      </w:r>
    </w:p>
  </w:footnote>
  <w:footnote w:id="1">
    <w:p w14:paraId="2D6AD694" w14:textId="77777777" w:rsidR="00A51520" w:rsidRPr="00660E59" w:rsidRDefault="00A51520" w:rsidP="00764687">
      <w:pPr>
        <w:pStyle w:val="FootnoteText"/>
        <w:rPr>
          <w:lang w:val="en-US"/>
        </w:rPr>
      </w:pPr>
      <w:r>
        <w:rPr>
          <w:rStyle w:val="FootnoteReference"/>
        </w:rPr>
        <w:footnoteRef/>
      </w:r>
      <w:r>
        <w:t xml:space="preserve"> </w:t>
      </w:r>
      <w:r w:rsidRPr="00660E59">
        <w:t>http://www.tinkerforge.com/de/doc/Technical_Data.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6E99B" w14:textId="77777777" w:rsidR="00A51520" w:rsidRDefault="00A51520">
    <w:pPr>
      <w:pStyle w:val="Header"/>
    </w:pPr>
    <w:r>
      <w:t>OMA – Die ökologische Müllabfuhr</w:t>
    </w:r>
    <w:r>
      <w:tab/>
    </w:r>
    <w:r>
      <w:tab/>
      <w:t>Team 34</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3"/>
    <w:multiLevelType w:val="singleLevel"/>
    <w:tmpl w:val="463CE1C8"/>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10123E8"/>
    <w:multiLevelType w:val="hybridMultilevel"/>
    <w:tmpl w:val="AF724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1209D"/>
    <w:multiLevelType w:val="multilevel"/>
    <w:tmpl w:val="A02422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03FA4F1F"/>
    <w:multiLevelType w:val="multilevel"/>
    <w:tmpl w:val="096E19DA"/>
    <w:lvl w:ilvl="0">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5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65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683115F"/>
    <w:multiLevelType w:val="hybridMultilevel"/>
    <w:tmpl w:val="D1BE21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3C5588"/>
    <w:multiLevelType w:val="hybridMultilevel"/>
    <w:tmpl w:val="9FF03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925C4D"/>
    <w:multiLevelType w:val="hybridMultilevel"/>
    <w:tmpl w:val="8154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365CF4"/>
    <w:multiLevelType w:val="multilevel"/>
    <w:tmpl w:val="E7E8732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199F1883"/>
    <w:multiLevelType w:val="multilevel"/>
    <w:tmpl w:val="C8E0D448"/>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numFmt w:val="none"/>
      <w:pStyle w:val="Heading4"/>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9">
    <w:nsid w:val="1EBA0C8D"/>
    <w:multiLevelType w:val="multilevel"/>
    <w:tmpl w:val="5212F022"/>
    <w:lvl w:ilvl="0">
      <w:start w:val="11"/>
      <w:numFmt w:val="decimal"/>
      <w:lvlText w:val="࠼㸀*血䡅⩈"/>
      <w:lvlJc w:val="left"/>
      <w:rPr>
        <w:rFonts w:hint="default"/>
      </w:rPr>
    </w:lvl>
    <w:lvl w:ilvl="1">
      <w:numFmt w:val="none"/>
      <w:lvlText w:val=""/>
      <w:lvlJc w:val="left"/>
      <w:pPr>
        <w:tabs>
          <w:tab w:val="num" w:pos="360"/>
        </w:tabs>
      </w:pPr>
    </w:lvl>
    <w:lvl w:ilvl="2">
      <w:numFmt w:val="none"/>
      <w:lvlText w:val=""/>
      <w:lvlJc w:val="left"/>
      <w:pPr>
        <w:tabs>
          <w:tab w:val="num" w:pos="360"/>
        </w:tabs>
      </w:p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210D2F0E"/>
    <w:multiLevelType w:val="hybridMultilevel"/>
    <w:tmpl w:val="D47A04D8"/>
    <w:lvl w:ilvl="0" w:tplc="04090001">
      <w:numFmt w:val="decimal"/>
      <w:lvlText w:val=""/>
      <w:lvlJc w:val="left"/>
    </w:lvl>
    <w:lvl w:ilvl="1" w:tplc="04090003">
      <w:numFmt w:val="decimal"/>
      <w:lvlText w:val=""/>
      <w:lvlJc w:val="left"/>
    </w:lvl>
    <w:lvl w:ilvl="2" w:tplc="04090005">
      <w:numFmt w:val="decimal"/>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abstractNum w:abstractNumId="11">
    <w:nsid w:val="24700D3E"/>
    <w:multiLevelType w:val="hybridMultilevel"/>
    <w:tmpl w:val="7740358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nsid w:val="2ECF7CE7"/>
    <w:multiLevelType w:val="multilevel"/>
    <w:tmpl w:val="40069A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37060DFC"/>
    <w:multiLevelType w:val="multilevel"/>
    <w:tmpl w:val="0807001D"/>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3E4817AA"/>
    <w:multiLevelType w:val="multilevel"/>
    <w:tmpl w:val="2550F48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4C1F0CC6"/>
    <w:multiLevelType w:val="multilevel"/>
    <w:tmpl w:val="62A83F0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nsid w:val="4E29408C"/>
    <w:multiLevelType w:val="multilevel"/>
    <w:tmpl w:val="961298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51E203A4"/>
    <w:multiLevelType w:val="multilevel"/>
    <w:tmpl w:val="096E19D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60974F98"/>
    <w:multiLevelType w:val="multilevel"/>
    <w:tmpl w:val="40069A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650E28A4"/>
    <w:multiLevelType w:val="hybridMultilevel"/>
    <w:tmpl w:val="74F4294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nsid w:val="67835503"/>
    <w:multiLevelType w:val="hybridMultilevel"/>
    <w:tmpl w:val="CA98E76A"/>
    <w:lvl w:ilvl="0" w:tplc="04090001">
      <w:numFmt w:val="decimal"/>
      <w:lvlText w:val=""/>
      <w:lvlJc w:val="left"/>
    </w:lvl>
    <w:lvl w:ilvl="1" w:tplc="04090003">
      <w:numFmt w:val="decimal"/>
      <w:lvlText w:val=""/>
      <w:lvlJc w:val="left"/>
    </w:lvl>
    <w:lvl w:ilvl="2" w:tplc="04090005">
      <w:numFmt w:val="decimal"/>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abstractNum w:abstractNumId="21">
    <w:nsid w:val="6A231EEA"/>
    <w:multiLevelType w:val="multilevel"/>
    <w:tmpl w:val="A2B0D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6B7C3FD5"/>
    <w:multiLevelType w:val="hybridMultilevel"/>
    <w:tmpl w:val="DD72FFA2"/>
    <w:lvl w:ilvl="0" w:tplc="04090001">
      <w:numFmt w:val="decimal"/>
      <w:lvlText w:val=""/>
      <w:lvlJc w:val="left"/>
    </w:lvl>
    <w:lvl w:ilvl="1" w:tplc="04090003">
      <w:numFmt w:val="decimal"/>
      <w:lvlText w:val=""/>
      <w:lvlJc w:val="left"/>
    </w:lvl>
    <w:lvl w:ilvl="2" w:tplc="04090005">
      <w:numFmt w:val="decimal"/>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abstractNum w:abstractNumId="23">
    <w:nsid w:val="6E0C0917"/>
    <w:multiLevelType w:val="hybridMultilevel"/>
    <w:tmpl w:val="AA40F1FE"/>
    <w:lvl w:ilvl="0" w:tplc="04090001">
      <w:numFmt w:val="decimal"/>
      <w:lvlText w:val=""/>
      <w:lvlJc w:val="left"/>
    </w:lvl>
    <w:lvl w:ilvl="1" w:tplc="04090003">
      <w:numFmt w:val="decimal"/>
      <w:lvlText w:val=""/>
      <w:lvlJc w:val="left"/>
    </w:lvl>
    <w:lvl w:ilvl="2" w:tplc="04090005">
      <w:numFmt w:val="decimal"/>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abstractNum w:abstractNumId="24">
    <w:nsid w:val="73F0215E"/>
    <w:multiLevelType w:val="multilevel"/>
    <w:tmpl w:val="0409001F"/>
    <w:styleLink w:val="11111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4"/>
  </w:num>
  <w:num w:numId="2">
    <w:abstractNumId w:val="20"/>
  </w:num>
  <w:num w:numId="3">
    <w:abstractNumId w:val="10"/>
  </w:num>
  <w:num w:numId="4">
    <w:abstractNumId w:val="1"/>
  </w:num>
  <w:num w:numId="5">
    <w:abstractNumId w:val="22"/>
  </w:num>
  <w:num w:numId="6">
    <w:abstractNumId w:val="0"/>
  </w:num>
  <w:num w:numId="7">
    <w:abstractNumId w:val="16"/>
  </w:num>
  <w:num w:numId="8">
    <w:abstractNumId w:val="7"/>
  </w:num>
  <w:num w:numId="9">
    <w:abstractNumId w:val="2"/>
  </w:num>
  <w:num w:numId="10">
    <w:abstractNumId w:val="18"/>
  </w:num>
  <w:num w:numId="11">
    <w:abstractNumId w:val="15"/>
  </w:num>
  <w:num w:numId="12">
    <w:abstractNumId w:val="24"/>
  </w:num>
  <w:num w:numId="13">
    <w:abstractNumId w:val="12"/>
  </w:num>
  <w:num w:numId="14">
    <w:abstractNumId w:val="14"/>
  </w:num>
  <w:num w:numId="15">
    <w:abstractNumId w:val="21"/>
  </w:num>
  <w:num w:numId="16">
    <w:abstractNumId w:val="3"/>
  </w:num>
  <w:num w:numId="17">
    <w:abstractNumId w:val="9"/>
  </w:num>
  <w:num w:numId="18">
    <w:abstractNumId w:val="17"/>
  </w:num>
  <w:num w:numId="19">
    <w:abstractNumId w:val="16"/>
  </w:num>
  <w:num w:numId="20">
    <w:abstractNumId w:val="8"/>
  </w:num>
  <w:num w:numId="21">
    <w:abstractNumId w:val="23"/>
  </w:num>
  <w:num w:numId="22">
    <w:abstractNumId w:val="13"/>
  </w:num>
  <w:num w:numId="23">
    <w:abstractNumId w:val="6"/>
  </w:num>
  <w:num w:numId="24">
    <w:abstractNumId w:val="8"/>
  </w:num>
  <w:num w:numId="25">
    <w:abstractNumId w:val="8"/>
  </w:num>
  <w:num w:numId="26">
    <w:abstractNumId w:val="8"/>
  </w:num>
  <w:num w:numId="27">
    <w:abstractNumId w:val="8"/>
  </w:num>
  <w:num w:numId="28">
    <w:abstractNumId w:val="8"/>
  </w:num>
  <w:num w:numId="29">
    <w:abstractNumId w:val="5"/>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num>
  <w:num w:numId="35">
    <w:abstractNumId w:val="1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1627"/>
    <w:rsid w:val="00001627"/>
    <w:rsid w:val="00015138"/>
    <w:rsid w:val="00030C1F"/>
    <w:rsid w:val="0004309A"/>
    <w:rsid w:val="000502BF"/>
    <w:rsid w:val="00054227"/>
    <w:rsid w:val="00064234"/>
    <w:rsid w:val="00084823"/>
    <w:rsid w:val="000862FB"/>
    <w:rsid w:val="000D0B7C"/>
    <w:rsid w:val="000E2FEA"/>
    <w:rsid w:val="0011472D"/>
    <w:rsid w:val="00183D96"/>
    <w:rsid w:val="00195F63"/>
    <w:rsid w:val="001A49E3"/>
    <w:rsid w:val="001D6C9F"/>
    <w:rsid w:val="001E3918"/>
    <w:rsid w:val="0021446D"/>
    <w:rsid w:val="002257C7"/>
    <w:rsid w:val="00275C08"/>
    <w:rsid w:val="002C650D"/>
    <w:rsid w:val="002D6510"/>
    <w:rsid w:val="002D7CB0"/>
    <w:rsid w:val="003104C2"/>
    <w:rsid w:val="00316FB5"/>
    <w:rsid w:val="00357510"/>
    <w:rsid w:val="00377370"/>
    <w:rsid w:val="00396B40"/>
    <w:rsid w:val="0039799B"/>
    <w:rsid w:val="003C15B6"/>
    <w:rsid w:val="00406323"/>
    <w:rsid w:val="00407DDD"/>
    <w:rsid w:val="0042505D"/>
    <w:rsid w:val="00436510"/>
    <w:rsid w:val="00436B82"/>
    <w:rsid w:val="004400C2"/>
    <w:rsid w:val="00446995"/>
    <w:rsid w:val="0046780E"/>
    <w:rsid w:val="004724C9"/>
    <w:rsid w:val="00477824"/>
    <w:rsid w:val="0048498E"/>
    <w:rsid w:val="004969BF"/>
    <w:rsid w:val="005068DE"/>
    <w:rsid w:val="0052435B"/>
    <w:rsid w:val="0055302D"/>
    <w:rsid w:val="00574883"/>
    <w:rsid w:val="00586021"/>
    <w:rsid w:val="005B727D"/>
    <w:rsid w:val="005C3D2C"/>
    <w:rsid w:val="005D1008"/>
    <w:rsid w:val="00612E12"/>
    <w:rsid w:val="00613438"/>
    <w:rsid w:val="006A03B4"/>
    <w:rsid w:val="006B1986"/>
    <w:rsid w:val="006D20D9"/>
    <w:rsid w:val="006E2477"/>
    <w:rsid w:val="0074113A"/>
    <w:rsid w:val="00755708"/>
    <w:rsid w:val="00764687"/>
    <w:rsid w:val="00776121"/>
    <w:rsid w:val="007D1001"/>
    <w:rsid w:val="007D6FB3"/>
    <w:rsid w:val="007D754C"/>
    <w:rsid w:val="007F5ACB"/>
    <w:rsid w:val="008037DA"/>
    <w:rsid w:val="00806E92"/>
    <w:rsid w:val="00816DF9"/>
    <w:rsid w:val="0083169E"/>
    <w:rsid w:val="008372C7"/>
    <w:rsid w:val="0085064A"/>
    <w:rsid w:val="00866A74"/>
    <w:rsid w:val="00870899"/>
    <w:rsid w:val="008A6563"/>
    <w:rsid w:val="008A6647"/>
    <w:rsid w:val="008C35FF"/>
    <w:rsid w:val="008D461E"/>
    <w:rsid w:val="00907904"/>
    <w:rsid w:val="00911FD7"/>
    <w:rsid w:val="00912479"/>
    <w:rsid w:val="00925C60"/>
    <w:rsid w:val="0093574B"/>
    <w:rsid w:val="009B01C6"/>
    <w:rsid w:val="009C2A35"/>
    <w:rsid w:val="009D598A"/>
    <w:rsid w:val="00A11617"/>
    <w:rsid w:val="00A11B56"/>
    <w:rsid w:val="00A202ED"/>
    <w:rsid w:val="00A26104"/>
    <w:rsid w:val="00A51520"/>
    <w:rsid w:val="00A601FC"/>
    <w:rsid w:val="00A676AE"/>
    <w:rsid w:val="00A95619"/>
    <w:rsid w:val="00AA1D09"/>
    <w:rsid w:val="00B04A4A"/>
    <w:rsid w:val="00B307B5"/>
    <w:rsid w:val="00B30D08"/>
    <w:rsid w:val="00B64A35"/>
    <w:rsid w:val="00B67801"/>
    <w:rsid w:val="00BC1182"/>
    <w:rsid w:val="00BD08AD"/>
    <w:rsid w:val="00BD361C"/>
    <w:rsid w:val="00BD4281"/>
    <w:rsid w:val="00BE0B24"/>
    <w:rsid w:val="00BE23F8"/>
    <w:rsid w:val="00BF083D"/>
    <w:rsid w:val="00C05C06"/>
    <w:rsid w:val="00C13B8E"/>
    <w:rsid w:val="00C2366E"/>
    <w:rsid w:val="00C40A9B"/>
    <w:rsid w:val="00C50A5A"/>
    <w:rsid w:val="00C54098"/>
    <w:rsid w:val="00C9145E"/>
    <w:rsid w:val="00C93DDB"/>
    <w:rsid w:val="00CC3566"/>
    <w:rsid w:val="00CF373D"/>
    <w:rsid w:val="00D07033"/>
    <w:rsid w:val="00D074E9"/>
    <w:rsid w:val="00D07800"/>
    <w:rsid w:val="00D137FF"/>
    <w:rsid w:val="00D14936"/>
    <w:rsid w:val="00D17589"/>
    <w:rsid w:val="00D45DA7"/>
    <w:rsid w:val="00D46409"/>
    <w:rsid w:val="00D70300"/>
    <w:rsid w:val="00DA4CEA"/>
    <w:rsid w:val="00DA6AFD"/>
    <w:rsid w:val="00E34AD8"/>
    <w:rsid w:val="00E51F81"/>
    <w:rsid w:val="00E719F6"/>
    <w:rsid w:val="00E930BB"/>
    <w:rsid w:val="00E93123"/>
    <w:rsid w:val="00EB5F37"/>
    <w:rsid w:val="00EB6DCC"/>
    <w:rsid w:val="00EF2144"/>
    <w:rsid w:val="00F11E2C"/>
    <w:rsid w:val="00F307D5"/>
    <w:rsid w:val="00F37B9B"/>
    <w:rsid w:val="00F435DF"/>
    <w:rsid w:val="00F832C8"/>
    <w:rsid w:val="00F95D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131FE3"/>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sz w:val="24"/>
      <w:szCs w:val="24"/>
      <w:lang w:val="de-CH" w:eastAsia="en-US"/>
    </w:rPr>
  </w:style>
  <w:style w:type="paragraph" w:styleId="Heading1">
    <w:name w:val="heading 1"/>
    <w:basedOn w:val="Normal"/>
    <w:next w:val="Normal"/>
    <w:link w:val="Heading1Char"/>
    <w:uiPriority w:val="9"/>
    <w:qFormat/>
    <w:rsid w:val="00764687"/>
    <w:pPr>
      <w:keepNext/>
      <w:keepLines/>
      <w:numPr>
        <w:numId w:val="20"/>
      </w:numPr>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unhideWhenUsed/>
    <w:qFormat/>
    <w:rsid w:val="00764687"/>
    <w:pPr>
      <w:keepNext/>
      <w:keepLines/>
      <w:numPr>
        <w:ilvl w:val="1"/>
        <w:numId w:val="20"/>
      </w:numPr>
      <w:spacing w:before="200"/>
      <w:outlineLvl w:val="1"/>
    </w:pPr>
    <w:rPr>
      <w:rFonts w:ascii="Calibri" w:eastAsia="MS Gothic" w:hAnsi="Calibri"/>
      <w:b/>
      <w:noProof w:val="0"/>
      <w:color w:val="4F81BD"/>
      <w:sz w:val="28"/>
      <w:szCs w:val="26"/>
    </w:rPr>
  </w:style>
  <w:style w:type="paragraph" w:styleId="Heading3">
    <w:name w:val="heading 3"/>
    <w:basedOn w:val="Normal"/>
    <w:next w:val="Normal"/>
    <w:link w:val="Heading3Char"/>
    <w:uiPriority w:val="9"/>
    <w:unhideWhenUsed/>
    <w:qFormat/>
    <w:rsid w:val="00574883"/>
    <w:pPr>
      <w:keepNext/>
      <w:keepLines/>
      <w:numPr>
        <w:ilvl w:val="2"/>
        <w:numId w:val="20"/>
      </w:numPr>
      <w:tabs>
        <w:tab w:val="left" w:pos="993"/>
      </w:tabs>
      <w:spacing w:before="200"/>
      <w:jc w:val="both"/>
      <w:outlineLvl w:val="2"/>
    </w:pPr>
    <w:rPr>
      <w:rFonts w:ascii="Calibri" w:eastAsia="MS Gothic" w:hAnsi="Calibri"/>
      <w:noProof w:val="0"/>
      <w:color w:val="4F81BD"/>
    </w:rPr>
  </w:style>
  <w:style w:type="paragraph" w:styleId="Heading4">
    <w:name w:val="heading 4"/>
    <w:basedOn w:val="Normal"/>
    <w:next w:val="Normal"/>
    <w:link w:val="Heading4Char"/>
    <w:uiPriority w:val="9"/>
    <w:unhideWhenUsed/>
    <w:qFormat/>
    <w:rsid w:val="00574883"/>
    <w:pPr>
      <w:keepNext/>
      <w:keepLines/>
      <w:numPr>
        <w:ilvl w:val="3"/>
        <w:numId w:val="20"/>
      </w:numPr>
      <w:spacing w:before="200"/>
      <w:jc w:val="both"/>
      <w:outlineLvl w:val="3"/>
    </w:pPr>
    <w:rPr>
      <w:rFonts w:ascii="Calibri" w:eastAsia="MS Gothic" w:hAnsi="Calibri"/>
      <w:bCs/>
      <w:iCs/>
      <w:color w:val="4F81BD"/>
    </w:rPr>
  </w:style>
  <w:style w:type="paragraph" w:styleId="Heading5">
    <w:name w:val="heading 5"/>
    <w:basedOn w:val="Normal"/>
    <w:next w:val="Normal"/>
    <w:link w:val="Heading5Char"/>
    <w:uiPriority w:val="9"/>
    <w:semiHidden/>
    <w:unhideWhenUsed/>
    <w:qFormat/>
    <w:rsid w:val="00064234"/>
    <w:pPr>
      <w:keepNext/>
      <w:keepLines/>
      <w:spacing w:before="200"/>
      <w:outlineLvl w:val="4"/>
    </w:pPr>
    <w:rPr>
      <w:rFonts w:ascii="Calibri" w:eastAsia="MS Gothic" w:hAnsi="Calibri"/>
      <w:color w:val="243F60"/>
    </w:rPr>
  </w:style>
  <w:style w:type="paragraph" w:styleId="Heading6">
    <w:name w:val="heading 6"/>
    <w:basedOn w:val="Normal"/>
    <w:next w:val="Normal"/>
    <w:link w:val="Heading6Char"/>
    <w:uiPriority w:val="9"/>
    <w:semiHidden/>
    <w:unhideWhenUsed/>
    <w:qFormat/>
    <w:rsid w:val="00064234"/>
    <w:pPr>
      <w:keepNext/>
      <w:keepLines/>
      <w:spacing w:before="200"/>
      <w:outlineLvl w:val="5"/>
    </w:pPr>
    <w:rPr>
      <w:rFonts w:ascii="Calibri" w:eastAsia="MS Gothic" w:hAnsi="Calibri"/>
      <w:i/>
      <w:iCs/>
      <w:color w:val="243F60"/>
    </w:rPr>
  </w:style>
  <w:style w:type="paragraph" w:styleId="Heading7">
    <w:name w:val="heading 7"/>
    <w:basedOn w:val="Normal"/>
    <w:next w:val="Normal"/>
    <w:link w:val="Heading7Char"/>
    <w:uiPriority w:val="9"/>
    <w:semiHidden/>
    <w:unhideWhenUsed/>
    <w:qFormat/>
    <w:rsid w:val="00064234"/>
    <w:pPr>
      <w:keepNext/>
      <w:keepLines/>
      <w:spacing w:before="200"/>
      <w:outlineLvl w:val="6"/>
    </w:pPr>
    <w:rPr>
      <w:rFonts w:ascii="Calibri" w:eastAsia="MS Gothic" w:hAnsi="Calibri"/>
      <w:i/>
      <w:iCs/>
      <w:color w:val="404040"/>
    </w:rPr>
  </w:style>
  <w:style w:type="paragraph" w:styleId="Heading8">
    <w:name w:val="heading 8"/>
    <w:basedOn w:val="Normal"/>
    <w:next w:val="Normal"/>
    <w:link w:val="Heading8Char"/>
    <w:uiPriority w:val="9"/>
    <w:semiHidden/>
    <w:unhideWhenUsed/>
    <w:qFormat/>
    <w:rsid w:val="00064234"/>
    <w:pPr>
      <w:keepNext/>
      <w:keepLines/>
      <w:spacing w:before="200"/>
      <w:outlineLvl w:val="7"/>
    </w:pPr>
    <w:rPr>
      <w:rFonts w:ascii="Calibri" w:eastAsia="MS Gothic" w:hAnsi="Calibri"/>
      <w:color w:val="404040"/>
      <w:sz w:val="20"/>
      <w:szCs w:val="20"/>
    </w:rPr>
  </w:style>
  <w:style w:type="paragraph" w:styleId="Heading9">
    <w:name w:val="heading 9"/>
    <w:basedOn w:val="Normal"/>
    <w:next w:val="Normal"/>
    <w:link w:val="Heading9Char"/>
    <w:uiPriority w:val="9"/>
    <w:semiHidden/>
    <w:unhideWhenUsed/>
    <w:qFormat/>
    <w:rsid w:val="00064234"/>
    <w:pPr>
      <w:keepNext/>
      <w:keepLines/>
      <w:spacing w:before="20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64687"/>
    <w:rPr>
      <w:rFonts w:ascii="Calibri" w:eastAsia="MS Gothic" w:hAnsi="Calibri" w:cs="Times New Roman"/>
      <w:b/>
      <w:bCs/>
      <w:noProof/>
      <w:color w:val="345A8A"/>
      <w:sz w:val="32"/>
      <w:szCs w:val="32"/>
      <w:lang w:val="de-CH"/>
    </w:rPr>
  </w:style>
  <w:style w:type="paragraph" w:styleId="TOCHeading">
    <w:name w:val="TOC Heading"/>
    <w:basedOn w:val="Heading1"/>
    <w:next w:val="Normal"/>
    <w:uiPriority w:val="39"/>
    <w:unhideWhenUsed/>
    <w:qFormat/>
    <w:rsid w:val="00064234"/>
    <w:pPr>
      <w:spacing w:line="276" w:lineRule="auto"/>
      <w:outlineLvl w:val="9"/>
    </w:pPr>
    <w:rPr>
      <w:noProof w:val="0"/>
      <w:color w:val="365F91"/>
      <w:sz w:val="28"/>
      <w:szCs w:val="28"/>
      <w:lang w:val="en-US"/>
    </w:rPr>
  </w:style>
  <w:style w:type="paragraph" w:styleId="BalloonText">
    <w:name w:val="Balloon Text"/>
    <w:basedOn w:val="Normal"/>
    <w:link w:val="BalloonTextChar"/>
    <w:uiPriority w:val="99"/>
    <w:semiHidden/>
    <w:unhideWhenUsed/>
    <w:rsid w:val="00064234"/>
    <w:rPr>
      <w:rFonts w:ascii="Lucida Grande" w:hAnsi="Lucida Grande" w:cs="Lucida Grande"/>
      <w:sz w:val="18"/>
      <w:szCs w:val="18"/>
    </w:rPr>
  </w:style>
  <w:style w:type="character" w:customStyle="1" w:styleId="BalloonTextChar">
    <w:name w:val="Balloon Text Char"/>
    <w:link w:val="BalloonText"/>
    <w:uiPriority w:val="99"/>
    <w:semiHidden/>
    <w:rsid w:val="00064234"/>
    <w:rPr>
      <w:rFonts w:ascii="Lucida Grande" w:hAnsi="Lucida Grande" w:cs="Lucida Grande"/>
      <w:noProof/>
      <w:sz w:val="18"/>
      <w:szCs w:val="18"/>
      <w:lang w:val="de-CH"/>
    </w:rPr>
  </w:style>
  <w:style w:type="paragraph" w:styleId="TOC1">
    <w:name w:val="toc 1"/>
    <w:basedOn w:val="Normal"/>
    <w:next w:val="Normal"/>
    <w:autoRedefine/>
    <w:uiPriority w:val="39"/>
    <w:unhideWhenUsed/>
    <w:rsid w:val="000862FB"/>
    <w:pPr>
      <w:tabs>
        <w:tab w:val="left" w:pos="438"/>
        <w:tab w:val="right" w:leader="dot" w:pos="8290"/>
      </w:tabs>
      <w:spacing w:before="120"/>
    </w:pPr>
    <w:rPr>
      <w:b/>
    </w:rPr>
  </w:style>
  <w:style w:type="paragraph" w:styleId="TOC2">
    <w:name w:val="toc 2"/>
    <w:basedOn w:val="Normal"/>
    <w:next w:val="Normal"/>
    <w:autoRedefine/>
    <w:uiPriority w:val="39"/>
    <w:unhideWhenUsed/>
    <w:rsid w:val="00064234"/>
    <w:pPr>
      <w:ind w:left="240"/>
    </w:pPr>
    <w:rPr>
      <w:b/>
      <w:sz w:val="22"/>
      <w:szCs w:val="22"/>
    </w:rPr>
  </w:style>
  <w:style w:type="paragraph" w:styleId="TOC3">
    <w:name w:val="toc 3"/>
    <w:basedOn w:val="Normal"/>
    <w:next w:val="Normal"/>
    <w:autoRedefine/>
    <w:uiPriority w:val="39"/>
    <w:unhideWhenUsed/>
    <w:rsid w:val="00064234"/>
    <w:pPr>
      <w:ind w:left="480"/>
    </w:pPr>
    <w:rPr>
      <w:sz w:val="22"/>
      <w:szCs w:val="22"/>
    </w:rPr>
  </w:style>
  <w:style w:type="paragraph" w:styleId="TOC4">
    <w:name w:val="toc 4"/>
    <w:basedOn w:val="Normal"/>
    <w:next w:val="Normal"/>
    <w:autoRedefine/>
    <w:uiPriority w:val="39"/>
    <w:unhideWhenUsed/>
    <w:rsid w:val="00064234"/>
    <w:pPr>
      <w:ind w:left="720"/>
    </w:pPr>
    <w:rPr>
      <w:sz w:val="20"/>
      <w:szCs w:val="20"/>
    </w:rPr>
  </w:style>
  <w:style w:type="paragraph" w:styleId="TOC5">
    <w:name w:val="toc 5"/>
    <w:basedOn w:val="Normal"/>
    <w:next w:val="Normal"/>
    <w:autoRedefine/>
    <w:uiPriority w:val="39"/>
    <w:unhideWhenUsed/>
    <w:rsid w:val="00064234"/>
    <w:pPr>
      <w:ind w:left="960"/>
    </w:pPr>
    <w:rPr>
      <w:sz w:val="20"/>
      <w:szCs w:val="20"/>
    </w:rPr>
  </w:style>
  <w:style w:type="paragraph" w:styleId="TOC6">
    <w:name w:val="toc 6"/>
    <w:basedOn w:val="Normal"/>
    <w:next w:val="Normal"/>
    <w:autoRedefine/>
    <w:uiPriority w:val="39"/>
    <w:unhideWhenUsed/>
    <w:rsid w:val="00064234"/>
    <w:pPr>
      <w:ind w:left="1200"/>
    </w:pPr>
    <w:rPr>
      <w:sz w:val="20"/>
      <w:szCs w:val="20"/>
    </w:rPr>
  </w:style>
  <w:style w:type="paragraph" w:styleId="TOC7">
    <w:name w:val="toc 7"/>
    <w:basedOn w:val="Normal"/>
    <w:next w:val="Normal"/>
    <w:autoRedefine/>
    <w:uiPriority w:val="39"/>
    <w:unhideWhenUsed/>
    <w:rsid w:val="00064234"/>
    <w:pPr>
      <w:ind w:left="1440"/>
    </w:pPr>
    <w:rPr>
      <w:sz w:val="20"/>
      <w:szCs w:val="20"/>
    </w:rPr>
  </w:style>
  <w:style w:type="paragraph" w:styleId="TOC8">
    <w:name w:val="toc 8"/>
    <w:basedOn w:val="Normal"/>
    <w:next w:val="Normal"/>
    <w:autoRedefine/>
    <w:uiPriority w:val="39"/>
    <w:unhideWhenUsed/>
    <w:rsid w:val="00064234"/>
    <w:pPr>
      <w:ind w:left="1680"/>
    </w:pPr>
    <w:rPr>
      <w:sz w:val="20"/>
      <w:szCs w:val="20"/>
    </w:rPr>
  </w:style>
  <w:style w:type="paragraph" w:styleId="TOC9">
    <w:name w:val="toc 9"/>
    <w:basedOn w:val="Normal"/>
    <w:next w:val="Normal"/>
    <w:autoRedefine/>
    <w:uiPriority w:val="39"/>
    <w:unhideWhenUsed/>
    <w:rsid w:val="00064234"/>
    <w:pPr>
      <w:ind w:left="1920"/>
    </w:pPr>
    <w:rPr>
      <w:sz w:val="20"/>
      <w:szCs w:val="20"/>
    </w:rPr>
  </w:style>
  <w:style w:type="character" w:customStyle="1" w:styleId="Heading2Char">
    <w:name w:val="Heading 2 Char"/>
    <w:link w:val="Heading2"/>
    <w:uiPriority w:val="9"/>
    <w:rsid w:val="00764687"/>
    <w:rPr>
      <w:rFonts w:ascii="Calibri" w:eastAsia="MS Gothic" w:hAnsi="Calibri" w:cs="Times New Roman"/>
      <w:b/>
      <w:color w:val="4F81BD"/>
      <w:sz w:val="28"/>
      <w:szCs w:val="26"/>
      <w:lang w:val="de-CH"/>
    </w:rPr>
  </w:style>
  <w:style w:type="character" w:customStyle="1" w:styleId="Heading3Char">
    <w:name w:val="Heading 3 Char"/>
    <w:link w:val="Heading3"/>
    <w:uiPriority w:val="9"/>
    <w:rsid w:val="00574883"/>
    <w:rPr>
      <w:rFonts w:ascii="Calibri" w:eastAsia="MS Gothic" w:hAnsi="Calibri"/>
      <w:color w:val="4F81BD"/>
      <w:sz w:val="24"/>
      <w:szCs w:val="24"/>
      <w:lang w:val="de-CH" w:eastAsia="en-US"/>
    </w:rPr>
  </w:style>
  <w:style w:type="character" w:customStyle="1" w:styleId="Heading4Char">
    <w:name w:val="Heading 4 Char"/>
    <w:link w:val="Heading4"/>
    <w:uiPriority w:val="9"/>
    <w:rsid w:val="00574883"/>
    <w:rPr>
      <w:rFonts w:ascii="Calibri" w:eastAsia="MS Gothic" w:hAnsi="Calibri"/>
      <w:bCs/>
      <w:iCs/>
      <w:noProof/>
      <w:color w:val="4F81BD"/>
      <w:sz w:val="24"/>
      <w:szCs w:val="24"/>
      <w:lang w:val="de-CH" w:eastAsia="en-US"/>
    </w:rPr>
  </w:style>
  <w:style w:type="character" w:customStyle="1" w:styleId="Heading5Char">
    <w:name w:val="Heading 5 Char"/>
    <w:link w:val="Heading5"/>
    <w:uiPriority w:val="9"/>
    <w:semiHidden/>
    <w:rsid w:val="00064234"/>
    <w:rPr>
      <w:rFonts w:ascii="Calibri" w:eastAsia="MS Gothic" w:hAnsi="Calibri" w:cs="Times New Roman"/>
      <w:noProof/>
      <w:color w:val="243F60"/>
      <w:lang w:val="de-CH"/>
    </w:rPr>
  </w:style>
  <w:style w:type="character" w:customStyle="1" w:styleId="Heading6Char">
    <w:name w:val="Heading 6 Char"/>
    <w:link w:val="Heading6"/>
    <w:uiPriority w:val="9"/>
    <w:semiHidden/>
    <w:rsid w:val="00064234"/>
    <w:rPr>
      <w:rFonts w:ascii="Calibri" w:eastAsia="MS Gothic" w:hAnsi="Calibri" w:cs="Times New Roman"/>
      <w:i/>
      <w:iCs/>
      <w:noProof/>
      <w:color w:val="243F60"/>
      <w:lang w:val="de-CH"/>
    </w:rPr>
  </w:style>
  <w:style w:type="character" w:customStyle="1" w:styleId="Heading7Char">
    <w:name w:val="Heading 7 Char"/>
    <w:link w:val="Heading7"/>
    <w:uiPriority w:val="9"/>
    <w:semiHidden/>
    <w:rsid w:val="00064234"/>
    <w:rPr>
      <w:rFonts w:ascii="Calibri" w:eastAsia="MS Gothic" w:hAnsi="Calibri" w:cs="Times New Roman"/>
      <w:i/>
      <w:iCs/>
      <w:noProof/>
      <w:color w:val="404040"/>
      <w:lang w:val="de-CH"/>
    </w:rPr>
  </w:style>
  <w:style w:type="character" w:customStyle="1" w:styleId="Heading8Char">
    <w:name w:val="Heading 8 Char"/>
    <w:link w:val="Heading8"/>
    <w:uiPriority w:val="9"/>
    <w:semiHidden/>
    <w:rsid w:val="00064234"/>
    <w:rPr>
      <w:rFonts w:ascii="Calibri" w:eastAsia="MS Gothic" w:hAnsi="Calibri" w:cs="Times New Roman"/>
      <w:noProof/>
      <w:color w:val="404040"/>
      <w:sz w:val="20"/>
      <w:szCs w:val="20"/>
      <w:lang w:val="de-CH"/>
    </w:rPr>
  </w:style>
  <w:style w:type="character" w:customStyle="1" w:styleId="Heading9Char">
    <w:name w:val="Heading 9 Char"/>
    <w:link w:val="Heading9"/>
    <w:uiPriority w:val="9"/>
    <w:semiHidden/>
    <w:rsid w:val="00064234"/>
    <w:rPr>
      <w:rFonts w:ascii="Calibri" w:eastAsia="MS Gothic" w:hAnsi="Calibri" w:cs="Times New Roman"/>
      <w:i/>
      <w:iCs/>
      <w:noProof/>
      <w:color w:val="404040"/>
      <w:sz w:val="20"/>
      <w:szCs w:val="20"/>
      <w:lang w:val="de-CH"/>
    </w:rPr>
  </w:style>
  <w:style w:type="paragraph" w:styleId="ListParagraph">
    <w:name w:val="List Paragraph"/>
    <w:basedOn w:val="Normal"/>
    <w:uiPriority w:val="34"/>
    <w:qFormat/>
    <w:rsid w:val="00F435DF"/>
    <w:pPr>
      <w:ind w:left="720"/>
      <w:contextualSpacing/>
    </w:pPr>
  </w:style>
  <w:style w:type="paragraph" w:styleId="Title">
    <w:name w:val="Title"/>
    <w:basedOn w:val="Normal"/>
    <w:next w:val="Normal"/>
    <w:link w:val="TitleChar"/>
    <w:uiPriority w:val="10"/>
    <w:qFormat/>
    <w:rsid w:val="00F435DF"/>
    <w:pPr>
      <w:pBdr>
        <w:bottom w:val="single" w:sz="8" w:space="4" w:color="4F81BD"/>
      </w:pBdr>
      <w:spacing w:after="300"/>
      <w:contextualSpacing/>
    </w:pPr>
    <w:rPr>
      <w:rFonts w:ascii="Calibri" w:eastAsia="MS Gothic" w:hAnsi="Calibri"/>
      <w:color w:val="17365D"/>
      <w:spacing w:val="5"/>
      <w:kern w:val="28"/>
      <w:sz w:val="52"/>
      <w:szCs w:val="52"/>
    </w:rPr>
  </w:style>
  <w:style w:type="character" w:customStyle="1" w:styleId="TitleChar">
    <w:name w:val="Title Char"/>
    <w:link w:val="Title"/>
    <w:uiPriority w:val="10"/>
    <w:rsid w:val="00F435DF"/>
    <w:rPr>
      <w:rFonts w:ascii="Calibri" w:eastAsia="MS Gothic" w:hAnsi="Calibri" w:cs="Times New Roman"/>
      <w:noProof/>
      <w:color w:val="17365D"/>
      <w:spacing w:val="5"/>
      <w:kern w:val="28"/>
      <w:sz w:val="52"/>
      <w:szCs w:val="52"/>
      <w:lang w:val="de-CH"/>
    </w:rPr>
  </w:style>
  <w:style w:type="character" w:styleId="Hyperlink">
    <w:name w:val="Hyperlink"/>
    <w:uiPriority w:val="99"/>
    <w:rsid w:val="00D70300"/>
    <w:rPr>
      <w:rFonts w:ascii="Times New Roman" w:hAnsi="Times New Roman"/>
      <w:dstrike w:val="0"/>
      <w:color w:val="0000FF"/>
      <w:sz w:val="21"/>
      <w:u w:val="single"/>
      <w:vertAlign w:val="baseline"/>
    </w:rPr>
  </w:style>
  <w:style w:type="paragraph" w:styleId="Caption">
    <w:name w:val="caption"/>
    <w:basedOn w:val="Normal"/>
    <w:next w:val="Normal"/>
    <w:uiPriority w:val="35"/>
    <w:qFormat/>
    <w:rsid w:val="00446995"/>
    <w:pPr>
      <w:keepLines/>
      <w:adjustRightInd w:val="0"/>
      <w:snapToGrid w:val="0"/>
      <w:spacing w:line="255" w:lineRule="atLeast"/>
    </w:pPr>
    <w:rPr>
      <w:rFonts w:ascii="Calibri" w:eastAsia="Times New Roman" w:hAnsi="Calibri"/>
      <w:bCs/>
      <w:i/>
      <w:noProof w:val="0"/>
      <w:color w:val="548DD4"/>
      <w:spacing w:val="4"/>
      <w:sz w:val="14"/>
      <w:szCs w:val="20"/>
      <w:lang w:eastAsia="de-CH"/>
    </w:rPr>
  </w:style>
  <w:style w:type="character" w:styleId="FootnoteReference">
    <w:name w:val="footnote reference"/>
    <w:uiPriority w:val="99"/>
    <w:rsid w:val="00D70300"/>
    <w:rPr>
      <w:rFonts w:ascii="Times New Roman" w:hAnsi="Times New Roman"/>
      <w:vertAlign w:val="superscript"/>
    </w:rPr>
  </w:style>
  <w:style w:type="paragraph" w:styleId="FootnoteText">
    <w:name w:val="footnote text"/>
    <w:basedOn w:val="Normal"/>
    <w:link w:val="FootnoteTextChar"/>
    <w:uiPriority w:val="99"/>
    <w:rsid w:val="00D70300"/>
    <w:pPr>
      <w:tabs>
        <w:tab w:val="left" w:pos="357"/>
      </w:tabs>
      <w:adjustRightInd w:val="0"/>
      <w:snapToGrid w:val="0"/>
      <w:spacing w:line="190" w:lineRule="atLeast"/>
      <w:ind w:left="357" w:hanging="357"/>
    </w:pPr>
    <w:rPr>
      <w:rFonts w:ascii="Arial" w:eastAsia="Times New Roman" w:hAnsi="Arial"/>
      <w:noProof w:val="0"/>
      <w:spacing w:val="4"/>
      <w:sz w:val="16"/>
      <w:szCs w:val="20"/>
      <w:lang w:eastAsia="de-CH"/>
    </w:rPr>
  </w:style>
  <w:style w:type="character" w:customStyle="1" w:styleId="FootnoteTextChar">
    <w:name w:val="Footnote Text Char"/>
    <w:link w:val="FootnoteText"/>
    <w:uiPriority w:val="99"/>
    <w:rsid w:val="00D70300"/>
    <w:rPr>
      <w:rFonts w:ascii="Arial" w:eastAsia="Times New Roman" w:hAnsi="Arial" w:cs="Times New Roman"/>
      <w:spacing w:val="4"/>
      <w:sz w:val="16"/>
      <w:szCs w:val="20"/>
      <w:lang w:val="de-CH" w:eastAsia="de-CH"/>
    </w:rPr>
  </w:style>
  <w:style w:type="character" w:styleId="FollowedHyperlink">
    <w:name w:val="FollowedHyperlink"/>
    <w:uiPriority w:val="99"/>
    <w:semiHidden/>
    <w:unhideWhenUsed/>
    <w:rsid w:val="00D17589"/>
    <w:rPr>
      <w:color w:val="800080"/>
      <w:u w:val="single"/>
    </w:rPr>
  </w:style>
  <w:style w:type="paragraph" w:styleId="Header">
    <w:name w:val="header"/>
    <w:basedOn w:val="Normal"/>
    <w:link w:val="HeaderChar"/>
    <w:uiPriority w:val="99"/>
    <w:unhideWhenUsed/>
    <w:rsid w:val="00316FB5"/>
    <w:pPr>
      <w:tabs>
        <w:tab w:val="center" w:pos="4320"/>
        <w:tab w:val="right" w:pos="8640"/>
      </w:tabs>
    </w:pPr>
  </w:style>
  <w:style w:type="character" w:customStyle="1" w:styleId="HeaderChar">
    <w:name w:val="Header Char"/>
    <w:link w:val="Header"/>
    <w:uiPriority w:val="99"/>
    <w:rsid w:val="00316FB5"/>
    <w:rPr>
      <w:noProof/>
      <w:lang w:val="de-CH"/>
    </w:rPr>
  </w:style>
  <w:style w:type="paragraph" w:styleId="Footer">
    <w:name w:val="footer"/>
    <w:basedOn w:val="Normal"/>
    <w:link w:val="FooterChar"/>
    <w:uiPriority w:val="99"/>
    <w:unhideWhenUsed/>
    <w:rsid w:val="00316FB5"/>
    <w:pPr>
      <w:tabs>
        <w:tab w:val="center" w:pos="4320"/>
        <w:tab w:val="right" w:pos="8640"/>
      </w:tabs>
    </w:pPr>
  </w:style>
  <w:style w:type="character" w:customStyle="1" w:styleId="FooterChar">
    <w:name w:val="Footer Char"/>
    <w:link w:val="Footer"/>
    <w:uiPriority w:val="99"/>
    <w:rsid w:val="00316FB5"/>
    <w:rPr>
      <w:noProof/>
      <w:lang w:val="de-CH"/>
    </w:rPr>
  </w:style>
  <w:style w:type="character" w:styleId="PageNumber">
    <w:name w:val="page number"/>
    <w:basedOn w:val="DefaultParagraphFont"/>
    <w:uiPriority w:val="99"/>
    <w:semiHidden/>
    <w:unhideWhenUsed/>
    <w:rsid w:val="00316FB5"/>
  </w:style>
  <w:style w:type="table" w:customStyle="1" w:styleId="Gitternetztabelle4Akzent11">
    <w:name w:val="Gitternetztabelle 4 – Akzent 11"/>
    <w:basedOn w:val="TableNormal"/>
    <w:uiPriority w:val="49"/>
    <w:rsid w:val="003104C2"/>
    <w:rPr>
      <w:rFonts w:ascii="Times New Roman" w:eastAsia="Times New Roman" w:hAnsi="Times New Roman"/>
      <w:lang w:val="de-CH" w:eastAsia="de-CH"/>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styleId="ListBullet2">
    <w:name w:val="List Bullet 2"/>
    <w:basedOn w:val="Normal"/>
    <w:rsid w:val="00B30D08"/>
    <w:pPr>
      <w:numPr>
        <w:numId w:val="6"/>
      </w:numPr>
      <w:adjustRightInd w:val="0"/>
      <w:snapToGrid w:val="0"/>
      <w:spacing w:line="255" w:lineRule="atLeast"/>
    </w:pPr>
    <w:rPr>
      <w:rFonts w:ascii="Arial" w:eastAsia="Times New Roman" w:hAnsi="Arial"/>
      <w:noProof w:val="0"/>
      <w:spacing w:val="4"/>
      <w:sz w:val="22"/>
      <w:lang w:eastAsia="de-CH"/>
    </w:rPr>
  </w:style>
  <w:style w:type="table" w:styleId="LightShading-Accent1">
    <w:name w:val="Light Shading Accent 1"/>
    <w:basedOn w:val="TableNormal"/>
    <w:uiPriority w:val="60"/>
    <w:rsid w:val="00396B40"/>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39"/>
    <w:rsid w:val="009B01C6"/>
    <w:rPr>
      <w:rFonts w:eastAsia="Cambria"/>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01C6"/>
    <w:pPr>
      <w:spacing w:before="100" w:beforeAutospacing="1" w:after="100" w:afterAutospacing="1"/>
    </w:pPr>
    <w:rPr>
      <w:rFonts w:ascii="Times New Roman" w:hAnsi="Times New Roman"/>
      <w:noProof w:val="0"/>
      <w:lang w:eastAsia="de-CH"/>
    </w:rPr>
  </w:style>
  <w:style w:type="table" w:customStyle="1" w:styleId="Gitternetztabelle4Akzent51">
    <w:name w:val="Gitternetztabelle 4 – Akzent 51"/>
    <w:basedOn w:val="TableNormal"/>
    <w:uiPriority w:val="49"/>
    <w:rsid w:val="00912479"/>
    <w:rPr>
      <w:rFonts w:eastAsia="Cambria"/>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itternetztabelle5dunkelAkzent51">
    <w:name w:val="Gitternetztabelle 5 dunkel  – Akzent 51"/>
    <w:basedOn w:val="TableNormal"/>
    <w:uiPriority w:val="50"/>
    <w:rsid w:val="00A11B56"/>
    <w:rPr>
      <w:rFonts w:eastAsia="Cambria"/>
      <w:sz w:val="22"/>
      <w:szCs w:val="22"/>
      <w:lang w:val="de-CH"/>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styleId="111111">
    <w:name w:val="Outline List 2"/>
    <w:basedOn w:val="NoList"/>
    <w:uiPriority w:val="99"/>
    <w:semiHidden/>
    <w:unhideWhenUsed/>
    <w:rsid w:val="003C15B6"/>
    <w:pPr>
      <w:numPr>
        <w:numId w:val="12"/>
      </w:numPr>
    </w:pPr>
  </w:style>
  <w:style w:type="paragraph" w:styleId="TableofFigures">
    <w:name w:val="table of figures"/>
    <w:basedOn w:val="Normal"/>
    <w:next w:val="Normal"/>
    <w:uiPriority w:val="99"/>
    <w:unhideWhenUsed/>
    <w:rsid w:val="00C9145E"/>
    <w:pPr>
      <w:ind w:left="480" w:hanging="480"/>
    </w:pPr>
  </w:style>
  <w:style w:type="character" w:styleId="SubtleReference">
    <w:name w:val="Subtle Reference"/>
    <w:uiPriority w:val="31"/>
    <w:qFormat/>
    <w:rsid w:val="0021446D"/>
    <w:rPr>
      <w:smallCaps/>
      <w:color w:val="5A5A5A"/>
    </w:rPr>
  </w:style>
  <w:style w:type="character" w:styleId="PlaceholderText">
    <w:name w:val="Placeholder Text"/>
    <w:uiPriority w:val="99"/>
    <w:semiHidden/>
    <w:rsid w:val="002144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730003">
      <w:bodyDiv w:val="1"/>
      <w:marLeft w:val="0"/>
      <w:marRight w:val="0"/>
      <w:marTop w:val="0"/>
      <w:marBottom w:val="0"/>
      <w:divBdr>
        <w:top w:val="none" w:sz="0" w:space="0" w:color="auto"/>
        <w:left w:val="none" w:sz="0" w:space="0" w:color="auto"/>
        <w:bottom w:val="none" w:sz="0" w:space="0" w:color="auto"/>
        <w:right w:val="none" w:sz="0" w:space="0" w:color="auto"/>
      </w:divBdr>
    </w:div>
    <w:div w:id="338238042">
      <w:bodyDiv w:val="1"/>
      <w:marLeft w:val="0"/>
      <w:marRight w:val="0"/>
      <w:marTop w:val="0"/>
      <w:marBottom w:val="0"/>
      <w:divBdr>
        <w:top w:val="none" w:sz="0" w:space="0" w:color="auto"/>
        <w:left w:val="none" w:sz="0" w:space="0" w:color="auto"/>
        <w:bottom w:val="none" w:sz="0" w:space="0" w:color="auto"/>
        <w:right w:val="none" w:sz="0" w:space="0" w:color="auto"/>
      </w:divBdr>
    </w:div>
    <w:div w:id="753555119">
      <w:bodyDiv w:val="1"/>
      <w:marLeft w:val="0"/>
      <w:marRight w:val="0"/>
      <w:marTop w:val="0"/>
      <w:marBottom w:val="0"/>
      <w:divBdr>
        <w:top w:val="none" w:sz="0" w:space="0" w:color="auto"/>
        <w:left w:val="none" w:sz="0" w:space="0" w:color="auto"/>
        <w:bottom w:val="none" w:sz="0" w:space="0" w:color="auto"/>
        <w:right w:val="none" w:sz="0" w:space="0" w:color="auto"/>
      </w:divBdr>
    </w:div>
    <w:div w:id="1351251539">
      <w:bodyDiv w:val="1"/>
      <w:marLeft w:val="0"/>
      <w:marRight w:val="0"/>
      <w:marTop w:val="0"/>
      <w:marBottom w:val="0"/>
      <w:divBdr>
        <w:top w:val="none" w:sz="0" w:space="0" w:color="auto"/>
        <w:left w:val="none" w:sz="0" w:space="0" w:color="auto"/>
        <w:bottom w:val="none" w:sz="0" w:space="0" w:color="auto"/>
        <w:right w:val="none" w:sz="0" w:space="0" w:color="auto"/>
      </w:divBdr>
    </w:div>
    <w:div w:id="1570382078">
      <w:bodyDiv w:val="1"/>
      <w:marLeft w:val="0"/>
      <w:marRight w:val="0"/>
      <w:marTop w:val="0"/>
      <w:marBottom w:val="0"/>
      <w:divBdr>
        <w:top w:val="none" w:sz="0" w:space="0" w:color="auto"/>
        <w:left w:val="none" w:sz="0" w:space="0" w:color="auto"/>
        <w:bottom w:val="none" w:sz="0" w:space="0" w:color="auto"/>
        <w:right w:val="none" w:sz="0" w:space="0" w:color="auto"/>
      </w:divBdr>
    </w:div>
    <w:div w:id="1721710906">
      <w:bodyDiv w:val="1"/>
      <w:marLeft w:val="0"/>
      <w:marRight w:val="0"/>
      <w:marTop w:val="0"/>
      <w:marBottom w:val="0"/>
      <w:divBdr>
        <w:top w:val="none" w:sz="0" w:space="0" w:color="auto"/>
        <w:left w:val="none" w:sz="0" w:space="0" w:color="auto"/>
        <w:bottom w:val="none" w:sz="0" w:space="0" w:color="auto"/>
        <w:right w:val="none" w:sz="0" w:space="0" w:color="auto"/>
      </w:divBdr>
    </w:div>
    <w:div w:id="1835099427">
      <w:bodyDiv w:val="1"/>
      <w:marLeft w:val="0"/>
      <w:marRight w:val="0"/>
      <w:marTop w:val="0"/>
      <w:marBottom w:val="0"/>
      <w:divBdr>
        <w:top w:val="none" w:sz="0" w:space="0" w:color="auto"/>
        <w:left w:val="none" w:sz="0" w:space="0" w:color="auto"/>
        <w:bottom w:val="none" w:sz="0" w:space="0" w:color="auto"/>
        <w:right w:val="none" w:sz="0" w:space="0" w:color="auto"/>
      </w:divBdr>
    </w:div>
    <w:div w:id="1909682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94.png"/><Relationship Id="rId102" Type="http://schemas.openxmlformats.org/officeDocument/2006/relationships/image" Target="media/image95.tiff"/><Relationship Id="rId103" Type="http://schemas.openxmlformats.org/officeDocument/2006/relationships/image" Target="media/image96.tiff"/><Relationship Id="rId104" Type="http://schemas.openxmlformats.org/officeDocument/2006/relationships/image" Target="media/image97.tiff"/><Relationship Id="rId105" Type="http://schemas.openxmlformats.org/officeDocument/2006/relationships/image" Target="media/image98.tiff"/><Relationship Id="rId106" Type="http://schemas.openxmlformats.org/officeDocument/2006/relationships/image" Target="media/image99.png"/><Relationship Id="rId107"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header" Target="header1.xml"/><Relationship Id="rId109" Type="http://schemas.openxmlformats.org/officeDocument/2006/relationships/footer" Target="footer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jpeg"/><Relationship Id="rId37" Type="http://schemas.openxmlformats.org/officeDocument/2006/relationships/image" Target="media/image30.jpeg"/><Relationship Id="rId38" Type="http://schemas.openxmlformats.org/officeDocument/2006/relationships/image" Target="media/image31.png"/><Relationship Id="rId39" Type="http://schemas.openxmlformats.org/officeDocument/2006/relationships/image" Target="media/image32.png"/><Relationship Id="rId50" Type="http://schemas.openxmlformats.org/officeDocument/2006/relationships/image" Target="media/image43.emf"/><Relationship Id="rId51" Type="http://schemas.openxmlformats.org/officeDocument/2006/relationships/image" Target="media/image44.emf"/><Relationship Id="rId52" Type="http://schemas.openxmlformats.org/officeDocument/2006/relationships/image" Target="media/image45.emf"/><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52.png"/><Relationship Id="rId70" Type="http://schemas.openxmlformats.org/officeDocument/2006/relationships/image" Target="media/image63.png"/><Relationship Id="rId71" Type="http://schemas.openxmlformats.org/officeDocument/2006/relationships/image" Target="media/image64.png"/><Relationship Id="rId72" Type="http://schemas.openxmlformats.org/officeDocument/2006/relationships/image" Target="media/image65.png"/><Relationship Id="rId73" Type="http://schemas.openxmlformats.org/officeDocument/2006/relationships/image" Target="media/image66.png"/><Relationship Id="rId74" Type="http://schemas.openxmlformats.org/officeDocument/2006/relationships/image" Target="media/image67.png"/><Relationship Id="rId75" Type="http://schemas.openxmlformats.org/officeDocument/2006/relationships/image" Target="media/image68.png"/><Relationship Id="rId76" Type="http://schemas.openxmlformats.org/officeDocument/2006/relationships/image" Target="media/image69.png"/><Relationship Id="rId77" Type="http://schemas.openxmlformats.org/officeDocument/2006/relationships/image" Target="media/image70.png"/><Relationship Id="rId78" Type="http://schemas.openxmlformats.org/officeDocument/2006/relationships/image" Target="media/image71.png"/><Relationship Id="rId79" Type="http://schemas.openxmlformats.org/officeDocument/2006/relationships/image" Target="media/image72.png"/><Relationship Id="rId110" Type="http://schemas.openxmlformats.org/officeDocument/2006/relationships/footer" Target="footer2.xml"/><Relationship Id="rId90" Type="http://schemas.openxmlformats.org/officeDocument/2006/relationships/image" Target="media/image83.png"/><Relationship Id="rId91" Type="http://schemas.openxmlformats.org/officeDocument/2006/relationships/image" Target="media/image84.png"/><Relationship Id="rId92" Type="http://schemas.openxmlformats.org/officeDocument/2006/relationships/image" Target="media/image85.png"/><Relationship Id="rId93" Type="http://schemas.openxmlformats.org/officeDocument/2006/relationships/image" Target="media/image86.png"/><Relationship Id="rId94" Type="http://schemas.openxmlformats.org/officeDocument/2006/relationships/image" Target="media/image87.png"/><Relationship Id="rId95" Type="http://schemas.openxmlformats.org/officeDocument/2006/relationships/image" Target="media/image88.png"/><Relationship Id="rId96" Type="http://schemas.openxmlformats.org/officeDocument/2006/relationships/image" Target="media/image89.png"/><Relationship Id="rId97" Type="http://schemas.openxmlformats.org/officeDocument/2006/relationships/image" Target="media/image90.png"/><Relationship Id="rId98" Type="http://schemas.openxmlformats.org/officeDocument/2006/relationships/image" Target="media/image91.png"/><Relationship Id="rId99" Type="http://schemas.openxmlformats.org/officeDocument/2006/relationships/image" Target="media/image92.png"/><Relationship Id="rId111" Type="http://schemas.openxmlformats.org/officeDocument/2006/relationships/fontTable" Target="fontTable.xml"/><Relationship Id="rId112" Type="http://schemas.openxmlformats.org/officeDocument/2006/relationships/theme" Target="theme/theme1.xml"/><Relationship Id="rId20" Type="http://schemas.openxmlformats.org/officeDocument/2006/relationships/image" Target="media/image13.jpeg"/><Relationship Id="rId21" Type="http://schemas.openxmlformats.org/officeDocument/2006/relationships/image" Target="media/image14.jpe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40" Type="http://schemas.openxmlformats.org/officeDocument/2006/relationships/image" Target="media/image33.tiff"/><Relationship Id="rId41" Type="http://schemas.openxmlformats.org/officeDocument/2006/relationships/image" Target="media/image34.png"/><Relationship Id="rId42" Type="http://schemas.openxmlformats.org/officeDocument/2006/relationships/image" Target="media/image35.jpeg"/><Relationship Id="rId43" Type="http://schemas.openxmlformats.org/officeDocument/2006/relationships/image" Target="media/image36.png"/><Relationship Id="rId44" Type="http://schemas.openxmlformats.org/officeDocument/2006/relationships/image" Target="media/image37.jpeg"/><Relationship Id="rId45" Type="http://schemas.openxmlformats.org/officeDocument/2006/relationships/image" Target="media/image38.jpeg"/><Relationship Id="rId46" Type="http://schemas.openxmlformats.org/officeDocument/2006/relationships/image" Target="media/image39.jpeg"/><Relationship Id="rId47" Type="http://schemas.openxmlformats.org/officeDocument/2006/relationships/image" Target="media/image40.png"/><Relationship Id="rId48" Type="http://schemas.openxmlformats.org/officeDocument/2006/relationships/image" Target="media/image41.jpeg"/><Relationship Id="rId49" Type="http://schemas.openxmlformats.org/officeDocument/2006/relationships/image" Target="media/image42.jpeg"/><Relationship Id="rId60" Type="http://schemas.openxmlformats.org/officeDocument/2006/relationships/image" Target="media/image53.png"/><Relationship Id="rId61" Type="http://schemas.openxmlformats.org/officeDocument/2006/relationships/image" Target="media/image54.png"/><Relationship Id="rId62" Type="http://schemas.openxmlformats.org/officeDocument/2006/relationships/image" Target="media/image55.png"/><Relationship Id="rId63" Type="http://schemas.openxmlformats.org/officeDocument/2006/relationships/image" Target="media/image56.png"/><Relationship Id="rId64" Type="http://schemas.openxmlformats.org/officeDocument/2006/relationships/image" Target="media/image57.png"/><Relationship Id="rId65" Type="http://schemas.openxmlformats.org/officeDocument/2006/relationships/image" Target="media/image58.png"/><Relationship Id="rId66" Type="http://schemas.openxmlformats.org/officeDocument/2006/relationships/image" Target="media/image59.png"/><Relationship Id="rId67" Type="http://schemas.openxmlformats.org/officeDocument/2006/relationships/image" Target="media/image60.png"/><Relationship Id="rId68" Type="http://schemas.openxmlformats.org/officeDocument/2006/relationships/image" Target="media/image61.tiff"/><Relationship Id="rId69" Type="http://schemas.openxmlformats.org/officeDocument/2006/relationships/image" Target="media/image62.png"/><Relationship Id="rId100" Type="http://schemas.openxmlformats.org/officeDocument/2006/relationships/image" Target="media/image93.png"/><Relationship Id="rId80" Type="http://schemas.openxmlformats.org/officeDocument/2006/relationships/image" Target="media/image73.png"/><Relationship Id="rId81" Type="http://schemas.openxmlformats.org/officeDocument/2006/relationships/image" Target="media/image74.png"/><Relationship Id="rId82" Type="http://schemas.openxmlformats.org/officeDocument/2006/relationships/image" Target="media/image75.png"/><Relationship Id="rId83" Type="http://schemas.openxmlformats.org/officeDocument/2006/relationships/image" Target="media/image76.png"/><Relationship Id="rId84" Type="http://schemas.openxmlformats.org/officeDocument/2006/relationships/image" Target="media/image77.png"/><Relationship Id="rId85" Type="http://schemas.openxmlformats.org/officeDocument/2006/relationships/image" Target="media/image78.png"/><Relationship Id="rId86" Type="http://schemas.openxmlformats.org/officeDocument/2006/relationships/image" Target="media/image79.png"/><Relationship Id="rId87" Type="http://schemas.openxmlformats.org/officeDocument/2006/relationships/image" Target="media/image80.png"/><Relationship Id="rId88" Type="http://schemas.openxmlformats.org/officeDocument/2006/relationships/image" Target="media/image81.png"/><Relationship Id="rId89" Type="http://schemas.openxmlformats.org/officeDocument/2006/relationships/image" Target="media/image8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BD50E-392B-8D4D-BA04-27C37C854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4</Pages>
  <Words>11674</Words>
  <Characters>66542</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ETH Zürich</Company>
  <LinksUpToDate>false</LinksUpToDate>
  <CharactersWithSpaces>78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Peltier</dc:creator>
  <cp:keywords/>
  <dc:description/>
  <cp:lastModifiedBy>Valentin Peltier</cp:lastModifiedBy>
  <cp:revision>9</cp:revision>
  <cp:lastPrinted>2015-12-11T10:47:00Z</cp:lastPrinted>
  <dcterms:created xsi:type="dcterms:W3CDTF">2015-12-11T11:53:00Z</dcterms:created>
  <dcterms:modified xsi:type="dcterms:W3CDTF">2015-12-1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ies>
</file>